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CC31F9" w14:textId="77777777" w:rsidR="001C7FC9" w:rsidRPr="002A0697" w:rsidRDefault="001C7FC9" w:rsidP="001C7FC9">
      <w:pPr>
        <w:pStyle w:val="aug"/>
        <w:spacing w:before="0" w:after="0" w:line="240" w:lineRule="auto"/>
        <w:rPr>
          <w:b/>
          <w:szCs w:val="24"/>
          <w:lang w:val="en-US"/>
        </w:rPr>
      </w:pPr>
      <w:commentRangeStart w:id="0"/>
      <w:commentRangeStart w:id="1"/>
      <w:r>
        <w:rPr>
          <w:b/>
          <w:szCs w:val="24"/>
          <w:lang w:val="en-US"/>
        </w:rPr>
        <w:t xml:space="preserve">Contrasting </w:t>
      </w:r>
      <w:r w:rsidRPr="002A0697">
        <w:rPr>
          <w:b/>
          <w:szCs w:val="24"/>
          <w:lang w:val="en-US"/>
        </w:rPr>
        <w:t>evolution</w:t>
      </w:r>
      <w:r>
        <w:rPr>
          <w:b/>
          <w:szCs w:val="24"/>
          <w:lang w:val="en-US"/>
        </w:rPr>
        <w:t>ary pattern</w:t>
      </w:r>
      <w:ins w:id="2" w:author="Hong Qin" w:date="2012-11-09T10:21:00Z">
        <w:r>
          <w:rPr>
            <w:b/>
            <w:szCs w:val="24"/>
            <w:lang w:val="en-US"/>
          </w:rPr>
          <w:t>s</w:t>
        </w:r>
      </w:ins>
      <w:r w:rsidRPr="002A0697">
        <w:rPr>
          <w:b/>
          <w:szCs w:val="24"/>
          <w:lang w:val="en-US"/>
        </w:rPr>
        <w:t xml:space="preserve"> of spore coat</w:t>
      </w:r>
      <w:commentRangeEnd w:id="0"/>
      <w:r w:rsidRPr="002A0697">
        <w:rPr>
          <w:rStyle w:val="CommentReference"/>
          <w:lang w:val="en-US"/>
        </w:rPr>
        <w:commentReference w:id="0"/>
      </w:r>
      <w:r>
        <w:rPr>
          <w:b/>
          <w:szCs w:val="24"/>
          <w:lang w:val="en-US"/>
        </w:rPr>
        <w:t xml:space="preserve"> proteins in two </w:t>
      </w:r>
      <w:r w:rsidRPr="00AF6368">
        <w:rPr>
          <w:b/>
          <w:i/>
          <w:szCs w:val="24"/>
          <w:lang w:val="en-US"/>
        </w:rPr>
        <w:t>Bacillus</w:t>
      </w:r>
      <w:r>
        <w:rPr>
          <w:b/>
          <w:szCs w:val="24"/>
          <w:lang w:val="en-US"/>
        </w:rPr>
        <w:t xml:space="preserve"> species groups </w:t>
      </w:r>
      <w:ins w:id="3" w:author="Hong Qin" w:date="2012-11-09T10:21:00Z">
        <w:r>
          <w:rPr>
            <w:b/>
            <w:szCs w:val="24"/>
            <w:lang w:val="en-US"/>
          </w:rPr>
          <w:t>are</w:t>
        </w:r>
      </w:ins>
      <w:del w:id="4" w:author="Hong Qin" w:date="2012-11-09T10:21:00Z">
        <w:r w:rsidDel="00A22868">
          <w:rPr>
            <w:b/>
            <w:szCs w:val="24"/>
            <w:lang w:val="en-US"/>
          </w:rPr>
          <w:delText>is</w:delText>
        </w:r>
      </w:del>
      <w:r>
        <w:rPr>
          <w:b/>
          <w:szCs w:val="24"/>
          <w:lang w:val="en-US"/>
        </w:rPr>
        <w:t xml:space="preserve"> linked to a cellular structural difference.</w:t>
      </w:r>
      <w:commentRangeEnd w:id="1"/>
      <w:r>
        <w:rPr>
          <w:rStyle w:val="CommentReference"/>
          <w:vanish/>
          <w:lang w:val="en-US"/>
        </w:rPr>
        <w:commentReference w:id="1"/>
      </w:r>
    </w:p>
    <w:p w14:paraId="1DA6077C" w14:textId="77777777" w:rsidR="001C7FC9" w:rsidRPr="002A0697" w:rsidRDefault="001C7FC9" w:rsidP="001C7FC9">
      <w:pPr>
        <w:pStyle w:val="aug"/>
        <w:spacing w:before="0" w:after="0" w:line="240" w:lineRule="auto"/>
        <w:rPr>
          <w:b/>
          <w:szCs w:val="24"/>
          <w:lang w:val="en-US"/>
        </w:rPr>
      </w:pPr>
    </w:p>
    <w:p w14:paraId="0579D46D" w14:textId="77777777" w:rsidR="001C7FC9" w:rsidRPr="002A0697" w:rsidRDefault="001C7FC9" w:rsidP="001C7FC9">
      <w:pPr>
        <w:pStyle w:val="aug"/>
        <w:spacing w:before="0" w:after="0" w:line="480" w:lineRule="auto"/>
        <w:rPr>
          <w:szCs w:val="24"/>
          <w:lang w:val="en-US"/>
        </w:rPr>
      </w:pPr>
      <w:r w:rsidRPr="002A0697">
        <w:rPr>
          <w:szCs w:val="24"/>
          <w:lang w:val="en-US"/>
        </w:rPr>
        <w:t>Hong Qin</w:t>
      </w:r>
      <w:r w:rsidRPr="002A0697">
        <w:rPr>
          <w:szCs w:val="24"/>
          <w:vertAlign w:val="superscript"/>
          <w:lang w:val="en-US"/>
        </w:rPr>
        <w:t>a,</w:t>
      </w:r>
      <w:r w:rsidRPr="002A0697" w:rsidDel="00CA0994">
        <w:rPr>
          <w:szCs w:val="24"/>
          <w:vertAlign w:val="superscript"/>
          <w:lang w:val="en-US"/>
        </w:rPr>
        <w:t xml:space="preserve"> </w:t>
      </w:r>
      <w:r w:rsidRPr="002A0697">
        <w:rPr>
          <w:szCs w:val="24"/>
          <w:vertAlign w:val="superscript"/>
          <w:lang w:val="en-US"/>
        </w:rPr>
        <w:t>*</w:t>
      </w:r>
      <w:r w:rsidRPr="002A0697">
        <w:rPr>
          <w:szCs w:val="24"/>
          <w:lang w:val="en-US"/>
        </w:rPr>
        <w:t>, Adam Driks</w:t>
      </w:r>
      <w:r w:rsidRPr="002A0697">
        <w:rPr>
          <w:szCs w:val="24"/>
          <w:vertAlign w:val="superscript"/>
          <w:lang w:val="en-US"/>
        </w:rPr>
        <w:t>b</w:t>
      </w:r>
    </w:p>
    <w:p w14:paraId="2DD70BCD" w14:textId="77777777" w:rsidR="001C7FC9" w:rsidRPr="002A0697" w:rsidRDefault="001C7FC9" w:rsidP="001C7FC9">
      <w:pPr>
        <w:pStyle w:val="aff"/>
        <w:spacing w:before="0" w:after="0" w:line="480" w:lineRule="auto"/>
        <w:rPr>
          <w:szCs w:val="24"/>
          <w:lang w:val="en-US"/>
        </w:rPr>
      </w:pPr>
      <w:r w:rsidRPr="002A0697">
        <w:rPr>
          <w:szCs w:val="24"/>
          <w:vertAlign w:val="superscript"/>
          <w:lang w:val="en-US"/>
        </w:rPr>
        <w:t>a</w:t>
      </w:r>
      <w:r w:rsidRPr="002A0697">
        <w:rPr>
          <w:szCs w:val="24"/>
          <w:lang w:val="en-US"/>
        </w:rPr>
        <w:t>Department of Biology, Spelman College, Atlanta, GA 30314</w:t>
      </w:r>
    </w:p>
    <w:p w14:paraId="2DEC85C6" w14:textId="77777777" w:rsidR="001C7FC9" w:rsidRPr="002A0697" w:rsidRDefault="001C7FC9" w:rsidP="001C7FC9">
      <w:pPr>
        <w:pStyle w:val="aff"/>
        <w:spacing w:before="0" w:after="0" w:line="480" w:lineRule="auto"/>
        <w:rPr>
          <w:szCs w:val="24"/>
          <w:lang w:val="en-US"/>
        </w:rPr>
      </w:pPr>
      <w:r w:rsidRPr="002A0697">
        <w:rPr>
          <w:szCs w:val="24"/>
          <w:vertAlign w:val="superscript"/>
          <w:lang w:val="en-US"/>
        </w:rPr>
        <w:t>b</w:t>
      </w:r>
      <w:r w:rsidRPr="002A0697">
        <w:rPr>
          <w:szCs w:val="24"/>
          <w:lang w:val="en-US"/>
        </w:rPr>
        <w:t>Department of Microbiology and Immunology, Loyola University Medical Center, Maywood, IL. 60153</w:t>
      </w:r>
    </w:p>
    <w:p w14:paraId="65D4CFA6" w14:textId="77777777" w:rsidR="001C7FC9" w:rsidRPr="002A0697" w:rsidRDefault="001C7FC9" w:rsidP="001C7FC9">
      <w:pPr>
        <w:pStyle w:val="aff"/>
        <w:spacing w:before="0" w:after="0" w:line="240" w:lineRule="auto"/>
        <w:rPr>
          <w:szCs w:val="24"/>
        </w:rPr>
      </w:pPr>
    </w:p>
    <w:p w14:paraId="302F0187" w14:textId="77777777" w:rsidR="001C7FC9" w:rsidRPr="002A0697" w:rsidRDefault="001C7FC9" w:rsidP="001C7FC9">
      <w:pPr>
        <w:pStyle w:val="Header"/>
        <w:spacing w:line="240" w:lineRule="auto"/>
        <w:rPr>
          <w:sz w:val="24"/>
          <w:szCs w:val="24"/>
        </w:rPr>
      </w:pPr>
      <w:r w:rsidRPr="002A0697">
        <w:rPr>
          <w:b/>
          <w:sz w:val="24"/>
          <w:szCs w:val="24"/>
        </w:rPr>
        <w:t>Running Title:</w:t>
      </w:r>
      <w:r w:rsidRPr="002A0697">
        <w:rPr>
          <w:sz w:val="24"/>
          <w:szCs w:val="24"/>
        </w:rPr>
        <w:t xml:space="preserve">  Phylogenomics of Bacillus spore coat.</w:t>
      </w:r>
    </w:p>
    <w:p w14:paraId="165A52F1" w14:textId="77777777" w:rsidR="001C7FC9" w:rsidRPr="002A0697" w:rsidRDefault="001C7FC9" w:rsidP="001C7FC9">
      <w:pPr>
        <w:pStyle w:val="Header"/>
        <w:spacing w:line="240" w:lineRule="auto"/>
        <w:rPr>
          <w:b/>
          <w:sz w:val="24"/>
          <w:szCs w:val="24"/>
        </w:rPr>
      </w:pPr>
    </w:p>
    <w:p w14:paraId="222C9230" w14:textId="77777777" w:rsidR="001C7FC9" w:rsidRPr="002A0697" w:rsidRDefault="001C7FC9" w:rsidP="001C7FC9">
      <w:pPr>
        <w:pStyle w:val="Header"/>
        <w:spacing w:line="240" w:lineRule="auto"/>
        <w:rPr>
          <w:sz w:val="24"/>
          <w:szCs w:val="24"/>
        </w:rPr>
      </w:pPr>
      <w:r w:rsidRPr="002A0697">
        <w:rPr>
          <w:b/>
          <w:sz w:val="24"/>
          <w:szCs w:val="24"/>
        </w:rPr>
        <w:t xml:space="preserve">Key words: </w:t>
      </w:r>
      <w:r w:rsidRPr="002A0697">
        <w:rPr>
          <w:i/>
          <w:sz w:val="24"/>
          <w:szCs w:val="24"/>
        </w:rPr>
        <w:t>Bacillus</w:t>
      </w:r>
      <w:r w:rsidRPr="002A0697">
        <w:rPr>
          <w:sz w:val="24"/>
          <w:szCs w:val="24"/>
        </w:rPr>
        <w:t>, coat proteins, spore, phylogenetic profiles</w:t>
      </w:r>
    </w:p>
    <w:p w14:paraId="22F0FC7A" w14:textId="77777777" w:rsidR="001C7FC9" w:rsidRPr="002A0697" w:rsidRDefault="001C7FC9" w:rsidP="001C7FC9">
      <w:pPr>
        <w:pStyle w:val="Header"/>
        <w:spacing w:line="240" w:lineRule="auto"/>
        <w:rPr>
          <w:b/>
          <w:sz w:val="24"/>
          <w:szCs w:val="24"/>
        </w:rPr>
      </w:pPr>
    </w:p>
    <w:p w14:paraId="1212A146" w14:textId="77777777" w:rsidR="001C7FC9" w:rsidRPr="002A0697" w:rsidRDefault="001C7FC9" w:rsidP="001C7FC9">
      <w:pPr>
        <w:pStyle w:val="Header"/>
        <w:spacing w:line="240" w:lineRule="auto"/>
        <w:rPr>
          <w:b/>
          <w:sz w:val="24"/>
          <w:szCs w:val="24"/>
        </w:rPr>
      </w:pPr>
    </w:p>
    <w:p w14:paraId="6FC1C2CF" w14:textId="77777777" w:rsidR="001C7FC9" w:rsidRPr="002A0697" w:rsidRDefault="001C7FC9" w:rsidP="001C7FC9">
      <w:pPr>
        <w:pStyle w:val="Header"/>
        <w:spacing w:line="240" w:lineRule="auto"/>
        <w:rPr>
          <w:b/>
          <w:sz w:val="24"/>
          <w:szCs w:val="24"/>
        </w:rPr>
      </w:pPr>
    </w:p>
    <w:p w14:paraId="775B6ADE" w14:textId="77777777" w:rsidR="001C7FC9" w:rsidRPr="002A0697" w:rsidRDefault="001C7FC9" w:rsidP="001C7FC9">
      <w:pPr>
        <w:pStyle w:val="PlainText"/>
        <w:spacing w:line="480" w:lineRule="auto"/>
        <w:rPr>
          <w:rFonts w:ascii="Times New Roman" w:hAnsi="Times New Roman"/>
          <w:sz w:val="24"/>
          <w:szCs w:val="24"/>
        </w:rPr>
      </w:pPr>
      <w:r w:rsidRPr="002A0697">
        <w:rPr>
          <w:rFonts w:ascii="Times New Roman" w:hAnsi="Times New Roman"/>
          <w:sz w:val="24"/>
          <w:szCs w:val="24"/>
          <w:vertAlign w:val="superscript"/>
        </w:rPr>
        <w:t xml:space="preserve">* </w:t>
      </w:r>
      <w:r w:rsidRPr="002A0697">
        <w:rPr>
          <w:rFonts w:ascii="Times New Roman" w:hAnsi="Times New Roman"/>
          <w:sz w:val="24"/>
          <w:szCs w:val="24"/>
        </w:rPr>
        <w:t>Corresponding author:</w:t>
      </w:r>
    </w:p>
    <w:p w14:paraId="091FC79B" w14:textId="77777777" w:rsidR="001C7FC9" w:rsidRPr="002A0697" w:rsidRDefault="001C7FC9" w:rsidP="001C7FC9">
      <w:pPr>
        <w:pStyle w:val="PlainText"/>
        <w:spacing w:line="480" w:lineRule="auto"/>
        <w:rPr>
          <w:rFonts w:ascii="Times New Roman" w:hAnsi="Times New Roman"/>
          <w:sz w:val="24"/>
          <w:szCs w:val="24"/>
        </w:rPr>
      </w:pPr>
      <w:r w:rsidRPr="002A0697">
        <w:rPr>
          <w:rFonts w:ascii="Times New Roman" w:hAnsi="Times New Roman"/>
          <w:sz w:val="24"/>
          <w:szCs w:val="24"/>
        </w:rPr>
        <w:t>Hong Qin</w:t>
      </w:r>
    </w:p>
    <w:p w14:paraId="233929A7" w14:textId="77777777" w:rsidR="001C7FC9" w:rsidRPr="002A0697" w:rsidRDefault="001C7FC9" w:rsidP="001C7FC9">
      <w:pPr>
        <w:pStyle w:val="PlainText"/>
        <w:spacing w:line="480" w:lineRule="auto"/>
        <w:rPr>
          <w:rFonts w:ascii="Times New Roman" w:hAnsi="Times New Roman"/>
          <w:sz w:val="24"/>
          <w:szCs w:val="24"/>
        </w:rPr>
      </w:pPr>
      <w:r w:rsidRPr="002A0697">
        <w:rPr>
          <w:rFonts w:ascii="Times New Roman" w:hAnsi="Times New Roman"/>
          <w:sz w:val="24"/>
          <w:szCs w:val="24"/>
        </w:rPr>
        <w:t>Department of Biology</w:t>
      </w:r>
    </w:p>
    <w:p w14:paraId="62FFA2D0" w14:textId="77777777" w:rsidR="001C7FC9" w:rsidRPr="002A0697" w:rsidRDefault="001C7FC9" w:rsidP="001C7FC9">
      <w:pPr>
        <w:pStyle w:val="PlainText"/>
        <w:spacing w:line="480" w:lineRule="auto"/>
        <w:rPr>
          <w:rFonts w:ascii="Times New Roman" w:hAnsi="Times New Roman"/>
          <w:sz w:val="24"/>
          <w:szCs w:val="24"/>
        </w:rPr>
      </w:pPr>
      <w:r w:rsidRPr="002A0697">
        <w:rPr>
          <w:rFonts w:ascii="Times New Roman" w:hAnsi="Times New Roman"/>
          <w:sz w:val="24"/>
          <w:szCs w:val="24"/>
        </w:rPr>
        <w:t>Spelman College</w:t>
      </w:r>
    </w:p>
    <w:p w14:paraId="0415F9C8" w14:textId="77777777" w:rsidR="001C7FC9" w:rsidRPr="002A0697" w:rsidRDefault="001C7FC9" w:rsidP="001C7FC9">
      <w:pPr>
        <w:pStyle w:val="PlainText"/>
        <w:spacing w:line="480" w:lineRule="auto"/>
        <w:rPr>
          <w:rFonts w:ascii="Times New Roman" w:hAnsi="Times New Roman"/>
          <w:sz w:val="24"/>
          <w:szCs w:val="24"/>
        </w:rPr>
      </w:pPr>
      <w:r w:rsidRPr="002A0697">
        <w:rPr>
          <w:rFonts w:ascii="Times New Roman" w:hAnsi="Times New Roman"/>
          <w:sz w:val="24"/>
          <w:szCs w:val="24"/>
        </w:rPr>
        <w:t>350 Spelman Ln SW, Box 1183</w:t>
      </w:r>
    </w:p>
    <w:p w14:paraId="5A1C1691" w14:textId="77777777" w:rsidR="001C7FC9" w:rsidRPr="002A0697" w:rsidRDefault="001C7FC9" w:rsidP="001C7FC9">
      <w:pPr>
        <w:pStyle w:val="PlainText"/>
        <w:spacing w:line="480" w:lineRule="auto"/>
        <w:rPr>
          <w:rFonts w:ascii="Times New Roman" w:hAnsi="Times New Roman"/>
          <w:sz w:val="24"/>
          <w:szCs w:val="24"/>
        </w:rPr>
      </w:pPr>
      <w:r w:rsidRPr="002A0697">
        <w:rPr>
          <w:rFonts w:ascii="Times New Roman" w:hAnsi="Times New Roman"/>
          <w:sz w:val="24"/>
          <w:szCs w:val="24"/>
        </w:rPr>
        <w:t>Atlanta, GA 30314</w:t>
      </w:r>
    </w:p>
    <w:p w14:paraId="029A9943" w14:textId="77777777" w:rsidR="001C7FC9" w:rsidRPr="002A0697" w:rsidRDefault="001C7FC9" w:rsidP="001C7FC9">
      <w:pPr>
        <w:pStyle w:val="PlainText"/>
        <w:spacing w:line="480" w:lineRule="auto"/>
        <w:rPr>
          <w:rFonts w:ascii="Times New Roman" w:hAnsi="Times New Roman"/>
          <w:sz w:val="24"/>
          <w:szCs w:val="24"/>
        </w:rPr>
      </w:pPr>
      <w:r w:rsidRPr="002A0697">
        <w:rPr>
          <w:rFonts w:ascii="Times New Roman" w:hAnsi="Times New Roman"/>
          <w:sz w:val="24"/>
          <w:szCs w:val="24"/>
        </w:rPr>
        <w:t>Email: hqin@spelman.edu</w:t>
      </w:r>
    </w:p>
    <w:p w14:paraId="7FF657FB" w14:textId="77777777" w:rsidR="001C7FC9" w:rsidRPr="002A0697" w:rsidRDefault="001C7FC9" w:rsidP="001C7FC9">
      <w:pPr>
        <w:pStyle w:val="PlainText"/>
        <w:rPr>
          <w:rFonts w:ascii="Times New Roman" w:hAnsi="Times New Roman"/>
          <w:sz w:val="24"/>
          <w:szCs w:val="24"/>
        </w:rPr>
      </w:pPr>
      <w:r w:rsidRPr="002A0697">
        <w:rPr>
          <w:rFonts w:ascii="Times New Roman" w:hAnsi="Times New Roman"/>
          <w:sz w:val="24"/>
          <w:szCs w:val="24"/>
        </w:rPr>
        <w:br w:type="page"/>
      </w:r>
    </w:p>
    <w:p w14:paraId="289A44AE" w14:textId="77777777" w:rsidR="00136683" w:rsidRDefault="001C7FC9">
      <w:pPr>
        <w:pStyle w:val="abs"/>
        <w:spacing w:before="0" w:after="0" w:line="240" w:lineRule="auto"/>
        <w:rPr>
          <w:szCs w:val="24"/>
          <w:lang w:val="en-US"/>
        </w:rPr>
      </w:pPr>
      <w:commentRangeStart w:id="5"/>
      <w:r w:rsidRPr="002A0697">
        <w:rPr>
          <w:szCs w:val="24"/>
          <w:lang w:val="en-US"/>
        </w:rPr>
        <w:lastRenderedPageBreak/>
        <w:t xml:space="preserve">Abstract </w:t>
      </w:r>
      <w:commentRangeEnd w:id="5"/>
      <w:r>
        <w:rPr>
          <w:rStyle w:val="CommentReference"/>
          <w:b w:val="0"/>
          <w:lang w:val="en-US"/>
        </w:rPr>
        <w:commentReference w:id="5"/>
      </w:r>
    </w:p>
    <w:p w14:paraId="4149816E" w14:textId="77777777" w:rsidR="0036587D" w:rsidRDefault="0036587D">
      <w:pPr>
        <w:ind w:firstLine="720"/>
        <w:rPr>
          <w:b/>
        </w:rPr>
        <w:pPrChange w:id="6" w:author="hqin" w:date="2013-01-29T09:44:00Z">
          <w:pPr>
            <w:spacing w:line="480" w:lineRule="auto"/>
            <w:ind w:firstLine="720"/>
          </w:pPr>
        </w:pPrChange>
      </w:pPr>
    </w:p>
    <w:p w14:paraId="3BF737F8" w14:textId="77777777" w:rsidR="0036587D" w:rsidRDefault="001C7FC9">
      <w:pPr>
        <w:ind w:firstLine="720"/>
        <w:pPrChange w:id="7" w:author="hqin" w:date="2013-01-29T09:44:00Z">
          <w:pPr>
            <w:spacing w:line="480" w:lineRule="auto"/>
            <w:ind w:firstLine="720"/>
          </w:pPr>
        </w:pPrChange>
      </w:pPr>
      <w:r w:rsidRPr="008115B0">
        <w:rPr>
          <w:b/>
        </w:rPr>
        <w:t>Background</w:t>
      </w:r>
      <w:r>
        <w:rPr>
          <w:b/>
        </w:rPr>
        <w:t xml:space="preserve">: </w:t>
      </w:r>
      <w:r w:rsidRPr="002A0697">
        <w:t xml:space="preserve">When starved, bacteria of </w:t>
      </w:r>
      <w:r w:rsidR="0036587D" w:rsidRPr="0036587D">
        <w:rPr>
          <w:i/>
          <w:rPrChange w:id="8" w:author="Hong Qin" w:date="2011-11-20T15:29:00Z">
            <w:rPr/>
          </w:rPrChange>
        </w:rPr>
        <w:t>Bacillus</w:t>
      </w:r>
      <w:r>
        <w:t xml:space="preserve"> </w:t>
      </w:r>
      <w:r w:rsidRPr="002A0697">
        <w:t>genus produce a highly resistant cell type called a spore encased in a complex protective protein shell called the coat.</w:t>
      </w:r>
      <w:r>
        <w:t xml:space="preserve"> </w:t>
      </w:r>
      <w:r w:rsidRPr="00433331">
        <w:t xml:space="preserve">The </w:t>
      </w:r>
      <w:r w:rsidRPr="00A613DA">
        <w:rPr>
          <w:i/>
        </w:rPr>
        <w:t>B</w:t>
      </w:r>
      <w:r>
        <w:rPr>
          <w:i/>
        </w:rPr>
        <w:t xml:space="preserve">. </w:t>
      </w:r>
      <w:r w:rsidRPr="00A613DA">
        <w:rPr>
          <w:i/>
        </w:rPr>
        <w:t>subtilis</w:t>
      </w:r>
      <w:r>
        <w:t xml:space="preserve"> species group and the </w:t>
      </w:r>
      <w:r w:rsidRPr="00A613DA">
        <w:rPr>
          <w:i/>
        </w:rPr>
        <w:t>B</w:t>
      </w:r>
      <w:r>
        <w:rPr>
          <w:i/>
        </w:rPr>
        <w:t>.</w:t>
      </w:r>
      <w:r w:rsidRPr="00A613DA">
        <w:rPr>
          <w:i/>
        </w:rPr>
        <w:t xml:space="preserve"> cereus</w:t>
      </w:r>
      <w:r>
        <w:t xml:space="preserve"> species group are two well-studied groups in this genus. </w:t>
      </w:r>
      <w:r w:rsidRPr="002A0697">
        <w:t xml:space="preserve"> </w:t>
      </w:r>
      <w:r>
        <w:t xml:space="preserve">Spores of some species, including those of the </w:t>
      </w:r>
      <w:r w:rsidRPr="0074765D">
        <w:rPr>
          <w:i/>
        </w:rPr>
        <w:t>B.</w:t>
      </w:r>
      <w:r>
        <w:t xml:space="preserve"> </w:t>
      </w:r>
      <w:r w:rsidRPr="0074765D">
        <w:rPr>
          <w:i/>
        </w:rPr>
        <w:t>cereus</w:t>
      </w:r>
      <w:del w:id="9" w:author="hqin" w:date="2011-11-30T09:06:00Z">
        <w:r w:rsidDel="007158DC">
          <w:delText>–</w:delText>
        </w:r>
      </w:del>
      <w:ins w:id="10" w:author="hqin" w:date="2011-11-30T09:06:00Z">
        <w:r>
          <w:t>-</w:t>
        </w:r>
      </w:ins>
      <w:r>
        <w:t xml:space="preserve">group, contain an additional outer layer, the exosporium, that encircles the coat. </w:t>
      </w:r>
      <w:r w:rsidRPr="002A0697">
        <w:t xml:space="preserve">The </w:t>
      </w:r>
      <w:r w:rsidRPr="002A0697">
        <w:rPr>
          <w:i/>
        </w:rPr>
        <w:t>B</w:t>
      </w:r>
      <w:r>
        <w:rPr>
          <w:i/>
        </w:rPr>
        <w:t>.</w:t>
      </w:r>
      <w:r w:rsidRPr="002A0697">
        <w:rPr>
          <w:i/>
        </w:rPr>
        <w:t xml:space="preserve"> subtilis</w:t>
      </w:r>
      <w:r w:rsidRPr="002A0697">
        <w:t xml:space="preserve"> </w:t>
      </w:r>
      <w:r>
        <w:t xml:space="preserve">spore </w:t>
      </w:r>
      <w:r w:rsidRPr="002A0697">
        <w:t xml:space="preserve">coat consists of an inner and an outer layer. Here, we </w:t>
      </w:r>
      <w:r>
        <w:t xml:space="preserve">compare </w:t>
      </w:r>
      <w:r w:rsidRPr="002A0697">
        <w:t xml:space="preserve">coat protein evolution </w:t>
      </w:r>
      <w:r>
        <w:t xml:space="preserve">in the </w:t>
      </w:r>
      <w:r w:rsidRPr="002A0697">
        <w:rPr>
          <w:i/>
        </w:rPr>
        <w:t>Bacill</w:t>
      </w:r>
      <w:r>
        <w:rPr>
          <w:i/>
        </w:rPr>
        <w:t>aceae</w:t>
      </w:r>
      <w:r>
        <w:t xml:space="preserve"> and, in particular, between these two species groups, to understand the evolutionary impacts of structural differences in the spores. </w:t>
      </w:r>
    </w:p>
    <w:p w14:paraId="162B0B39" w14:textId="77777777" w:rsidR="0036587D" w:rsidRDefault="001C7FC9">
      <w:pPr>
        <w:ind w:firstLine="720"/>
        <w:pPrChange w:id="11" w:author="hqin" w:date="2013-01-29T09:44:00Z">
          <w:pPr>
            <w:spacing w:line="480" w:lineRule="auto"/>
            <w:ind w:firstLine="720"/>
          </w:pPr>
        </w:pPrChange>
      </w:pPr>
      <w:r w:rsidRPr="008115B0">
        <w:rPr>
          <w:b/>
        </w:rPr>
        <w:t>Results</w:t>
      </w:r>
      <w:r>
        <w:t xml:space="preserve">: </w:t>
      </w:r>
      <w:r w:rsidRPr="002A0697">
        <w:t xml:space="preserve">We curated a list of </w:t>
      </w:r>
      <w:r w:rsidRPr="002A0697">
        <w:rPr>
          <w:i/>
        </w:rPr>
        <w:t>B. subtilis</w:t>
      </w:r>
      <w:r w:rsidRPr="002A0697">
        <w:t xml:space="preserve"> coat proteins and identified orthologs in a group of other </w:t>
      </w:r>
      <w:r w:rsidRPr="002A0697">
        <w:rPr>
          <w:i/>
        </w:rPr>
        <w:t>Bacill</w:t>
      </w:r>
      <w:r>
        <w:rPr>
          <w:i/>
        </w:rPr>
        <w:t>aceae</w:t>
      </w:r>
      <w:r w:rsidRPr="002A0697">
        <w:t xml:space="preserve"> species. </w:t>
      </w:r>
      <w:ins w:id="12" w:author="hqin" w:date="2013-01-31T10:30:00Z">
        <w:r w:rsidR="00A505DF">
          <w:t>Phylogenic profiling show</w:t>
        </w:r>
      </w:ins>
      <w:ins w:id="13" w:author="hqin" w:date="2013-01-31T10:31:00Z">
        <w:r w:rsidR="009C6FC1">
          <w:t>ed</w:t>
        </w:r>
      </w:ins>
      <w:ins w:id="14" w:author="hqin" w:date="2013-01-31T10:30:00Z">
        <w:r w:rsidR="00A505DF">
          <w:t xml:space="preserve"> that coat proteins can be grouped into conserved and labile </w:t>
        </w:r>
      </w:ins>
      <w:ins w:id="15" w:author="hqin" w:date="2013-01-31T10:31:00Z">
        <w:r w:rsidR="00A505DF">
          <w:t>ones</w:t>
        </w:r>
      </w:ins>
      <w:ins w:id="16" w:author="hqin" w:date="2013-01-31T10:30:00Z">
        <w:r w:rsidR="00A505DF">
          <w:t xml:space="preserve">. </w:t>
        </w:r>
      </w:ins>
      <w:r w:rsidRPr="002A0697">
        <w:t xml:space="preserve">We found that </w:t>
      </w:r>
      <w:r>
        <w:t xml:space="preserve">coat </w:t>
      </w:r>
      <w:r w:rsidRPr="002A0697">
        <w:t xml:space="preserve">protein composition is more conserved in the </w:t>
      </w:r>
      <w:r w:rsidRPr="002A0697">
        <w:rPr>
          <w:i/>
        </w:rPr>
        <w:t>B. subtilis</w:t>
      </w:r>
      <w:r w:rsidRPr="002A0697">
        <w:t xml:space="preserve"> inner coat than the outer coat. By comparing the ratio of non-synonymous and synonymous substitution rates, we found that coat proteins </w:t>
      </w:r>
      <w:ins w:id="17" w:author="Daria Clegg" w:date="2013-02-01T09:23:00Z">
        <w:r w:rsidR="00B1155E">
          <w:t xml:space="preserve">have a </w:t>
        </w:r>
      </w:ins>
      <w:del w:id="18" w:author="hqin" w:date="2013-01-29T08:54:00Z">
        <w:r w:rsidRPr="002A0697" w:rsidDel="00BE09F0">
          <w:delText xml:space="preserve">evolve </w:delText>
        </w:r>
      </w:del>
      <w:ins w:id="19" w:author="hqin" w:date="2013-01-29T08:54:00Z">
        <w:r w:rsidR="00BE09F0">
          <w:t xml:space="preserve">higher </w:t>
        </w:r>
      </w:ins>
      <w:ins w:id="20" w:author="hqin" w:date="2013-01-29T08:55:00Z">
        <w:r w:rsidR="00BE09F0">
          <w:t xml:space="preserve">ratio of </w:t>
        </w:r>
      </w:ins>
      <w:ins w:id="21" w:author="hqin" w:date="2013-01-29T08:54:00Z">
        <w:r w:rsidR="00BE09F0">
          <w:t>nonsynonymous</w:t>
        </w:r>
      </w:ins>
      <w:ins w:id="22" w:author="hqin" w:date="2013-01-29T08:55:00Z">
        <w:r w:rsidR="00BE09F0">
          <w:t xml:space="preserve"> versus synonymous substitution rates</w:t>
        </w:r>
      </w:ins>
      <w:ins w:id="23" w:author="hqin" w:date="2013-01-29T08:54:00Z">
        <w:r w:rsidR="00BE09F0">
          <w:t xml:space="preserve"> </w:t>
        </w:r>
      </w:ins>
      <w:del w:id="24" w:author="hqin" w:date="2013-01-29T08:55:00Z">
        <w:r w:rsidRPr="002A0697" w:rsidDel="00BE09F0">
          <w:delText xml:space="preserve">faster </w:delText>
        </w:r>
      </w:del>
      <w:r w:rsidRPr="002A0697">
        <w:t xml:space="preserve">than the rest of the genome only in the </w:t>
      </w:r>
      <w:r w:rsidRPr="002A0697">
        <w:rPr>
          <w:i/>
        </w:rPr>
        <w:t xml:space="preserve">B. </w:t>
      </w:r>
      <w:del w:id="25" w:author="hqin" w:date="2011-11-30T09:06:00Z">
        <w:r w:rsidRPr="002A0697" w:rsidDel="007158DC">
          <w:rPr>
            <w:i/>
          </w:rPr>
          <w:delText>subtilis</w:delText>
        </w:r>
        <w:r w:rsidRPr="002A0697" w:rsidDel="007158DC">
          <w:delText xml:space="preserve"> </w:delText>
        </w:r>
      </w:del>
      <w:ins w:id="26" w:author="hqin" w:date="2011-11-30T09:06:00Z">
        <w:r w:rsidRPr="002A0697">
          <w:rPr>
            <w:i/>
          </w:rPr>
          <w:t>subtilis</w:t>
        </w:r>
        <w:r>
          <w:t>-</w:t>
        </w:r>
      </w:ins>
      <w:r>
        <w:t>group</w:t>
      </w:r>
      <w:del w:id="27" w:author="hqin" w:date="2013-01-31T10:30:00Z">
        <w:r w:rsidRPr="002A0697" w:rsidDel="00A505DF">
          <w:delText xml:space="preserve">, and these differences </w:delText>
        </w:r>
      </w:del>
      <w:del w:id="28" w:author="hqin" w:date="2013-01-29T08:56:00Z">
        <w:r w:rsidDel="00BE09F0">
          <w:delText xml:space="preserve">can be attributed </w:delText>
        </w:r>
        <w:r w:rsidRPr="002A0697" w:rsidDel="00BE09F0">
          <w:delText xml:space="preserve">to </w:delText>
        </w:r>
      </w:del>
      <w:del w:id="29" w:author="hqin" w:date="2013-01-31T10:30:00Z">
        <w:r w:rsidDel="00A505DF">
          <w:delText>relaxed negative selection</w:delText>
        </w:r>
      </w:del>
      <w:del w:id="30" w:author="hqin" w:date="2013-01-29T08:56:00Z">
        <w:r w:rsidRPr="002A0697" w:rsidDel="00BE09F0">
          <w:delText xml:space="preserve"> </w:delText>
        </w:r>
        <w:r w:rsidDel="00BE09F0">
          <w:delText>in</w:delText>
        </w:r>
        <w:r w:rsidRPr="002A0697" w:rsidDel="00BE09F0">
          <w:delText xml:space="preserve"> the leaf branches on the species tree</w:delText>
        </w:r>
      </w:del>
      <w:del w:id="31" w:author="hqin" w:date="2013-01-31T10:30:00Z">
        <w:r w:rsidRPr="002A0697" w:rsidDel="00A505DF">
          <w:delText xml:space="preserve">. </w:delText>
        </w:r>
      </w:del>
      <w:ins w:id="32" w:author="hqin" w:date="2013-01-31T10:30:00Z">
        <w:r w:rsidR="00A505DF">
          <w:t xml:space="preserve">. </w:t>
        </w:r>
      </w:ins>
      <w:r w:rsidRPr="002A0697">
        <w:t>In contrast,</w:t>
      </w:r>
      <w:r>
        <w:t xml:space="preserve"> </w:t>
      </w:r>
      <w:ins w:id="33" w:author="hqin" w:date="2013-01-29T08:58:00Z">
        <w:r w:rsidR="001459EF">
          <w:t xml:space="preserve">similar </w:t>
        </w:r>
      </w:ins>
      <w:del w:id="34" w:author="hqin" w:date="2013-01-29T08:58:00Z">
        <w:r w:rsidDel="001459EF">
          <w:delText>we did not detect</w:delText>
        </w:r>
        <w:r w:rsidRPr="002A0697" w:rsidDel="001459EF">
          <w:delText xml:space="preserve"> significantly </w:delText>
        </w:r>
      </w:del>
      <w:del w:id="35" w:author="hqin" w:date="2013-01-29T08:57:00Z">
        <w:r w:rsidRPr="002A0697" w:rsidDel="001459EF">
          <w:delText xml:space="preserve">faster </w:delText>
        </w:r>
        <w:r w:rsidDel="001459EF">
          <w:delText xml:space="preserve">coat protein </w:delText>
        </w:r>
      </w:del>
      <w:r w:rsidRPr="002A0697">
        <w:t xml:space="preserve">evolution </w:t>
      </w:r>
      <w:ins w:id="36" w:author="hqin" w:date="2013-01-29T08:58:00Z">
        <w:r w:rsidR="001459EF">
          <w:t>pattern</w:t>
        </w:r>
      </w:ins>
      <w:ins w:id="37" w:author="hqin" w:date="2013-01-29T08:59:00Z">
        <w:r w:rsidR="001459EF">
          <w:t>s</w:t>
        </w:r>
      </w:ins>
      <w:ins w:id="38" w:author="hqin" w:date="2013-01-29T08:58:00Z">
        <w:r w:rsidR="001459EF">
          <w:t xml:space="preserve"> of coat proteins we</w:t>
        </w:r>
      </w:ins>
      <w:ins w:id="39" w:author="hqin" w:date="2013-01-29T08:59:00Z">
        <w:r w:rsidR="001459EF">
          <w:t xml:space="preserve">re not observed </w:t>
        </w:r>
      </w:ins>
      <w:r w:rsidRPr="002A0697">
        <w:t xml:space="preserve">in the </w:t>
      </w:r>
      <w:r w:rsidRPr="002A0697">
        <w:rPr>
          <w:i/>
        </w:rPr>
        <w:t xml:space="preserve">B. </w:t>
      </w:r>
      <w:del w:id="40" w:author="hqin" w:date="2011-11-30T09:06:00Z">
        <w:r w:rsidRPr="002A0697" w:rsidDel="007158DC">
          <w:rPr>
            <w:i/>
          </w:rPr>
          <w:delText>cereus</w:delText>
        </w:r>
        <w:r w:rsidRPr="002A0697" w:rsidDel="007158DC">
          <w:delText xml:space="preserve"> </w:delText>
        </w:r>
      </w:del>
      <w:ins w:id="41" w:author="hqin" w:date="2011-11-30T09:06:00Z">
        <w:r w:rsidRPr="002A0697">
          <w:rPr>
            <w:i/>
          </w:rPr>
          <w:t>cereus</w:t>
        </w:r>
        <w:r>
          <w:t>-</w:t>
        </w:r>
      </w:ins>
      <w:r>
        <w:t>group</w:t>
      </w:r>
      <w:r w:rsidRPr="002A0697">
        <w:t xml:space="preserve">. </w:t>
      </w:r>
    </w:p>
    <w:p w14:paraId="0C5A534A" w14:textId="77777777" w:rsidR="0036587D" w:rsidRDefault="001C7FC9">
      <w:pPr>
        <w:ind w:firstLine="720"/>
        <w:rPr>
          <w:b/>
          <w:bCs/>
        </w:rPr>
        <w:pPrChange w:id="42" w:author="hqin" w:date="2013-01-29T09:44:00Z">
          <w:pPr>
            <w:spacing w:line="480" w:lineRule="auto"/>
            <w:ind w:firstLine="720"/>
          </w:pPr>
        </w:pPrChange>
      </w:pPr>
      <w:r w:rsidRPr="008115B0">
        <w:rPr>
          <w:b/>
        </w:rPr>
        <w:t>Conclusions:</w:t>
      </w:r>
      <w:r>
        <w:t xml:space="preserve"> </w:t>
      </w:r>
      <w:r w:rsidRPr="002A0697">
        <w:t xml:space="preserve">We </w:t>
      </w:r>
      <w:r>
        <w:t xml:space="preserve">show </w:t>
      </w:r>
      <w:r w:rsidRPr="00691D24">
        <w:t xml:space="preserve">that coat proteins </w:t>
      </w:r>
      <w:ins w:id="43" w:author="hqin" w:date="2013-01-29T08:59:00Z">
        <w:r w:rsidR="006170F5">
          <w:t xml:space="preserve">are under </w:t>
        </w:r>
      </w:ins>
      <w:ins w:id="44" w:author="hqin" w:date="2013-01-29T09:00:00Z">
        <w:r w:rsidR="006170F5">
          <w:t>contrasting</w:t>
        </w:r>
      </w:ins>
      <w:ins w:id="45" w:author="hqin" w:date="2013-01-29T08:59:00Z">
        <w:r w:rsidR="006170F5">
          <w:t xml:space="preserve"> selective pressures </w:t>
        </w:r>
      </w:ins>
      <w:del w:id="46" w:author="hqin" w:date="2013-01-29T08:59:00Z">
        <w:r w:rsidRPr="00691D24" w:rsidDel="006170F5">
          <w:delText xml:space="preserve">evolve </w:delText>
        </w:r>
        <w:r w:rsidR="0036587D" w:rsidRPr="0036587D">
          <w:rPr>
            <w:rPrChange w:id="47" w:author="hong qin" w:date="2011-11-29T20:41:00Z">
              <w:rPr>
                <w:highlight w:val="yellow"/>
              </w:rPr>
            </w:rPrChange>
          </w:rPr>
          <w:delText xml:space="preserve">faster </w:delText>
        </w:r>
      </w:del>
      <w:del w:id="48" w:author="hqin" w:date="2013-01-29T09:00:00Z">
        <w:r w:rsidR="0036587D" w:rsidRPr="0036587D">
          <w:rPr>
            <w:rPrChange w:id="49" w:author="hong qin" w:date="2011-11-29T20:41:00Z">
              <w:rPr>
                <w:highlight w:val="yellow"/>
              </w:rPr>
            </w:rPrChange>
          </w:rPr>
          <w:delText xml:space="preserve">in </w:delText>
        </w:r>
      </w:del>
      <w:ins w:id="50" w:author="hqin" w:date="2013-01-29T09:00:00Z">
        <w:r w:rsidR="006170F5">
          <w:t xml:space="preserve">between </w:t>
        </w:r>
      </w:ins>
      <w:r w:rsidR="0036587D" w:rsidRPr="0036587D">
        <w:rPr>
          <w:i/>
          <w:rPrChange w:id="51" w:author="hong qin" w:date="2011-11-29T20:41:00Z">
            <w:rPr>
              <w:i/>
              <w:highlight w:val="yellow"/>
            </w:rPr>
          </w:rPrChange>
        </w:rPr>
        <w:t>B. subtilis</w:t>
      </w:r>
      <w:del w:id="52" w:author="hqin" w:date="2011-11-30T09:06:00Z">
        <w:r w:rsidR="0036587D" w:rsidRPr="0036587D">
          <w:rPr>
            <w:rPrChange w:id="53" w:author="hong qin" w:date="2011-11-29T20:41:00Z">
              <w:rPr>
                <w:highlight w:val="yellow"/>
              </w:rPr>
            </w:rPrChange>
          </w:rPr>
          <w:delText>–</w:delText>
        </w:r>
      </w:del>
      <w:ins w:id="54" w:author="hqin" w:date="2011-11-30T09:06:00Z">
        <w:r>
          <w:t>-</w:t>
        </w:r>
      </w:ins>
      <w:r w:rsidR="0036587D" w:rsidRPr="0036587D">
        <w:rPr>
          <w:rPrChange w:id="55" w:author="hong qin" w:date="2011-11-29T20:41:00Z">
            <w:rPr>
              <w:highlight w:val="yellow"/>
            </w:rPr>
          </w:rPrChange>
        </w:rPr>
        <w:t xml:space="preserve">group species </w:t>
      </w:r>
      <w:del w:id="56" w:author="hqin" w:date="2013-01-29T09:00:00Z">
        <w:r w:rsidR="0036587D" w:rsidRPr="0036587D">
          <w:rPr>
            <w:rPrChange w:id="57" w:author="hong qin" w:date="2011-11-29T20:41:00Z">
              <w:rPr>
                <w:highlight w:val="yellow"/>
              </w:rPr>
            </w:rPrChange>
          </w:rPr>
          <w:delText xml:space="preserve">than in </w:delText>
        </w:r>
      </w:del>
      <w:ins w:id="58" w:author="hqin" w:date="2013-01-29T09:00:00Z">
        <w:r w:rsidR="006170F5">
          <w:t xml:space="preserve">and </w:t>
        </w:r>
      </w:ins>
      <w:r w:rsidR="0036587D" w:rsidRPr="0036587D">
        <w:rPr>
          <w:i/>
          <w:rPrChange w:id="59" w:author="hong qin" w:date="2011-11-29T20:41:00Z">
            <w:rPr>
              <w:i/>
              <w:highlight w:val="yellow"/>
            </w:rPr>
          </w:rPrChange>
        </w:rPr>
        <w:t>B. cereus</w:t>
      </w:r>
      <w:r w:rsidR="0036587D" w:rsidRPr="0036587D">
        <w:rPr>
          <w:rPrChange w:id="60" w:author="hong qin" w:date="2011-11-29T20:41:00Z">
            <w:rPr>
              <w:highlight w:val="yellow"/>
            </w:rPr>
          </w:rPrChange>
        </w:rPr>
        <w:t>-group species</w:t>
      </w:r>
      <w:r>
        <w:t xml:space="preserve">. We speculate that this difference in </w:t>
      </w:r>
      <w:del w:id="61" w:author="hqin" w:date="2013-01-29T09:00:00Z">
        <w:r w:rsidDel="00582AA0">
          <w:delText xml:space="preserve">evolutionary rate </w:delText>
        </w:r>
      </w:del>
      <w:ins w:id="62" w:author="hqin" w:date="2013-01-29T09:00:00Z">
        <w:r w:rsidR="00582AA0">
          <w:t xml:space="preserve">selective pressure </w:t>
        </w:r>
      </w:ins>
      <w:r>
        <w:t xml:space="preserve">reflects the fact that in </w:t>
      </w:r>
      <w:r w:rsidRPr="00A07BCE">
        <w:rPr>
          <w:i/>
        </w:rPr>
        <w:t>B. cerues</w:t>
      </w:r>
      <w:r>
        <w:t>-group species, the exosporium, and not the coat, is the outermost spore layer. We further speculate that differences in coat protein evolution between these groups of species are driven, at least in part</w:t>
      </w:r>
      <w:ins w:id="63" w:author="Daria Clegg" w:date="2013-02-01T09:26:00Z">
        <w:r w:rsidR="00251FE9">
          <w:t xml:space="preserve">, </w:t>
        </w:r>
      </w:ins>
      <w:del w:id="64" w:author="Daria Clegg" w:date="2013-02-01T09:26:00Z">
        <w:r w:rsidDel="00251FE9">
          <w:delText xml:space="preserve"> </w:delText>
        </w:r>
      </w:del>
      <w:r>
        <w:t>by the presence or absence of the exosporium</w:t>
      </w:r>
      <w:ins w:id="65" w:author="hqin" w:date="2011-11-30T09:07:00Z">
        <w:r>
          <w:t xml:space="preserve"> in response to different ecological niches</w:t>
        </w:r>
      </w:ins>
      <w:r>
        <w:t>.</w:t>
      </w:r>
    </w:p>
    <w:p w14:paraId="0039FF99" w14:textId="77777777" w:rsidR="0036587D" w:rsidRDefault="001C7FC9">
      <w:pPr>
        <w:rPr>
          <w:b/>
        </w:rPr>
        <w:pPrChange w:id="66" w:author="hqin" w:date="2013-01-29T09:44:00Z">
          <w:pPr>
            <w:spacing w:line="480" w:lineRule="auto"/>
          </w:pPr>
        </w:pPrChange>
      </w:pPr>
      <w:r>
        <w:rPr>
          <w:b/>
          <w:bCs/>
        </w:rPr>
        <w:br w:type="page"/>
      </w:r>
      <w:r w:rsidRPr="002A0697">
        <w:rPr>
          <w:b/>
          <w:bCs/>
        </w:rPr>
        <w:t>1. Introduction</w:t>
      </w:r>
    </w:p>
    <w:p w14:paraId="4C0F4F85" w14:textId="77777777" w:rsidR="0036587D" w:rsidRDefault="001C7FC9">
      <w:pPr>
        <w:ind w:firstLine="720"/>
        <w:pPrChange w:id="67" w:author="hqin" w:date="2013-01-29T09:44:00Z">
          <w:pPr>
            <w:spacing w:line="480" w:lineRule="auto"/>
            <w:ind w:firstLine="720"/>
          </w:pPr>
        </w:pPrChange>
      </w:pPr>
      <w:r w:rsidRPr="002A0697">
        <w:t xml:space="preserve">The defining feature of bacteria of the family Bacillaceae (and the genus Bacillus in particular) is the ability to form a specialized alternate cell type, called the spore, which can withstand a wide range of environmental stresses, including toxic chemicals, heat, ultraviolet radiation and microbial predation </w:t>
      </w:r>
      <w:r w:rsidR="001E1917">
        <w:fldChar w:fldCharType="begin">
          <w:fldData xml:space="preserve">PEVuZE5vdGU+PENpdGU+PEF1dGhvcj5LbG9idXRjaGVyPC9BdXRob3I+PFllYXI+MjAwNjwvWWVh
cj48UmVjTnVtPjE1OTwvUmVjTnVtPjxEaXNwbGF5VGV4dD5bMS00XTwvRGlzcGxheVRleHQ+PHJl
Y29yZD48cmVjLW51bWJlcj4xNTk8L3JlYy1udW1iZXI+PGZvcmVpZ24ta2V5cz48a2V5IGFwcD0i
RU4iIGRiLWlkPSIwMnNwczJwc2U1dmRlOWVzenI2dmVzdzgydnNycGFlZXJkdmEiPjE1OTwva2V5
PjwvZm9yZWlnbi1rZXlzPjxyZWYtdHlwZSBuYW1lPSJKb3VybmFsIEFydGljbGUiPjE3PC9yZWYt
dHlwZT48Y29udHJpYnV0b3JzPjxhdXRob3JzPjxhdXRob3I+S2xvYnV0Y2hlciwgTC4gQS48L2F1
dGhvcj48YXV0aG9yPlJhZ2tvdXNpLCBLLjwvYXV0aG9yPjxhdXRob3I+U2V0bG93LCBQLjwvYXV0
aG9yPjwvYXV0aG9ycz48L2NvbnRyaWJ1dG9ycz48YXV0aC1hZGRyZXNzPkRlcGFydG1lbnQgb2Yg
TW9sZWN1bGFyLCBNaWNyb2JpYWwsIGFuZCBTdHJ1Y3R1cmFsIEJpb2xvZ3ksIFVuaXZlcnNpdHkg
b2YgQ29ubmVjdGljdXQgSGVhbHRoIENlbnRlciwgRmFybWluZ3RvbiwgQ1QgMDYwMzAtMzMwNSwg
VVNBLjwvYXV0aC1hZGRyZXNzPjx0aXRsZXM+PHRpdGxlPjxzdHlsZSBmYWNlPSJub3JtYWwiIGZv
bnQ9ImRlZmF1bHQiIHNpemU9IjEwMCUiPlRoZSA8L3N0eWxlPjxzdHlsZSBmYWNlPSJpdGFsaWMi
IGZvbnQ9ImRlZmF1bHQiIHNpemU9IjEwMCUiPkJhY2lsbHVzIHN1YnRpbGlzIDwvc3R5bGU+PHN0
eWxlIGZhY2U9Im5vcm1hbCIgZm9udD0iZGVmYXVsdCIgc2l6ZT0iMTAwJSI+c3BvcmUgY29hdCBw
cm92aWRlcyAmcXVvdDtlYXQgcmVzaXN0YW5jZSZxdW90OyBkdXJpbmcgcGhhZ29jeXRpYyBwcmVk
YXRpb24gYnkgdGhlIHByb3Rvem9hbiA8L3N0eWxlPjxzdHlsZSBmYWNlPSJpdGFsaWMiIGZvbnQ9
ImRlZmF1bHQiIHNpemU9IjEwMCUiPlRldHJhaHltZW5hIHRoZXJtb3BoaWxhPC9zdHlsZT48L3Rp
dGxlPjxzZWNvbmRhcnktdGl0bGU+UHJvYyBOYXRsIEFjYWQgU2NpIFUgUyBBPC9zZWNvbmRhcnkt
dGl0bGU+PC90aXRsZXM+PHBlcmlvZGljYWw+PGZ1bGwtdGl0bGU+UHJvYyBOYXRsIEFjYWQgU2Np
IFUgUyBBPC9mdWxsLXRpdGxlPjwvcGVyaW9kaWNhbD48cGFnZXM+MTY1LTcwPC9wYWdlcz48dm9s
dW1lPjEwMzwvdm9sdW1lPjxudW1iZXI+MTwvbnVtYmVyPjxlZGl0aW9uPjIwMDUvMTIvMjQ8L2Vk
aXRpb24+PGtleXdvcmRzPjxrZXl3b3JkPkFuaW1hbHM8L2tleXdvcmQ+PGtleXdvcmQ+KkJhY2ls
bHVzIHN1YnRpbGlzPC9rZXl3b3JkPjxrZXl3b3JkPkJhY3RlcmlhbCBQcm90ZWlucy9nZW5ldGlj
cy8qbWV0YWJvbGlzbTwva2V5d29yZD48a2V5d29yZD5JbWFnZSBQcm9jZXNzaW5nLCBDb21wdXRl
ci1Bc3Npc3RlZDwva2V5d29yZD48a2V5d29yZD5NZW1icmFuZSBQcm90ZWlucy9nZW5ldGljcy8q
bWV0YWJvbGlzbTwva2V5d29yZD48a2V5d29yZD5NaWNyb3Njb3B5LCBFbGVjdHJvbiwgVHJhbnNt
aXNzaW9uPC9rZXl3b3JkPjxrZXl3b3JkPk11cmFtaWRhc2UvbWV0YWJvbGlzbS90b3hpY2l0eTwv
a2V5d29yZD48a2V5d29yZD5QaGFnb2N5dG9zaXMvKnBoeXNpb2xvZ3k8L2tleXdvcmQ+PGtleXdv
cmQ+U3BvcmVzLCBCYWN0ZXJpYWwvZHJ1ZyBlZmZlY3RzLyptZXRhYm9saXNtPC9rZXl3b3JkPjxr
ZXl3b3JkPlRldHJhaHltZW5hIHRoZXJtb3BoaWxhLypwaHlzaW9sb2d5L3VsdHJhc3RydWN0dXJl
PC9rZXl3b3JkPjwva2V5d29yZHM+PGRhdGVzPjx5ZWFyPjIwMDY8L3llYXI+PHB1Yi1kYXRlcz48
ZGF0ZT5KYW4gMzwvZGF0ZT48L3B1Yi1kYXRlcz48L2RhdGVzPjxpc2JuPjAwMjctODQyNCAoUHJp
bnQpPC9pc2JuPjxhY2Nlc3Npb24tbnVtPjE2MzcxNDcxPC9hY2Nlc3Npb24tbnVtPjx1cmxzPjxy
ZWxhdGVkLXVybHM+PHVybD5odHRwOi8vd3d3Lm5jYmkubmxtLm5paC5nb3YvZW50cmV6L3F1ZXJ5
LmZjZ2k/Y21kPVJldHJpZXZlJmFtcDtkYj1QdWJNZWQmYW1wO2RvcHQ9Q2l0YXRpb24mYW1wO2xp
c3RfdWlkcz0xNjM3MTQ3MTwvdXJsPjwvcmVsYXRlZC11cmxzPjwvdXJscz48Y3VzdG9tMj4xMzI0
OTg0PC9jdXN0b20yPjxlbGVjdHJvbmljLXJlc291cmNlLW51bT4wNTA3MTIxMTAyIFtwaWldJiN4
RDsxMC4xMDczL3BuYXMuMDUwNzEyMTEwMjwvZWxlY3Ryb25pYy1yZXNvdXJjZS1udW0+PGxhbmd1
YWdlPmVuZzwvbGFuZ3VhZ2U+PC9yZWNvcmQ+PC9DaXRlPjxDaXRlPjxBdXRob3I+TmljaG9sc29u
PC9BdXRob3I+PFllYXI+MjAwMDwvWWVhcj48UmVjTnVtPjE1ODwvUmVjTnVtPjxyZWNvcmQ+PHJl
Yy1udW1iZXI+MTU4PC9yZWMtbnVtYmVyPjxmb3JlaWduLWtleXM+PGtleSBhcHA9IkVOIiBkYi1p
ZD0iMDJzcHMycHNlNXZkZTllc3pyNnZlc3c4MnZzcnBhZWVyZHZhIj4xNTg8L2tleT48L2ZvcmVp
Z24ta2V5cz48cmVmLXR5cGUgbmFtZT0iSm91cm5hbCBBcnRpY2xlIj4xNzwvcmVmLXR5cGU+PGNv
bnRyaWJ1dG9ycz48YXV0aG9ycz48YXV0aG9yPk5pY2hvbHNvbiwgVy4gTC48L2F1dGhvcj48YXV0
aG9yPk11bmFrYXRhLCBOLjwvYXV0aG9yPjxhdXRob3I+SG9ybmVjaywgRy48L2F1dGhvcj48YXV0
aG9yPk1lbG9zaCwgSC4gSi48L2F1dGhvcj48YXV0aG9yPlNldGxvdywgUC48L2F1dGhvcj48L2F1
dGhvcnM+PC9jb250cmlidXRvcnM+PGF1dGgtYWRkcmVzcz5EZXBhcnRtZW50IG9mIFZldGVyaW5h
cnkgU2NpZW5jZSBhbmQgTWljcm9iaW9sb2d5LCBVbml2ZXJzaXR5IG9mIEFyaXpvbmEsIFR1Y3Nv
biwgQXJpem9uYSA4NTcyMSwgVVNBLiB3bG5AdS5hcml6b25hLmVkdTwvYXV0aC1hZGRyZXNzPjx0
aXRsZXM+PHRpdGxlPjxzdHlsZSBmYWNlPSJub3JtYWwiIGZvbnQ9ImRlZmF1bHQiIHNpemU9IjEw
MCUiPlJlc2lzdGFuY2Ugb2YgPC9zdHlsZT48c3R5bGUgZmFjZT0iaXRhbGljIiBmb250PSJkZWZh
dWx0IiBzaXplPSIxMDAlIj5CYWNpbGx1cyA8L3N0eWxlPjxzdHlsZSBmYWNlPSJub3JtYWwiIGZv
bnQ9ImRlZmF1bHQiIHNpemU9IjEwMCUiPmVuZG9zcG9yZXMgdG8gZXh0cmVtZSB0ZXJyZXN0cmlh
bCBhbmQgZXh0cmF0ZXJyZXN0cmlhbCBlbnZpcm9ubWVudHM8L3N0eWxlPjwvdGl0bGU+PHNlY29u
ZGFyeS10aXRsZT5NaWNyb2Jpb2wgTW9sIEJpb2wgUmV2PC9zZWNvbmRhcnktdGl0bGU+PC90aXRs
ZXM+PHBlcmlvZGljYWw+PGZ1bGwtdGl0bGU+TWljcm9iaW9sIE1vbCBCaW9sIFJldjwvZnVsbC10
aXRsZT48L3BlcmlvZGljYWw+PHBhZ2VzPjU0OC03MjwvcGFnZXM+PHZvbHVtZT42NDwvdm9sdW1l
PjxudW1iZXI+MzwvbnVtYmVyPjxlZGl0aW9uPjIwMDAvMDkvMDc8L2VkaXRpb24+PGtleXdvcmRz
PjxrZXl3b3JkPkJhY2lsbHVzLypwaHlzaW9sb2d5PC9rZXl3b3JkPjxrZXl3b3JkPipFbnZpcm9u
bWVudDwva2V5d29yZD48a2V5d29yZD4qRXh0cmF0ZXJyZXN0cmlhbCBFbnZpcm9ubWVudDwva2V5
d29yZD48a2V5d29yZD5TcGFjZSBGbGlnaHQ8L2tleXdvcmQ+PGtleXdvcmQ+U3BvcmVzLCBCYWN0
ZXJpYWwvcGh5c2lvbG9neTwva2V5d29yZD48L2tleXdvcmRzPjxkYXRlcz48eWVhcj4yMDAwPC95
ZWFyPjxwdWItZGF0ZXM+PGRhdGU+U2VwPC9kYXRlPjwvcHViLWRhdGVzPjwvZGF0ZXM+PGlzYm4+
MTA5Mi0yMTcyIChQcmludCk8L2lzYm4+PGFjY2Vzc2lvbi1udW0+MTA5NzQxMjY8L2FjY2Vzc2lv
bi1udW0+PHVybHM+PHJlbGF0ZWQtdXJscz48dXJsPmh0dHA6Ly93d3cubmNiaS5ubG0ubmloLmdv
di9lbnRyZXovcXVlcnkuZmNnaT9jbWQ9UmV0cmlldmUmYW1wO2RiPVB1Yk1lZCZhbXA7ZG9wdD1D
aXRhdGlvbiZhbXA7bGlzdF91aWRzPTEwOTc0MTI2PC91cmw+PC9yZWxhdGVkLXVybHM+PC91cmxz
PjxjdXN0b20yPjk5MDA0PC9jdXN0b20yPjxsYW5ndWFnZT5lbmc8L2xhbmd1YWdlPjwvcmVjb3Jk
PjwvQ2l0ZT48Q2l0ZT48QXV0aG9yPkxvc2ljazwvQXV0aG9yPjxZZWFyPjE5ODY8L1llYXI+PFJl
Y051bT4xNTc8L1JlY051bT48cmVjb3JkPjxyZWMtbnVtYmVyPjE1NzwvcmVjLW51bWJlcj48Zm9y
ZWlnbi1rZXlzPjxrZXkgYXBwPSJFTiIgZGItaWQ9IjAyc3BzMnBzZTV2ZGU5ZXN6cjZ2ZXN3ODJ2
c3JwYWVlcmR2YSI+MTU3PC9rZXk+PC9mb3JlaWduLWtleXM+PHJlZi10eXBlIG5hbWU9IkpvdXJu
YWwgQXJ0aWNsZSI+MTc8L3JlZi10eXBlPjxjb250cmlidXRvcnM+PGF1dGhvcnM+PGF1dGhvcj5M
b3NpY2ssIFIuPC9hdXRob3I+PGF1dGhvcj5Zb3VuZ21hbiwgUC48L2F1dGhvcj48YXV0aG9yPlBp
Z2dvdCwgUC4gSi48L2F1dGhvcj48L2F1dGhvcnM+PC9jb250cmlidXRvcnM+PHRpdGxlcz48dGl0
bGU+PHN0eWxlIGZhY2U9Im5vcm1hbCIgZm9udD0iZGVmYXVsdCIgc2l6ZT0iMTAwJSI+R2VuZXRp
Y3Mgb2YgZW5kb3Nwb3JlIGZvcm1hdGlvbiBpbiA8L3N0eWxlPjxzdHlsZSBmYWNlPSJpdGFsaWMi
IGZvbnQ9ImRlZmF1bHQiIHNpemU9IjEwMCUiPkJhY2lsbHVzIHN1YnRpbGlzPC9zdHlsZT48L3Rp
dGxlPjxzZWNvbmRhcnktdGl0bGU+QW5udSBSZXYgR2VuZXQ8L3NlY29uZGFyeS10aXRsZT48L3Rp
dGxlcz48cGVyaW9kaWNhbD48ZnVsbC10aXRsZT5Bbm51IFJldiBHZW5ldDwvZnVsbC10aXRsZT48
L3BlcmlvZGljYWw+PHBhZ2VzPjYyNS02OTwvcGFnZXM+PHZvbHVtZT4yMDwvdm9sdW1lPjxlZGl0
aW9uPjE5ODYvMDEvMDE8L2VkaXRpb24+PGtleXdvcmRzPjxrZXl3b3JkPkJhY2lsbHVzIHN1YnRp
bGlzLypnZW5ldGljcy9ncm93dGggJmFtcDsgZGV2ZWxvcG1lbnQ8L2tleXdvcmQ+PGtleXdvcmQ+
QmFjdGVyaWFsIFByb3RlaW5zL2dlbmV0aWNzL3BoeXNpb2xvZ3k8L2tleXdvcmQ+PGtleXdvcmQ+
R2VuZSBFeHByZXNzaW9uIFJlZ3VsYXRpb248L2tleXdvcmQ+PGtleXdvcmQ+KkdlbmVzLCBCYWN0
ZXJpYWw8L2tleXdvcmQ+PGtleXdvcmQ+R2VuZXMsIFJlZ3VsYXRvcjwva2V5d29yZD48a2V5d29y
ZD5TaWdtYSBGYWN0b3IvZ2VuZXRpY3MvcGh5c2lvbG9neTwva2V5d29yZD48a2V5d29yZD5TcG9y
ZXMsIEJhY3RlcmlhbDwva2V5d29yZD48a2V5d29yZD5UcmFuc2NyaXB0aW9uLCBHZW5ldGljPC9r
ZXl3b3JkPjwva2V5d29yZHM+PGRhdGVzPjx5ZWFyPjE5ODY8L3llYXI+PC9kYXRlcz48aXNibj4w
MDY2LTQxOTcgKFByaW50KTwvaXNibj48YWNjZXNzaW9uLW51bT4zMTAxNTgzPC9hY2Nlc3Npb24t
bnVtPjx1cmxzPjxyZWxhdGVkLXVybHM+PHVybD5odHRwOi8vd3d3Lm5jYmkubmxtLm5paC5nb3Yv
ZW50cmV6L3F1ZXJ5LmZjZ2k/Y21kPVJldHJpZXZlJmFtcDtkYj1QdWJNZWQmYW1wO2RvcHQ9Q2l0
YXRpb24mYW1wO2xpc3RfdWlkcz0zMTAxNTgzPC91cmw+PC9yZWxhdGVkLXVybHM+PC91cmxzPjxl
bGVjdHJvbmljLXJlc291cmNlLW51bT4xMC4xMTQ2L2FubnVyZXYuZ2UuMjAuMTIwMTg2LjAwMzIw
NTwvZWxlY3Ryb25pYy1yZXNvdXJjZS1udW0+PGxhbmd1YWdlPmVuZzwvbGFuZ3VhZ2U+PC9yZWNv
cmQ+PC9DaXRlPjxDaXRlPjxBdXRob3I+Q2xhdXM8L0F1dGhvcj48WWVhcj4xOTg2PC9ZZWFyPjxS
ZWNOdW0+MTU2PC9SZWNOdW0+PHJlY29yZD48cmVjLW51bWJlcj4xNTY8L3JlYy1udW1iZXI+PGZv
cmVpZ24ta2V5cz48a2V5IGFwcD0iRU4iIGRiLWlkPSIwMnNwczJwc2U1dmRlOWVzenI2dmVzdzgy
dnNycGFlZXJkdmEiPjE1Njwva2V5PjwvZm9yZWlnbi1rZXlzPjxyZWYtdHlwZSBuYW1lPSJCb29r
IFNlY3Rpb24iPjU8L3JlZi10eXBlPjxjb250cmlidXRvcnM+PGF1dGhvcnM+PGF1dGhvcj5DbGF1
cywgRC48L2F1dGhvcj48YXV0aG9yPkJlcmtlbGV5LCBSLkMuVy48L2F1dGhvcj48L2F1dGhvcnM+
PHNlY29uZGFyeS1hdXRob3JzPjxhdXRob3I+U25lYXRoIFAuSC5BLjwvYXV0aG9yPjxhdXRob3I+
TWFpciwgTi4gUy48L2F1dGhvcj48YXV0aG9yPlNoYXJwZSwgTS4gRS48L2F1dGhvcj48YXV0aG9y
PkhvbHQgSi4gRy48L2F1dGhvcj48L3NlY29uZGFyeS1hdXRob3JzPjwvY29udHJpYnV0b3JzPjx0
aXRsZXM+PHRpdGxlPjxzdHlsZSBmYWNlPSJub3JtYWwiIGZvbnQ9ImRlZmF1bHQiIHNpemU9IjEw
MCUiPkdlbnVzIDwvc3R5bGU+PHN0eWxlIGZhY2U9Iml0YWxpYyIgZm9udD0iZGVmYXVsdCIgc2l6
ZT0iMTAwJSI+QmFjaWxsdXM8L3N0eWxlPjxzdHlsZSBmYWNlPSJub3JtYWwiIGZvbnQ9ImRlZmF1
bHQiIHNpemU9IjEwMCUiPiBDb2huIDE4NzI8L3N0eWxlPjwvdGl0bGU+PHNlY29uZGFyeS10aXRs
ZT5CZXJnZXkmYXBvcztzIE1hbnVhbCBvZiBTeXN0ZW1hdGljIEJhY3RlcmlvbG9neTwvc2Vjb25k
YXJ5LXRpdGxlPjwvdGl0bGVzPjxwYWdlcz4xMTA1LTExMzk8L3BhZ2VzPjx2b2x1bWU+Mjwvdm9s
dW1lPjxkYXRlcz48eWVhcj4xOTg2PC95ZWFyPjwvZGF0ZXM+PHB1Yi1sb2NhdGlvbj5CYWx0aW1v
cmU8L3B1Yi1sb2NhdGlvbj48cHVibGlzaGVyPldpbGxpYW1zICZhbXA7IFdpbGtpbnM8L3B1Ymxp
c2hlcj48dXJscz48L3VybHM+PC9yZWNvcmQ+PC9DaXRlPjwvRW5kTm90ZT5=
</w:fldData>
        </w:fldChar>
      </w:r>
      <w:r w:rsidR="001E1917">
        <w:instrText xml:space="preserve"> ADDIN EN.CITE </w:instrText>
      </w:r>
      <w:r w:rsidR="001E1917">
        <w:fldChar w:fldCharType="begin">
          <w:fldData xml:space="preserve">PEVuZE5vdGU+PENpdGU+PEF1dGhvcj5LbG9idXRjaGVyPC9BdXRob3I+PFllYXI+MjAwNjwvWWVh
cj48UmVjTnVtPjE1OTwvUmVjTnVtPjxEaXNwbGF5VGV4dD5bMS00XTwvRGlzcGxheVRleHQ+PHJl
Y29yZD48cmVjLW51bWJlcj4xNTk8L3JlYy1udW1iZXI+PGZvcmVpZ24ta2V5cz48a2V5IGFwcD0i
RU4iIGRiLWlkPSIwMnNwczJwc2U1dmRlOWVzenI2dmVzdzgydnNycGFlZXJkdmEiPjE1OTwva2V5
PjwvZm9yZWlnbi1rZXlzPjxyZWYtdHlwZSBuYW1lPSJKb3VybmFsIEFydGljbGUiPjE3PC9yZWYt
dHlwZT48Y29udHJpYnV0b3JzPjxhdXRob3JzPjxhdXRob3I+S2xvYnV0Y2hlciwgTC4gQS48L2F1
dGhvcj48YXV0aG9yPlJhZ2tvdXNpLCBLLjwvYXV0aG9yPjxhdXRob3I+U2V0bG93LCBQLjwvYXV0
aG9yPjwvYXV0aG9ycz48L2NvbnRyaWJ1dG9ycz48YXV0aC1hZGRyZXNzPkRlcGFydG1lbnQgb2Yg
TW9sZWN1bGFyLCBNaWNyb2JpYWwsIGFuZCBTdHJ1Y3R1cmFsIEJpb2xvZ3ksIFVuaXZlcnNpdHkg
b2YgQ29ubmVjdGljdXQgSGVhbHRoIENlbnRlciwgRmFybWluZ3RvbiwgQ1QgMDYwMzAtMzMwNSwg
VVNBLjwvYXV0aC1hZGRyZXNzPjx0aXRsZXM+PHRpdGxlPjxzdHlsZSBmYWNlPSJub3JtYWwiIGZv
bnQ9ImRlZmF1bHQiIHNpemU9IjEwMCUiPlRoZSA8L3N0eWxlPjxzdHlsZSBmYWNlPSJpdGFsaWMi
IGZvbnQ9ImRlZmF1bHQiIHNpemU9IjEwMCUiPkJhY2lsbHVzIHN1YnRpbGlzIDwvc3R5bGU+PHN0
eWxlIGZhY2U9Im5vcm1hbCIgZm9udD0iZGVmYXVsdCIgc2l6ZT0iMTAwJSI+c3BvcmUgY29hdCBw
cm92aWRlcyAmcXVvdDtlYXQgcmVzaXN0YW5jZSZxdW90OyBkdXJpbmcgcGhhZ29jeXRpYyBwcmVk
YXRpb24gYnkgdGhlIHByb3Rvem9hbiA8L3N0eWxlPjxzdHlsZSBmYWNlPSJpdGFsaWMiIGZvbnQ9
ImRlZmF1bHQiIHNpemU9IjEwMCUiPlRldHJhaHltZW5hIHRoZXJtb3BoaWxhPC9zdHlsZT48L3Rp
dGxlPjxzZWNvbmRhcnktdGl0bGU+UHJvYyBOYXRsIEFjYWQgU2NpIFUgUyBBPC9zZWNvbmRhcnkt
dGl0bGU+PC90aXRsZXM+PHBlcmlvZGljYWw+PGZ1bGwtdGl0bGU+UHJvYyBOYXRsIEFjYWQgU2Np
IFUgUyBBPC9mdWxsLXRpdGxlPjwvcGVyaW9kaWNhbD48cGFnZXM+MTY1LTcwPC9wYWdlcz48dm9s
dW1lPjEwMzwvdm9sdW1lPjxudW1iZXI+MTwvbnVtYmVyPjxlZGl0aW9uPjIwMDUvMTIvMjQ8L2Vk
aXRpb24+PGtleXdvcmRzPjxrZXl3b3JkPkFuaW1hbHM8L2tleXdvcmQ+PGtleXdvcmQ+KkJhY2ls
bHVzIHN1YnRpbGlzPC9rZXl3b3JkPjxrZXl3b3JkPkJhY3RlcmlhbCBQcm90ZWlucy9nZW5ldGlj
cy8qbWV0YWJvbGlzbTwva2V5d29yZD48a2V5d29yZD5JbWFnZSBQcm9jZXNzaW5nLCBDb21wdXRl
ci1Bc3Npc3RlZDwva2V5d29yZD48a2V5d29yZD5NZW1icmFuZSBQcm90ZWlucy9nZW5ldGljcy8q
bWV0YWJvbGlzbTwva2V5d29yZD48a2V5d29yZD5NaWNyb3Njb3B5LCBFbGVjdHJvbiwgVHJhbnNt
aXNzaW9uPC9rZXl3b3JkPjxrZXl3b3JkPk11cmFtaWRhc2UvbWV0YWJvbGlzbS90b3hpY2l0eTwv
a2V5d29yZD48a2V5d29yZD5QaGFnb2N5dG9zaXMvKnBoeXNpb2xvZ3k8L2tleXdvcmQ+PGtleXdv
cmQ+U3BvcmVzLCBCYWN0ZXJpYWwvZHJ1ZyBlZmZlY3RzLyptZXRhYm9saXNtPC9rZXl3b3JkPjxr
ZXl3b3JkPlRldHJhaHltZW5hIHRoZXJtb3BoaWxhLypwaHlzaW9sb2d5L3VsdHJhc3RydWN0dXJl
PC9rZXl3b3JkPjwva2V5d29yZHM+PGRhdGVzPjx5ZWFyPjIwMDY8L3llYXI+PHB1Yi1kYXRlcz48
ZGF0ZT5KYW4gMzwvZGF0ZT48L3B1Yi1kYXRlcz48L2RhdGVzPjxpc2JuPjAwMjctODQyNCAoUHJp
bnQpPC9pc2JuPjxhY2Nlc3Npb24tbnVtPjE2MzcxNDcxPC9hY2Nlc3Npb24tbnVtPjx1cmxzPjxy
ZWxhdGVkLXVybHM+PHVybD5odHRwOi8vd3d3Lm5jYmkubmxtLm5paC5nb3YvZW50cmV6L3F1ZXJ5
LmZjZ2k/Y21kPVJldHJpZXZlJmFtcDtkYj1QdWJNZWQmYW1wO2RvcHQ9Q2l0YXRpb24mYW1wO2xp
c3RfdWlkcz0xNjM3MTQ3MTwvdXJsPjwvcmVsYXRlZC11cmxzPjwvdXJscz48Y3VzdG9tMj4xMzI0
OTg0PC9jdXN0b20yPjxlbGVjdHJvbmljLXJlc291cmNlLW51bT4wNTA3MTIxMTAyIFtwaWldJiN4
RDsxMC4xMDczL3BuYXMuMDUwNzEyMTEwMjwvZWxlY3Ryb25pYy1yZXNvdXJjZS1udW0+PGxhbmd1
YWdlPmVuZzwvbGFuZ3VhZ2U+PC9yZWNvcmQ+PC9DaXRlPjxDaXRlPjxBdXRob3I+TmljaG9sc29u
PC9BdXRob3I+PFllYXI+MjAwMDwvWWVhcj48UmVjTnVtPjE1ODwvUmVjTnVtPjxyZWNvcmQ+PHJl
Yy1udW1iZXI+MTU4PC9yZWMtbnVtYmVyPjxmb3JlaWduLWtleXM+PGtleSBhcHA9IkVOIiBkYi1p
ZD0iMDJzcHMycHNlNXZkZTllc3pyNnZlc3c4MnZzcnBhZWVyZHZhIj4xNTg8L2tleT48L2ZvcmVp
Z24ta2V5cz48cmVmLXR5cGUgbmFtZT0iSm91cm5hbCBBcnRpY2xlIj4xNzwvcmVmLXR5cGU+PGNv
bnRyaWJ1dG9ycz48YXV0aG9ycz48YXV0aG9yPk5pY2hvbHNvbiwgVy4gTC48L2F1dGhvcj48YXV0
aG9yPk11bmFrYXRhLCBOLjwvYXV0aG9yPjxhdXRob3I+SG9ybmVjaywgRy48L2F1dGhvcj48YXV0
aG9yPk1lbG9zaCwgSC4gSi48L2F1dGhvcj48YXV0aG9yPlNldGxvdywgUC48L2F1dGhvcj48L2F1
dGhvcnM+PC9jb250cmlidXRvcnM+PGF1dGgtYWRkcmVzcz5EZXBhcnRtZW50IG9mIFZldGVyaW5h
cnkgU2NpZW5jZSBhbmQgTWljcm9iaW9sb2d5LCBVbml2ZXJzaXR5IG9mIEFyaXpvbmEsIFR1Y3Nv
biwgQXJpem9uYSA4NTcyMSwgVVNBLiB3bG5AdS5hcml6b25hLmVkdTwvYXV0aC1hZGRyZXNzPjx0
aXRsZXM+PHRpdGxlPjxzdHlsZSBmYWNlPSJub3JtYWwiIGZvbnQ9ImRlZmF1bHQiIHNpemU9IjEw
MCUiPlJlc2lzdGFuY2Ugb2YgPC9zdHlsZT48c3R5bGUgZmFjZT0iaXRhbGljIiBmb250PSJkZWZh
dWx0IiBzaXplPSIxMDAlIj5CYWNpbGx1cyA8L3N0eWxlPjxzdHlsZSBmYWNlPSJub3JtYWwiIGZv
bnQ9ImRlZmF1bHQiIHNpemU9IjEwMCUiPmVuZG9zcG9yZXMgdG8gZXh0cmVtZSB0ZXJyZXN0cmlh
bCBhbmQgZXh0cmF0ZXJyZXN0cmlhbCBlbnZpcm9ubWVudHM8L3N0eWxlPjwvdGl0bGU+PHNlY29u
ZGFyeS10aXRsZT5NaWNyb2Jpb2wgTW9sIEJpb2wgUmV2PC9zZWNvbmRhcnktdGl0bGU+PC90aXRs
ZXM+PHBlcmlvZGljYWw+PGZ1bGwtdGl0bGU+TWljcm9iaW9sIE1vbCBCaW9sIFJldjwvZnVsbC10
aXRsZT48L3BlcmlvZGljYWw+PHBhZ2VzPjU0OC03MjwvcGFnZXM+PHZvbHVtZT42NDwvdm9sdW1l
PjxudW1iZXI+MzwvbnVtYmVyPjxlZGl0aW9uPjIwMDAvMDkvMDc8L2VkaXRpb24+PGtleXdvcmRz
PjxrZXl3b3JkPkJhY2lsbHVzLypwaHlzaW9sb2d5PC9rZXl3b3JkPjxrZXl3b3JkPipFbnZpcm9u
bWVudDwva2V5d29yZD48a2V5d29yZD4qRXh0cmF0ZXJyZXN0cmlhbCBFbnZpcm9ubWVudDwva2V5
d29yZD48a2V5d29yZD5TcGFjZSBGbGlnaHQ8L2tleXdvcmQ+PGtleXdvcmQ+U3BvcmVzLCBCYWN0
ZXJpYWwvcGh5c2lvbG9neTwva2V5d29yZD48L2tleXdvcmRzPjxkYXRlcz48eWVhcj4yMDAwPC95
ZWFyPjxwdWItZGF0ZXM+PGRhdGU+U2VwPC9kYXRlPjwvcHViLWRhdGVzPjwvZGF0ZXM+PGlzYm4+
MTA5Mi0yMTcyIChQcmludCk8L2lzYm4+PGFjY2Vzc2lvbi1udW0+MTA5NzQxMjY8L2FjY2Vzc2lv
bi1udW0+PHVybHM+PHJlbGF0ZWQtdXJscz48dXJsPmh0dHA6Ly93d3cubmNiaS5ubG0ubmloLmdv
di9lbnRyZXovcXVlcnkuZmNnaT9jbWQ9UmV0cmlldmUmYW1wO2RiPVB1Yk1lZCZhbXA7ZG9wdD1D
aXRhdGlvbiZhbXA7bGlzdF91aWRzPTEwOTc0MTI2PC91cmw+PC9yZWxhdGVkLXVybHM+PC91cmxz
PjxjdXN0b20yPjk5MDA0PC9jdXN0b20yPjxsYW5ndWFnZT5lbmc8L2xhbmd1YWdlPjwvcmVjb3Jk
PjwvQ2l0ZT48Q2l0ZT48QXV0aG9yPkxvc2ljazwvQXV0aG9yPjxZZWFyPjE5ODY8L1llYXI+PFJl
Y051bT4xNTc8L1JlY051bT48cmVjb3JkPjxyZWMtbnVtYmVyPjE1NzwvcmVjLW51bWJlcj48Zm9y
ZWlnbi1rZXlzPjxrZXkgYXBwPSJFTiIgZGItaWQ9IjAyc3BzMnBzZTV2ZGU5ZXN6cjZ2ZXN3ODJ2
c3JwYWVlcmR2YSI+MTU3PC9rZXk+PC9mb3JlaWduLWtleXM+PHJlZi10eXBlIG5hbWU9IkpvdXJu
YWwgQXJ0aWNsZSI+MTc8L3JlZi10eXBlPjxjb250cmlidXRvcnM+PGF1dGhvcnM+PGF1dGhvcj5M
b3NpY2ssIFIuPC9hdXRob3I+PGF1dGhvcj5Zb3VuZ21hbiwgUC48L2F1dGhvcj48YXV0aG9yPlBp
Z2dvdCwgUC4gSi48L2F1dGhvcj48L2F1dGhvcnM+PC9jb250cmlidXRvcnM+PHRpdGxlcz48dGl0
bGU+PHN0eWxlIGZhY2U9Im5vcm1hbCIgZm9udD0iZGVmYXVsdCIgc2l6ZT0iMTAwJSI+R2VuZXRp
Y3Mgb2YgZW5kb3Nwb3JlIGZvcm1hdGlvbiBpbiA8L3N0eWxlPjxzdHlsZSBmYWNlPSJpdGFsaWMi
IGZvbnQ9ImRlZmF1bHQiIHNpemU9IjEwMCUiPkJhY2lsbHVzIHN1YnRpbGlzPC9zdHlsZT48L3Rp
dGxlPjxzZWNvbmRhcnktdGl0bGU+QW5udSBSZXYgR2VuZXQ8L3NlY29uZGFyeS10aXRsZT48L3Rp
dGxlcz48cGVyaW9kaWNhbD48ZnVsbC10aXRsZT5Bbm51IFJldiBHZW5ldDwvZnVsbC10aXRsZT48
L3BlcmlvZGljYWw+PHBhZ2VzPjYyNS02OTwvcGFnZXM+PHZvbHVtZT4yMDwvdm9sdW1lPjxlZGl0
aW9uPjE5ODYvMDEvMDE8L2VkaXRpb24+PGtleXdvcmRzPjxrZXl3b3JkPkJhY2lsbHVzIHN1YnRp
bGlzLypnZW5ldGljcy9ncm93dGggJmFtcDsgZGV2ZWxvcG1lbnQ8L2tleXdvcmQ+PGtleXdvcmQ+
QmFjdGVyaWFsIFByb3RlaW5zL2dlbmV0aWNzL3BoeXNpb2xvZ3k8L2tleXdvcmQ+PGtleXdvcmQ+
R2VuZSBFeHByZXNzaW9uIFJlZ3VsYXRpb248L2tleXdvcmQ+PGtleXdvcmQ+KkdlbmVzLCBCYWN0
ZXJpYWw8L2tleXdvcmQ+PGtleXdvcmQ+R2VuZXMsIFJlZ3VsYXRvcjwva2V5d29yZD48a2V5d29y
ZD5TaWdtYSBGYWN0b3IvZ2VuZXRpY3MvcGh5c2lvbG9neTwva2V5d29yZD48a2V5d29yZD5TcG9y
ZXMsIEJhY3RlcmlhbDwva2V5d29yZD48a2V5d29yZD5UcmFuc2NyaXB0aW9uLCBHZW5ldGljPC9r
ZXl3b3JkPjwva2V5d29yZHM+PGRhdGVzPjx5ZWFyPjE5ODY8L3llYXI+PC9kYXRlcz48aXNibj4w
MDY2LTQxOTcgKFByaW50KTwvaXNibj48YWNjZXNzaW9uLW51bT4zMTAxNTgzPC9hY2Nlc3Npb24t
bnVtPjx1cmxzPjxyZWxhdGVkLXVybHM+PHVybD5odHRwOi8vd3d3Lm5jYmkubmxtLm5paC5nb3Yv
ZW50cmV6L3F1ZXJ5LmZjZ2k/Y21kPVJldHJpZXZlJmFtcDtkYj1QdWJNZWQmYW1wO2RvcHQ9Q2l0
YXRpb24mYW1wO2xpc3RfdWlkcz0zMTAxNTgzPC91cmw+PC9yZWxhdGVkLXVybHM+PC91cmxzPjxl
bGVjdHJvbmljLXJlc291cmNlLW51bT4xMC4xMTQ2L2FubnVyZXYuZ2UuMjAuMTIwMTg2LjAwMzIw
NTwvZWxlY3Ryb25pYy1yZXNvdXJjZS1udW0+PGxhbmd1YWdlPmVuZzwvbGFuZ3VhZ2U+PC9yZWNv
cmQ+PC9DaXRlPjxDaXRlPjxBdXRob3I+Q2xhdXM8L0F1dGhvcj48WWVhcj4xOTg2PC9ZZWFyPjxS
ZWNOdW0+MTU2PC9SZWNOdW0+PHJlY29yZD48cmVjLW51bWJlcj4xNTY8L3JlYy1udW1iZXI+PGZv
cmVpZ24ta2V5cz48a2V5IGFwcD0iRU4iIGRiLWlkPSIwMnNwczJwc2U1dmRlOWVzenI2dmVzdzgy
dnNycGFlZXJkdmEiPjE1Njwva2V5PjwvZm9yZWlnbi1rZXlzPjxyZWYtdHlwZSBuYW1lPSJCb29r
IFNlY3Rpb24iPjU8L3JlZi10eXBlPjxjb250cmlidXRvcnM+PGF1dGhvcnM+PGF1dGhvcj5DbGF1
cywgRC48L2F1dGhvcj48YXV0aG9yPkJlcmtlbGV5LCBSLkMuVy48L2F1dGhvcj48L2F1dGhvcnM+
PHNlY29uZGFyeS1hdXRob3JzPjxhdXRob3I+U25lYXRoIFAuSC5BLjwvYXV0aG9yPjxhdXRob3I+
TWFpciwgTi4gUy48L2F1dGhvcj48YXV0aG9yPlNoYXJwZSwgTS4gRS48L2F1dGhvcj48YXV0aG9y
PkhvbHQgSi4gRy48L2F1dGhvcj48L3NlY29uZGFyeS1hdXRob3JzPjwvY29udHJpYnV0b3JzPjx0
aXRsZXM+PHRpdGxlPjxzdHlsZSBmYWNlPSJub3JtYWwiIGZvbnQ9ImRlZmF1bHQiIHNpemU9IjEw
MCUiPkdlbnVzIDwvc3R5bGU+PHN0eWxlIGZhY2U9Iml0YWxpYyIgZm9udD0iZGVmYXVsdCIgc2l6
ZT0iMTAwJSI+QmFjaWxsdXM8L3N0eWxlPjxzdHlsZSBmYWNlPSJub3JtYWwiIGZvbnQ9ImRlZmF1
bHQiIHNpemU9IjEwMCUiPiBDb2huIDE4NzI8L3N0eWxlPjwvdGl0bGU+PHNlY29uZGFyeS10aXRs
ZT5CZXJnZXkmYXBvcztzIE1hbnVhbCBvZiBTeXN0ZW1hdGljIEJhY3RlcmlvbG9neTwvc2Vjb25k
YXJ5LXRpdGxlPjwvdGl0bGVzPjxwYWdlcz4xMTA1LTExMzk8L3BhZ2VzPjx2b2x1bWU+Mjwvdm9s
dW1lPjxkYXRlcz48eWVhcj4xOTg2PC95ZWFyPjwvZGF0ZXM+PHB1Yi1sb2NhdGlvbj5CYWx0aW1v
cmU8L3B1Yi1sb2NhdGlvbj48cHVibGlzaGVyPldpbGxpYW1zICZhbXA7IFdpbGtpbnM8L3B1Ymxp
c2hlcj48dXJscz48L3VybHM+PC9yZWNvcmQ+PC9DaXRl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 \o "Klobutcher, 2006 #159" </w:instrText>
      </w:r>
      <w:r w:rsidR="001E1917">
        <w:rPr>
          <w:noProof/>
        </w:rPr>
        <w:fldChar w:fldCharType="separate"/>
      </w:r>
      <w:r w:rsidR="001E1917">
        <w:rPr>
          <w:noProof/>
        </w:rPr>
        <w:t>1-4</w:t>
      </w:r>
      <w:r w:rsidR="001E1917">
        <w:rPr>
          <w:noProof/>
        </w:rPr>
        <w:fldChar w:fldCharType="end"/>
      </w:r>
      <w:r w:rsidR="001E1917">
        <w:rPr>
          <w:noProof/>
        </w:rPr>
        <w:t>]</w:t>
      </w:r>
      <w:r w:rsidR="001E1917">
        <w:fldChar w:fldCharType="end"/>
      </w:r>
      <w:del w:id="68" w:author="hqin" w:date="2011-11-20T19:52:00Z">
        <w:r w:rsidRPr="002A0697" w:rsidDel="005C2288">
          <w:rPr>
            <w:noProof/>
          </w:rPr>
          <w:delText>(13, 34, 40, 46)</w:delText>
        </w:r>
      </w:del>
      <w:r w:rsidRPr="002A0697">
        <w:t xml:space="preserve">. The spore is essentially metabolically dormant and can remain in this state for extreme periods of time. Nonetheless, the spore can return to active growth once nutrient is available, in a process called germination </w:t>
      </w:r>
      <w:r w:rsidR="001E1917">
        <w:fldChar w:fldCharType="begin"/>
      </w:r>
      <w:r w:rsidR="001E1917">
        <w:instrText xml:space="preserve"> ADDIN EN.CITE &lt;EndNote&gt;&lt;Cite&gt;&lt;Author&gt;Moir&lt;/Author&gt;&lt;Year&gt;2006&lt;/Year&gt;&lt;RecNum&gt;160&lt;/RecNum&gt;&lt;DisplayText&gt;[5]&lt;/DisplayText&gt;&lt;record&gt;&lt;rec-number&gt;160&lt;/rec-number&gt;&lt;foreign-keys&gt;&lt;key app="EN" db-id="02sps2pse5vde9eszr6vesw82vsrpaeerdva"&gt;160&lt;/key&gt;&lt;/foreign-keys&gt;&lt;ref-type name="Journal Article"&gt;17&lt;/ref-type&gt;&lt;contributors&gt;&lt;authors&gt;&lt;author&gt;Moir, A.&lt;/author&gt;&lt;/authors&gt;&lt;/contributors&gt;&lt;auth-address&gt;Department of Molecular Biology and Biotechnology, Krebs Institute, University of Sheffield, Sheffield, UK. a.moir@sheffield.ac.uk&lt;/auth-address&gt;&lt;titles&gt;&lt;title&gt;How do spores germinate?&lt;/title&gt;&lt;secondary-title&gt;J Appl Microbiol&lt;/secondary-title&gt;&lt;/titles&gt;&lt;periodical&gt;&lt;full-title&gt;J Appl Microbiol&lt;/full-title&gt;&lt;/periodical&gt;&lt;pages&gt;526-30&lt;/pages&gt;&lt;volume&gt;101&lt;/volume&gt;&lt;number&gt;3&lt;/number&gt;&lt;edition&gt;2006/08/16&lt;/edition&gt;&lt;keywords&gt;&lt;keyword&gt;Amidohydrolases/metabolism&lt;/keyword&gt;&lt;keyword&gt;Bacterial Proteins/metabolism&lt;/keyword&gt;&lt;keyword&gt;Germination/*physiology&lt;/keyword&gt;&lt;keyword&gt;Hot Temperature&lt;/keyword&gt;&lt;keyword&gt;Hydrolases/metabolism&lt;/keyword&gt;&lt;keyword&gt;Ions/metabolism&lt;/keyword&gt;&lt;keyword&gt;Models, Biological&lt;/keyword&gt;&lt;keyword&gt;Receptors, Drug/physiology&lt;/keyword&gt;&lt;keyword&gt;Spores, Bacterial/*physiology&lt;/keyword&gt;&lt;/keywords&gt;&lt;dates&gt;&lt;year&gt;2006&lt;/year&gt;&lt;pub-dates&gt;&lt;date&gt;Sep&lt;/date&gt;&lt;/pub-dates&gt;&lt;/dates&gt;&lt;isbn&gt;1364-5072 (Print)&lt;/isbn&gt;&lt;accession-num&gt;16907803&lt;/accession-num&gt;&lt;urls&gt;&lt;related-urls&gt;&lt;url&gt;http://www.ncbi.nlm.nih.gov/entrez/query.fcgi?cmd=Retrieve&amp;amp;db=PubMed&amp;amp;dopt=Citation&amp;amp;list_uids=16907803&lt;/url&gt;&lt;/related-urls&gt;&lt;/urls&gt;&lt;electronic-resource-num&gt;JAM2885 [pii]&amp;#xD;10.1111/j.1365-2672.2006.02885.x&lt;/electronic-resource-num&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5" \o "Moir, 2006 #160" </w:instrText>
      </w:r>
      <w:r w:rsidR="001E1917">
        <w:rPr>
          <w:noProof/>
        </w:rPr>
        <w:fldChar w:fldCharType="separate"/>
      </w:r>
      <w:r w:rsidR="001E1917">
        <w:rPr>
          <w:noProof/>
        </w:rPr>
        <w:t>5</w:t>
      </w:r>
      <w:r w:rsidR="001E1917">
        <w:rPr>
          <w:noProof/>
        </w:rPr>
        <w:fldChar w:fldCharType="end"/>
      </w:r>
      <w:r w:rsidR="001E1917">
        <w:rPr>
          <w:noProof/>
        </w:rPr>
        <w:t>]</w:t>
      </w:r>
      <w:r w:rsidR="001E1917">
        <w:fldChar w:fldCharType="end"/>
      </w:r>
      <w:del w:id="69" w:author="hqin" w:date="2011-11-20T19:52:00Z">
        <w:r w:rsidRPr="002A0697" w:rsidDel="005C2288">
          <w:rPr>
            <w:noProof/>
          </w:rPr>
          <w:delText>(43)</w:delText>
        </w:r>
      </w:del>
      <w:r w:rsidRPr="002A0697">
        <w:t xml:space="preserve">. The ability of spores to remain dormant for long time periods and to resist extreme conditions has made this cell type a major model for studies of cellular defenses against stress. </w:t>
      </w:r>
    </w:p>
    <w:p w14:paraId="026A9157" w14:textId="77777777" w:rsidR="0036587D" w:rsidRDefault="001C7FC9">
      <w:pPr>
        <w:ind w:firstLine="720"/>
        <w:pPrChange w:id="70" w:author="hqin" w:date="2013-01-29T09:44:00Z">
          <w:pPr>
            <w:spacing w:line="480" w:lineRule="auto"/>
            <w:ind w:firstLine="720"/>
          </w:pPr>
        </w:pPrChange>
      </w:pPr>
      <w:r w:rsidRPr="002A0697">
        <w:t xml:space="preserve">The </w:t>
      </w:r>
      <w:ins w:id="71" w:author="MI" w:date="2011-11-29T19:07:00Z">
        <w:r w:rsidRPr="002A0697">
          <w:rPr>
            <w:i/>
          </w:rPr>
          <w:t>Bacill</w:t>
        </w:r>
        <w:r>
          <w:rPr>
            <w:i/>
          </w:rPr>
          <w:t xml:space="preserve">aceae </w:t>
        </w:r>
      </w:ins>
      <w:del w:id="72" w:author="MI" w:date="2011-11-29T19:07:00Z">
        <w:r w:rsidRPr="002A0697" w:rsidDel="00176319">
          <w:delText xml:space="preserve">Bacilli </w:delText>
        </w:r>
      </w:del>
      <w:r w:rsidRPr="002A0697">
        <w:t xml:space="preserve">thrive in essentially all environments, and have significant taxonomic and phylogenetic diversity, neither of which are fully characterized </w:t>
      </w:r>
      <w:r w:rsidR="001E1917">
        <w:fldChar w:fldCharType="begin"/>
      </w:r>
      <w:r w:rsidR="001E1917">
        <w:instrText xml:space="preserve"> ADDIN EN.CITE &lt;EndNote&gt;&lt;Cite&gt;&lt;Author&gt;Fritze&lt;/Author&gt;&lt;Year&gt;2004&lt;/Year&gt;&lt;RecNum&gt;189&lt;/RecNum&gt;&lt;DisplayText&gt;[6]&lt;/DisplayText&gt;&lt;record&gt;&lt;rec-number&gt;189&lt;/rec-number&gt;&lt;foreign-keys&gt;&lt;key app="EN" db-id="02sps2pse5vde9eszr6vesw82vsrpaeerdva"&gt;189&lt;/key&gt;&lt;/foreign-keys&gt;&lt;ref-type name="Journal Article"&gt;17&lt;/ref-type&gt;&lt;contributors&gt;&lt;authors&gt;&lt;author&gt;D. Fritze&lt;/author&gt;&lt;/authors&gt;&lt;/contributors&gt;&lt;titles&gt;&lt;title&gt;&lt;style face="normal" font="default" size="100%"&gt;Taxonomy of the Genus &lt;/style&gt;&lt;style face="italic" font="default" size="100%"&gt;Bacillus &lt;/style&gt;&lt;style face="normal" font="default" size="100%"&gt;and Related Genera: The Aerobic Endospore-Forming Bacteria&lt;/style&gt;&lt;/title&gt;&lt;secondary-title&gt;Phytopathology&lt;/secondary-title&gt;&lt;/titles&gt;&lt;periodical&gt;&lt;full-title&gt;Phytopathology&lt;/full-title&gt;&lt;/periodical&gt;&lt;pages&gt;1245-1248&lt;/pages&gt;&lt;volume&gt;94&lt;/volume&gt;&lt;dates&gt;&lt;year&gt;2004&lt;/year&gt;&lt;/dates&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6" \o "Fritze, 2004 #189" </w:instrText>
      </w:r>
      <w:r w:rsidR="001E1917">
        <w:rPr>
          <w:noProof/>
        </w:rPr>
        <w:fldChar w:fldCharType="separate"/>
      </w:r>
      <w:r w:rsidR="001E1917">
        <w:rPr>
          <w:noProof/>
        </w:rPr>
        <w:t>6</w:t>
      </w:r>
      <w:r w:rsidR="001E1917">
        <w:rPr>
          <w:noProof/>
        </w:rPr>
        <w:fldChar w:fldCharType="end"/>
      </w:r>
      <w:r w:rsidR="001E1917">
        <w:rPr>
          <w:noProof/>
        </w:rPr>
        <w:t>]</w:t>
      </w:r>
      <w:r w:rsidR="001E1917">
        <w:fldChar w:fldCharType="end"/>
      </w:r>
      <w:del w:id="73" w:author="hqin" w:date="2011-11-20T19:52:00Z">
        <w:r w:rsidRPr="002A0697" w:rsidDel="005C2288">
          <w:rPr>
            <w:noProof/>
          </w:rPr>
          <w:delText>(28)</w:delText>
        </w:r>
      </w:del>
      <w:r w:rsidRPr="002A0697">
        <w:t>. The vast majority of research on the</w:t>
      </w:r>
      <w:del w:id="74" w:author="MI" w:date="2011-11-29T19:07:00Z">
        <w:r w:rsidRPr="002A0697" w:rsidDel="00176319">
          <w:delText xml:space="preserve"> Bacilli</w:delText>
        </w:r>
      </w:del>
      <w:ins w:id="75" w:author="MI" w:date="2011-11-29T19:07:00Z">
        <w:r>
          <w:t>se organisms</w:t>
        </w:r>
      </w:ins>
      <w:r w:rsidRPr="002A0697">
        <w:t xml:space="preserve"> has focused on only two clades. The first of these is the “</w:t>
      </w:r>
      <w:r w:rsidRPr="002A0697">
        <w:rPr>
          <w:i/>
        </w:rPr>
        <w:t>B. cereus</w:t>
      </w:r>
      <w:r w:rsidRPr="002A0697">
        <w:t xml:space="preserve">-group”, which is comprised of the closely related species </w:t>
      </w:r>
      <w:r w:rsidRPr="002A0697">
        <w:rPr>
          <w:i/>
        </w:rPr>
        <w:t>B</w:t>
      </w:r>
      <w:ins w:id="76" w:author="Daria Clegg" w:date="2013-02-01T09:29:00Z">
        <w:r w:rsidR="00251FE9">
          <w:rPr>
            <w:i/>
          </w:rPr>
          <w:t xml:space="preserve">acillus </w:t>
        </w:r>
      </w:ins>
      <w:del w:id="77" w:author="Daria Clegg" w:date="2013-02-01T09:29:00Z">
        <w:r w:rsidRPr="002A0697" w:rsidDel="00251FE9">
          <w:rPr>
            <w:i/>
          </w:rPr>
          <w:delText>.</w:delText>
        </w:r>
      </w:del>
      <w:del w:id="78" w:author="Daria Clegg" w:date="2013-02-01T09:28:00Z">
        <w:r w:rsidRPr="002A0697" w:rsidDel="00251FE9">
          <w:rPr>
            <w:i/>
          </w:rPr>
          <w:delText xml:space="preserve"> </w:delText>
        </w:r>
      </w:del>
      <w:r w:rsidRPr="002A0697">
        <w:rPr>
          <w:i/>
        </w:rPr>
        <w:t>anthracis</w:t>
      </w:r>
      <w:r w:rsidRPr="002A0697">
        <w:t xml:space="preserve">, </w:t>
      </w:r>
      <w:ins w:id="79" w:author="Daria Clegg" w:date="2013-02-01T09:29:00Z">
        <w:r w:rsidR="00251FE9">
          <w:rPr>
            <w:i/>
          </w:rPr>
          <w:t>Bacillus</w:t>
        </w:r>
      </w:ins>
      <w:del w:id="80" w:author="Daria Clegg" w:date="2013-02-01T09:29:00Z">
        <w:r w:rsidRPr="002A0697" w:rsidDel="00251FE9">
          <w:rPr>
            <w:i/>
          </w:rPr>
          <w:delText>B</w:delText>
        </w:r>
      </w:del>
      <w:ins w:id="81" w:author="Daria Clegg" w:date="2013-02-01T09:29:00Z">
        <w:r w:rsidR="00251FE9">
          <w:rPr>
            <w:i/>
          </w:rPr>
          <w:t xml:space="preserve"> </w:t>
        </w:r>
      </w:ins>
      <w:del w:id="82" w:author="Daria Clegg" w:date="2013-02-01T09:29:00Z">
        <w:r w:rsidRPr="002A0697" w:rsidDel="00251FE9">
          <w:rPr>
            <w:i/>
          </w:rPr>
          <w:delText xml:space="preserve">. </w:delText>
        </w:r>
      </w:del>
      <w:r w:rsidRPr="002A0697">
        <w:rPr>
          <w:i/>
        </w:rPr>
        <w:t>cereus</w:t>
      </w:r>
      <w:r w:rsidRPr="002A0697">
        <w:t xml:space="preserve">, </w:t>
      </w:r>
      <w:r w:rsidRPr="002A0697">
        <w:rPr>
          <w:i/>
        </w:rPr>
        <w:t>Bacillus thuringiensis</w:t>
      </w:r>
      <w:r w:rsidRPr="002A0697">
        <w:t xml:space="preserve">, </w:t>
      </w:r>
      <w:r w:rsidRPr="002A0697">
        <w:rPr>
          <w:i/>
        </w:rPr>
        <w:t>Bacillus mycoides</w:t>
      </w:r>
      <w:r w:rsidRPr="002A0697">
        <w:t xml:space="preserve">, </w:t>
      </w:r>
      <w:r w:rsidRPr="002A0697">
        <w:rPr>
          <w:i/>
        </w:rPr>
        <w:t>Bacillus pseudomycoides</w:t>
      </w:r>
      <w:r w:rsidRPr="002A0697">
        <w:t xml:space="preserve"> and </w:t>
      </w:r>
      <w:r w:rsidRPr="002A0697">
        <w:rPr>
          <w:i/>
        </w:rPr>
        <w:t>Bacillus weihenstephanensis</w:t>
      </w:r>
      <w:r w:rsidRPr="002A0697">
        <w:t xml:space="preserve"> </w:t>
      </w:r>
      <w:r w:rsidR="001E1917">
        <w:fldChar w:fldCharType="begin"/>
      </w:r>
      <w:r w:rsidR="001E1917">
        <w:instrText xml:space="preserve"> ADDIN EN.CITE &lt;EndNote&gt;&lt;Cite&gt;&lt;Author&gt;Tourasse&lt;/Author&gt;&lt;Year&gt;2006&lt;/Year&gt;&lt;RecNum&gt;111&lt;/RecNum&gt;&lt;DisplayText&gt;[7]&lt;/DisplayText&gt;&lt;record&gt;&lt;rec-number&gt;111&lt;/rec-number&gt;&lt;foreign-keys&gt;&lt;key app="EN" db-id="02sps2pse5vde9eszr6vesw82vsrpaeerdva"&gt;111&lt;/key&gt;&lt;/foreign-keys&gt;&lt;ref-type name="Journal Article"&gt;17&lt;/ref-type&gt;&lt;contributors&gt;&lt;authors&gt;&lt;author&gt;Tourasse, N. J.&lt;/author&gt;&lt;author&gt;Helgason, E.&lt;/author&gt;&lt;author&gt;Okstad, O. A.&lt;/author&gt;&lt;author&gt;Hegna, I. K.&lt;/author&gt;&lt;author&gt;Kolsto, A. B.&lt;/author&gt;&lt;/authors&gt;&lt;/contributors&gt;&lt;auth-address&gt;Department of Pharmaceutical Biosciences, School of Pharmacy, University of Oslo, Norway.&lt;/auth-address&gt;&lt;titles&gt;&lt;title&gt;&lt;style face="normal" font="default" size="100%"&gt;The &lt;/style&gt;&lt;style face="italic" font="default" size="100%"&gt;Bacillus cereus &lt;/style&gt;&lt;style face="normal" font="default" size="100%"&gt;group: novel aspects of population structure and genome dynamics&lt;/style&gt;&lt;/title&gt;&lt;secondary-title&gt;J Appl Microbiol&lt;/secondary-title&gt;&lt;/titles&gt;&lt;periodical&gt;&lt;full-title&gt;J Appl Microbiol&lt;/full-title&gt;&lt;/periodical&gt;&lt;pages&gt;579-93&lt;/pages&gt;&lt;volume&gt;101&lt;/volume&gt;&lt;number&gt;3&lt;/number&gt;&lt;keywords&gt;&lt;keyword&gt;Bacillus cereus/*genetics&lt;/keyword&gt;&lt;keyword&gt;Bacterial Typing Techniques/methods&lt;/keyword&gt;&lt;keyword&gt;Chromosomes, Bacterial/genetics&lt;/keyword&gt;&lt;keyword&gt;Cloning, Molecular/methods&lt;/keyword&gt;&lt;keyword&gt;Genes, Bacterial/genetics&lt;/keyword&gt;&lt;keyword&gt;Genome, Bacterial/*genetics&lt;/keyword&gt;&lt;keyword&gt;Humans&lt;/keyword&gt;&lt;keyword&gt;Introns/genetics&lt;/keyword&gt;&lt;keyword&gt;Phylogeny&lt;/keyword&gt;&lt;keyword&gt;Plasmids/genetics&lt;/keyword&gt;&lt;keyword&gt;Repetitive Sequences, Nucleic Acid/genetics&lt;/keyword&gt;&lt;keyword&gt;Sequence Alignment/methods&lt;/keyword&gt;&lt;keyword&gt;Sequence Analysis/methods&lt;/keyword&gt;&lt;/keywords&gt;&lt;dates&gt;&lt;year&gt;2006&lt;/year&gt;&lt;pub-dates&gt;&lt;date&gt;Sep&lt;/date&gt;&lt;/pub-dates&gt;&lt;/dates&gt;&lt;accession-num&gt;16907808&lt;/accession-num&gt;&lt;urls&gt;&lt;related-urls&gt;&lt;url&gt;http://www.ncbi.nlm.nih.gov/entrez/query.fcgi?cmd=Retrieve&amp;amp;db=PubMed&amp;amp;dopt=Citation&amp;amp;list_uids=16907808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7" \o "Tourasse, 2006 #111" </w:instrText>
      </w:r>
      <w:r w:rsidR="001E1917">
        <w:rPr>
          <w:noProof/>
        </w:rPr>
        <w:fldChar w:fldCharType="separate"/>
      </w:r>
      <w:r w:rsidR="001E1917">
        <w:rPr>
          <w:noProof/>
        </w:rPr>
        <w:t>7</w:t>
      </w:r>
      <w:r w:rsidR="001E1917">
        <w:rPr>
          <w:noProof/>
        </w:rPr>
        <w:fldChar w:fldCharType="end"/>
      </w:r>
      <w:r w:rsidR="001E1917">
        <w:rPr>
          <w:noProof/>
        </w:rPr>
        <w:t>]</w:t>
      </w:r>
      <w:r w:rsidR="001E1917">
        <w:fldChar w:fldCharType="end"/>
      </w:r>
      <w:del w:id="83" w:author="hqin" w:date="2011-11-20T19:52:00Z">
        <w:r w:rsidRPr="002A0697" w:rsidDel="005C2288">
          <w:rPr>
            <w:noProof/>
          </w:rPr>
          <w:delText>(65)</w:delText>
        </w:r>
      </w:del>
      <w:r w:rsidRPr="002A0697">
        <w:t xml:space="preserve">. Of these, the best studied are </w:t>
      </w:r>
      <w:r w:rsidRPr="002A0697">
        <w:rPr>
          <w:i/>
        </w:rPr>
        <w:t>B. anthracis</w:t>
      </w:r>
      <w:r w:rsidRPr="002A0697">
        <w:t xml:space="preserve">, the causative agent of anthrax </w:t>
      </w:r>
      <w:r w:rsidR="001E1917">
        <w:fldChar w:fldCharType="begin"/>
      </w:r>
      <w:r w:rsidR="001E1917">
        <w:instrText xml:space="preserve"> ADDIN EN.CITE &lt;EndNote&gt;&lt;Cite&gt;&lt;Author&gt;Mock&lt;/Author&gt;&lt;Year&gt;2001&lt;/Year&gt;&lt;RecNum&gt;176&lt;/RecNum&gt;&lt;DisplayText&gt;[8]&lt;/DisplayText&gt;&lt;record&gt;&lt;rec-number&gt;176&lt;/rec-number&gt;&lt;foreign-keys&gt;&lt;key app="EN" db-id="02sps2pse5vde9eszr6vesw82vsrpaeerdva"&gt;176&lt;/key&gt;&lt;/foreign-keys&gt;&lt;ref-type name="Journal Article"&gt;17&lt;/ref-type&gt;&lt;contributors&gt;&lt;authors&gt;&lt;author&gt;Mock, M.&lt;/author&gt;&lt;author&gt;Fouet, A.&lt;/author&gt;&lt;/authors&gt;&lt;/contributors&gt;&lt;auth-address&gt;Toxines et Pathogenie Bacterienne, (CNRS URA 2172), Institut Pasteur, Paris Cedex 15, France. mmock@pasteur.fr&lt;/auth-address&gt;&lt;titles&gt;&lt;title&gt;Anthrax&lt;/title&gt;&lt;secondary-title&gt;Annu Rev Microbiol&lt;/secondary-title&gt;&lt;/titles&gt;&lt;periodical&gt;&lt;full-title&gt;Annu Rev Microbiol&lt;/full-title&gt;&lt;/periodical&gt;&lt;pages&gt;647-71&lt;/pages&gt;&lt;volume&gt;55&lt;/volume&gt;&lt;edition&gt;2001/09/07&lt;/edition&gt;&lt;keywords&gt;&lt;keyword&gt;Animals&lt;/keyword&gt;&lt;keyword&gt;Anthrax/*microbiology/prevention &amp;amp; control&lt;/keyword&gt;&lt;keyword&gt;Bacillus cereus/immunology/pathogenicity/*physiology&lt;/keyword&gt;&lt;keyword&gt;Bacterial Toxins/immunology/metabolism&lt;/keyword&gt;&lt;keyword&gt;Bacterial Vaccines/administration &amp;amp; dosage&lt;/keyword&gt;&lt;keyword&gt;Humans&lt;/keyword&gt;&lt;keyword&gt;Spores, Bacterial/immunology&lt;/keyword&gt;&lt;keyword&gt;Virulence&lt;/keyword&gt;&lt;/keywords&gt;&lt;dates&gt;&lt;year&gt;2001&lt;/year&gt;&lt;/dates&gt;&lt;isbn&gt;0066-4227 (Print)&lt;/isbn&gt;&lt;accession-num&gt;11544370&lt;/accession-num&gt;&lt;urls&gt;&lt;related-urls&gt;&lt;url&gt;http://www.ncbi.nlm.nih.gov/entrez/query.fcgi?cmd=Retrieve&amp;amp;db=PubMed&amp;amp;dopt=Citation&amp;amp;list_uids=11544370&lt;/url&gt;&lt;/related-urls&gt;&lt;/urls&gt;&lt;electronic-resource-num&gt;10.1146/annurev.micro.55.1.647&amp;#xD;55/1/647 [pii]&lt;/electronic-resource-num&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8" \o "Mock, 2001 #176" </w:instrText>
      </w:r>
      <w:r w:rsidR="001E1917">
        <w:rPr>
          <w:noProof/>
        </w:rPr>
        <w:fldChar w:fldCharType="separate"/>
      </w:r>
      <w:r w:rsidR="001E1917">
        <w:rPr>
          <w:noProof/>
        </w:rPr>
        <w:t>8</w:t>
      </w:r>
      <w:r w:rsidR="001E1917">
        <w:rPr>
          <w:noProof/>
        </w:rPr>
        <w:fldChar w:fldCharType="end"/>
      </w:r>
      <w:r w:rsidR="001E1917">
        <w:rPr>
          <w:noProof/>
        </w:rPr>
        <w:t>]</w:t>
      </w:r>
      <w:r w:rsidR="001E1917">
        <w:fldChar w:fldCharType="end"/>
      </w:r>
      <w:del w:id="84" w:author="hqin" w:date="2011-11-20T19:52:00Z">
        <w:r w:rsidRPr="002A0697" w:rsidDel="005C2288">
          <w:rPr>
            <w:noProof/>
          </w:rPr>
          <w:delText>(42)</w:delText>
        </w:r>
      </w:del>
      <w:r w:rsidRPr="002A0697">
        <w:t xml:space="preserve">, </w:t>
      </w:r>
      <w:r w:rsidRPr="002A0697">
        <w:rPr>
          <w:i/>
        </w:rPr>
        <w:t>B. cereus</w:t>
      </w:r>
      <w:r w:rsidRPr="002A0697">
        <w:t xml:space="preserve">, an important food-borne pathogen </w:t>
      </w:r>
      <w:r w:rsidR="001E1917">
        <w:fldChar w:fldCharType="begin">
          <w:fldData xml:space="preserve">PEVuZE5vdGU+PENpdGU+PEF1dGhvcj5TdGVuZm9ycyBBcm5lc2VuPC9BdXRob3I+PFllYXI+MjAw
ODwvWWVhcj48UmVjTnVtPjE3ODwvUmVjTnVtPjxEaXNwbGF5VGV4dD5bOV08L0Rpc3BsYXlUZXh0
PjxyZWNvcmQ+PHJlYy1udW1iZXI+MTc4PC9yZWMtbnVtYmVyPjxmb3JlaWduLWtleXM+PGtleSBh
cHA9IkVOIiBkYi1pZD0iMDJzcHMycHNlNXZkZTllc3pyNnZlc3c4MnZzcnBhZWVyZHZhIj4xNzg8
L2tleT48L2ZvcmVpZ24ta2V5cz48cmVmLXR5cGUgbmFtZT0iSm91cm5hbCBBcnRpY2xlIj4xNzwv
cmVmLXR5cGU+PGNvbnRyaWJ1dG9ycz48YXV0aG9ycz48YXV0aG9yPlN0ZW5mb3JzIEFybmVzZW4s
IEwuIFAuPC9hdXRob3I+PGF1dGhvcj5GYWdlcmx1bmQsIEEuPC9hdXRob3I+PGF1dGhvcj5HcmFu
dW0sIFAuIEUuPC9hdXRob3I+PC9hdXRob3JzPjwvY29udHJpYnV0b3JzPjxhdXRoLWFkZHJlc3M+
RGVwYXJ0bWVudCBvZiBGb29kIFNhZmV0eSBhbmQgSW5mZWN0aW9uIEJpb2xvZ3ksIE5vcndlZ2lh
biBTY2hvb2wgb2YgVmV0ZXJpbmFyeSBTY2llbmNlLCBPc2xvLCBOb3J3YXkuPC9hdXRoLWFkZHJl
c3M+PHRpdGxlcz48dGl0bGU+PHN0eWxlIGZhY2U9Im5vcm1hbCIgZm9udD0iZGVmYXVsdCIgc2l6
ZT0iMTAwJSI+RnJvbSBzb2lsIHRvIGd1dDogPC9zdHlsZT48c3R5bGUgZmFjZT0iaXRhbGljIiBm
b250PSJkZWZhdWx0IiBzaXplPSIxMDAlIj5CYWNpbGx1cyBjZXJldXMgPC9zdHlsZT48c3R5bGUg
ZmFjZT0ibm9ybWFsIiBmb250PSJkZWZhdWx0IiBzaXplPSIxMDAlIj5hbmQgaXRzIGZvb2QgcG9p
c29uaW5nIHRveGluczwvc3R5bGU+PC90aXRsZT48c2Vjb25kYXJ5LXRpdGxlPkZFTVMgTWljcm9i
aW9sIFJldjwvc2Vjb25kYXJ5LXRpdGxlPjwvdGl0bGVzPjxwZXJpb2RpY2FsPjxmdWxsLXRpdGxl
PkZFTVMgTWljcm9iaW9sIFJldjwvZnVsbC10aXRsZT48L3BlcmlvZGljYWw+PHBhZ2VzPjU3OS02
MDY8L3BhZ2VzPjx2b2x1bWU+MzI8L3ZvbHVtZT48bnVtYmVyPjQ8L251bWJlcj48ZWRpdGlvbj4y
MDA4LzA0LzIyPC9lZGl0aW9uPjxrZXl3b3Jkcz48a2V5d29yZD5BbmltYWxzPC9rZXl3b3JkPjxr
ZXl3b3JkPkJhY2lsbHVzIGNlcmV1cy9jbGFzc2lmaWNhdGlvbi9pc29sYXRpb24gJmFtcDs8L2tl
eXdvcmQ+PGtleXdvcmQ+cHVyaWZpY2F0aW9uLyptZXRhYm9saXNtL3BhdGhvZ2VuaWNpdHk8L2tl
eXdvcmQ+PGtleXdvcmQ+RGlhcnJoZWEvbWljcm9iaW9sb2d5PC9rZXl3b3JkPjxrZXl3b3JkPkVu
dGVyb3RveGlucy9jaGVtaXN0cnkvZ2VuZXRpY3MvKm1ldGFib2xpc208L2tleXdvcmQ+PGtleXdv
cmQ+KkZvb2QgTWljcm9iaW9sb2d5PC9rZXl3b3JkPjxrZXl3b3JkPkZvb2QgUG9pc29uaW5nLypt
aWNyb2Jpb2xvZ3k8L2tleXdvcmQ+PGtleXdvcmQ+R2FzdHJvaW50ZXN0aW5hbCBUcmFjdC8qbWlj
cm9iaW9sb2d5PC9rZXl3b3JkPjxrZXl3b3JkPkdlbmUgRXhwcmVzc2lvbiBSZWd1bGF0aW9uLCBC
YWN0ZXJpYWw8L2tleXdvcmQ+PGtleXdvcmQ+SHVtYW5zPC9rZXl3b3JkPjxrZXl3b3JkPlBvcmUg
Rm9ybWluZyBDeXRvdG94aWMgUHJvdGVpbnMvY2hlbWlzdHJ5L2dlbmV0aWNzL21ldGFib2xpc208
L2tleXdvcmQ+PGtleXdvcmQ+KlNvaWwgTWljcm9iaW9sb2d5PC9rZXl3b3JkPjxrZXl3b3JkPlZv
bWl0aW5nL21pY3JvYmlvbG9neTwva2V5d29yZD48L2tleXdvcmRzPjxkYXRlcz48eWVhcj4yMDA4
PC95ZWFyPjxwdWItZGF0ZXM+PGRhdGU+SnVsPC9kYXRlPjwvcHViLWRhdGVzPjwvZGF0ZXM+PGlz
Ym4+MDE2OC02NDQ1IChQcmludCk8L2lzYm4+PGFjY2Vzc2lvbi1udW0+MTg0MjI2MTc8L2FjY2Vz
c2lvbi1udW0+PHVybHM+PHJlbGF0ZWQtdXJscz48dXJsPmh0dHA6Ly93d3cubmNiaS5ubG0ubmlo
Lmdvdi9lbnRyZXovcXVlcnkuZmNnaT9jbWQ9UmV0cmlldmUmYW1wO2RiPVB1Yk1lZCZhbXA7ZG9w
dD1DaXRhdGlvbiZhbXA7bGlzdF91aWRzPTE4NDIyNjE3PC91cmw+PC9yZWxhdGVkLXVybHM+PC91
cmxzPjxlbGVjdHJvbmljLXJlc291cmNlLW51bT5GTVIxMTIgW3BpaV0mI3hEOzEwLjExMTEvai4x
NTc0LTY5NzYuMjAwOC4wMDExMi54PC9lbGVjdHJvbmljLXJlc291cmNlLW51bT48cmVzZWFyY2gt
bm90ZXM+KioqPC9yZXNlYXJjaC1ub3Rlcz48bGFuZ3VhZ2U+ZW5nPC9sYW5ndWFnZT48L3JlY29y
ZD48L0NpdGU+PC9FbmROb3RlPgB=
</w:fldData>
        </w:fldChar>
      </w:r>
      <w:r w:rsidR="001E1917">
        <w:instrText xml:space="preserve"> ADDIN EN.CITE </w:instrText>
      </w:r>
      <w:r w:rsidR="001E1917">
        <w:fldChar w:fldCharType="begin">
          <w:fldData xml:space="preserve">PEVuZE5vdGU+PENpdGU+PEF1dGhvcj5TdGVuZm9ycyBBcm5lc2VuPC9BdXRob3I+PFllYXI+MjAw
ODwvWWVhcj48UmVjTnVtPjE3ODwvUmVjTnVtPjxEaXNwbGF5VGV4dD5bOV08L0Rpc3BsYXlUZXh0
PjxyZWNvcmQ+PHJlYy1udW1iZXI+MTc4PC9yZWMtbnVtYmVyPjxmb3JlaWduLWtleXM+PGtleSBh
cHA9IkVOIiBkYi1pZD0iMDJzcHMycHNlNXZkZTllc3pyNnZlc3c4MnZzcnBhZWVyZHZhIj4xNzg8
L2tleT48L2ZvcmVpZ24ta2V5cz48cmVmLXR5cGUgbmFtZT0iSm91cm5hbCBBcnRpY2xlIj4xNzwv
cmVmLXR5cGU+PGNvbnRyaWJ1dG9ycz48YXV0aG9ycz48YXV0aG9yPlN0ZW5mb3JzIEFybmVzZW4s
IEwuIFAuPC9hdXRob3I+PGF1dGhvcj5GYWdlcmx1bmQsIEEuPC9hdXRob3I+PGF1dGhvcj5HcmFu
dW0sIFAuIEUuPC9hdXRob3I+PC9hdXRob3JzPjwvY29udHJpYnV0b3JzPjxhdXRoLWFkZHJlc3M+
RGVwYXJ0bWVudCBvZiBGb29kIFNhZmV0eSBhbmQgSW5mZWN0aW9uIEJpb2xvZ3ksIE5vcndlZ2lh
biBTY2hvb2wgb2YgVmV0ZXJpbmFyeSBTY2llbmNlLCBPc2xvLCBOb3J3YXkuPC9hdXRoLWFkZHJl
c3M+PHRpdGxlcz48dGl0bGU+PHN0eWxlIGZhY2U9Im5vcm1hbCIgZm9udD0iZGVmYXVsdCIgc2l6
ZT0iMTAwJSI+RnJvbSBzb2lsIHRvIGd1dDogPC9zdHlsZT48c3R5bGUgZmFjZT0iaXRhbGljIiBm
b250PSJkZWZhdWx0IiBzaXplPSIxMDAlIj5CYWNpbGx1cyBjZXJldXMgPC9zdHlsZT48c3R5bGUg
ZmFjZT0ibm9ybWFsIiBmb250PSJkZWZhdWx0IiBzaXplPSIxMDAlIj5hbmQgaXRzIGZvb2QgcG9p
c29uaW5nIHRveGluczwvc3R5bGU+PC90aXRsZT48c2Vjb25kYXJ5LXRpdGxlPkZFTVMgTWljcm9i
aW9sIFJldjwvc2Vjb25kYXJ5LXRpdGxlPjwvdGl0bGVzPjxwZXJpb2RpY2FsPjxmdWxsLXRpdGxl
PkZFTVMgTWljcm9iaW9sIFJldjwvZnVsbC10aXRsZT48L3BlcmlvZGljYWw+PHBhZ2VzPjU3OS02
MDY8L3BhZ2VzPjx2b2x1bWU+MzI8L3ZvbHVtZT48bnVtYmVyPjQ8L251bWJlcj48ZWRpdGlvbj4y
MDA4LzA0LzIyPC9lZGl0aW9uPjxrZXl3b3Jkcz48a2V5d29yZD5BbmltYWxzPC9rZXl3b3JkPjxr
ZXl3b3JkPkJhY2lsbHVzIGNlcmV1cy9jbGFzc2lmaWNhdGlvbi9pc29sYXRpb24gJmFtcDs8L2tl
eXdvcmQ+PGtleXdvcmQ+cHVyaWZpY2F0aW9uLyptZXRhYm9saXNtL3BhdGhvZ2VuaWNpdHk8L2tl
eXdvcmQ+PGtleXdvcmQ+RGlhcnJoZWEvbWljcm9iaW9sb2d5PC9rZXl3b3JkPjxrZXl3b3JkPkVu
dGVyb3RveGlucy9jaGVtaXN0cnkvZ2VuZXRpY3MvKm1ldGFib2xpc208L2tleXdvcmQ+PGtleXdv
cmQ+KkZvb2QgTWljcm9iaW9sb2d5PC9rZXl3b3JkPjxrZXl3b3JkPkZvb2QgUG9pc29uaW5nLypt
aWNyb2Jpb2xvZ3k8L2tleXdvcmQ+PGtleXdvcmQ+R2FzdHJvaW50ZXN0aW5hbCBUcmFjdC8qbWlj
cm9iaW9sb2d5PC9rZXl3b3JkPjxrZXl3b3JkPkdlbmUgRXhwcmVzc2lvbiBSZWd1bGF0aW9uLCBC
YWN0ZXJpYWw8L2tleXdvcmQ+PGtleXdvcmQ+SHVtYW5zPC9rZXl3b3JkPjxrZXl3b3JkPlBvcmUg
Rm9ybWluZyBDeXRvdG94aWMgUHJvdGVpbnMvY2hlbWlzdHJ5L2dlbmV0aWNzL21ldGFib2xpc208
L2tleXdvcmQ+PGtleXdvcmQ+KlNvaWwgTWljcm9iaW9sb2d5PC9rZXl3b3JkPjxrZXl3b3JkPlZv
bWl0aW5nL21pY3JvYmlvbG9neTwva2V5d29yZD48L2tleXdvcmRzPjxkYXRlcz48eWVhcj4yMDA4
PC95ZWFyPjxwdWItZGF0ZXM+PGRhdGU+SnVsPC9kYXRlPjwvcHViLWRhdGVzPjwvZGF0ZXM+PGlz
Ym4+MDE2OC02NDQ1IChQcmludCk8L2lzYm4+PGFjY2Vzc2lvbi1udW0+MTg0MjI2MTc8L2FjY2Vz
c2lvbi1udW0+PHVybHM+PHJlbGF0ZWQtdXJscz48dXJsPmh0dHA6Ly93d3cubmNiaS5ubG0ubmlo
Lmdvdi9lbnRyZXovcXVlcnkuZmNnaT9jbWQ9UmV0cmlldmUmYW1wO2RiPVB1Yk1lZCZhbXA7ZG9w
dD1DaXRhdGlvbiZhbXA7bGlzdF91aWRzPTE4NDIyNjE3PC91cmw+PC9yZWxhdGVkLXVybHM+PC91
cmxzPjxlbGVjdHJvbmljLXJlc291cmNlLW51bT5GTVIxMTIgW3BpaV0mI3hEOzEwLjExMTEvai4x
NTc0LTY5NzYuMjAwOC4wMDExMi54PC9lbGVjdHJvbmljLXJlc291cmNlLW51bT48cmVzZWFyY2gt
bm90ZXM+KioqPC9yZXNlYXJjaC1ub3Rlcz48bGFuZ3VhZ2U+ZW5nPC9sYW5ndWFnZT48L3JlY29y
ZD48L0NpdGU+PC9FbmROb3RlPgB=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9" \o "Stenfors Arnesen, 2008 #178" </w:instrText>
      </w:r>
      <w:r w:rsidR="001E1917">
        <w:rPr>
          <w:noProof/>
        </w:rPr>
        <w:fldChar w:fldCharType="separate"/>
      </w:r>
      <w:r w:rsidR="001E1917">
        <w:rPr>
          <w:noProof/>
        </w:rPr>
        <w:t>9</w:t>
      </w:r>
      <w:r w:rsidR="001E1917">
        <w:rPr>
          <w:noProof/>
        </w:rPr>
        <w:fldChar w:fldCharType="end"/>
      </w:r>
      <w:r w:rsidR="001E1917">
        <w:rPr>
          <w:noProof/>
        </w:rPr>
        <w:t>]</w:t>
      </w:r>
      <w:r w:rsidR="001E1917">
        <w:fldChar w:fldCharType="end"/>
      </w:r>
      <w:del w:id="85" w:author="hqin" w:date="2011-11-20T19:52:00Z">
        <w:r w:rsidRPr="002A0697" w:rsidDel="005C2288">
          <w:rPr>
            <w:noProof/>
          </w:rPr>
          <w:delText>(62)</w:delText>
        </w:r>
      </w:del>
      <w:r w:rsidRPr="002A0697">
        <w:t xml:space="preserve">, and </w:t>
      </w:r>
      <w:r w:rsidRPr="002A0697">
        <w:rPr>
          <w:i/>
        </w:rPr>
        <w:t>B. thuringiensis</w:t>
      </w:r>
      <w:r w:rsidRPr="002A0697">
        <w:t xml:space="preserve">, which can produce an insect toxin and, therefore, be used for agricultural biocontrol </w:t>
      </w:r>
      <w:r w:rsidR="001E1917">
        <w:fldChar w:fldCharType="begin"/>
      </w:r>
      <w:r w:rsidR="001E1917">
        <w:instrText xml:space="preserve"> ADDIN EN.CITE &lt;EndNote&gt;&lt;Cite&gt;&lt;Author&gt;Aronson&lt;/Author&gt;&lt;Year&gt;2001&lt;/Year&gt;&lt;RecNum&gt;173&lt;/RecNum&gt;&lt;DisplayText&gt;[10]&lt;/DisplayText&gt;&lt;record&gt;&lt;rec-number&gt;173&lt;/rec-number&gt;&lt;foreign-keys&gt;&lt;key app="EN" db-id="02sps2pse5vde9eszr6vesw82vsrpaeerdva"&gt;173&lt;/key&gt;&lt;/foreign-keys&gt;&lt;ref-type name="Journal Article"&gt;17&lt;/ref-type&gt;&lt;contributors&gt;&lt;authors&gt;&lt;author&gt;Aronson, A. I.&lt;/author&gt;&lt;author&gt;Shai, Y.&lt;/author&gt;&lt;/authors&gt;&lt;/contributors&gt;&lt;auth-address&gt;Department of Biological Sciences, Purdue University, Lafayette, IN 47907, USA.&lt;/auth-address&gt;&lt;titles&gt;&lt;title&gt;&lt;style face="normal" font="default" size="100%"&gt;Why &lt;/style&gt;&lt;style face="italic" font="default" size="100%"&gt;Bacillus thuringiensis &lt;/style&gt;&lt;style face="normal" font="default" size="100%"&gt;insecticidal toxins are so effective: unique features of their mode of action&lt;/style&gt;&lt;/title&gt;&lt;secondary-title&gt;FEMS Microbiol Lett&lt;/secondary-title&gt;&lt;/titles&gt;&lt;periodical&gt;&lt;full-title&gt;FEMS Microbiol Lett&lt;/full-title&gt;&lt;/periodical&gt;&lt;pages&gt;1-8&lt;/pages&gt;&lt;volume&gt;195&lt;/volume&gt;&lt;number&gt;1&lt;/number&gt;&lt;edition&gt;2001/02/13&lt;/edition&gt;&lt;keywords&gt;&lt;keyword&gt;Animals&lt;/keyword&gt;&lt;keyword&gt;Bacillus thuringiensis/*metabolism&lt;/keyword&gt;&lt;keyword&gt;Bacterial Proteins/*pharmacology&lt;/keyword&gt;&lt;keyword&gt;*Bacterial Toxins&lt;/keyword&gt;&lt;keyword&gt;Endotoxins/*pharmacology&lt;/keyword&gt;&lt;keyword&gt;Hemolysin Proteins&lt;/keyword&gt;&lt;keyword&gt;Insects/*drug effects&lt;/keyword&gt;&lt;keyword&gt;Ion Channels/*physiology&lt;/keyword&gt;&lt;keyword&gt;*Pest Control, Biological&lt;/keyword&gt;&lt;/keywords&gt;&lt;dates&gt;&lt;year&gt;2001&lt;/year&gt;&lt;pub-dates&gt;&lt;date&gt;Feb 5&lt;/date&gt;&lt;/pub-dates&gt;&lt;/dates&gt;&lt;isbn&gt;0378-1097 (Print)&lt;/isbn&gt;&lt;accession-num&gt;11166987&lt;/accession-num&gt;&lt;urls&gt;&lt;related-urls&gt;&lt;url&gt;http://www.ncbi.nlm.nih.gov/entrez/query.fcgi?cmd=Retrieve&amp;amp;db=PubMed&amp;amp;dopt=Citation&amp;amp;list_uids=11166987&lt;/url&gt;&lt;/related-urls&gt;&lt;/urls&gt;&lt;electronic-resource-num&gt;S0378-1097(00)00552-8 [pii]&lt;/electronic-resource-num&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0" \o "Aronson, 2001 #173" </w:instrText>
      </w:r>
      <w:r w:rsidR="001E1917">
        <w:rPr>
          <w:noProof/>
        </w:rPr>
        <w:fldChar w:fldCharType="separate"/>
      </w:r>
      <w:r w:rsidR="001E1917">
        <w:rPr>
          <w:noProof/>
        </w:rPr>
        <w:t>10</w:t>
      </w:r>
      <w:r w:rsidR="001E1917">
        <w:rPr>
          <w:noProof/>
        </w:rPr>
        <w:fldChar w:fldCharType="end"/>
      </w:r>
      <w:r w:rsidR="001E1917">
        <w:rPr>
          <w:noProof/>
        </w:rPr>
        <w:t>]</w:t>
      </w:r>
      <w:r w:rsidR="001E1917">
        <w:fldChar w:fldCharType="end"/>
      </w:r>
      <w:del w:id="86" w:author="hqin" w:date="2011-11-20T19:52:00Z">
        <w:r w:rsidRPr="002A0697" w:rsidDel="005C2288">
          <w:rPr>
            <w:noProof/>
          </w:rPr>
          <w:delText>(3)</w:delText>
        </w:r>
      </w:del>
      <w:r w:rsidRPr="002A0697">
        <w:t xml:space="preserve">. The second clade is comprised of </w:t>
      </w:r>
      <w:r w:rsidRPr="002A0697">
        <w:rPr>
          <w:i/>
        </w:rPr>
        <w:t>Bacillus subtilis</w:t>
      </w:r>
      <w:r w:rsidRPr="002A0697">
        <w:t xml:space="preserve"> and its close relatives, </w:t>
      </w:r>
      <w:ins w:id="87" w:author="MI" w:date="2011-11-29T19:07:00Z">
        <w:r>
          <w:t xml:space="preserve">including </w:t>
        </w:r>
      </w:ins>
      <w:ins w:id="88" w:author="hong qin" w:date="2012-09-11T10:12:00Z">
        <w:r w:rsidR="0036587D" w:rsidRPr="0036587D">
          <w:rPr>
            <w:i/>
            <w:rPrChange w:id="89" w:author="hong qin" w:date="2012-09-11T10:12:00Z">
              <w:rPr/>
            </w:rPrChange>
          </w:rPr>
          <w:t>B. lichenniformis</w:t>
        </w:r>
        <w:r>
          <w:t xml:space="preserve">, </w:t>
        </w:r>
        <w:r w:rsidR="0036587D" w:rsidRPr="0036587D">
          <w:rPr>
            <w:i/>
            <w:rPrChange w:id="90" w:author="hong qin" w:date="2012-09-11T10:12:00Z">
              <w:rPr/>
            </w:rPrChange>
          </w:rPr>
          <w:t>B. pumilus</w:t>
        </w:r>
        <w:r>
          <w:t xml:space="preserve">, </w:t>
        </w:r>
      </w:ins>
      <w:r w:rsidRPr="002A0697">
        <w:rPr>
          <w:i/>
        </w:rPr>
        <w:t>B. amyloliquefaciens</w:t>
      </w:r>
      <w:r w:rsidRPr="002A0697">
        <w:t xml:space="preserve">, </w:t>
      </w:r>
      <w:r w:rsidRPr="002A0697">
        <w:rPr>
          <w:i/>
        </w:rPr>
        <w:t>B. atrophaeus</w:t>
      </w:r>
      <w:r w:rsidRPr="002A0697">
        <w:t xml:space="preserve">, </w:t>
      </w:r>
      <w:r w:rsidRPr="002A0697">
        <w:rPr>
          <w:i/>
        </w:rPr>
        <w:t>B. mojavensis</w:t>
      </w:r>
      <w:r w:rsidRPr="002A0697">
        <w:t xml:space="preserve">, and </w:t>
      </w:r>
      <w:r w:rsidRPr="002A0697">
        <w:rPr>
          <w:i/>
        </w:rPr>
        <w:t>B. vallismortis</w:t>
      </w:r>
      <w:r w:rsidRPr="002A0697">
        <w:t xml:space="preserve">. Of these, only </w:t>
      </w:r>
      <w:r w:rsidRPr="002A0697">
        <w:rPr>
          <w:i/>
        </w:rPr>
        <w:t>B. subtilis</w:t>
      </w:r>
      <w:r w:rsidRPr="002A0697">
        <w:t xml:space="preserve"> has received extensive study, making this species the primary model for Gram-positive bacteria and a major model for bacterial development </w:t>
      </w:r>
      <w:r w:rsidR="001E1917">
        <w:fldChar w:fldCharType="begin"/>
      </w:r>
      <w:r w:rsidR="001E1917">
        <w:instrText xml:space="preserve"> ADDIN EN.CITE &lt;EndNote&gt;&lt;Cite&gt;&lt;Author&gt;Sonenshein&lt;/Author&gt;&lt;Year&gt;2002&lt;/Year&gt;&lt;RecNum&gt;190&lt;/RecNum&gt;&lt;DisplayText&gt;[11]&lt;/DisplayText&gt;&lt;record&gt;&lt;rec-number&gt;190&lt;/rec-number&gt;&lt;foreign-keys&gt;&lt;key app="EN" db-id="02sps2pse5vde9eszr6vesw82vsrpaeerdva"&gt;190&lt;/key&gt;&lt;/foreign-keys&gt;&lt;ref-type name="Book"&gt;6&lt;/ref-type&gt;&lt;contributors&gt;&lt;authors&gt;&lt;author&gt;A. L. Sonenshein&lt;/author&gt;&lt;author&gt;J. A. Hoch&lt;/author&gt;&lt;author&gt;R. Losick&lt;/author&gt;&lt;/authors&gt;&lt;/contributors&gt;&lt;titles&gt;&lt;title&gt;&lt;style face="italic" font="default" size="100%"&gt;Bacillus subtilis&lt;/style&gt;&lt;style face="normal" font="default" size="100%"&gt; and its closest relatives&lt;/style&gt;&lt;/title&gt;&lt;/titles&gt;&lt;dates&gt;&lt;year&gt;2002&lt;/year&gt;&lt;/dates&gt;&lt;pub-location&gt;Washington&lt;/pub-location&gt;&lt;publisher&gt;American Society for Microbiology&lt;/publisher&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1" \o "Sonenshein, 2002 #190" </w:instrText>
      </w:r>
      <w:r w:rsidR="001E1917">
        <w:rPr>
          <w:noProof/>
        </w:rPr>
        <w:fldChar w:fldCharType="separate"/>
      </w:r>
      <w:r w:rsidR="001E1917">
        <w:rPr>
          <w:noProof/>
        </w:rPr>
        <w:t>11</w:t>
      </w:r>
      <w:r w:rsidR="001E1917">
        <w:rPr>
          <w:noProof/>
        </w:rPr>
        <w:fldChar w:fldCharType="end"/>
      </w:r>
      <w:r w:rsidR="001E1917">
        <w:rPr>
          <w:noProof/>
        </w:rPr>
        <w:t>]</w:t>
      </w:r>
      <w:r w:rsidR="001E1917">
        <w:fldChar w:fldCharType="end"/>
      </w:r>
      <w:del w:id="91" w:author="hqin" w:date="2011-11-20T19:52:00Z">
        <w:r w:rsidRPr="002A0697" w:rsidDel="005C2288">
          <w:rPr>
            <w:noProof/>
          </w:rPr>
          <w:delText>(61)</w:delText>
        </w:r>
      </w:del>
      <w:r w:rsidRPr="002A0697">
        <w:t xml:space="preserve">. Because the </w:t>
      </w:r>
      <w:r w:rsidRPr="002A0697">
        <w:rPr>
          <w:i/>
        </w:rPr>
        <w:t xml:space="preserve">B. </w:t>
      </w:r>
      <w:del w:id="92" w:author="MI" w:date="2011-11-29T19:07:00Z">
        <w:r w:rsidRPr="002A0697" w:rsidDel="00176319">
          <w:rPr>
            <w:i/>
          </w:rPr>
          <w:delText>cereus</w:delText>
        </w:r>
        <w:r w:rsidRPr="002A0697" w:rsidDel="00176319">
          <w:delText xml:space="preserve"> </w:delText>
        </w:r>
      </w:del>
      <w:ins w:id="93" w:author="MI" w:date="2011-11-29T19:07:00Z">
        <w:r w:rsidRPr="002A0697">
          <w:rPr>
            <w:i/>
          </w:rPr>
          <w:t>cereus</w:t>
        </w:r>
      </w:ins>
      <w:ins w:id="94" w:author="Daria Clegg" w:date="2013-02-01T09:31:00Z">
        <w:r w:rsidR="00251FE9">
          <w:t xml:space="preserve"> </w:t>
        </w:r>
      </w:ins>
      <w:ins w:id="95" w:author="MI" w:date="2011-11-29T19:07:00Z">
        <w:r>
          <w:t>-</w:t>
        </w:r>
      </w:ins>
      <w:r w:rsidRPr="002A0697">
        <w:t xml:space="preserve">group and </w:t>
      </w:r>
      <w:r w:rsidRPr="002A0697">
        <w:rPr>
          <w:i/>
        </w:rPr>
        <w:t xml:space="preserve">B. </w:t>
      </w:r>
      <w:del w:id="96" w:author="MI" w:date="2011-11-29T19:07:00Z">
        <w:r w:rsidRPr="002A0697" w:rsidDel="00176319">
          <w:rPr>
            <w:i/>
          </w:rPr>
          <w:delText>subtilis</w:delText>
        </w:r>
        <w:r w:rsidRPr="002A0697" w:rsidDel="00176319">
          <w:delText xml:space="preserve"> </w:delText>
        </w:r>
      </w:del>
      <w:ins w:id="97" w:author="MI" w:date="2011-11-29T19:07:00Z">
        <w:r w:rsidRPr="002A0697">
          <w:rPr>
            <w:i/>
          </w:rPr>
          <w:t>subtilis</w:t>
        </w:r>
      </w:ins>
      <w:ins w:id="98" w:author="Daria Clegg" w:date="2013-02-01T09:31:00Z">
        <w:r w:rsidR="00251FE9">
          <w:t xml:space="preserve"> </w:t>
        </w:r>
      </w:ins>
      <w:ins w:id="99" w:author="MI" w:date="2011-11-29T19:07:00Z">
        <w:r>
          <w:t>-</w:t>
        </w:r>
      </w:ins>
      <w:r w:rsidRPr="002A0697">
        <w:t xml:space="preserve">group species comprise only a very small subset of the total diversity of the </w:t>
      </w:r>
      <w:ins w:id="100" w:author="MI" w:date="2011-11-29T19:08:00Z">
        <w:r w:rsidRPr="002A0697">
          <w:rPr>
            <w:i/>
          </w:rPr>
          <w:t>Bacill</w:t>
        </w:r>
        <w:r>
          <w:rPr>
            <w:i/>
          </w:rPr>
          <w:t xml:space="preserve">aceae </w:t>
        </w:r>
      </w:ins>
      <w:del w:id="101" w:author="MI" w:date="2011-11-29T19:08:00Z">
        <w:r w:rsidRPr="002A0697" w:rsidDel="009E22FA">
          <w:delText xml:space="preserve">Bacilli </w:delText>
        </w:r>
      </w:del>
      <w:r w:rsidR="001E1917">
        <w:fldChar w:fldCharType="begin"/>
      </w:r>
      <w:r w:rsidR="001E1917">
        <w:instrText xml:space="preserve"> ADDIN EN.CITE &lt;EndNote&gt;&lt;Cite&gt;&lt;Author&gt;Blackwood&lt;/Author&gt;&lt;Year&gt;2004&lt;/Year&gt;&lt;RecNum&gt;50&lt;/RecNum&gt;&lt;DisplayText&gt;[12]&lt;/DisplayText&gt;&lt;record&gt;&lt;rec-number&gt;50&lt;/rec-number&gt;&lt;foreign-keys&gt;&lt;key app="EN" db-id="02sps2pse5vde9eszr6vesw82vsrpaeerdva"&gt;50&lt;/key&gt;&lt;/foreign-keys&gt;&lt;ref-type name="Journal Article"&gt;17&lt;/ref-type&gt;&lt;contributors&gt;&lt;authors&gt;&lt;author&gt;Blackwood, K. S.&lt;/author&gt;&lt;author&gt;Turenne, C. Y.&lt;/author&gt;&lt;author&gt;Harmsen, D.&lt;/author&gt;&lt;author&gt;Kabani, A. M.&lt;/author&gt;&lt;/authors&gt;&lt;/contributors&gt;&lt;auth-address&gt;National Reference Centre for Mycobacteriology, National Microbiology Laboratory, Population and Public Health Branch, Health Canada. kym_blackwood@hc-sc.gc.ca&lt;/auth-address&gt;&lt;titles&gt;&lt;title&gt;&lt;style face="normal" font="default" size="100%"&gt;Reassessment of sequence-based targets for identification of &lt;/style&gt;&lt;style face="italic" font="default" size="100%"&gt;Bacillus &lt;/style&gt;&lt;style face="normal" font="default" size="100%"&gt;species&lt;/style&gt;&lt;/title&gt;&lt;secondary-title&gt;J Clin Microbiol&lt;/secondary-title&gt;&lt;/titles&gt;&lt;periodical&gt;&lt;full-title&gt;J Clin Microbiol&lt;/full-title&gt;&lt;/periodical&gt;&lt;pages&gt;1626-30&lt;/pages&gt;&lt;volume&gt;42&lt;/volume&gt;&lt;number&gt;4&lt;/number&gt;&lt;keywords&gt;&lt;keyword&gt;Bacillus/*classification/*genetics&lt;/keyword&gt;&lt;keyword&gt;Bacterial Typing Techniques&lt;/keyword&gt;&lt;keyword&gt;DNA, Ribosomal/analysis&lt;/keyword&gt;&lt;keyword&gt;DNA, Ribosomal Spacer/genetics&lt;/keyword&gt;&lt;keyword&gt;DNA-Directed RNA Polymerases/*genetics&lt;/keyword&gt;&lt;keyword&gt;Databases, Genetic&lt;/keyword&gt;&lt;keyword&gt;Genes, rRNA&lt;/keyword&gt;&lt;keyword&gt;Humans&lt;/keyword&gt;&lt;keyword&gt;Molecular Sequence Data&lt;/keyword&gt;&lt;keyword&gt;Polymerase Chain Reaction&lt;/keyword&gt;&lt;keyword&gt;RNA, Ribosomal, 16S/*genetics&lt;/keyword&gt;&lt;keyword&gt;*Sequence Analysis, DNA&lt;/keyword&gt;&lt;keyword&gt;Species Specificity&lt;/keyword&gt;&lt;/keywords&gt;&lt;dates&gt;&lt;year&gt;2004&lt;/year&gt;&lt;pub-dates&gt;&lt;date&gt;Apr&lt;/date&gt;&lt;/pub-dates&gt;&lt;/dates&gt;&lt;accession-num&gt;15071016&lt;/accession-num&gt;&lt;urls&gt;&lt;related-urls&gt;&lt;url&gt;http://www.ncbi.nlm.nih.gov/entrez/query.fcgi?cmd=Retrieve&amp;amp;db=PubMed&amp;amp;dopt=Citation&amp;amp;list_uids=15071016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2" \o "Blackwood, 2004 #50" </w:instrText>
      </w:r>
      <w:r w:rsidR="001E1917">
        <w:rPr>
          <w:noProof/>
        </w:rPr>
        <w:fldChar w:fldCharType="separate"/>
      </w:r>
      <w:r w:rsidR="001E1917">
        <w:rPr>
          <w:noProof/>
        </w:rPr>
        <w:t>12</w:t>
      </w:r>
      <w:r w:rsidR="001E1917">
        <w:rPr>
          <w:noProof/>
        </w:rPr>
        <w:fldChar w:fldCharType="end"/>
      </w:r>
      <w:r w:rsidR="001E1917">
        <w:rPr>
          <w:noProof/>
        </w:rPr>
        <w:t>]</w:t>
      </w:r>
      <w:r w:rsidR="001E1917">
        <w:fldChar w:fldCharType="end"/>
      </w:r>
      <w:del w:id="102" w:author="hqin" w:date="2011-11-20T19:52:00Z">
        <w:r w:rsidRPr="002A0697" w:rsidDel="005C2288">
          <w:rPr>
            <w:noProof/>
          </w:rPr>
          <w:delText>(7)</w:delText>
        </w:r>
      </w:del>
      <w:r w:rsidRPr="002A0697">
        <w:t xml:space="preserve">, the biology of the majority of </w:t>
      </w:r>
      <w:del w:id="103" w:author="MI" w:date="2011-11-29T19:08:00Z">
        <w:r w:rsidRPr="002A0697" w:rsidDel="009E22FA">
          <w:delText xml:space="preserve">Bacilli </w:delText>
        </w:r>
      </w:del>
      <w:ins w:id="104" w:author="MI" w:date="2011-11-29T19:08:00Z">
        <w:r>
          <w:t>these organisms</w:t>
        </w:r>
        <w:r w:rsidRPr="002A0697">
          <w:t xml:space="preserve"> </w:t>
        </w:r>
      </w:ins>
      <w:r w:rsidRPr="002A0697">
        <w:t xml:space="preserve">remains poorly understood </w:t>
      </w:r>
      <w:r w:rsidR="001E1917">
        <w:fldChar w:fldCharType="begin"/>
      </w:r>
      <w:r w:rsidR="001E1917">
        <w:instrText xml:space="preserve"> ADDIN EN.CITE &lt;EndNote&gt;&lt;Cite&gt;&lt;Author&gt;Driks&lt;/Author&gt;&lt;Year&gt;2007&lt;/Year&gt;&lt;RecNum&gt;6&lt;/RecNum&gt;&lt;DisplayText&gt;[13]&lt;/DisplayText&gt;&lt;record&gt;&lt;rec-number&gt;6&lt;/rec-number&gt;&lt;foreign-keys&gt;&lt;key app="EN" db-id="02sps2pse5vde9eszr6vesw82vsrpaeerdva"&gt;6&lt;/key&gt;&lt;/foreign-keys&gt;&lt;ref-type name="Journal Article"&gt;17&lt;/ref-type&gt;&lt;contributors&gt;&lt;authors&gt;&lt;author&gt;Driks, A.&lt;/author&gt;&lt;/authors&gt;&lt;/contributors&gt;&lt;auth-address&gt;Department of Microbiology and Immunology, Loyola University Medical Center, Maywood, IL 60153, USA. adriks@lumc.edu&lt;/auth-address&gt;&lt;titles&gt;&lt;title&gt;Surface appendages of bacterial spores&lt;/title&gt;&lt;secondary-title&gt;Mol Microbiol&lt;/secondary-title&gt;&lt;/titles&gt;&lt;periodical&gt;&lt;full-title&gt;Mol Microbiol&lt;/full-title&gt;&lt;/periodical&gt;&lt;pages&gt;623-5&lt;/pages&gt;&lt;volume&gt;63&lt;/volume&gt;&lt;number&gt;3&lt;/number&gt;&lt;keywords&gt;&lt;keyword&gt;Bacillus/chemistry/genetics/physiology/ultrastructure&lt;/keyword&gt;&lt;keyword&gt;Bacterial Proteins/chemistry/metabolism&lt;/keyword&gt;&lt;keyword&gt;Biodiversity&lt;/keyword&gt;&lt;keyword&gt;Clostridium/chemistry/genetics/*physiology/ultrastructure&lt;/keyword&gt;&lt;keyword&gt;Genetic Techniques&lt;/keyword&gt;&lt;keyword&gt;Spores, Bacterial/chemistry/metabolism/*ultrastructure&lt;/keyword&gt;&lt;/keywords&gt;&lt;dates&gt;&lt;year&gt;2007&lt;/year&gt;&lt;pub-dates&gt;&lt;date&gt;Feb&lt;/date&gt;&lt;/pub-dates&gt;&lt;/dates&gt;&lt;accession-num&gt;17302795&lt;/accession-num&gt;&lt;urls&gt;&lt;related-urls&gt;&lt;url&gt;http://www.ncbi.nlm.nih.gov/entrez/query.fcgi?cmd=Retrieve&amp;amp;db=PubMed&amp;amp;dopt=Citation&amp;amp;list_uids=17302795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3" \o "Driks, 2007 #6" </w:instrText>
      </w:r>
      <w:r w:rsidR="001E1917">
        <w:rPr>
          <w:noProof/>
        </w:rPr>
        <w:fldChar w:fldCharType="separate"/>
      </w:r>
      <w:r w:rsidR="001E1917">
        <w:rPr>
          <w:noProof/>
        </w:rPr>
        <w:t>13</w:t>
      </w:r>
      <w:r w:rsidR="001E1917">
        <w:rPr>
          <w:noProof/>
        </w:rPr>
        <w:fldChar w:fldCharType="end"/>
      </w:r>
      <w:r w:rsidR="001E1917">
        <w:rPr>
          <w:noProof/>
        </w:rPr>
        <w:t>]</w:t>
      </w:r>
      <w:r w:rsidR="001E1917">
        <w:fldChar w:fldCharType="end"/>
      </w:r>
      <w:del w:id="105" w:author="hqin" w:date="2011-11-20T19:52:00Z">
        <w:r w:rsidRPr="002A0697" w:rsidDel="005C2288">
          <w:rPr>
            <w:noProof/>
          </w:rPr>
          <w:delText>(21)</w:delText>
        </w:r>
      </w:del>
      <w:r w:rsidRPr="002A0697">
        <w:t>.</w:t>
      </w:r>
    </w:p>
    <w:p w14:paraId="4D56674F" w14:textId="77777777" w:rsidR="0036587D" w:rsidRDefault="001C7FC9">
      <w:pPr>
        <w:ind w:firstLine="720"/>
        <w:pPrChange w:id="106" w:author="hqin" w:date="2013-01-29T09:44:00Z">
          <w:pPr>
            <w:spacing w:line="480" w:lineRule="auto"/>
            <w:ind w:firstLine="720"/>
          </w:pPr>
        </w:pPrChange>
      </w:pPr>
      <w:r w:rsidRPr="002A0697">
        <w:t xml:space="preserve">A structure that is found in spores of all </w:t>
      </w:r>
      <w:ins w:id="107" w:author="MI" w:date="2011-11-29T19:08:00Z">
        <w:r w:rsidRPr="002A0697">
          <w:rPr>
            <w:i/>
          </w:rPr>
          <w:t>Bacill</w:t>
        </w:r>
        <w:r>
          <w:rPr>
            <w:i/>
          </w:rPr>
          <w:t>aceae</w:t>
        </w:r>
      </w:ins>
      <w:del w:id="108" w:author="MI" w:date="2011-11-29T19:08:00Z">
        <w:r w:rsidRPr="002A0697" w:rsidDel="009E22FA">
          <w:delText>Bacilli</w:delText>
        </w:r>
      </w:del>
      <w:r w:rsidRPr="002A0697">
        <w:t xml:space="preserve"> (and, indeed, Clostridia as far as is known) is the coat, a protein shell that encapsulates and protects the spore </w:t>
      </w:r>
      <w:r w:rsidR="001E1917">
        <w:fldChar w:fldCharType="begin">
          <w:fldData xml:space="preserve">PEVuZE5vdGU+PENpdGU+PEF1dGhvcj5IZW5yaXF1ZXM8L0F1dGhvcj48WWVhcj4yMDA3PC9ZZWFy
PjxSZWNOdW0+NTU8L1JlY051bT48RGlzcGxheVRleHQ+WzE0LTE3XTwvRGlzcGxheVRleHQ+PHJl
Y29yZD48cmVjLW51bWJlcj41NTwvcmVjLW51bWJlcj48Zm9yZWlnbi1rZXlzPjxrZXkgYXBwPSJF
TiIgZGItaWQ9IjAyc3BzMnBzZTV2ZGU5ZXN6cjZ2ZXN3ODJ2c3JwYWVlcmR2YSI+NTU8L2tleT48
L2ZvcmVpZ24ta2V5cz48cmVmLXR5cGUgbmFtZT0iSm91cm5hbCBBcnRpY2xlIj4xNzwvcmVmLXR5
cGU+PGNvbnRyaWJ1dG9ycz48YXV0aG9ycz48YXV0aG9yPkhlbnJpcXVlcywgQS4gTy48L2F1dGhv
cj48YXV0aG9yPk1vcmFuLCBDLiBQLiwgSnIuPC9hdXRob3I+PC9hdXRob3JzPjwvY29udHJpYnV0
b3JzPjxhdXRoLWFkZHJlc3M+SW5zdGl0dXRvIGRlIFRlY25vbG9naWEgUXVpbWljYSBlIEJpb2xv
Z2ljYSwgVW5pdmVyc2lkYWRlIE5vdmEgZGUgTGlzYm9hLCAyNzgxLTkwMSBPZWlyYXMgQ29kZXgs
IFBvcnR1Z2FsLiBhb2hAaXRxYi51bmwucHQ8L2F1dGgtYWRkcmVzcz48dGl0bGVzPjx0aXRsZT5T
dHJ1Y3R1cmUsIGFzc2VtYmx5LCBhbmQgZnVuY3Rpb24gb2YgdGhlIHNwb3JlIHN1cmZhY2UgbGF5
ZXJzPC90aXRsZT48c2Vjb25kYXJ5LXRpdGxlPkFubnUgUmV2IE1pY3JvYmlvbDwvc2Vjb25kYXJ5
LXRpdGxlPjwvdGl0bGVzPjxwZXJpb2RpY2FsPjxmdWxsLXRpdGxlPkFubnUgUmV2IE1pY3JvYmlv
bDwvZnVsbC10aXRsZT48L3BlcmlvZGljYWw+PHBhZ2VzPjU1NS04ODwvcGFnZXM+PHZvbHVtZT42
MTwvdm9sdW1lPjxrZXl3b3Jkcz48a2V5d29yZD5CYWNpbGx1cy9waHlzaW9sb2d5Lyp1bHRyYXN0
cnVjdHVyZTwva2V5d29yZD48a2V5d29yZD5CYWN0ZXJpYWwgUHJvdGVpbnMvYW5hbHlzaXMvcGh5
c2lvbG9neTwva2V5d29yZD48a2V5d29yZD5NdXJhbWlkYXNlL3BoYXJtYWNvbG9neTwva2V5d29y
ZD48a2V5d29yZD5RdW9ydW0gU2Vuc2luZzwva2V5d29yZD48a2V5d29yZD5TcG9yZXMsIEJhY3Rl
cmlhbC9jaGVtaXN0cnkvKnBoeXNpb2xvZ3kvKnVsdHJhc3RydWN0dXJlPC9rZXl3b3JkPjxrZXl3
b3JkPlN1cmZhY2UgUHJvcGVydGllczwva2V5d29yZD48L2tleXdvcmRzPjxkYXRlcz48eWVhcj4y
MDA3PC95ZWFyPjwvZGF0ZXM+PGFjY2Vzc2lvbi1udW0+MTgwMzU2MTA8L2FjY2Vzc2lvbi1udW0+
PHVybHM+PHJlbGF0ZWQtdXJscz48dXJsPmh0dHA6Ly93d3cubmNiaS5ubG0ubmloLmdvdi9lbnRy
ZXovcXVlcnkuZmNnaT9jbWQ9UmV0cmlldmUmYW1wO2RiPVB1Yk1lZCZhbXA7ZG9wdD1DaXRhdGlv
biZhbXA7bGlzdF91aWRzPTE4MDM1NjEwIDwvdXJsPjwvcmVsYXRlZC11cmxzPjwvdXJscz48L3Jl
Y29yZD48L0NpdGU+PENpdGU+PEF1dGhvcj5EcmlrczwvQXV0aG9yPjxZZWFyPjE5OTk8L1llYXI+
PFJlY051bT4zMDwvUmVjTnVtPjxyZWNvcmQ+PHJlYy1udW1iZXI+MzA8L3JlYy1udW1iZXI+PGZv
cmVpZ24ta2V5cz48a2V5IGFwcD0iRU4iIGRiLWlkPSIwMnNwczJwc2U1dmRlOWVzenI2dmVzdzgy
dnNycGFlZXJkdmEiPjMwPC9rZXk+PC9mb3JlaWduLWtleXM+PHJlZi10eXBlIG5hbWU9IkpvdXJu
YWwgQXJ0aWNsZSI+MTc8L3JlZi10eXBlPjxjb250cmlidXRvcnM+PGF1dGhvcnM+PGF1dGhvcj5E
cmlrcywgQS48L2F1dGhvcj48L2F1dGhvcnM+PC9jb250cmlidXRvcnM+PGF1dGgtYWRkcmVzcz5E
ZXBhcnRtZW50IG9mIE1pY3JvYmlvbG9neSBhbmQgSW1tdW5vbG9neSwgTG95b2xhIFVuaXZlcnNp
dHkgTWVkaWNhbCBDZW50ZXIsIE1heXdvb2QsIElsbGlub2lzIDYwMTUzLCBVU0EuYWRyaWtzQGx1
Yy5lZHU8L2F1dGgtYWRkcmVzcz48dGl0bGVzPjx0aXRsZT48c3R5bGUgZmFjZT0iaXRhbGljIiBm
b250PSJkZWZhdWx0IiBzaXplPSIxMDAlIj5CYWNpbGx1cyBzdWJ0aWxpczwvc3R5bGU+PHN0eWxl
IGZhY2U9Im5vcm1hbCIgZm9udD0iZGVmYXVsdCIgc2l6ZT0iMTAwJSI+IHNwb3JlIGNvYXQ8L3N0
eWxlPjwvdGl0bGU+PHNlY29uZGFyeS10aXRsZT5NaWNyb2Jpb2wgTW9sIEJpb2wgUmV2PC9zZWNv
bmRhcnktdGl0bGU+PC90aXRsZXM+PHBlcmlvZGljYWw+PGZ1bGwtdGl0bGU+TWljcm9iaW9sIE1v
bCBCaW9sIFJldjwvZnVsbC10aXRsZT48L3BlcmlvZGljYWw+PHBhZ2VzPjEtMjA8L3BhZ2VzPjx2
b2x1bWU+NjM8L3ZvbHVtZT48bnVtYmVyPjE8L251bWJlcj48a2V5d29yZHM+PGtleXdvcmQ+QmFj
aWxsdXMgc3VidGlsaXMvKnBoeXNpb2xvZ3k8L2tleXdvcmQ+PGtleXdvcmQ+QmFjdGVyaWFsIFBy
b3RlaW5zL3BoeXNpb2xvZ3k8L2tleXdvcmQ+PGtleXdvcmQ+RE5BLUJpbmRpbmcgUHJvdGVpbnMv
cGh5c2lvbG9neTwva2V5d29yZD48a2V5d29yZD5HZW5lIEV4cHJlc3Npb24gUmVndWxhdGlvbiwg
QmFjdGVyaWFsPC9rZXl3b3JkPjxrZXl3b3JkPkdlbmVzLCBCYWN0ZXJpYWwvZ2VuZXRpY3M8L2tl
eXdvcmQ+PGtleXdvcmQ+TWVtYnJhbmUgUHJvdGVpbnMvcGh5c2lvbG9neTwva2V5d29yZD48a2V5
d29yZD5Nb3JwaG9nZW5lc2lzPC9rZXl3b3JkPjxrZXl3b3JkPlByb3RlaW4gUHJvY2Vzc2luZywg
UG9zdC1UcmFuc2xhdGlvbmFsL3BoeXNpb2xvZ3k8L2tleXdvcmQ+PGtleXdvcmQ+KlNpZ21hIEZh
Y3Rvcjwva2V5d29yZD48a2V5d29yZD5TcG9yZXMsIEJhY3RlcmlhbC9jaGVtaXN0cnkvZ2VuZXRp
Y3MvKnBoeXNpb2xvZ3kvdWx0cmFzdHJ1Y3R1cmU8L2tleXdvcmQ+PGtleXdvcmQ+KlRyYW5zY3Jp
cHRpb24gRmFjdG9yczwva2V5d29yZD48L2tleXdvcmRzPjxkYXRlcz48eWVhcj4xOTk5PC95ZWFy
PjxwdWItZGF0ZXM+PGRhdGU+TWFyPC9kYXRlPjwvcHViLWRhdGVzPjwvZGF0ZXM+PGFjY2Vzc2lv
bi1udW0+MTAwNjY4Mjk8L2FjY2Vzc2lvbi1udW0+PHVybHM+PHJlbGF0ZWQtdXJscz48dXJsPmh0
dHA6Ly93d3cubmNiaS5ubG0ubmloLmdvdi9lbnRyZXovcXVlcnkuZmNnaT9jbWQ9UmV0cmlldmUm
YW1wO2RiPVB1Yk1lZCZhbXA7ZG9wdD1DaXRhdGlvbiZhbXA7bGlzdF91aWRzPTEwMDY2ODI5IDwv
dXJsPjwvcmVsYXRlZC11cmxzPjwvdXJscz48L3JlY29yZD48L0NpdGU+PENpdGU+PEF1dGhvcj5E
cmlrczwvQXV0aG9yPjxZZWFyPjIwMDI8L1llYXI+PFJlY051bT4xNzwvUmVjTnVtPjxyZWNvcmQ+
PHJlYy1udW1iZXI+MTc8L3JlYy1udW1iZXI+PGZvcmVpZ24ta2V5cz48a2V5IGFwcD0iRU4iIGRi
LWlkPSIwMnNwczJwc2U1dmRlOWVzenI2dmVzdzgydnNycGFlZXJkdmEiPjE3PC9rZXk+PC9mb3Jl
aWduLWtleXM+PHJlZi10eXBlIG5hbWU9IkpvdXJuYWwgQXJ0aWNsZSI+MTc8L3JlZi10eXBlPjxj
b250cmlidXRvcnM+PGF1dGhvcnM+PGF1dGhvcj5EcmlrcywgQS48L2F1dGhvcj48L2F1dGhvcnM+
PC9jb250cmlidXRvcnM+PGF1dGgtYWRkcmVzcz5EZXB0IG9mIE1pY3JvYmlvbG9neSBhbmQgSW1t
dW5vbG9neSwgTG95b2xhIFVuaXZlcnNpdHkgTWVkaWNhbCBDZW50ZXIsIDIxNjAgU291dGggRmly
c3QgQXZlLCBNYXl3b29kLCBJTCA2MDE1MywgVVNBLiBhZHJpa3NAbHVtYy5lZHU8L2F1dGgtYWRk
cmVzcz48dGl0bGVzPjx0aXRsZT5NYXhpbXVtIHNoaWVsZHM6IHRoZSBhc3NlbWJseSBhbmQgZnVu
Y3Rpb24gb2YgdGhlIGJhY3RlcmlhbCBzcG9yZSBjb2F0PC90aXRsZT48c2Vjb25kYXJ5LXRpdGxl
PlRyZW5kcyBNaWNyb2Jpb2w8L3NlY29uZGFyeS10aXRsZT48L3RpdGxlcz48cGVyaW9kaWNhbD48
ZnVsbC10aXRsZT5UcmVuZHMgTWljcm9iaW9sPC9mdWxsLXRpdGxlPjwvcGVyaW9kaWNhbD48cGFn
ZXM+MjUxLTQ8L3BhZ2VzPjx2b2x1bWU+MTA8L3ZvbHVtZT48bnVtYmVyPjY8L251bWJlcj48a2V5
d29yZHM+PGtleXdvcmQ+QmFjaWxsdXMgYW50aHJhY2lzL3BoeXNpb2xvZ3k8L2tleXdvcmQ+PGtl
eXdvcmQ+QmFjaWxsdXMgc3VidGlsaXMvKnBoeXNpb2xvZ3k8L2tleXdvcmQ+PGtleXdvcmQ+QmFj
dGVyaWFsIFByb3RlaW5zL21ldGFib2xpc20vKnBoeXNpb2xvZ3k8L2tleXdvcmQ+PGtleXdvcmQ+
QmlvbG9naWNhbCBXYXJmYXJlPC9rZXl3b3JkPjxrZXl3b3JkPk1vZGVscywgQmlvbG9naWNhbDwv
a2V5d29yZD48a2V5d29yZD5Nb3JwaG9nZW5lc2lzPC9rZXl3b3JkPjxrZXl3b3JkPipTaWdtYSBG
YWN0b3I8L2tleXdvcmQ+PGtleXdvcmQ+U3BvcmVzLCBCYWN0ZXJpYWwvbWV0YWJvbGlzbS8qdWx0
cmFzdHJ1Y3R1cmU8L2tleXdvcmQ+PGtleXdvcmQ+KlRyYW5zY3JpcHRpb24gRmFjdG9yczwva2V5
d29yZD48L2tleXdvcmRzPjxkYXRlcz48eWVhcj4yMDAyPC95ZWFyPjxwdWItZGF0ZXM+PGRhdGU+
SnVuPC9kYXRlPjwvcHViLWRhdGVzPjwvZGF0ZXM+PGFjY2Vzc2lvbi1udW0+MTIwODg2NTA8L2Fj
Y2Vzc2lvbi1udW0+PHVybHM+PHJlbGF0ZWQtdXJscz48dXJsPmh0dHA6Ly93d3cubmNiaS5ubG0u
bmloLmdvdi9lbnRyZXovcXVlcnkuZmNnaT9jbWQ9UmV0cmlldmUmYW1wO2RiPVB1Yk1lZCZhbXA7
ZG9wdD1DaXRhdGlvbiZhbXA7bGlzdF91aWRzPTEyMDg4NjUwIDwvdXJsPjwvcmVsYXRlZC11cmxz
PjwvdXJscz48L3JlY29yZD48L0NpdGU+PENpdGU+PEF1dGhvcj5EcmlrczwvQXV0aG9yPjxZZWFy
PjIwMDk8L1llYXI+PFJlY051bT4yMTI8L1JlY051bT48cmVjb3JkPjxyZWMtbnVtYmVyPjIxMjwv
cmVjLW51bWJlcj48Zm9yZWlnbi1rZXlzPjxrZXkgYXBwPSJFTiIgZGItaWQ9IjAyc3BzMnBzZTV2
ZGU5ZXN6cjZ2ZXN3ODJ2c3JwYWVlcmR2YSI+MjEyPC9rZXk+PC9mb3JlaWduLWtleXM+PHJlZi10
eXBlIG5hbWU9IkJvb2sgU2VjdGlvbiI+NTwvcmVmLXR5cGU+PGNvbnRyaWJ1dG9ycz48YXV0aG9y
cz48YXV0aG9yPkRyaWtzLCBBLiA8L2F1dGhvcj48YXV0aG9yPk1hbGxvenppLCBNPC9hdXRob3I+
PC9hdXRob3JzPjxzZWNvbmRhcnktYXV0aG9ycz48YXV0aG9yPk4uIEJlcmdtYW48L2F1dGhvcj48
L3NlY29uZGFyeS1hdXRob3JzPjwvY29udHJpYnV0b3JzPjx0aXRsZXM+PHRpdGxlPjxzdHlsZSBm
YWNlPSJub3JtYWwiIGZvbnQ9ImRlZmF1bHQiIHNpemU9IjEwMCUiPk91dGVyIHN0cnVjdHVyZXMg
b2YgdGhlIDwvc3R5bGU+PHN0eWxlIGZhY2U9Iml0YWxpYyIgZm9udD0iZGVmYXVsdCIgc2l6ZT0i
MTAwJSI+QmFjaWxsdXMgYW50aHJhY2lzPC9zdHlsZT48c3R5bGUgZmFjZT0ibm9ybWFsIiBmb250
PSJkZWZhdWx0IiBzaXplPSIxMDAlIj4gc3BvcmUuPC9zdHlsZT48L3RpdGxlPjxzZWNvbmRhcnkt
dGl0bGU+QmFjaWxsdXMgYW50aHJhY2lzIGFuZCBBbnRocmF4PC9zZWNvbmRhcnktdGl0bGU+PC90
aXRsZXM+PGRhdGVzPjx5ZWFyPjIwMDk8L3llYXI+PC9kYXRlcz48cHViLWxvY2F0aW9uPk5ldyBK
ZXJzZXk8L3B1Yi1sb2NhdGlvbj48cHVibGlzaGVyPkpvaG4gV2lsZXkgJmFtcDsgU29uczwvcHVi
bGlzaGVyPjx1cmxzPjwvdXJscz48L3JlY29yZD48L0NpdGU+PC9FbmROb3RlPn==
</w:fldData>
        </w:fldChar>
      </w:r>
      <w:r w:rsidR="001E1917">
        <w:instrText xml:space="preserve"> ADDIN EN.CITE </w:instrText>
      </w:r>
      <w:r w:rsidR="001E1917">
        <w:fldChar w:fldCharType="begin">
          <w:fldData xml:space="preserve">PEVuZE5vdGU+PENpdGU+PEF1dGhvcj5IZW5yaXF1ZXM8L0F1dGhvcj48WWVhcj4yMDA3PC9ZZWFy
PjxSZWNOdW0+NTU8L1JlY051bT48RGlzcGxheVRleHQ+WzE0LTE3XTwvRGlzcGxheVRleHQ+PHJl
Y29yZD48cmVjLW51bWJlcj41NTwvcmVjLW51bWJlcj48Zm9yZWlnbi1rZXlzPjxrZXkgYXBwPSJF
TiIgZGItaWQ9IjAyc3BzMnBzZTV2ZGU5ZXN6cjZ2ZXN3ODJ2c3JwYWVlcmR2YSI+NTU8L2tleT48
L2ZvcmVpZ24ta2V5cz48cmVmLXR5cGUgbmFtZT0iSm91cm5hbCBBcnRpY2xlIj4xNzwvcmVmLXR5
cGU+PGNvbnRyaWJ1dG9ycz48YXV0aG9ycz48YXV0aG9yPkhlbnJpcXVlcywgQS4gTy48L2F1dGhv
cj48YXV0aG9yPk1vcmFuLCBDLiBQLiwgSnIuPC9hdXRob3I+PC9hdXRob3JzPjwvY29udHJpYnV0
b3JzPjxhdXRoLWFkZHJlc3M+SW5zdGl0dXRvIGRlIFRlY25vbG9naWEgUXVpbWljYSBlIEJpb2xv
Z2ljYSwgVW5pdmVyc2lkYWRlIE5vdmEgZGUgTGlzYm9hLCAyNzgxLTkwMSBPZWlyYXMgQ29kZXgs
IFBvcnR1Z2FsLiBhb2hAaXRxYi51bmwucHQ8L2F1dGgtYWRkcmVzcz48dGl0bGVzPjx0aXRsZT5T
dHJ1Y3R1cmUsIGFzc2VtYmx5LCBhbmQgZnVuY3Rpb24gb2YgdGhlIHNwb3JlIHN1cmZhY2UgbGF5
ZXJzPC90aXRsZT48c2Vjb25kYXJ5LXRpdGxlPkFubnUgUmV2IE1pY3JvYmlvbDwvc2Vjb25kYXJ5
LXRpdGxlPjwvdGl0bGVzPjxwZXJpb2RpY2FsPjxmdWxsLXRpdGxlPkFubnUgUmV2IE1pY3JvYmlv
bDwvZnVsbC10aXRsZT48L3BlcmlvZGljYWw+PHBhZ2VzPjU1NS04ODwvcGFnZXM+PHZvbHVtZT42
MTwvdm9sdW1lPjxrZXl3b3Jkcz48a2V5d29yZD5CYWNpbGx1cy9waHlzaW9sb2d5Lyp1bHRyYXN0
cnVjdHVyZTwva2V5d29yZD48a2V5d29yZD5CYWN0ZXJpYWwgUHJvdGVpbnMvYW5hbHlzaXMvcGh5
c2lvbG9neTwva2V5d29yZD48a2V5d29yZD5NdXJhbWlkYXNlL3BoYXJtYWNvbG9neTwva2V5d29y
ZD48a2V5d29yZD5RdW9ydW0gU2Vuc2luZzwva2V5d29yZD48a2V5d29yZD5TcG9yZXMsIEJhY3Rl
cmlhbC9jaGVtaXN0cnkvKnBoeXNpb2xvZ3kvKnVsdHJhc3RydWN0dXJlPC9rZXl3b3JkPjxrZXl3
b3JkPlN1cmZhY2UgUHJvcGVydGllczwva2V5d29yZD48L2tleXdvcmRzPjxkYXRlcz48eWVhcj4y
MDA3PC95ZWFyPjwvZGF0ZXM+PGFjY2Vzc2lvbi1udW0+MTgwMzU2MTA8L2FjY2Vzc2lvbi1udW0+
PHVybHM+PHJlbGF0ZWQtdXJscz48dXJsPmh0dHA6Ly93d3cubmNiaS5ubG0ubmloLmdvdi9lbnRy
ZXovcXVlcnkuZmNnaT9jbWQ9UmV0cmlldmUmYW1wO2RiPVB1Yk1lZCZhbXA7ZG9wdD1DaXRhdGlv
biZhbXA7bGlzdF91aWRzPTE4MDM1NjEwIDwvdXJsPjwvcmVsYXRlZC11cmxzPjwvdXJscz48L3Jl
Y29yZD48L0NpdGU+PENpdGU+PEF1dGhvcj5EcmlrczwvQXV0aG9yPjxZZWFyPjE5OTk8L1llYXI+
PFJlY051bT4zMDwvUmVjTnVtPjxyZWNvcmQ+PHJlYy1udW1iZXI+MzA8L3JlYy1udW1iZXI+PGZv
cmVpZ24ta2V5cz48a2V5IGFwcD0iRU4iIGRiLWlkPSIwMnNwczJwc2U1dmRlOWVzenI2dmVzdzgy
dnNycGFlZXJkdmEiPjMwPC9rZXk+PC9mb3JlaWduLWtleXM+PHJlZi10eXBlIG5hbWU9IkpvdXJu
YWwgQXJ0aWNsZSI+MTc8L3JlZi10eXBlPjxjb250cmlidXRvcnM+PGF1dGhvcnM+PGF1dGhvcj5E
cmlrcywgQS48L2F1dGhvcj48L2F1dGhvcnM+PC9jb250cmlidXRvcnM+PGF1dGgtYWRkcmVzcz5E
ZXBhcnRtZW50IG9mIE1pY3JvYmlvbG9neSBhbmQgSW1tdW5vbG9neSwgTG95b2xhIFVuaXZlcnNp
dHkgTWVkaWNhbCBDZW50ZXIsIE1heXdvb2QsIElsbGlub2lzIDYwMTUzLCBVU0EuYWRyaWtzQGx1
Yy5lZHU8L2F1dGgtYWRkcmVzcz48dGl0bGVzPjx0aXRsZT48c3R5bGUgZmFjZT0iaXRhbGljIiBm
b250PSJkZWZhdWx0IiBzaXplPSIxMDAlIj5CYWNpbGx1cyBzdWJ0aWxpczwvc3R5bGU+PHN0eWxl
IGZhY2U9Im5vcm1hbCIgZm9udD0iZGVmYXVsdCIgc2l6ZT0iMTAwJSI+IHNwb3JlIGNvYXQ8L3N0
eWxlPjwvdGl0bGU+PHNlY29uZGFyeS10aXRsZT5NaWNyb2Jpb2wgTW9sIEJpb2wgUmV2PC9zZWNv
bmRhcnktdGl0bGU+PC90aXRsZXM+PHBlcmlvZGljYWw+PGZ1bGwtdGl0bGU+TWljcm9iaW9sIE1v
bCBCaW9sIFJldjwvZnVsbC10aXRsZT48L3BlcmlvZGljYWw+PHBhZ2VzPjEtMjA8L3BhZ2VzPjx2
b2x1bWU+NjM8L3ZvbHVtZT48bnVtYmVyPjE8L251bWJlcj48a2V5d29yZHM+PGtleXdvcmQ+QmFj
aWxsdXMgc3VidGlsaXMvKnBoeXNpb2xvZ3k8L2tleXdvcmQ+PGtleXdvcmQ+QmFjdGVyaWFsIFBy
b3RlaW5zL3BoeXNpb2xvZ3k8L2tleXdvcmQ+PGtleXdvcmQ+RE5BLUJpbmRpbmcgUHJvdGVpbnMv
cGh5c2lvbG9neTwva2V5d29yZD48a2V5d29yZD5HZW5lIEV4cHJlc3Npb24gUmVndWxhdGlvbiwg
QmFjdGVyaWFsPC9rZXl3b3JkPjxrZXl3b3JkPkdlbmVzLCBCYWN0ZXJpYWwvZ2VuZXRpY3M8L2tl
eXdvcmQ+PGtleXdvcmQ+TWVtYnJhbmUgUHJvdGVpbnMvcGh5c2lvbG9neTwva2V5d29yZD48a2V5
d29yZD5Nb3JwaG9nZW5lc2lzPC9rZXl3b3JkPjxrZXl3b3JkPlByb3RlaW4gUHJvY2Vzc2luZywg
UG9zdC1UcmFuc2xhdGlvbmFsL3BoeXNpb2xvZ3k8L2tleXdvcmQ+PGtleXdvcmQ+KlNpZ21hIEZh
Y3Rvcjwva2V5d29yZD48a2V5d29yZD5TcG9yZXMsIEJhY3RlcmlhbC9jaGVtaXN0cnkvZ2VuZXRp
Y3MvKnBoeXNpb2xvZ3kvdWx0cmFzdHJ1Y3R1cmU8L2tleXdvcmQ+PGtleXdvcmQ+KlRyYW5zY3Jp
cHRpb24gRmFjdG9yczwva2V5d29yZD48L2tleXdvcmRzPjxkYXRlcz48eWVhcj4xOTk5PC95ZWFy
PjxwdWItZGF0ZXM+PGRhdGU+TWFyPC9kYXRlPjwvcHViLWRhdGVzPjwvZGF0ZXM+PGFjY2Vzc2lv
bi1udW0+MTAwNjY4Mjk8L2FjY2Vzc2lvbi1udW0+PHVybHM+PHJlbGF0ZWQtdXJscz48dXJsPmh0
dHA6Ly93d3cubmNiaS5ubG0ubmloLmdvdi9lbnRyZXovcXVlcnkuZmNnaT9jbWQ9UmV0cmlldmUm
YW1wO2RiPVB1Yk1lZCZhbXA7ZG9wdD1DaXRhdGlvbiZhbXA7bGlzdF91aWRzPTEwMDY2ODI5IDwv
dXJsPjwvcmVsYXRlZC11cmxzPjwvdXJscz48L3JlY29yZD48L0NpdGU+PENpdGU+PEF1dGhvcj5E
cmlrczwvQXV0aG9yPjxZZWFyPjIwMDI8L1llYXI+PFJlY051bT4xNzwvUmVjTnVtPjxyZWNvcmQ+
PHJlYy1udW1iZXI+MTc8L3JlYy1udW1iZXI+PGZvcmVpZ24ta2V5cz48a2V5IGFwcD0iRU4iIGRi
LWlkPSIwMnNwczJwc2U1dmRlOWVzenI2dmVzdzgydnNycGFlZXJkdmEiPjE3PC9rZXk+PC9mb3Jl
aWduLWtleXM+PHJlZi10eXBlIG5hbWU9IkpvdXJuYWwgQXJ0aWNsZSI+MTc8L3JlZi10eXBlPjxj
b250cmlidXRvcnM+PGF1dGhvcnM+PGF1dGhvcj5EcmlrcywgQS48L2F1dGhvcj48L2F1dGhvcnM+
PC9jb250cmlidXRvcnM+PGF1dGgtYWRkcmVzcz5EZXB0IG9mIE1pY3JvYmlvbG9neSBhbmQgSW1t
dW5vbG9neSwgTG95b2xhIFVuaXZlcnNpdHkgTWVkaWNhbCBDZW50ZXIsIDIxNjAgU291dGggRmly
c3QgQXZlLCBNYXl3b29kLCBJTCA2MDE1MywgVVNBLiBhZHJpa3NAbHVtYy5lZHU8L2F1dGgtYWRk
cmVzcz48dGl0bGVzPjx0aXRsZT5NYXhpbXVtIHNoaWVsZHM6IHRoZSBhc3NlbWJseSBhbmQgZnVu
Y3Rpb24gb2YgdGhlIGJhY3RlcmlhbCBzcG9yZSBjb2F0PC90aXRsZT48c2Vjb25kYXJ5LXRpdGxl
PlRyZW5kcyBNaWNyb2Jpb2w8L3NlY29uZGFyeS10aXRsZT48L3RpdGxlcz48cGVyaW9kaWNhbD48
ZnVsbC10aXRsZT5UcmVuZHMgTWljcm9iaW9sPC9mdWxsLXRpdGxlPjwvcGVyaW9kaWNhbD48cGFn
ZXM+MjUxLTQ8L3BhZ2VzPjx2b2x1bWU+MTA8L3ZvbHVtZT48bnVtYmVyPjY8L251bWJlcj48a2V5
d29yZHM+PGtleXdvcmQ+QmFjaWxsdXMgYW50aHJhY2lzL3BoeXNpb2xvZ3k8L2tleXdvcmQ+PGtl
eXdvcmQ+QmFjaWxsdXMgc3VidGlsaXMvKnBoeXNpb2xvZ3k8L2tleXdvcmQ+PGtleXdvcmQ+QmFj
dGVyaWFsIFByb3RlaW5zL21ldGFib2xpc20vKnBoeXNpb2xvZ3k8L2tleXdvcmQ+PGtleXdvcmQ+
QmlvbG9naWNhbCBXYXJmYXJlPC9rZXl3b3JkPjxrZXl3b3JkPk1vZGVscywgQmlvbG9naWNhbDwv
a2V5d29yZD48a2V5d29yZD5Nb3JwaG9nZW5lc2lzPC9rZXl3b3JkPjxrZXl3b3JkPipTaWdtYSBG
YWN0b3I8L2tleXdvcmQ+PGtleXdvcmQ+U3BvcmVzLCBCYWN0ZXJpYWwvbWV0YWJvbGlzbS8qdWx0
cmFzdHJ1Y3R1cmU8L2tleXdvcmQ+PGtleXdvcmQ+KlRyYW5zY3JpcHRpb24gRmFjdG9yczwva2V5
d29yZD48L2tleXdvcmRzPjxkYXRlcz48eWVhcj4yMDAyPC95ZWFyPjxwdWItZGF0ZXM+PGRhdGU+
SnVuPC9kYXRlPjwvcHViLWRhdGVzPjwvZGF0ZXM+PGFjY2Vzc2lvbi1udW0+MTIwODg2NTA8L2Fj
Y2Vzc2lvbi1udW0+PHVybHM+PHJlbGF0ZWQtdXJscz48dXJsPmh0dHA6Ly93d3cubmNiaS5ubG0u
bmloLmdvdi9lbnRyZXovcXVlcnkuZmNnaT9jbWQ9UmV0cmlldmUmYW1wO2RiPVB1Yk1lZCZhbXA7
ZG9wdD1DaXRhdGlvbiZhbXA7bGlzdF91aWRzPTEyMDg4NjUwIDwvdXJsPjwvcmVsYXRlZC11cmxz
PjwvdXJscz48L3JlY29yZD48L0NpdGU+PENpdGU+PEF1dGhvcj5EcmlrczwvQXV0aG9yPjxZZWFy
PjIwMDk8L1llYXI+PFJlY051bT4yMTI8L1JlY051bT48cmVjb3JkPjxyZWMtbnVtYmVyPjIxMjwv
cmVjLW51bWJlcj48Zm9yZWlnbi1rZXlzPjxrZXkgYXBwPSJFTiIgZGItaWQ9IjAyc3BzMnBzZTV2
ZGU5ZXN6cjZ2ZXN3ODJ2c3JwYWVlcmR2YSI+MjEyPC9rZXk+PC9mb3JlaWduLWtleXM+PHJlZi10
eXBlIG5hbWU9IkJvb2sgU2VjdGlvbiI+NTwvcmVmLXR5cGU+PGNvbnRyaWJ1dG9ycz48YXV0aG9y
cz48YXV0aG9yPkRyaWtzLCBBLiA8L2F1dGhvcj48YXV0aG9yPk1hbGxvenppLCBNPC9hdXRob3I+
PC9hdXRob3JzPjxzZWNvbmRhcnktYXV0aG9ycz48YXV0aG9yPk4uIEJlcmdtYW48L2F1dGhvcj48
L3NlY29uZGFyeS1hdXRob3JzPjwvY29udHJpYnV0b3JzPjx0aXRsZXM+PHRpdGxlPjxzdHlsZSBm
YWNlPSJub3JtYWwiIGZvbnQ9ImRlZmF1bHQiIHNpemU9IjEwMCUiPk91dGVyIHN0cnVjdHVyZXMg
b2YgdGhlIDwvc3R5bGU+PHN0eWxlIGZhY2U9Iml0YWxpYyIgZm9udD0iZGVmYXVsdCIgc2l6ZT0i
MTAwJSI+QmFjaWxsdXMgYW50aHJhY2lzPC9zdHlsZT48c3R5bGUgZmFjZT0ibm9ybWFsIiBmb250
PSJkZWZhdWx0IiBzaXplPSIxMDAlIj4gc3BvcmUuPC9zdHlsZT48L3RpdGxlPjxzZWNvbmRhcnkt
dGl0bGU+QmFjaWxsdXMgYW50aHJhY2lzIGFuZCBBbnRocmF4PC9zZWNvbmRhcnktdGl0bGU+PC90
aXRsZXM+PGRhdGVzPjx5ZWFyPjIwMDk8L3llYXI+PC9kYXRlcz48cHViLWxvY2F0aW9uPk5ldyBK
ZXJzZXk8L3B1Yi1sb2NhdGlvbj48cHVibGlzaGVyPkpvaG4gV2lsZXkgJmFtcDsgU29uczwvcHVi
bGlzaGVyPjx1cmxzPjwvdXJscz48L3JlY29yZD48L0NpdGU+PC9FbmROb3RlPn==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4" \o "Henriques, 2007 #55" </w:instrText>
      </w:r>
      <w:r w:rsidR="001E1917">
        <w:rPr>
          <w:noProof/>
        </w:rPr>
        <w:fldChar w:fldCharType="separate"/>
      </w:r>
      <w:r w:rsidR="001E1917">
        <w:rPr>
          <w:noProof/>
        </w:rPr>
        <w:t>14-17</w:t>
      </w:r>
      <w:r w:rsidR="001E1917">
        <w:rPr>
          <w:noProof/>
        </w:rPr>
        <w:fldChar w:fldCharType="end"/>
      </w:r>
      <w:r w:rsidR="001E1917">
        <w:rPr>
          <w:noProof/>
        </w:rPr>
        <w:t>]</w:t>
      </w:r>
      <w:r w:rsidR="001E1917">
        <w:fldChar w:fldCharType="end"/>
      </w:r>
      <w:del w:id="109" w:author="hqin" w:date="2011-11-20T19:52:00Z">
        <w:r w:rsidRPr="002A0697" w:rsidDel="005C2288">
          <w:rPr>
            <w:noProof/>
          </w:rPr>
          <w:delText>(16, 18, 22, 30)</w:delText>
        </w:r>
      </w:del>
      <w:r w:rsidRPr="002A0697">
        <w:t xml:space="preserve">. In species where it is the outermost spore structure (see below), the coat has the important role of interacting directly with surfaces in the environment. For example, proteins on the coat surface play a critical role in the adhesive properties of the spore </w:t>
      </w:r>
      <w:r w:rsidR="001E1917">
        <w:fldChar w:fldCharType="begin"/>
      </w:r>
      <w:r w:rsidR="001E1917">
        <w:instrText xml:space="preserve"> ADDIN EN.CITE &lt;EndNote&gt;&lt;Cite&gt;&lt;Author&gt;Chen&lt;/Author&gt;&lt;Year&gt;2010&lt;/Year&gt;&lt;RecNum&gt;236&lt;/RecNum&gt;&lt;DisplayText&gt;[18]&lt;/DisplayText&gt;&lt;record&gt;&lt;rec-number&gt;236&lt;/rec-number&gt;&lt;foreign-keys&gt;&lt;key app="EN" db-id="02sps2pse5vde9eszr6vesw82vsrpaeerdva"&gt;236&lt;/key&gt;&lt;/foreign-keys&gt;&lt;ref-type name="Journal Article"&gt;17&lt;/ref-type&gt;&lt;contributors&gt;&lt;authors&gt;&lt;author&gt;Chen,G.&lt;/author&gt;&lt;author&gt;Driks, A.&lt;/author&gt;&lt;author&gt;Tawfig, K.&lt;/author&gt;&lt;author&gt;Mallozzi, M.&lt;/author&gt;&lt;author&gt;Patil, S.&lt;/author&gt;&lt;/authors&gt;&lt;/contributors&gt;&lt;titles&gt;&lt;title&gt;&lt;style face="italic" font="default" size="100%"&gt;Bacillus anthracis&lt;/style&gt;&lt;style face="normal" font="default" size="100%"&gt; and &lt;/style&gt;&lt;style face="italic" font="default" size="100%"&gt;Bacillus subtilis&lt;/style&gt;&lt;style face="normal" font="default" size="100%"&gt; Spore surface properties and transport.&lt;/style&gt;&lt;/title&gt;&lt;secondary-title&gt; Colloids and Surfaces B: Biointerfaces&lt;/secondary-title&gt;&lt;/titles&gt;&lt;pages&gt;512-8&lt;/pages&gt;&lt;volume&gt;76&lt;/volume&gt;&lt;number&gt;2&lt;/number&gt;&lt;keywords&gt;&lt;keyword&gt;Bacillus anthracis/*chemistry/*physiology&lt;/keyword&gt;&lt;keyword&gt;Bacillus subtilis/*chemistry/*physiology&lt;/keyword&gt;&lt;keyword&gt;Bacterial Adhesion/physiology&lt;/keyword&gt;&lt;keyword&gt;Porosity&lt;/keyword&gt;&lt;keyword&gt;Spores, Bacterial/physiology&lt;/keyword&gt;&lt;keyword&gt;Surface Properties&lt;/keyword&gt;&lt;keyword&gt;Thermodynamics&lt;/keyword&gt;&lt;/keywords&gt;&lt;dates&gt;&lt;year&gt;2010&lt;/year&gt;&lt;/dates&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8" \o "Chen, 2010 #236" </w:instrText>
      </w:r>
      <w:r w:rsidR="001E1917">
        <w:rPr>
          <w:noProof/>
        </w:rPr>
        <w:fldChar w:fldCharType="separate"/>
      </w:r>
      <w:r w:rsidR="001E1917">
        <w:rPr>
          <w:noProof/>
        </w:rPr>
        <w:t>18</w:t>
      </w:r>
      <w:r w:rsidR="001E1917">
        <w:rPr>
          <w:noProof/>
        </w:rPr>
        <w:fldChar w:fldCharType="end"/>
      </w:r>
      <w:r w:rsidR="001E1917">
        <w:rPr>
          <w:noProof/>
        </w:rPr>
        <w:t>]</w:t>
      </w:r>
      <w:r w:rsidR="001E1917">
        <w:fldChar w:fldCharType="end"/>
      </w:r>
      <w:del w:id="110" w:author="hqin" w:date="2011-11-20T19:52:00Z">
        <w:r w:rsidRPr="002A0697" w:rsidDel="005C2288">
          <w:rPr>
            <w:noProof/>
          </w:rPr>
          <w:delText>(12)</w:delText>
        </w:r>
      </w:del>
      <w:r w:rsidRPr="002A0697">
        <w:t xml:space="preserve">. </w:t>
      </w:r>
      <w:ins w:id="111" w:author="Daria Clegg" w:date="2013-02-01T09:34:00Z">
        <w:r w:rsidR="00251FE9">
          <w:t xml:space="preserve">It is likely that there are other roles for </w:t>
        </w:r>
        <w:r w:rsidR="00C44BCB">
          <w:t>coat interactions with the environment but they remain undescribed</w:t>
        </w:r>
      </w:ins>
      <w:del w:id="112" w:author="Daria Clegg" w:date="2013-02-01T09:37:00Z">
        <w:r w:rsidRPr="002A0697" w:rsidDel="00C44BCB">
          <w:delText>Other roles for the coat</w:delText>
        </w:r>
      </w:del>
      <w:del w:id="113" w:author="Daria Clegg" w:date="2013-02-01T09:33:00Z">
        <w:r w:rsidRPr="002A0697" w:rsidDel="00251FE9">
          <w:delText xml:space="preserve"> in</w:delText>
        </w:r>
      </w:del>
      <w:del w:id="114" w:author="Daria Clegg" w:date="2013-02-01T09:36:00Z">
        <w:r w:rsidRPr="002A0697" w:rsidDel="00C44BCB">
          <w:delText xml:space="preserve"> interactions with the environment are likely but remain undescribed</w:delText>
        </w:r>
      </w:del>
      <w:r w:rsidRPr="002A0697">
        <w:t xml:space="preserve"> </w:t>
      </w:r>
      <w:r w:rsidR="001E1917">
        <w:fldChar w:fldCharType="begin">
          <w:fldData xml:space="preserve">PEVuZE5vdGU+PENpdGU+PEF1dGhvcj5EcmlrczwvQXV0aG9yPjxZZWFyPjE5OTk8L1llYXI+PFJl
Y051bT4zMDwvUmVjTnVtPjxEaXNwbGF5VGV4dD5bMTUsIDE4LTIyXTwvRGlzcGxheVRleHQ+PHJl
Y29yZD48cmVjLW51bWJlcj4zMDwvcmVjLW51bWJlcj48Zm9yZWlnbi1rZXlzPjxrZXkgYXBwPSJF
TiIgZGItaWQ9IjAyc3BzMnBzZTV2ZGU5ZXN6cjZ2ZXN3ODJ2c3JwYWVlcmR2YSI+MzA8L2tleT48
L2ZvcmVpZ24ta2V5cz48cmVmLXR5cGUgbmFtZT0iSm91cm5hbCBBcnRpY2xlIj4xNzwvcmVmLXR5
cGU+PGNvbnRyaWJ1dG9ycz48YXV0aG9ycz48YXV0aG9yPkRyaWtzLCBBLjwvYXV0aG9yPjwvYXV0
aG9ycz48L2NvbnRyaWJ1dG9ycz48YXV0aC1hZGRyZXNzPkRlcGFydG1lbnQgb2YgTWljcm9iaW9s
b2d5IGFuZCBJbW11bm9sb2d5LCBMb3lvbGEgVW5pdmVyc2l0eSBNZWRpY2FsIENlbnRlciwgTWF5
d29vZCwgSWxsaW5vaXMgNjAxNTMsIFVTQS5hZHJpa3NAbHVjLmVkdTwvYXV0aC1hZGRyZXNzPjx0
aXRsZXM+PHRpdGxlPjxzdHlsZSBmYWNlPSJpdGFsaWMiIGZvbnQ9ImRlZmF1bHQiIHNpemU9IjEw
MCUiPkJhY2lsbHVzIHN1YnRpbGlzPC9zdHlsZT48c3R5bGUgZmFjZT0ibm9ybWFsIiBmb250PSJk
ZWZhdWx0IiBzaXplPSIxMDAlIj4gc3BvcmUgY29hdDwvc3R5bGU+PC90aXRsZT48c2Vjb25kYXJ5
LXRpdGxlPk1pY3JvYmlvbCBNb2wgQmlvbCBSZXY8L3NlY29uZGFyeS10aXRsZT48L3RpdGxlcz48
cGVyaW9kaWNhbD48ZnVsbC10aXRsZT5NaWNyb2Jpb2wgTW9sIEJpb2wgUmV2PC9mdWxsLXRpdGxl
PjwvcGVyaW9kaWNhbD48cGFnZXM+MS0yMDwvcGFnZXM+PHZvbHVtZT42Mzwvdm9sdW1lPjxudW1i
ZXI+MTwvbnVtYmVyPjxrZXl3b3Jkcz48a2V5d29yZD5CYWNpbGx1cyBzdWJ0aWxpcy8qcGh5c2lv
bG9neTwva2V5d29yZD48a2V5d29yZD5CYWN0ZXJpYWwgUHJvdGVpbnMvcGh5c2lvbG9neTwva2V5
d29yZD48a2V5d29yZD5ETkEtQmluZGluZyBQcm90ZWlucy9waHlzaW9sb2d5PC9rZXl3b3JkPjxr
ZXl3b3JkPkdlbmUgRXhwcmVzc2lvbiBSZWd1bGF0aW9uLCBCYWN0ZXJpYWw8L2tleXdvcmQ+PGtl
eXdvcmQ+R2VuZXMsIEJhY3RlcmlhbC9nZW5ldGljczwva2V5d29yZD48a2V5d29yZD5NZW1icmFu
ZSBQcm90ZWlucy9waHlzaW9sb2d5PC9rZXl3b3JkPjxrZXl3b3JkPk1vcnBob2dlbmVzaXM8L2tl
eXdvcmQ+PGtleXdvcmQ+UHJvdGVpbiBQcm9jZXNzaW5nLCBQb3N0LVRyYW5zbGF0aW9uYWwvcGh5
c2lvbG9neTwva2V5d29yZD48a2V5d29yZD4qU2lnbWEgRmFjdG9yPC9rZXl3b3JkPjxrZXl3b3Jk
PlNwb3JlcywgQmFjdGVyaWFsL2NoZW1pc3RyeS9nZW5ldGljcy8qcGh5c2lvbG9neS91bHRyYXN0
cnVjdHVyZTwva2V5d29yZD48a2V5d29yZD4qVHJhbnNjcmlwdGlvbiBGYWN0b3JzPC9rZXl3b3Jk
Pjwva2V5d29yZHM+PGRhdGVzPjx5ZWFyPjE5OTk8L3llYXI+PHB1Yi1kYXRlcz48ZGF0ZT5NYXI8
L2RhdGU+PC9wdWItZGF0ZXM+PC9kYXRlcz48YWNjZXNzaW9uLW51bT4xMDA2NjgyOTwvYWNjZXNz
aW9uLW51bT48dXJscz48cmVsYXRlZC11cmxzPjx1cmw+aHR0cDovL3d3dy5uY2JpLm5sbS5uaWgu
Z292L2VudHJlei9xdWVyeS5mY2dpP2NtZD1SZXRyaWV2ZSZhbXA7ZGI9UHViTWVkJmFtcDtkb3B0
PUNpdGF0aW9uJmFtcDtsaXN0X3VpZHM9MTAwNjY4MjkgPC91cmw+PC9yZWxhdGVkLXVybHM+PC91
cmxzPjwvcmVjb3JkPjwvQ2l0ZT48Q2l0ZSBFeGNsdWRlWWVhcj0iMSI+PEF1dGhvcj5DaGVuPC9B
dXRob3I+PFJlY051bT4yMzY8L1JlY051bT48cmVjb3JkPjxyZWMtbnVtYmVyPjIzNjwvcmVjLW51
bWJlcj48Zm9yZWlnbi1rZXlzPjxrZXkgYXBwPSJFTiIgZGItaWQ9IjAyc3BzMnBzZTV2ZGU5ZXN6
cjZ2ZXN3ODJ2c3JwYWVlcmR2YSI+MjM2PC9rZXk+PC9mb3JlaWduLWtleXM+PHJlZi10eXBlIG5h
bWU9IkpvdXJuYWwgQXJ0aWNsZSI+MTc8L3JlZi10eXBlPjxjb250cmlidXRvcnM+PGF1dGhvcnM+
PGF1dGhvcj5DaGVuLEcuPC9hdXRob3I+PGF1dGhvcj5EcmlrcywgQS48L2F1dGhvcj48YXV0aG9y
PlRhd2ZpZywgSy48L2F1dGhvcj48YXV0aG9yPk1hbGxvenppLCBNLjwvYXV0aG9yPjxhdXRob3I+
UGF0aWwsIFMuPC9hdXRob3I+PC9hdXRob3JzPjwvY29udHJpYnV0b3JzPjx0aXRsZXM+PHRpdGxl
PjxzdHlsZSBmYWNlPSJpdGFsaWMiIGZvbnQ9ImRlZmF1bHQiIHNpemU9IjEwMCUiPkJhY2lsbHVz
IGFudGhyYWNpczwvc3R5bGU+PHN0eWxlIGZhY2U9Im5vcm1hbCIgZm9udD0iZGVmYXVsdCIgc2l6
ZT0iMTAwJSI+IGFuZCA8L3N0eWxlPjxzdHlsZSBmYWNlPSJpdGFsaWMiIGZvbnQ9ImRlZmF1bHQi
IHNpemU9IjEwMCUiPkJhY2lsbHVzIHN1YnRpbGlzPC9zdHlsZT48c3R5bGUgZmFjZT0ibm9ybWFs
IiBmb250PSJkZWZhdWx0IiBzaXplPSIxMDAlIj4gU3BvcmUgc3VyZmFjZSBwcm9wZXJ0aWVzIGFu
ZCB0cmFuc3BvcnQuPC9zdHlsZT48L3RpdGxlPjxzZWNvbmRhcnktdGl0bGU+IENvbGxvaWRzIGFu
ZCBTdXJmYWNlcyBCOiBCaW9pbnRlcmZhY2VzPC9zZWNvbmRhcnktdGl0bGU+PC90aXRsZXM+PHBh
Z2VzPjUxMi04PC9wYWdlcz48dm9sdW1lPjc2PC92b2x1bWU+PG51bWJlcj4yPC9udW1iZXI+PGtl
eXdvcmRzPjxrZXl3b3JkPkJhY2lsbHVzIGFudGhyYWNpcy8qY2hlbWlzdHJ5LypwaHlzaW9sb2d5
PC9rZXl3b3JkPjxrZXl3b3JkPkJhY2lsbHVzIHN1YnRpbGlzLypjaGVtaXN0cnkvKnBoeXNpb2xv
Z3k8L2tleXdvcmQ+PGtleXdvcmQ+QmFjdGVyaWFsIEFkaGVzaW9uL3BoeXNpb2xvZ3k8L2tleXdv
cmQ+PGtleXdvcmQ+UG9yb3NpdHk8L2tleXdvcmQ+PGtleXdvcmQ+U3BvcmVzLCBCYWN0ZXJpYWwv
cGh5c2lvbG9neTwva2V5d29yZD48a2V5d29yZD5TdXJmYWNlIFByb3BlcnRpZXM8L2tleXdvcmQ+
PGtleXdvcmQ+VGhlcm1vZHluYW1pY3M8L2tleXdvcmQ+PC9rZXl3b3Jkcz48ZGF0ZXM+PHllYXI+
MjAxMDwveWVhcj48L2RhdGVzPjx1cmxzPjwvdXJscz48L3JlY29yZD48L0NpdGU+PENpdGU+PEF1
dGhvcj5SYWdrb3VzaTwvQXV0aG9yPjxZZWFyPjIwMDM8L1llYXI+PFJlY051bT4yMzU8L1JlY051
bT48cmVjb3JkPjxyZWMtbnVtYmVyPjIzNTwvcmVjLW51bWJlcj48Zm9yZWlnbi1rZXlzPjxrZXkg
YXBwPSJFTiIgZGItaWQ9IjAyc3BzMnBzZTV2ZGU5ZXN6cjZ2ZXN3ODJ2c3JwYWVlcmR2YSI+MjM1
PC9rZXk+PC9mb3JlaWduLWtleXM+PHJlZi10eXBlIG5hbWU9IkpvdXJuYWwgQXJ0aWNsZSI+MTc8
L3JlZi10eXBlPjxjb250cmlidXRvcnM+PGF1dGhvcnM+PGF1dGhvcj5SYWdrb3VzaSwgSy48L2F1
dGhvcj48YXV0aG9yPkVpY2hlbmJlcmdlciwgUC48L2F1dGhvcj48YXV0aG9yPnZhbiBPb2lqLCBD
LjwvYXV0aG9yPjxhdXRob3I+U2V0bG93LCBQLjwvYXV0aG9yPjwvYXV0aG9ycz48L2NvbnRyaWJ1
dG9ycz48YXV0aC1hZGRyZXNzPkRlcGFydG1lbnQgb2YgQmlvY2hlbWlzdHJ5LCBVbml2ZXJzaXR5
IG9mIENvbm5lY3RpY3V0IEhlYWx0aCBDZW50ZXIsIEZhcm1pbmd0b24sIENvbm5lY3RpY3V0IDA2
MDMyLCBVU0EuPC9hdXRoLWFkZHJlc3M+PHRpdGxlcz48dGl0bGU+PHN0eWxlIGZhY2U9Im5vcm1h
bCIgZm9udD0iZGVmYXVsdCIgc2l6ZT0iMTAwJSI+SWRlbnRpZmljYXRpb24gb2YgYSBuZXcgZ2Vu
ZSBlc3NlbnRpYWwgZm9yIGdlcm1pbmF0aW9uIG9mIDwvc3R5bGU+PHN0eWxlIGZhY2U9Iml0YWxp
YyIgZm9udD0iZGVmYXVsdCIgc2l6ZT0iMTAwJSI+QmFjaWxsdXMgc3VidGlsaXM8L3N0eWxlPjxz
dHlsZSBmYWNlPSJub3JtYWwiIGZvbnQ9ImRlZmF1bHQiIHNpemU9IjEwMCUiPiBzcG9yZXMgd2l0
aCBDYTwvc3R5bGU+PHN0eWxlIGZhY2U9InN1cGVyc2NyaXB0IiBmb250PSJkZWZhdWx0IiBzaXpl
PSIxMDAlIj4yKzwvc3R5bGU+PHN0eWxlIGZhY2U9Im5vcm1hbCIgZm9udD0iZGVmYXVsdCIgc2l6
ZT0iMTAwJSI+LWRpcGljb2xpbmF0ZTwvc3R5bGU+PC90aXRsZT48c2Vjb25kYXJ5LXRpdGxlPkog
QmFjdGVyaW9sPC9zZWNvbmRhcnktdGl0bGU+PC90aXRsZXM+PHBlcmlvZGljYWw+PGZ1bGwtdGl0
bGU+SiBCYWN0ZXJpb2w8L2Z1bGwtdGl0bGU+PC9wZXJpb2RpY2FsPjxwYWdlcz4yMzE1LTI5PC9w
YWdlcz48dm9sdW1lPjE4NTwvdm9sdW1lPjxudW1iZXI+NzwvbnVtYmVyPjxlZGl0aW9uPjIwMDMv
MDMvMjA8L2VkaXRpb24+PGtleXdvcmRzPjxrZXl3b3JkPkFtaW5vIEFjaWQgU2VxdWVuY2U8L2tl
eXdvcmQ+PGtleXdvcmQ+QmFjaWxsdXMgc3VidGlsaXMvZHJ1ZyBlZmZlY3RzLypwaHlzaW9sb2d5
PC9rZXl3b3JkPjxrZXl3b3JkPkJhY3RlcmlhbCBQcm90ZWlucy9kcnVnIGVmZmVjdHMvKmdlbmV0
aWNzLyptZXRhYm9saXNtPC9rZXl3b3JkPjxrZXl3b3JkPkJhc2UgU2VxdWVuY2U8L2tleXdvcmQ+
PGtleXdvcmQ+Q2FsY2l1bS8qcGhhcm1hY29sb2d5PC9rZXl3b3JkPjxrZXl3b3JkPkdlbmUgRXhw
cmVzc2lvbiBSZWd1bGF0aW9uLCBCYWN0ZXJpYWwvcGh5c2lvbG9neTwva2V5d29yZD48a2V5d29y
ZD5IeWRyb2xhc2VzL2RydWcgZWZmZWN0cy9nZW5ldGljcy9tZXRhYm9saXNtPC9rZXl3b3JkPjxr
ZXl3b3JkPk1vbGVjdWxhciBTZXF1ZW5jZSBEYXRhPC9rZXl3b3JkPjxrZXl3b3JkPk11dGF0aW9u
PC9rZXl3b3JkPjxrZXl3b3JkPlBpY29saW5pYyBBY2lkcy8qcGhhcm1hY29sb2d5PC9rZXl3b3Jk
PjxrZXl3b3JkPlNlcXVlbmNlIEhvbW9sb2d5LCBBbWlubyBBY2lkPC9rZXl3b3JkPjxrZXl3b3Jk
PlNwb3JlcywgQmFjdGVyaWFsL2RydWcgZWZmZWN0cy9waHlzaW9sb2d5PC9rZXl3b3JkPjwva2V5
d29yZHM+PGRhdGVzPjx5ZWFyPjIwMDM8L3llYXI+PHB1Yi1kYXRlcz48ZGF0ZT5BcHI8L2RhdGU+
PC9wdWItZGF0ZXM+PC9kYXRlcz48aXNibj4wMDIxLTkxOTMgKFByaW50KSYjeEQ7MDAyMS05MTkz
IChMaW5raW5nKTwvaXNibj48YWNjZXNzaW9uLW51bT4xMjY0NDUwMzwvYWNjZXNzaW9uLW51bT48
dXJscz48cmVsYXRlZC11cmxzPjx1cmw+aHR0cDovL3d3dy5uY2JpLm5sbS5uaWguZ292L2VudHJl
ei9xdWVyeS5mY2dpP2NtZD1SZXRyaWV2ZSZhbXA7ZGI9UHViTWVkJmFtcDtkb3B0PUNpdGF0aW9u
JmFtcDtsaXN0X3VpZHM9MTI2NDQ1MDM8L3VybD48L3JlbGF0ZWQtdXJscz48L3VybHM+PGN1c3Rv
bTI+MTUxNDk1PC9jdXN0b20yPjxsYW5ndWFnZT5lbmc8L2xhbmd1YWdlPjwvcmVjb3JkPjwvQ2l0
ZT48Q2l0ZT48QXV0aG9yPlJpZXNlbm1hbjwvQXV0aG9yPjxZZWFyPjIwMDA8L1llYXI+PFJlY051
bT4yMzQ8L1JlY051bT48cmVjb3JkPjxyZWMtbnVtYmVyPjIzNDwvcmVjLW51bWJlcj48Zm9yZWln
bi1rZXlzPjxrZXkgYXBwPSJFTiIgZGItaWQ9IjAyc3BzMnBzZTV2ZGU5ZXN6cjZ2ZXN3ODJ2c3Jw
YWVlcmR2YSI+MjM0PC9rZXk+PC9mb3JlaWduLWtleXM+PHJlZi10eXBlIG5hbWU9IkpvdXJuYWwg
QXJ0aWNsZSI+MTc8L3JlZi10eXBlPjxjb250cmlidXRvcnM+PGF1dGhvcnM+PGF1dGhvcj5SaWVz
ZW5tYW4sIFAuIEouPC9hdXRob3I+PGF1dGhvcj5OaWNob2xzb24sIFcuIEwuPC9hdXRob3I+PC9h
dXRob3JzPjwvY29udHJpYnV0b3JzPjxhdXRoLWFkZHJlc3M+RGVwYXJ0bWVudCBvZiBWZXRlcmlu
YXJ5IFNjaWVuY2UgYW5kIE1pY3JvYmlvbG9neSwgVW5pdmVyc2l0eSBvZiBBcml6b25hLCBUdWNz
b24sIEFyaXpvbmEgODU3MjEsIFVTQS48L2F1dGgtYWRkcmVzcz48dGl0bGVzPjx0aXRsZT48c3R5
bGUgZmFjZT0ibm9ybWFsIiBmb250PSJkZWZhdWx0IiBzaXplPSIxMDAlIj5Sb2xlIG9mIHRoZSBz
cG9yZSBjb2F0IGxheWVycyBpbiA8L3N0eWxlPjxzdHlsZSBmYWNlPSJpdGFsaWMiIGZvbnQ9ImRl
ZmF1bHQiIHNpemU9IjEwMCUiPkJhY2lsbHVzIHN1YnRpbGlzPC9zdHlsZT48c3R5bGUgZmFjZT0i
bm9ybWFsIiBmb250PSJkZWZhdWx0IiBzaXplPSIxMDAlIj4gc3BvcmUgcmVzaXN0YW5jZSB0byBo
eWRyb2dlbiBwZXJveGlkZSwgYXJ0aWZpY2lhbCBVVi1DLCBVVi1CLCBhbmQgc29sYXIgVVYgcmFk
aWF0aW9uPC9zdHlsZT48L3RpdGxlPjxzZWNvbmRhcnktdGl0bGU+QXBwbCBFbnZpcm9uIE1pY3Jv
YmlvbDwvc2Vjb25kYXJ5LXRpdGxlPjwvdGl0bGVzPjxwZXJpb2RpY2FsPjxmdWxsLXRpdGxlPkFw
cGwgRW52aXJvbiBNaWNyb2Jpb2w8L2Z1bGwtdGl0bGU+PC9wZXJpb2RpY2FsPjxwYWdlcz42MjAt
NjwvcGFnZXM+PHZvbHVtZT42Njwvdm9sdW1lPjxudW1iZXI+MjwvbnVtYmVyPjxlZGl0aW9uPjIw
MDAvMDIvMDI8L2VkaXRpb24+PGtleXdvcmRzPjxrZXl3b3JkPkFudGktQmFjdGVyaWFsIEFnZW50
cy9waGFybWFjb2xvZ3k8L2tleXdvcmQ+PGtleXdvcmQ+QW50aS1JbmZlY3RpdmUgQWdlbnRzLCBM
b2NhbC8qcGhhcm1hY29sb2d5PC9rZXl3b3JkPjxrZXl3b3JkPkJhY2lsbHVzIHN1YnRpbGlzL2Ry
dWcgZWZmZWN0cy8qcGh5c2lvbG9neS9yYWRpYXRpb24gZWZmZWN0czwva2V5d29yZD48a2V5d29y
ZD5CYWN0ZXJpYWwgUHJvdGVpbnMvZ2VuZXRpY3MvbWV0YWJvbGlzbTwva2V5d29yZD48a2V5d29y
ZD5EcnVnIFJlc2lzdGFuY2UsIE1pY3JvYmlhbDwva2V5d29yZD48a2V5d29yZD5IeWRyb2dlbiBQ
ZXJveGlkZS8qcGhhcm1hY29sb2d5PC9rZXl3b3JkPjxrZXl3b3JkPk11cmFtaWRhc2UvcGhhcm1h
Y29sb2d5PC9rZXl3b3JkPjxrZXl3b3JkPipSYWRpYXRpb24gVG9sZXJhbmNlPC9rZXl3b3JkPjxr
ZXl3b3JkPipTaWdtYSBGYWN0b3I8L2tleXdvcmQ+PGtleXdvcmQ+U3BvcmVzLCBCYWN0ZXJpYWwv
ZHJ1ZyBlZmZlY3RzL3BoeXNpb2xvZ3kvcmFkaWF0aW9uIGVmZmVjdHM8L2tleXdvcmQ+PGtleXdv
cmQ+U3VubGlnaHQ8L2tleXdvcmQ+PGtleXdvcmQ+KlRyYW5zY3JpcHRpb24gRmFjdG9yczwva2V5
d29yZD48a2V5d29yZD4qVWx0cmF2aW9sZXQgUmF5czwva2V5d29yZD48L2tleXdvcmRzPjxkYXRl
cz48eWVhcj4yMDAwPC95ZWFyPjxwdWItZGF0ZXM+PGRhdGU+RmViPC9kYXRlPjwvcHViLWRhdGVz
PjwvZGF0ZXM+PGlzYm4+MDA5OS0yMjQwIChQcmludCkmI3hEOzAwOTktMjI0MCAoTGlua2luZyk8
L2lzYm4+PGFjY2Vzc2lvbi1udW0+MTA2NTM3MjY8L2FjY2Vzc2lvbi1udW0+PHVybHM+PHJlbGF0
ZWQtdXJscz48dXJsPmh0dHA6Ly93d3cubmNiaS5ubG0ubmloLmdvdi9lbnRyZXovcXVlcnkuZmNn
aT9jbWQ9UmV0cmlldmUmYW1wO2RiPVB1Yk1lZCZhbXA7ZG9wdD1DaXRhdGlvbiZhbXA7bGlzdF91
aWRzPTEwNjUzNzI2PC91cmw+PC9yZWxhdGVkLXVybHM+PC91cmxzPjxjdXN0b20yPjkxODcxPC9j
dXN0b20yPjxsYW5ndWFnZT5lbmc8L2xhbmd1YWdlPjwvcmVjb3JkPjwvQ2l0ZT48Q2l0ZT48QXV0
aG9yPlNldGxvdzwvQXV0aG9yPjxZZWFyPjIwMDY8L1llYXI+PFJlY051bT4yMjU8L1JlY051bT48
cmVjb3JkPjxyZWMtbnVtYmVyPjIyNTwvcmVjLW51bWJlcj48Zm9yZWlnbi1rZXlzPjxrZXkgYXBw
PSJFTiIgZGItaWQ9IjAyc3BzMnBzZTV2ZGU5ZXN6cjZ2ZXN3ODJ2c3JwYWVlcmR2YSI+MjI1PC9r
ZXk+PC9mb3JlaWduLWtleXM+PHJlZi10eXBlIG5hbWU9IkpvdXJuYWwgQXJ0aWNsZSI+MTc8L3Jl
Zi10eXBlPjxjb250cmlidXRvcnM+PGF1dGhvcnM+PGF1dGhvcj5TZXRsb3csIEIuPC9hdXRob3I+
PGF1dGhvcj5BdGx1cmksIFMuPC9hdXRob3I+PGF1dGhvcj5LaXRjaGVsLCBSLjwvYXV0aG9yPjxh
dXRob3I+S296aW9sLUR1YmUsIEsuPC9hdXRob3I+PGF1dGhvcj5TZXRsb3csIFAuPC9hdXRob3I+
PC9hdXRob3JzPjwvY29udHJpYnV0b3JzPjxhdXRoLWFkZHJlc3M+RGVwYXJ0bWVudCBvZiBNb2xl
Y3VsYXIsIE1pY3JvYmlhbCBhbmQgU3RydWN0dXJhbCBCaW9sb2d5LCBVbml2ZXJzaXR5IG9mIENv
bm5lY3RpY3V0IEhlYWx0aCBDZW50ZXIsIEZhcm1pbmd0b24sIENUIDA2MDMwLTMzMDUsIFVTQS4g
c2V0bG93QG5zbzIudWNoYy5lZHU8L2F1dGgtYWRkcmVzcz48dGl0bGVzPjx0aXRsZT48c3R5bGUg
ZmFjZT0ibm9ybWFsIiBmb250PSJkZWZhdWx0IiBzaXplPSIxMDAlIj5Sb2xlIG9mIGRpcGljb2xp
bmljIGFjaWQgaW4gcmVzaXN0YW5jZSBhbmQgc3RhYmlsaXR5IG9mIHNwb3JlcyBvZiA8L3N0eWxl
PjxzdHlsZSBmYWNlPSJpdGFsaWMiIGZvbnQ9ImRlZmF1bHQiIHNpemU9IjEwMCUiPkJhY2lsbHVz
IHN1YnRpbGlzIDwvc3R5bGU+PHN0eWxlIGZhY2U9Im5vcm1hbCIgZm9udD0iZGVmYXVsdCIgc2l6
ZT0iMTAwJSI+d2l0aCBvciB3aXRob3V0IEROQS1wcm90ZWN0aXZlIGFscGhhL2JldGEtdHlwZSBz
bWFsbCBhY2lkLXNvbHVibGUgcHJvdGVpbnM8L3N0eWxlPjwvdGl0bGU+PHNlY29uZGFyeS10aXRs
ZT5KIEJhY3RlcmlvbDwvc2Vjb25kYXJ5LXRpdGxlPjwvdGl0bGVzPjxwZXJpb2RpY2FsPjxmdWxs
LXRpdGxlPkogQmFjdGVyaW9sPC9mdWxsLXRpdGxlPjwvcGVyaW9kaWNhbD48cGFnZXM+Mzc0MC03
PC9wYWdlcz48dm9sdW1lPjE4ODwvdm9sdW1lPjxudW1iZXI+MTE8L251bWJlcj48ZWRpdGlvbj4y
MDA2LzA1LzE5PC9lZGl0aW9uPjxrZXl3b3Jkcz48a2V5d29yZD5CYWNpbGx1cyBzdWJ0aWxpcy9j
eXRvbG9neS9nZW5ldGljcy8qcGh5c2lvbG9neTwva2V5d29yZD48a2V5d29yZD5ETkEsIEJhY3Rl
cmlhbC8qZ2VuZXRpY3M8L2tleXdvcmQ+PGtleXdvcmQ+RXNjaGVyaWNoaWEgY29saSBQcm90ZWlu
cy8qcGh5c2lvbG9neTwva2V5d29yZD48a2V5d29yZD5HZW5vdHlwZTwva2V5d29yZD48a2V5d29y
ZD5QaWNvbGluaWMgQWNpZHMvKm1ldGFib2xpc208L2tleXdvcmQ+PGtleXdvcmQ+U3BvcmVzLCBC
YWN0ZXJpYWwvY3l0b2xvZ3kvKnBoeXNpb2xvZ3k8L2tleXdvcmQ+PC9rZXl3b3Jkcz48ZGF0ZXM+
PHllYXI+MjAwNjwveWVhcj48cHViLWRhdGVzPjxkYXRlPkp1bjwvZGF0ZT48L3B1Yi1kYXRlcz48
L2RhdGVzPjxpc2JuPjAwMjEtOTE5MyAoUHJpbnQpJiN4RDswMDIxLTkxOTMgKExpbmtpbmcpPC9p
c2JuPjxhY2Nlc3Npb24tbnVtPjE2NzA3NjY2PC9hY2Nlc3Npb24tbnVtPjx1cmxzPjxyZWxhdGVk
LXVybHM+PHVybD5odHRwOi8vd3d3Lm5jYmkubmxtLm5paC5nb3YvZW50cmV6L3F1ZXJ5LmZjZ2k/
Y21kPVJldHJpZXZlJmFtcDtkYj1QdWJNZWQmYW1wO2RvcHQ9Q2l0YXRpb24mYW1wO2xpc3RfdWlk
cz0xNjcwNzY2NjwvdXJsPjwvcmVsYXRlZC11cmxzPjwvdXJscz48Y3VzdG9tMj4xNDgyOTIxPC9j
dXN0b20yPjxlbGVjdHJvbmljLXJlc291cmNlLW51bT4xODgvMTEvMzc0MCBbcGlpXSYjeEQ7MTAu
MTEyOC9KQi4wMDIxMi0wNjwvZWxlY3Ryb25pYy1yZXNvdXJjZS1udW0+PGxhbmd1YWdlPmVuZzwv
bGFuZ3VhZ2U+PC9yZWNvcmQ+PC9DaXRlPjxDaXRlPjxBdXRob3I+QmVocmF2YW48L0F1dGhvcj48
WWVhcj4yMDAwPC9ZZWFyPjxSZWNOdW0+MjE4PC9SZWNOdW0+PHJlY29yZD48cmVjLW51bWJlcj4y
MTg8L3JlYy1udW1iZXI+PGZvcmVpZ24ta2V5cz48a2V5IGFwcD0iRU4iIGRiLWlkPSIwMnNwczJw
c2U1dmRlOWVzenI2dmVzdzgydnNycGFlZXJkdmEiPjIxODwva2V5PjwvZm9yZWlnbi1rZXlzPjxy
ZWYtdHlwZSBuYW1lPSJKb3VybmFsIEFydGljbGUiPjE3PC9yZWYtdHlwZT48Y29udHJpYnV0b3Jz
PjxhdXRob3JzPjxhdXRob3I+QmVocmF2YW4sIEouPC9hdXRob3I+PGF1dGhvcj5DaGlyYWtrYWws
IEguPC9hdXRob3I+PGF1dGhvcj5NYXNzb24sIEEuPC9hdXRob3I+PGF1dGhvcj5Nb2lyLCBBLjwv
YXV0aG9yPjwvYXV0aG9ycz48L2NvbnRyaWJ1dG9ycz48YXV0aC1hZGRyZXNzPkRlcGFydG1lbnQg
b2YgTW9sZWN1bGFyIEJpb2xvZ3kgJmFtcDsgQmlvdGVjaG5vbG9neSwgVW5pdmVyc2l0eSBvZiBT
aGVmZmllbGQsIFNoZWZmaWVsZCBTMTAgMlROLCBVbml0ZWQgS2luZ2RvbS48L2F1dGgtYWRkcmVz
cz48dGl0bGVzPjx0aXRsZT48c3R5bGUgZmFjZT0ibm9ybWFsIiBmb250PSJkZWZhdWx0IiBzaXpl
PSIxMDAlIj5NdXRhdGlvbnMgaW4gdGhlIGdlclAgbG9jdXMgb2YgPC9zdHlsZT48c3R5bGUgZmFj
ZT0iaXRhbGljIiBmb250PSJkZWZhdWx0IiBzaXplPSIxMDAlIj5CYWNpbGx1cyBzdWJ0aWxpcyA8
L3N0eWxlPjxzdHlsZSBmYWNlPSJub3JtYWwiIGZvbnQ9ImRlZmF1bHQiIHNpemU9IjEwMCUiPmFu
ZCA8L3N0eWxlPjxzdHlsZSBmYWNlPSJpdGFsaWMiIGZvbnQ9ImRlZmF1bHQiIHNpemU9IjEwMCUi
PkJhY2lsbHVzIGNlcmV1cyA8L3N0eWxlPjxzdHlsZSBmYWNlPSJub3JtYWwiIGZvbnQ9ImRlZmF1
bHQiIHNpemU9IjEwMCUiPmFmZmVjdCBhY2Nlc3Mgb2YgZ2VybWluYW50cyB0byB0aGVpciB0YXJn
ZXRzIGluIHNwb3Jlczwvc3R5bGU+PC90aXRsZT48c2Vjb25kYXJ5LXRpdGxlPkogQmFjdGVyaW9s
PC9zZWNvbmRhcnktdGl0bGU+PC90aXRsZXM+PHBlcmlvZGljYWw+PGZ1bGwtdGl0bGU+SiBCYWN0
ZXJpb2w8L2Z1bGwtdGl0bGU+PC9wZXJpb2RpY2FsPjxwYWdlcz4xOTg3LTk0PC9wYWdlcz48dm9s
dW1lPjE4Mjwvdm9sdW1lPjxudW1iZXI+NzwvbnVtYmVyPjxlZGl0aW9uPjIwMDAvMDMvMTQ8L2Vk
aXRpb24+PGtleXdvcmRzPjxrZXl3b3JkPkFsYW5pbmUvbWV0YWJvbGlzbTwva2V5d29yZD48a2V5
d29yZD5BbWlubyBBY2lkIFNlcXVlbmNlPC9rZXl3b3JkPjxrZXl3b3JkPkJhY2lsbHVzIGNlcmV1
cy9jeXRvbG9neS8qZ2VuZXRpY3MvcGh5c2lvbG9neTwva2V5d29yZD48a2V5d29yZD5CYWNpbGx1
cyBzdWJ0aWxpcy9jeXRvbG9neS8qZ2VuZXRpY3MvcGh5c2lvbG9neTwva2V5d29yZD48a2V5d29y
ZD5CYWN0ZXJpYWwgUHJvdGVpbnMvY2hlbWlzdHJ5L2dlbmV0aWNzLyptZXRhYm9saXNtL3BoeXNp
b2xvZ3k8L2tleXdvcmQ+PGtleXdvcmQ+Q2xvbmluZywgTW9sZWN1bGFyPC9rZXl3b3JkPjxrZXl3
b3JkPkdlbmUgRXhwcmVzc2lvbiBSZWd1bGF0aW9uLCBCYWN0ZXJpYWwvZ2VuZXRpY3M8L2tleXdv
cmQ+PGtleXdvcmQ+KkdlbmVzLCBCYWN0ZXJpYWw8L2tleXdvcmQ+PGtleXdvcmQ+SG90IFRlbXBl
cmF0dXJlPC9rZXl3b3JkPjxrZXl3b3JkPklub3NpbmUvbWV0YWJvbGlzbTwva2V5d29yZD48a2V5
d29yZD5LaW5ldGljczwva2V5d29yZD48a2V5d29yZD5Nb2xlY3VsYXIgU2VxdWVuY2UgRGF0YTwv
a2V5d29yZD48a2V5d29yZD5NdXJhbWlkYXNlL21ldGFib2xpc208L2tleXdvcmQ+PGtleXdvcmQ+
TXV0YXRpb24vKmdlbmV0aWNzPC9rZXl3b3JkPjxrZXl3b3JkPk9wZXJvbi9nZW5ldGljczwva2V5
d29yZD48a2V5d29yZD5QZXJtZWFiaWxpdHk8L2tleXdvcmQ+PGtleXdvcmQ+UGhlbm90eXBlPC9r
ZXl3b3JkPjxrZXl3b3JkPlBpY29saW5pYyBBY2lkcy9tZXRhYm9saXNtPC9rZXl3b3JkPjxrZXl3
b3JkPlNlcXVlbmNlIEFsaWdubWVudDwva2V5d29yZD48a2V5d29yZD5TcG9yZXMsIEJhY3Rlcmlh
bC9jaGVtaXN0cnkvY3l0b2xvZ3kvZ2VuZXRpY3MvcGh5c2lvbG9neTwva2V5d29yZD48a2V5d29y
ZD5UcmFuc2NyaXB0aW9uIEZhY3RvcnMvcGh5c2lvbG9neTwva2V5d29yZD48L2tleXdvcmRzPjxk
YXRlcz48eWVhcj4yMDAwPC95ZWFyPjxwdWItZGF0ZXM+PGRhdGU+QXByPC9kYXRlPjwvcHViLWRh
dGVzPjwvZGF0ZXM+PGlzYm4+MDAyMS05MTkzIChQcmludCkmI3hEOzAwMjEtOTE5MyAoTGlua2lu
Zyk8L2lzYm4+PGFjY2Vzc2lvbi1udW0+MTA3MTUwMDc8L2FjY2Vzc2lvbi1udW0+PHVybHM+PHJl
bGF0ZWQtdXJscz48dXJsPmh0dHA6Ly93d3cubmNiaS5ubG0ubmloLmdvdi9lbnRyZXovcXVlcnku
ZmNnaT9jbWQ9UmV0cmlldmUmYW1wO2RiPVB1Yk1lZCZhbXA7ZG9wdD1DaXRhdGlvbiZhbXA7bGlz
dF91aWRzPTEwNzE1MDA3PC91cmw+PC9yZWxhdGVkLXVybHM+PC91cmxzPjxjdXN0b20yPjEwMTkw
NDwvY3VzdG9tMj48bGFuZ3VhZ2U+ZW5nPC9sYW5ndWFnZT48L3JlY29yZD48L0NpdGU+PC9FbmRO
b3RlPgB=
</w:fldData>
        </w:fldChar>
      </w:r>
      <w:r w:rsidR="001E1917">
        <w:instrText xml:space="preserve"> ADDIN EN.CITE </w:instrText>
      </w:r>
      <w:r w:rsidR="001E1917">
        <w:fldChar w:fldCharType="begin">
          <w:fldData xml:space="preserve">PEVuZE5vdGU+PENpdGU+PEF1dGhvcj5EcmlrczwvQXV0aG9yPjxZZWFyPjE5OTk8L1llYXI+PFJl
Y051bT4zMDwvUmVjTnVtPjxEaXNwbGF5VGV4dD5bMTUsIDE4LTIyXTwvRGlzcGxheVRleHQ+PHJl
Y29yZD48cmVjLW51bWJlcj4zMDwvcmVjLW51bWJlcj48Zm9yZWlnbi1rZXlzPjxrZXkgYXBwPSJF
TiIgZGItaWQ9IjAyc3BzMnBzZTV2ZGU5ZXN6cjZ2ZXN3ODJ2c3JwYWVlcmR2YSI+MzA8L2tleT48
L2ZvcmVpZ24ta2V5cz48cmVmLXR5cGUgbmFtZT0iSm91cm5hbCBBcnRpY2xlIj4xNzwvcmVmLXR5
cGU+PGNvbnRyaWJ1dG9ycz48YXV0aG9ycz48YXV0aG9yPkRyaWtzLCBBLjwvYXV0aG9yPjwvYXV0
aG9ycz48L2NvbnRyaWJ1dG9ycz48YXV0aC1hZGRyZXNzPkRlcGFydG1lbnQgb2YgTWljcm9iaW9s
b2d5IGFuZCBJbW11bm9sb2d5LCBMb3lvbGEgVW5pdmVyc2l0eSBNZWRpY2FsIENlbnRlciwgTWF5
d29vZCwgSWxsaW5vaXMgNjAxNTMsIFVTQS5hZHJpa3NAbHVjLmVkdTwvYXV0aC1hZGRyZXNzPjx0
aXRsZXM+PHRpdGxlPjxzdHlsZSBmYWNlPSJpdGFsaWMiIGZvbnQ9ImRlZmF1bHQiIHNpemU9IjEw
MCUiPkJhY2lsbHVzIHN1YnRpbGlzPC9zdHlsZT48c3R5bGUgZmFjZT0ibm9ybWFsIiBmb250PSJk
ZWZhdWx0IiBzaXplPSIxMDAlIj4gc3BvcmUgY29hdDwvc3R5bGU+PC90aXRsZT48c2Vjb25kYXJ5
LXRpdGxlPk1pY3JvYmlvbCBNb2wgQmlvbCBSZXY8L3NlY29uZGFyeS10aXRsZT48L3RpdGxlcz48
cGVyaW9kaWNhbD48ZnVsbC10aXRsZT5NaWNyb2Jpb2wgTW9sIEJpb2wgUmV2PC9mdWxsLXRpdGxl
PjwvcGVyaW9kaWNhbD48cGFnZXM+MS0yMDwvcGFnZXM+PHZvbHVtZT42Mzwvdm9sdW1lPjxudW1i
ZXI+MTwvbnVtYmVyPjxrZXl3b3Jkcz48a2V5d29yZD5CYWNpbGx1cyBzdWJ0aWxpcy8qcGh5c2lv
bG9neTwva2V5d29yZD48a2V5d29yZD5CYWN0ZXJpYWwgUHJvdGVpbnMvcGh5c2lvbG9neTwva2V5
d29yZD48a2V5d29yZD5ETkEtQmluZGluZyBQcm90ZWlucy9waHlzaW9sb2d5PC9rZXl3b3JkPjxr
ZXl3b3JkPkdlbmUgRXhwcmVzc2lvbiBSZWd1bGF0aW9uLCBCYWN0ZXJpYWw8L2tleXdvcmQ+PGtl
eXdvcmQ+R2VuZXMsIEJhY3RlcmlhbC9nZW5ldGljczwva2V5d29yZD48a2V5d29yZD5NZW1icmFu
ZSBQcm90ZWlucy9waHlzaW9sb2d5PC9rZXl3b3JkPjxrZXl3b3JkPk1vcnBob2dlbmVzaXM8L2tl
eXdvcmQ+PGtleXdvcmQ+UHJvdGVpbiBQcm9jZXNzaW5nLCBQb3N0LVRyYW5zbGF0aW9uYWwvcGh5
c2lvbG9neTwva2V5d29yZD48a2V5d29yZD4qU2lnbWEgRmFjdG9yPC9rZXl3b3JkPjxrZXl3b3Jk
PlNwb3JlcywgQmFjdGVyaWFsL2NoZW1pc3RyeS9nZW5ldGljcy8qcGh5c2lvbG9neS91bHRyYXN0
cnVjdHVyZTwva2V5d29yZD48a2V5d29yZD4qVHJhbnNjcmlwdGlvbiBGYWN0b3JzPC9rZXl3b3Jk
Pjwva2V5d29yZHM+PGRhdGVzPjx5ZWFyPjE5OTk8L3llYXI+PHB1Yi1kYXRlcz48ZGF0ZT5NYXI8
L2RhdGU+PC9wdWItZGF0ZXM+PC9kYXRlcz48YWNjZXNzaW9uLW51bT4xMDA2NjgyOTwvYWNjZXNz
aW9uLW51bT48dXJscz48cmVsYXRlZC11cmxzPjx1cmw+aHR0cDovL3d3dy5uY2JpLm5sbS5uaWgu
Z292L2VudHJlei9xdWVyeS5mY2dpP2NtZD1SZXRyaWV2ZSZhbXA7ZGI9UHViTWVkJmFtcDtkb3B0
PUNpdGF0aW9uJmFtcDtsaXN0X3VpZHM9MTAwNjY4MjkgPC91cmw+PC9yZWxhdGVkLXVybHM+PC91
cmxzPjwvcmVjb3JkPjwvQ2l0ZT48Q2l0ZSBFeGNsdWRlWWVhcj0iMSI+PEF1dGhvcj5DaGVuPC9B
dXRob3I+PFJlY051bT4yMzY8L1JlY051bT48cmVjb3JkPjxyZWMtbnVtYmVyPjIzNjwvcmVjLW51
bWJlcj48Zm9yZWlnbi1rZXlzPjxrZXkgYXBwPSJFTiIgZGItaWQ9IjAyc3BzMnBzZTV2ZGU5ZXN6
cjZ2ZXN3ODJ2c3JwYWVlcmR2YSI+MjM2PC9rZXk+PC9mb3JlaWduLWtleXM+PHJlZi10eXBlIG5h
bWU9IkpvdXJuYWwgQXJ0aWNsZSI+MTc8L3JlZi10eXBlPjxjb250cmlidXRvcnM+PGF1dGhvcnM+
PGF1dGhvcj5DaGVuLEcuPC9hdXRob3I+PGF1dGhvcj5EcmlrcywgQS48L2F1dGhvcj48YXV0aG9y
PlRhd2ZpZywgSy48L2F1dGhvcj48YXV0aG9yPk1hbGxvenppLCBNLjwvYXV0aG9yPjxhdXRob3I+
UGF0aWwsIFMuPC9hdXRob3I+PC9hdXRob3JzPjwvY29udHJpYnV0b3JzPjx0aXRsZXM+PHRpdGxl
PjxzdHlsZSBmYWNlPSJpdGFsaWMiIGZvbnQ9ImRlZmF1bHQiIHNpemU9IjEwMCUiPkJhY2lsbHVz
IGFudGhyYWNpczwvc3R5bGU+PHN0eWxlIGZhY2U9Im5vcm1hbCIgZm9udD0iZGVmYXVsdCIgc2l6
ZT0iMTAwJSI+IGFuZCA8L3N0eWxlPjxzdHlsZSBmYWNlPSJpdGFsaWMiIGZvbnQ9ImRlZmF1bHQi
IHNpemU9IjEwMCUiPkJhY2lsbHVzIHN1YnRpbGlzPC9zdHlsZT48c3R5bGUgZmFjZT0ibm9ybWFs
IiBmb250PSJkZWZhdWx0IiBzaXplPSIxMDAlIj4gU3BvcmUgc3VyZmFjZSBwcm9wZXJ0aWVzIGFu
ZCB0cmFuc3BvcnQuPC9zdHlsZT48L3RpdGxlPjxzZWNvbmRhcnktdGl0bGU+IENvbGxvaWRzIGFu
ZCBTdXJmYWNlcyBCOiBCaW9pbnRlcmZhY2VzPC9zZWNvbmRhcnktdGl0bGU+PC90aXRsZXM+PHBh
Z2VzPjUxMi04PC9wYWdlcz48dm9sdW1lPjc2PC92b2x1bWU+PG51bWJlcj4yPC9udW1iZXI+PGtl
eXdvcmRzPjxrZXl3b3JkPkJhY2lsbHVzIGFudGhyYWNpcy8qY2hlbWlzdHJ5LypwaHlzaW9sb2d5
PC9rZXl3b3JkPjxrZXl3b3JkPkJhY2lsbHVzIHN1YnRpbGlzLypjaGVtaXN0cnkvKnBoeXNpb2xv
Z3k8L2tleXdvcmQ+PGtleXdvcmQ+QmFjdGVyaWFsIEFkaGVzaW9uL3BoeXNpb2xvZ3k8L2tleXdv
cmQ+PGtleXdvcmQ+UG9yb3NpdHk8L2tleXdvcmQ+PGtleXdvcmQ+U3BvcmVzLCBCYWN0ZXJpYWwv
cGh5c2lvbG9neTwva2V5d29yZD48a2V5d29yZD5TdXJmYWNlIFByb3BlcnRpZXM8L2tleXdvcmQ+
PGtleXdvcmQ+VGhlcm1vZHluYW1pY3M8L2tleXdvcmQ+PC9rZXl3b3Jkcz48ZGF0ZXM+PHllYXI+
MjAxMDwveWVhcj48L2RhdGVzPjx1cmxzPjwvdXJscz48L3JlY29yZD48L0NpdGU+PENpdGU+PEF1
dGhvcj5SYWdrb3VzaTwvQXV0aG9yPjxZZWFyPjIwMDM8L1llYXI+PFJlY051bT4yMzU8L1JlY051
bT48cmVjb3JkPjxyZWMtbnVtYmVyPjIzNTwvcmVjLW51bWJlcj48Zm9yZWlnbi1rZXlzPjxrZXkg
YXBwPSJFTiIgZGItaWQ9IjAyc3BzMnBzZTV2ZGU5ZXN6cjZ2ZXN3ODJ2c3JwYWVlcmR2YSI+MjM1
PC9rZXk+PC9mb3JlaWduLWtleXM+PHJlZi10eXBlIG5hbWU9IkpvdXJuYWwgQXJ0aWNsZSI+MTc8
L3JlZi10eXBlPjxjb250cmlidXRvcnM+PGF1dGhvcnM+PGF1dGhvcj5SYWdrb3VzaSwgSy48L2F1
dGhvcj48YXV0aG9yPkVpY2hlbmJlcmdlciwgUC48L2F1dGhvcj48YXV0aG9yPnZhbiBPb2lqLCBD
LjwvYXV0aG9yPjxhdXRob3I+U2V0bG93LCBQLjwvYXV0aG9yPjwvYXV0aG9ycz48L2NvbnRyaWJ1
dG9ycz48YXV0aC1hZGRyZXNzPkRlcGFydG1lbnQgb2YgQmlvY2hlbWlzdHJ5LCBVbml2ZXJzaXR5
IG9mIENvbm5lY3RpY3V0IEhlYWx0aCBDZW50ZXIsIEZhcm1pbmd0b24sIENvbm5lY3RpY3V0IDA2
MDMyLCBVU0EuPC9hdXRoLWFkZHJlc3M+PHRpdGxlcz48dGl0bGU+PHN0eWxlIGZhY2U9Im5vcm1h
bCIgZm9udD0iZGVmYXVsdCIgc2l6ZT0iMTAwJSI+SWRlbnRpZmljYXRpb24gb2YgYSBuZXcgZ2Vu
ZSBlc3NlbnRpYWwgZm9yIGdlcm1pbmF0aW9uIG9mIDwvc3R5bGU+PHN0eWxlIGZhY2U9Iml0YWxp
YyIgZm9udD0iZGVmYXVsdCIgc2l6ZT0iMTAwJSI+QmFjaWxsdXMgc3VidGlsaXM8L3N0eWxlPjxz
dHlsZSBmYWNlPSJub3JtYWwiIGZvbnQ9ImRlZmF1bHQiIHNpemU9IjEwMCUiPiBzcG9yZXMgd2l0
aCBDYTwvc3R5bGU+PHN0eWxlIGZhY2U9InN1cGVyc2NyaXB0IiBmb250PSJkZWZhdWx0IiBzaXpl
PSIxMDAlIj4yKzwvc3R5bGU+PHN0eWxlIGZhY2U9Im5vcm1hbCIgZm9udD0iZGVmYXVsdCIgc2l6
ZT0iMTAwJSI+LWRpcGljb2xpbmF0ZTwvc3R5bGU+PC90aXRsZT48c2Vjb25kYXJ5LXRpdGxlPkog
QmFjdGVyaW9sPC9zZWNvbmRhcnktdGl0bGU+PC90aXRsZXM+PHBlcmlvZGljYWw+PGZ1bGwtdGl0
bGU+SiBCYWN0ZXJpb2w8L2Z1bGwtdGl0bGU+PC9wZXJpb2RpY2FsPjxwYWdlcz4yMzE1LTI5PC9w
YWdlcz48dm9sdW1lPjE4NTwvdm9sdW1lPjxudW1iZXI+NzwvbnVtYmVyPjxlZGl0aW9uPjIwMDMv
MDMvMjA8L2VkaXRpb24+PGtleXdvcmRzPjxrZXl3b3JkPkFtaW5vIEFjaWQgU2VxdWVuY2U8L2tl
eXdvcmQ+PGtleXdvcmQ+QmFjaWxsdXMgc3VidGlsaXMvZHJ1ZyBlZmZlY3RzLypwaHlzaW9sb2d5
PC9rZXl3b3JkPjxrZXl3b3JkPkJhY3RlcmlhbCBQcm90ZWlucy9kcnVnIGVmZmVjdHMvKmdlbmV0
aWNzLyptZXRhYm9saXNtPC9rZXl3b3JkPjxrZXl3b3JkPkJhc2UgU2VxdWVuY2U8L2tleXdvcmQ+
PGtleXdvcmQ+Q2FsY2l1bS8qcGhhcm1hY29sb2d5PC9rZXl3b3JkPjxrZXl3b3JkPkdlbmUgRXhw
cmVzc2lvbiBSZWd1bGF0aW9uLCBCYWN0ZXJpYWwvcGh5c2lvbG9neTwva2V5d29yZD48a2V5d29y
ZD5IeWRyb2xhc2VzL2RydWcgZWZmZWN0cy9nZW5ldGljcy9tZXRhYm9saXNtPC9rZXl3b3JkPjxr
ZXl3b3JkPk1vbGVjdWxhciBTZXF1ZW5jZSBEYXRhPC9rZXl3b3JkPjxrZXl3b3JkPk11dGF0aW9u
PC9rZXl3b3JkPjxrZXl3b3JkPlBpY29saW5pYyBBY2lkcy8qcGhhcm1hY29sb2d5PC9rZXl3b3Jk
PjxrZXl3b3JkPlNlcXVlbmNlIEhvbW9sb2d5LCBBbWlubyBBY2lkPC9rZXl3b3JkPjxrZXl3b3Jk
PlNwb3JlcywgQmFjdGVyaWFsL2RydWcgZWZmZWN0cy9waHlzaW9sb2d5PC9rZXl3b3JkPjwva2V5
d29yZHM+PGRhdGVzPjx5ZWFyPjIwMDM8L3llYXI+PHB1Yi1kYXRlcz48ZGF0ZT5BcHI8L2RhdGU+
PC9wdWItZGF0ZXM+PC9kYXRlcz48aXNibj4wMDIxLTkxOTMgKFByaW50KSYjeEQ7MDAyMS05MTkz
IChMaW5raW5nKTwvaXNibj48YWNjZXNzaW9uLW51bT4xMjY0NDUwMzwvYWNjZXNzaW9uLW51bT48
dXJscz48cmVsYXRlZC11cmxzPjx1cmw+aHR0cDovL3d3dy5uY2JpLm5sbS5uaWguZ292L2VudHJl
ei9xdWVyeS5mY2dpP2NtZD1SZXRyaWV2ZSZhbXA7ZGI9UHViTWVkJmFtcDtkb3B0PUNpdGF0aW9u
JmFtcDtsaXN0X3VpZHM9MTI2NDQ1MDM8L3VybD48L3JlbGF0ZWQtdXJscz48L3VybHM+PGN1c3Rv
bTI+MTUxNDk1PC9jdXN0b20yPjxsYW5ndWFnZT5lbmc8L2xhbmd1YWdlPjwvcmVjb3JkPjwvQ2l0
ZT48Q2l0ZT48QXV0aG9yPlJpZXNlbm1hbjwvQXV0aG9yPjxZZWFyPjIwMDA8L1llYXI+PFJlY051
bT4yMzQ8L1JlY051bT48cmVjb3JkPjxyZWMtbnVtYmVyPjIzNDwvcmVjLW51bWJlcj48Zm9yZWln
bi1rZXlzPjxrZXkgYXBwPSJFTiIgZGItaWQ9IjAyc3BzMnBzZTV2ZGU5ZXN6cjZ2ZXN3ODJ2c3Jw
YWVlcmR2YSI+MjM0PC9rZXk+PC9mb3JlaWduLWtleXM+PHJlZi10eXBlIG5hbWU9IkpvdXJuYWwg
QXJ0aWNsZSI+MTc8L3JlZi10eXBlPjxjb250cmlidXRvcnM+PGF1dGhvcnM+PGF1dGhvcj5SaWVz
ZW5tYW4sIFAuIEouPC9hdXRob3I+PGF1dGhvcj5OaWNob2xzb24sIFcuIEwuPC9hdXRob3I+PC9h
dXRob3JzPjwvY29udHJpYnV0b3JzPjxhdXRoLWFkZHJlc3M+RGVwYXJ0bWVudCBvZiBWZXRlcmlu
YXJ5IFNjaWVuY2UgYW5kIE1pY3JvYmlvbG9neSwgVW5pdmVyc2l0eSBvZiBBcml6b25hLCBUdWNz
b24sIEFyaXpvbmEgODU3MjEsIFVTQS48L2F1dGgtYWRkcmVzcz48dGl0bGVzPjx0aXRsZT48c3R5
bGUgZmFjZT0ibm9ybWFsIiBmb250PSJkZWZhdWx0IiBzaXplPSIxMDAlIj5Sb2xlIG9mIHRoZSBz
cG9yZSBjb2F0IGxheWVycyBpbiA8L3N0eWxlPjxzdHlsZSBmYWNlPSJpdGFsaWMiIGZvbnQ9ImRl
ZmF1bHQiIHNpemU9IjEwMCUiPkJhY2lsbHVzIHN1YnRpbGlzPC9zdHlsZT48c3R5bGUgZmFjZT0i
bm9ybWFsIiBmb250PSJkZWZhdWx0IiBzaXplPSIxMDAlIj4gc3BvcmUgcmVzaXN0YW5jZSB0byBo
eWRyb2dlbiBwZXJveGlkZSwgYXJ0aWZpY2lhbCBVVi1DLCBVVi1CLCBhbmQgc29sYXIgVVYgcmFk
aWF0aW9uPC9zdHlsZT48L3RpdGxlPjxzZWNvbmRhcnktdGl0bGU+QXBwbCBFbnZpcm9uIE1pY3Jv
YmlvbDwvc2Vjb25kYXJ5LXRpdGxlPjwvdGl0bGVzPjxwZXJpb2RpY2FsPjxmdWxsLXRpdGxlPkFw
cGwgRW52aXJvbiBNaWNyb2Jpb2w8L2Z1bGwtdGl0bGU+PC9wZXJpb2RpY2FsPjxwYWdlcz42MjAt
NjwvcGFnZXM+PHZvbHVtZT42Njwvdm9sdW1lPjxudW1iZXI+MjwvbnVtYmVyPjxlZGl0aW9uPjIw
MDAvMDIvMDI8L2VkaXRpb24+PGtleXdvcmRzPjxrZXl3b3JkPkFudGktQmFjdGVyaWFsIEFnZW50
cy9waGFybWFjb2xvZ3k8L2tleXdvcmQ+PGtleXdvcmQ+QW50aS1JbmZlY3RpdmUgQWdlbnRzLCBM
b2NhbC8qcGhhcm1hY29sb2d5PC9rZXl3b3JkPjxrZXl3b3JkPkJhY2lsbHVzIHN1YnRpbGlzL2Ry
dWcgZWZmZWN0cy8qcGh5c2lvbG9neS9yYWRpYXRpb24gZWZmZWN0czwva2V5d29yZD48a2V5d29y
ZD5CYWN0ZXJpYWwgUHJvdGVpbnMvZ2VuZXRpY3MvbWV0YWJvbGlzbTwva2V5d29yZD48a2V5d29y
ZD5EcnVnIFJlc2lzdGFuY2UsIE1pY3JvYmlhbDwva2V5d29yZD48a2V5d29yZD5IeWRyb2dlbiBQ
ZXJveGlkZS8qcGhhcm1hY29sb2d5PC9rZXl3b3JkPjxrZXl3b3JkPk11cmFtaWRhc2UvcGhhcm1h
Y29sb2d5PC9rZXl3b3JkPjxrZXl3b3JkPipSYWRpYXRpb24gVG9sZXJhbmNlPC9rZXl3b3JkPjxr
ZXl3b3JkPipTaWdtYSBGYWN0b3I8L2tleXdvcmQ+PGtleXdvcmQ+U3BvcmVzLCBCYWN0ZXJpYWwv
ZHJ1ZyBlZmZlY3RzL3BoeXNpb2xvZ3kvcmFkaWF0aW9uIGVmZmVjdHM8L2tleXdvcmQ+PGtleXdv
cmQ+U3VubGlnaHQ8L2tleXdvcmQ+PGtleXdvcmQ+KlRyYW5zY3JpcHRpb24gRmFjdG9yczwva2V5
d29yZD48a2V5d29yZD4qVWx0cmF2aW9sZXQgUmF5czwva2V5d29yZD48L2tleXdvcmRzPjxkYXRl
cz48eWVhcj4yMDAwPC95ZWFyPjxwdWItZGF0ZXM+PGRhdGU+RmViPC9kYXRlPjwvcHViLWRhdGVz
PjwvZGF0ZXM+PGlzYm4+MDA5OS0yMjQwIChQcmludCkmI3hEOzAwOTktMjI0MCAoTGlua2luZyk8
L2lzYm4+PGFjY2Vzc2lvbi1udW0+MTA2NTM3MjY8L2FjY2Vzc2lvbi1udW0+PHVybHM+PHJlbGF0
ZWQtdXJscz48dXJsPmh0dHA6Ly93d3cubmNiaS5ubG0ubmloLmdvdi9lbnRyZXovcXVlcnkuZmNn
aT9jbWQ9UmV0cmlldmUmYW1wO2RiPVB1Yk1lZCZhbXA7ZG9wdD1DaXRhdGlvbiZhbXA7bGlzdF91
aWRzPTEwNjUzNzI2PC91cmw+PC9yZWxhdGVkLXVybHM+PC91cmxzPjxjdXN0b20yPjkxODcxPC9j
dXN0b20yPjxsYW5ndWFnZT5lbmc8L2xhbmd1YWdlPjwvcmVjb3JkPjwvQ2l0ZT48Q2l0ZT48QXV0
aG9yPlNldGxvdzwvQXV0aG9yPjxZZWFyPjIwMDY8L1llYXI+PFJlY051bT4yMjU8L1JlY051bT48
cmVjb3JkPjxyZWMtbnVtYmVyPjIyNTwvcmVjLW51bWJlcj48Zm9yZWlnbi1rZXlzPjxrZXkgYXBw
PSJFTiIgZGItaWQ9IjAyc3BzMnBzZTV2ZGU5ZXN6cjZ2ZXN3ODJ2c3JwYWVlcmR2YSI+MjI1PC9r
ZXk+PC9mb3JlaWduLWtleXM+PHJlZi10eXBlIG5hbWU9IkpvdXJuYWwgQXJ0aWNsZSI+MTc8L3Jl
Zi10eXBlPjxjb250cmlidXRvcnM+PGF1dGhvcnM+PGF1dGhvcj5TZXRsb3csIEIuPC9hdXRob3I+
PGF1dGhvcj5BdGx1cmksIFMuPC9hdXRob3I+PGF1dGhvcj5LaXRjaGVsLCBSLjwvYXV0aG9yPjxh
dXRob3I+S296aW9sLUR1YmUsIEsuPC9hdXRob3I+PGF1dGhvcj5TZXRsb3csIFAuPC9hdXRob3I+
PC9hdXRob3JzPjwvY29udHJpYnV0b3JzPjxhdXRoLWFkZHJlc3M+RGVwYXJ0bWVudCBvZiBNb2xl
Y3VsYXIsIE1pY3JvYmlhbCBhbmQgU3RydWN0dXJhbCBCaW9sb2d5LCBVbml2ZXJzaXR5IG9mIENv
bm5lY3RpY3V0IEhlYWx0aCBDZW50ZXIsIEZhcm1pbmd0b24sIENUIDA2MDMwLTMzMDUsIFVTQS4g
c2V0bG93QG5zbzIudWNoYy5lZHU8L2F1dGgtYWRkcmVzcz48dGl0bGVzPjx0aXRsZT48c3R5bGUg
ZmFjZT0ibm9ybWFsIiBmb250PSJkZWZhdWx0IiBzaXplPSIxMDAlIj5Sb2xlIG9mIGRpcGljb2xp
bmljIGFjaWQgaW4gcmVzaXN0YW5jZSBhbmQgc3RhYmlsaXR5IG9mIHNwb3JlcyBvZiA8L3N0eWxl
PjxzdHlsZSBmYWNlPSJpdGFsaWMiIGZvbnQ9ImRlZmF1bHQiIHNpemU9IjEwMCUiPkJhY2lsbHVz
IHN1YnRpbGlzIDwvc3R5bGU+PHN0eWxlIGZhY2U9Im5vcm1hbCIgZm9udD0iZGVmYXVsdCIgc2l6
ZT0iMTAwJSI+d2l0aCBvciB3aXRob3V0IEROQS1wcm90ZWN0aXZlIGFscGhhL2JldGEtdHlwZSBz
bWFsbCBhY2lkLXNvbHVibGUgcHJvdGVpbnM8L3N0eWxlPjwvdGl0bGU+PHNlY29uZGFyeS10aXRs
ZT5KIEJhY3RlcmlvbDwvc2Vjb25kYXJ5LXRpdGxlPjwvdGl0bGVzPjxwZXJpb2RpY2FsPjxmdWxs
LXRpdGxlPkogQmFjdGVyaW9sPC9mdWxsLXRpdGxlPjwvcGVyaW9kaWNhbD48cGFnZXM+Mzc0MC03
PC9wYWdlcz48dm9sdW1lPjE4ODwvdm9sdW1lPjxudW1iZXI+MTE8L251bWJlcj48ZWRpdGlvbj4y
MDA2LzA1LzE5PC9lZGl0aW9uPjxrZXl3b3Jkcz48a2V5d29yZD5CYWNpbGx1cyBzdWJ0aWxpcy9j
eXRvbG9neS9nZW5ldGljcy8qcGh5c2lvbG9neTwva2V5d29yZD48a2V5d29yZD5ETkEsIEJhY3Rl
cmlhbC8qZ2VuZXRpY3M8L2tleXdvcmQ+PGtleXdvcmQ+RXNjaGVyaWNoaWEgY29saSBQcm90ZWlu
cy8qcGh5c2lvbG9neTwva2V5d29yZD48a2V5d29yZD5HZW5vdHlwZTwva2V5d29yZD48a2V5d29y
ZD5QaWNvbGluaWMgQWNpZHMvKm1ldGFib2xpc208L2tleXdvcmQ+PGtleXdvcmQ+U3BvcmVzLCBC
YWN0ZXJpYWwvY3l0b2xvZ3kvKnBoeXNpb2xvZ3k8L2tleXdvcmQ+PC9rZXl3b3Jkcz48ZGF0ZXM+
PHllYXI+MjAwNjwveWVhcj48cHViLWRhdGVzPjxkYXRlPkp1bjwvZGF0ZT48L3B1Yi1kYXRlcz48
L2RhdGVzPjxpc2JuPjAwMjEtOTE5MyAoUHJpbnQpJiN4RDswMDIxLTkxOTMgKExpbmtpbmcpPC9p
c2JuPjxhY2Nlc3Npb24tbnVtPjE2NzA3NjY2PC9hY2Nlc3Npb24tbnVtPjx1cmxzPjxyZWxhdGVk
LXVybHM+PHVybD5odHRwOi8vd3d3Lm5jYmkubmxtLm5paC5nb3YvZW50cmV6L3F1ZXJ5LmZjZ2k/
Y21kPVJldHJpZXZlJmFtcDtkYj1QdWJNZWQmYW1wO2RvcHQ9Q2l0YXRpb24mYW1wO2xpc3RfdWlk
cz0xNjcwNzY2NjwvdXJsPjwvcmVsYXRlZC11cmxzPjwvdXJscz48Y3VzdG9tMj4xNDgyOTIxPC9j
dXN0b20yPjxlbGVjdHJvbmljLXJlc291cmNlLW51bT4xODgvMTEvMzc0MCBbcGlpXSYjeEQ7MTAu
MTEyOC9KQi4wMDIxMi0wNjwvZWxlY3Ryb25pYy1yZXNvdXJjZS1udW0+PGxhbmd1YWdlPmVuZzwv
bGFuZ3VhZ2U+PC9yZWNvcmQ+PC9DaXRlPjxDaXRlPjxBdXRob3I+QmVocmF2YW48L0F1dGhvcj48
WWVhcj4yMDAwPC9ZZWFyPjxSZWNOdW0+MjE4PC9SZWNOdW0+PHJlY29yZD48cmVjLW51bWJlcj4y
MTg8L3JlYy1udW1iZXI+PGZvcmVpZ24ta2V5cz48a2V5IGFwcD0iRU4iIGRiLWlkPSIwMnNwczJw
c2U1dmRlOWVzenI2dmVzdzgydnNycGFlZXJkdmEiPjIxODwva2V5PjwvZm9yZWlnbi1rZXlzPjxy
ZWYtdHlwZSBuYW1lPSJKb3VybmFsIEFydGljbGUiPjE3PC9yZWYtdHlwZT48Y29udHJpYnV0b3Jz
PjxhdXRob3JzPjxhdXRob3I+QmVocmF2YW4sIEouPC9hdXRob3I+PGF1dGhvcj5DaGlyYWtrYWws
IEguPC9hdXRob3I+PGF1dGhvcj5NYXNzb24sIEEuPC9hdXRob3I+PGF1dGhvcj5Nb2lyLCBBLjwv
YXV0aG9yPjwvYXV0aG9ycz48L2NvbnRyaWJ1dG9ycz48YXV0aC1hZGRyZXNzPkRlcGFydG1lbnQg
b2YgTW9sZWN1bGFyIEJpb2xvZ3kgJmFtcDsgQmlvdGVjaG5vbG9neSwgVW5pdmVyc2l0eSBvZiBT
aGVmZmllbGQsIFNoZWZmaWVsZCBTMTAgMlROLCBVbml0ZWQgS2luZ2RvbS48L2F1dGgtYWRkcmVz
cz48dGl0bGVzPjx0aXRsZT48c3R5bGUgZmFjZT0ibm9ybWFsIiBmb250PSJkZWZhdWx0IiBzaXpl
PSIxMDAlIj5NdXRhdGlvbnMgaW4gdGhlIGdlclAgbG9jdXMgb2YgPC9zdHlsZT48c3R5bGUgZmFj
ZT0iaXRhbGljIiBmb250PSJkZWZhdWx0IiBzaXplPSIxMDAlIj5CYWNpbGx1cyBzdWJ0aWxpcyA8
L3N0eWxlPjxzdHlsZSBmYWNlPSJub3JtYWwiIGZvbnQ9ImRlZmF1bHQiIHNpemU9IjEwMCUiPmFu
ZCA8L3N0eWxlPjxzdHlsZSBmYWNlPSJpdGFsaWMiIGZvbnQ9ImRlZmF1bHQiIHNpemU9IjEwMCUi
PkJhY2lsbHVzIGNlcmV1cyA8L3N0eWxlPjxzdHlsZSBmYWNlPSJub3JtYWwiIGZvbnQ9ImRlZmF1
bHQiIHNpemU9IjEwMCUiPmFmZmVjdCBhY2Nlc3Mgb2YgZ2VybWluYW50cyB0byB0aGVpciB0YXJn
ZXRzIGluIHNwb3Jlczwvc3R5bGU+PC90aXRsZT48c2Vjb25kYXJ5LXRpdGxlPkogQmFjdGVyaW9s
PC9zZWNvbmRhcnktdGl0bGU+PC90aXRsZXM+PHBlcmlvZGljYWw+PGZ1bGwtdGl0bGU+SiBCYWN0
ZXJpb2w8L2Z1bGwtdGl0bGU+PC9wZXJpb2RpY2FsPjxwYWdlcz4xOTg3LTk0PC9wYWdlcz48dm9s
dW1lPjE4Mjwvdm9sdW1lPjxudW1iZXI+NzwvbnVtYmVyPjxlZGl0aW9uPjIwMDAvMDMvMTQ8L2Vk
aXRpb24+PGtleXdvcmRzPjxrZXl3b3JkPkFsYW5pbmUvbWV0YWJvbGlzbTwva2V5d29yZD48a2V5
d29yZD5BbWlubyBBY2lkIFNlcXVlbmNlPC9rZXl3b3JkPjxrZXl3b3JkPkJhY2lsbHVzIGNlcmV1
cy9jeXRvbG9neS8qZ2VuZXRpY3MvcGh5c2lvbG9neTwva2V5d29yZD48a2V5d29yZD5CYWNpbGx1
cyBzdWJ0aWxpcy9jeXRvbG9neS8qZ2VuZXRpY3MvcGh5c2lvbG9neTwva2V5d29yZD48a2V5d29y
ZD5CYWN0ZXJpYWwgUHJvdGVpbnMvY2hlbWlzdHJ5L2dlbmV0aWNzLyptZXRhYm9saXNtL3BoeXNp
b2xvZ3k8L2tleXdvcmQ+PGtleXdvcmQ+Q2xvbmluZywgTW9sZWN1bGFyPC9rZXl3b3JkPjxrZXl3
b3JkPkdlbmUgRXhwcmVzc2lvbiBSZWd1bGF0aW9uLCBCYWN0ZXJpYWwvZ2VuZXRpY3M8L2tleXdv
cmQ+PGtleXdvcmQ+KkdlbmVzLCBCYWN0ZXJpYWw8L2tleXdvcmQ+PGtleXdvcmQ+SG90IFRlbXBl
cmF0dXJlPC9rZXl3b3JkPjxrZXl3b3JkPklub3NpbmUvbWV0YWJvbGlzbTwva2V5d29yZD48a2V5
d29yZD5LaW5ldGljczwva2V5d29yZD48a2V5d29yZD5Nb2xlY3VsYXIgU2VxdWVuY2UgRGF0YTwv
a2V5d29yZD48a2V5d29yZD5NdXJhbWlkYXNlL21ldGFib2xpc208L2tleXdvcmQ+PGtleXdvcmQ+
TXV0YXRpb24vKmdlbmV0aWNzPC9rZXl3b3JkPjxrZXl3b3JkPk9wZXJvbi9nZW5ldGljczwva2V5
d29yZD48a2V5d29yZD5QZXJtZWFiaWxpdHk8L2tleXdvcmQ+PGtleXdvcmQ+UGhlbm90eXBlPC9r
ZXl3b3JkPjxrZXl3b3JkPlBpY29saW5pYyBBY2lkcy9tZXRhYm9saXNtPC9rZXl3b3JkPjxrZXl3
b3JkPlNlcXVlbmNlIEFsaWdubWVudDwva2V5d29yZD48a2V5d29yZD5TcG9yZXMsIEJhY3Rlcmlh
bC9jaGVtaXN0cnkvY3l0b2xvZ3kvZ2VuZXRpY3MvcGh5c2lvbG9neTwva2V5d29yZD48a2V5d29y
ZD5UcmFuc2NyaXB0aW9uIEZhY3RvcnMvcGh5c2lvbG9neTwva2V5d29yZD48L2tleXdvcmRzPjxk
YXRlcz48eWVhcj4yMDAwPC95ZWFyPjxwdWItZGF0ZXM+PGRhdGU+QXByPC9kYXRlPjwvcHViLWRh
dGVzPjwvZGF0ZXM+PGlzYm4+MDAyMS05MTkzIChQcmludCkmI3hEOzAwMjEtOTE5MyAoTGlua2lu
Zyk8L2lzYm4+PGFjY2Vzc2lvbi1udW0+MTA3MTUwMDc8L2FjY2Vzc2lvbi1udW0+PHVybHM+PHJl
bGF0ZWQtdXJscz48dXJsPmh0dHA6Ly93d3cubmNiaS5ubG0ubmloLmdvdi9lbnRyZXovcXVlcnku
ZmNnaT9jbWQ9UmV0cmlldmUmYW1wO2RiPVB1Yk1lZCZhbXA7ZG9wdD1DaXRhdGlvbiZhbXA7bGlz
dF91aWRzPTEwNzE1MDA3PC91cmw+PC9yZWxhdGVkLXVybHM+PC91cmxzPjxjdXN0b20yPjEwMTkw
NDwvY3VzdG9tMj48bGFuZ3VhZ2U+ZW5nPC9sYW5ndWFnZT48L3JlY29yZD48L0NpdGU+PC9FbmRO
b3RlPgB=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5" \o "Driks, 1999 #30" </w:instrText>
      </w:r>
      <w:r w:rsidR="001E1917">
        <w:rPr>
          <w:noProof/>
        </w:rPr>
        <w:fldChar w:fldCharType="separate"/>
      </w:r>
      <w:r w:rsidR="001E1917">
        <w:rPr>
          <w:noProof/>
        </w:rPr>
        <w:t>15</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18" \o "Chen, 2010 #236" </w:instrText>
      </w:r>
      <w:r w:rsidR="001E1917">
        <w:rPr>
          <w:noProof/>
        </w:rPr>
        <w:fldChar w:fldCharType="separate"/>
      </w:r>
      <w:r w:rsidR="001E1917">
        <w:rPr>
          <w:noProof/>
        </w:rPr>
        <w:t>18-22</w:t>
      </w:r>
      <w:r w:rsidR="001E1917">
        <w:rPr>
          <w:noProof/>
        </w:rPr>
        <w:fldChar w:fldCharType="end"/>
      </w:r>
      <w:r w:rsidR="001E1917">
        <w:rPr>
          <w:noProof/>
        </w:rPr>
        <w:t>]</w:t>
      </w:r>
      <w:r w:rsidR="001E1917">
        <w:fldChar w:fldCharType="end"/>
      </w:r>
      <w:del w:id="115" w:author="hqin" w:date="2011-11-20T19:52:00Z">
        <w:r w:rsidRPr="002A0697" w:rsidDel="005C2288">
          <w:rPr>
            <w:noProof/>
          </w:rPr>
          <w:delText>(5, 12, 16, 53, 55, 58)</w:delText>
        </w:r>
      </w:del>
      <w:r w:rsidRPr="002A0697">
        <w:t xml:space="preserve">. The coat has additional diverse functions, including roles in germination and resistance to environmental stresses, </w:t>
      </w:r>
      <w:ins w:id="116" w:author="Daria Clegg" w:date="2013-02-01T09:38:00Z">
        <w:r w:rsidR="00C44BCB">
          <w:t>like small</w:t>
        </w:r>
      </w:ins>
      <w:del w:id="117" w:author="Daria Clegg" w:date="2013-02-01T09:38:00Z">
        <w:r w:rsidRPr="002A0697" w:rsidDel="00C44BCB">
          <w:delText>including</w:delText>
        </w:r>
      </w:del>
      <w:ins w:id="118" w:author="Daria Clegg" w:date="2013-02-01T09:38:00Z">
        <w:r w:rsidR="00C44BCB">
          <w:t xml:space="preserve"> </w:t>
        </w:r>
      </w:ins>
      <w:del w:id="119" w:author="Daria Clegg" w:date="2013-02-01T09:38:00Z">
        <w:r w:rsidRPr="002A0697" w:rsidDel="00C44BCB">
          <w:delText xml:space="preserve"> </w:delText>
        </w:r>
      </w:del>
      <w:r w:rsidRPr="002A0697">
        <w:t>reactive</w:t>
      </w:r>
      <w:ins w:id="120" w:author="Daria Clegg" w:date="2013-02-01T09:38:00Z">
        <w:r w:rsidR="00C44BCB">
          <w:t xml:space="preserve"> </w:t>
        </w:r>
      </w:ins>
      <w:del w:id="121" w:author="Daria Clegg" w:date="2013-02-01T09:38:00Z">
        <w:r w:rsidRPr="002A0697" w:rsidDel="00C44BCB">
          <w:delText xml:space="preserve"> small </w:delText>
        </w:r>
      </w:del>
      <w:r w:rsidRPr="002A0697">
        <w:t xml:space="preserve">molecules, degradative enzymes, microbial predation and UV radiation </w:t>
      </w:r>
      <w:r w:rsidR="001E1917">
        <w:fldChar w:fldCharType="begin">
          <w:fldData xml:space="preserve">PEVuZE5vdGU+PENpdGU+PEF1dGhvcj5EcmlrczwvQXV0aG9yPjxZZWFyPjE5OTk8L1llYXI+PFJl
Y051bT4zMDwvUmVjTnVtPjxEaXNwbGF5VGV4dD5bMSwgMTUsIDE5LCAyMCwgMjIsIDIzXTwvRGlz
cGxheVRleHQ+PHJlY29yZD48cmVjLW51bWJlcj4zMDwvcmVjLW51bWJlcj48Zm9yZWlnbi1rZXlz
PjxrZXkgYXBwPSJFTiIgZGItaWQ9IjAyc3BzMnBzZTV2ZGU5ZXN6cjZ2ZXN3ODJ2c3JwYWVlcmR2
YSI+MzA8L2tleT48L2ZvcmVpZ24ta2V5cz48cmVmLXR5cGUgbmFtZT0iSm91cm5hbCBBcnRpY2xl
Ij4xNzwvcmVmLXR5cGU+PGNvbnRyaWJ1dG9ycz48YXV0aG9ycz48YXV0aG9yPkRyaWtzLCBBLjwv
YXV0aG9yPjwvYXV0aG9ycz48L2NvbnRyaWJ1dG9ycz48YXV0aC1hZGRyZXNzPkRlcGFydG1lbnQg
b2YgTWljcm9iaW9sb2d5IGFuZCBJbW11bm9sb2d5LCBMb3lvbGEgVW5pdmVyc2l0eSBNZWRpY2Fs
IENlbnRlciwgTWF5d29vZCwgSWxsaW5vaXMgNjAxNTMsIFVTQS5hZHJpa3NAbHVjLmVkdTwvYXV0
aC1hZGRyZXNzPjx0aXRsZXM+PHRpdGxlPjxzdHlsZSBmYWNlPSJpdGFsaWMiIGZvbnQ9ImRlZmF1
bHQiIHNpemU9IjEwMCUiPkJhY2lsbHVzIHN1YnRpbGlzPC9zdHlsZT48c3R5bGUgZmFjZT0ibm9y
bWFsIiBmb250PSJkZWZhdWx0IiBzaXplPSIxMDAlIj4gc3BvcmUgY29hdDwvc3R5bGU+PC90aXRs
ZT48c2Vjb25kYXJ5LXRpdGxlPk1pY3JvYmlvbCBNb2wgQmlvbCBSZXY8L3NlY29uZGFyeS10aXRs
ZT48L3RpdGxlcz48cGVyaW9kaWNhbD48ZnVsbC10aXRsZT5NaWNyb2Jpb2wgTW9sIEJpb2wgUmV2
PC9mdWxsLXRpdGxlPjwvcGVyaW9kaWNhbD48cGFnZXM+MS0yMDwvcGFnZXM+PHZvbHVtZT42Mzwv
dm9sdW1lPjxudW1iZXI+MTwvbnVtYmVyPjxrZXl3b3Jkcz48a2V5d29yZD5CYWNpbGx1cyBzdWJ0
aWxpcy8qcGh5c2lvbG9neTwva2V5d29yZD48a2V5d29yZD5CYWN0ZXJpYWwgUHJvdGVpbnMvcGh5
c2lvbG9neTwva2V5d29yZD48a2V5d29yZD5ETkEtQmluZGluZyBQcm90ZWlucy9waHlzaW9sb2d5
PC9rZXl3b3JkPjxrZXl3b3JkPkdlbmUgRXhwcmVzc2lvbiBSZWd1bGF0aW9uLCBCYWN0ZXJpYWw8
L2tleXdvcmQ+PGtleXdvcmQ+R2VuZXMsIEJhY3RlcmlhbC9nZW5ldGljczwva2V5d29yZD48a2V5
d29yZD5NZW1icmFuZSBQcm90ZWlucy9waHlzaW9sb2d5PC9rZXl3b3JkPjxrZXl3b3JkPk1vcnBo
b2dlbmVzaXM8L2tleXdvcmQ+PGtleXdvcmQ+UHJvdGVpbiBQcm9jZXNzaW5nLCBQb3N0LVRyYW5z
bGF0aW9uYWwvcGh5c2lvbG9neTwva2V5d29yZD48a2V5d29yZD4qU2lnbWEgRmFjdG9yPC9rZXl3
b3JkPjxrZXl3b3JkPlNwb3JlcywgQmFjdGVyaWFsL2NoZW1pc3RyeS9nZW5ldGljcy8qcGh5c2lv
bG9neS91bHRyYXN0cnVjdHVyZTwva2V5d29yZD48a2V5d29yZD4qVHJhbnNjcmlwdGlvbiBGYWN0
b3JzPC9rZXl3b3JkPjwva2V5d29yZHM+PGRhdGVzPjx5ZWFyPjE5OTk8L3llYXI+PHB1Yi1kYXRl
cz48ZGF0ZT5NYXI8L2RhdGU+PC9wdWItZGF0ZXM+PC9kYXRlcz48YWNjZXNzaW9uLW51bT4xMDA2
NjgyOTwvYWNjZXNzaW9uLW51bT48dXJscz48cmVsYXRlZC11cmxzPjx1cmw+aHR0cDovL3d3dy5u
Y2JpLm5sbS5uaWguZ292L2VudHJlei9xdWVyeS5mY2dpP2NtZD1SZXRyaWV2ZSZhbXA7ZGI9UHVi
TWVkJmFtcDtkb3B0PUNpdGF0aW9uJmFtcDtsaXN0X3VpZHM9MTAwNjY4MjkgPC91cmw+PC9yZWxh
dGVkLXVybHM+PC91cmxzPjwvcmVjb3JkPjwvQ2l0ZT48Q2l0ZT48QXV0aG9yPlNldGxvdzwvQXV0
aG9yPjxZZWFyPjIwMDY8L1llYXI+PFJlY051bT4yMjg8L1JlY051bT48cmVjb3JkPjxyZWMtbnVt
YmVyPjIyODwvcmVjLW51bWJlcj48Zm9yZWlnbi1rZXlzPjxrZXkgYXBwPSJFTiIgZGItaWQ9IjAy
c3BzMnBzZTV2ZGU5ZXN6cjZ2ZXN3ODJ2c3JwYWVlcmR2YSI+MjI4PC9rZXk+PC9mb3JlaWduLWtl
eXM+PHJlZi10eXBlIG5hbWU9IkpvdXJuYWwgQXJ0aWNsZSI+MTc8L3JlZi10eXBlPjxjb250cmli
dXRvcnM+PGF1dGhvcnM+PGF1dGhvcj5TZXRsb3csIFAuPC9hdXRob3I+PC9hdXRob3JzPjwvY29u
dHJpYnV0b3JzPjxhdXRoLWFkZHJlc3M+RGVwYXJ0bWVudCBvZiBNb2xlY3VsYXIsIE1pY3JvYmlh
bCBhbmQgU3RydWN0dXJhbCBCaW9sb2d5LCBVbml2ZXJzaXR5IG9mIENvbm5lY3RpY3V0IEhlYWx0
aCBDZW50ZXIsIEZhcm1pbmd0b24sIDA2MDMwLTMzMDUsIFVTQS4gc2V0bG93QG5zbzIudWNoYy5l
ZHU8L2F1dGgtYWRkcmVzcz48dGl0bGVzPjx0aXRsZT48c3R5bGUgZmFjZT0ibm9ybWFsIiBmb250
PSJkZWZhdWx0IiBzaXplPSIxMDAlIj5TcG9yZXMgb2YgPC9zdHlsZT48c3R5bGUgZmFjZT0iaXRh
bGljIiBmb250PSJkZWZhdWx0IiBzaXplPSIxMDAlIj5CYWNpbGx1cyBzdWJ0aWxpczwvc3R5bGU+
PHN0eWxlIGZhY2U9Im5vcm1hbCIgZm9udD0iZGVmYXVsdCIgc2l6ZT0iMTAwJSI+OiB0aGVpciBy
ZXNpc3RhbmNlIHRvIGFuZCBraWxsaW5nIGJ5IHJhZGlhdGlvbiwgaGVhdCBhbmQgY2hlbWljYWxz
PC9zdHlsZT48L3RpdGxlPjxzZWNvbmRhcnktdGl0bGU+SiBBcHBsIE1pY3JvYmlvbDwvc2Vjb25k
YXJ5LXRpdGxlPjwvdGl0bGVzPjxwZXJpb2RpY2FsPjxmdWxsLXRpdGxlPkogQXBwbCBNaWNyb2Jp
b2w8L2Z1bGwtdGl0bGU+PC9wZXJpb2RpY2FsPjxwYWdlcz41MTQtMjU8L3BhZ2VzPjx2b2x1bWU+
MTAxPC92b2x1bWU+PG51bWJlcj4zPC9udW1iZXI+PGVkaXRpb24+MjAwNi8wOC8xNjwvZWRpdGlv
bj48a2V5d29yZHM+PGtleXdvcmQ+QmFjaWxsdXMgc3VidGlsaXMvZHJ1ZyBlZmZlY3RzLypwaHlz
aW9sb2d5L3JhZGlhdGlvbiBlZmZlY3RzPC9rZXl3b3JkPjxrZXl3b3JkPkNlbGwgRGVhdGgvZHJ1
ZyBlZmZlY3RzL3JhZGlhdGlvbiBlZmZlY3RzPC9rZXl3b3JkPjxrZXl3b3JkPkNlbGwgTWVtYnJh
bmUgUGVybWVhYmlsaXR5L3BoeXNpb2xvZ3k8L2tleXdvcmQ+PGtleXdvcmQ+RE5BIERhbWFnZTwv
a2V5d29yZD48a2V5d29yZD5ETkEsIEJhY3RlcmlhbDwva2V5d29yZD48a2V5d29yZD5EcnVnIFJl
c2lzdGFuY2UsIEJhY3RlcmlhbC9waHlzaW9sb2d5PC9rZXl3b3JkPjxrZXl3b3JkPkdhbW1hIFJh
eXM8L2tleXdvcmQ+PGtleXdvcmQ+SG90IFRlbXBlcmF0dXJlPC9rZXl3b3JkPjxrZXl3b3JkPlJh
ZGlhdGlvbiwgSW9uaXppbmc8L2tleXdvcmQ+PGtleXdvcmQ+U3BvcmVzLCBCYWN0ZXJpYWwvZHJ1
ZyBlZmZlY3RzL3BoeXNpb2xvZ3kvcmFkaWF0aW9uIGVmZmVjdHM8L2tleXdvcmQ+PGtleXdvcmQ+
VWx0cmF2aW9sZXQgUmF5czwva2V5d29yZD48a2V5d29yZD5XYXRlcjwva2V5d29yZD48L2tleXdv
cmRzPjxkYXRlcz48eWVhcj4yMDA2PC95ZWFyPjxwdWItZGF0ZXM+PGRhdGU+U2VwPC9kYXRlPjwv
cHViLWRhdGVzPjwvZGF0ZXM+PGlzYm4+MTM2NC01MDcyIChQcmludCkmI3hEOzEzNjQtNTA3MiAo
TGlua2luZyk8L2lzYm4+PGFjY2Vzc2lvbi1udW0+MTY5MDc4MDI8L2FjY2Vzc2lvbi1udW0+PHVy
bHM+PHJlbGF0ZWQtdXJscz48dXJsPmh0dHA6Ly93d3cubmNiaS5ubG0ubmloLmdvdi9lbnRyZXov
cXVlcnkuZmNnaT9jbWQ9UmV0cmlldmUmYW1wO2RiPVB1Yk1lZCZhbXA7ZG9wdD1DaXRhdGlvbiZh
bXA7bGlzdF91aWRzPTE2OTA3ODAyPC91cmw+PC9yZWxhdGVkLXVybHM+PC91cmxzPjxlbGVjdHJv
bmljLXJlc291cmNlLW51bT5KQU0yNzM2IFtwaWldJiN4RDsxMC4xMTExL2ouMTM2NS0yNjcyLjIw
MDUuMDI3MzYueDwvZWxlY3Ryb25pYy1yZXNvdXJjZS1udW0+PHJlc2VhcmNoLW5vdGVzPioqKjwv
cmVzZWFyY2gtbm90ZXM+PGxhbmd1YWdlPmVuZzwvbGFuZ3VhZ2U+PC9yZWNvcmQ+PC9DaXRlPjxD
aXRlPjxBdXRob3I+UmFna291c2k8L0F1dGhvcj48WWVhcj4yMDAzPC9ZZWFyPjxSZWNOdW0+MjM1
PC9SZWNOdW0+PHJlY29yZD48cmVjLW51bWJlcj4yMzU8L3JlYy1udW1iZXI+PGZvcmVpZ24ta2V5
cz48a2V5IGFwcD0iRU4iIGRiLWlkPSIwMnNwczJwc2U1dmRlOWVzenI2dmVzdzgydnNycGFlZXJk
dmEiPjIzNTwva2V5PjwvZm9yZWlnbi1rZXlzPjxyZWYtdHlwZSBuYW1lPSJKb3VybmFsIEFydGlj
bGUiPjE3PC9yZWYtdHlwZT48Y29udHJpYnV0b3JzPjxhdXRob3JzPjxhdXRob3I+UmFna291c2ks
IEsuPC9hdXRob3I+PGF1dGhvcj5FaWNoZW5iZXJnZXIsIFAuPC9hdXRob3I+PGF1dGhvcj52YW4g
T29paiwgQy48L2F1dGhvcj48YXV0aG9yPlNldGxvdywgUC48L2F1dGhvcj48L2F1dGhvcnM+PC9j
b250cmlidXRvcnM+PGF1dGgtYWRkcmVzcz5EZXBhcnRtZW50IG9mIEJpb2NoZW1pc3RyeSwgVW5p
dmVyc2l0eSBvZiBDb25uZWN0aWN1dCBIZWFsdGggQ2VudGVyLCBGYXJtaW5ndG9uLCBDb25uZWN0
aWN1dCAwNjAzMiwgVVNBLjwvYXV0aC1hZGRyZXNzPjx0aXRsZXM+PHRpdGxlPjxzdHlsZSBmYWNl
PSJub3JtYWwiIGZvbnQ9ImRlZmF1bHQiIHNpemU9IjEwMCUiPklkZW50aWZpY2F0aW9uIG9mIGEg
bmV3IGdlbmUgZXNzZW50aWFsIGZvciBnZXJtaW5hdGlvbiBvZiA8L3N0eWxlPjxzdHlsZSBmYWNl
PSJpdGFsaWMiIGZvbnQ9ImRlZmF1bHQiIHNpemU9IjEwMCUiPkJhY2lsbHVzIHN1YnRpbGlzPC9z
dHlsZT48c3R5bGUgZmFjZT0ibm9ybWFsIiBmb250PSJkZWZhdWx0IiBzaXplPSIxMDAlIj4gc3Bv
cmVzIHdpdGggQ2E8L3N0eWxlPjxzdHlsZSBmYWNlPSJzdXBlcnNjcmlwdCIgZm9udD0iZGVmYXVs
dCIgc2l6ZT0iMTAwJSI+Mis8L3N0eWxlPjxzdHlsZSBmYWNlPSJub3JtYWwiIGZvbnQ9ImRlZmF1
bHQiIHNpemU9IjEwMCUiPi1kaXBpY29saW5hdGU8L3N0eWxlPjwvdGl0bGU+PHNlY29uZGFyeS10
aXRsZT5KIEJhY3RlcmlvbDwvc2Vjb25kYXJ5LXRpdGxlPjwvdGl0bGVzPjxwZXJpb2RpY2FsPjxm
dWxsLXRpdGxlPkogQmFjdGVyaW9sPC9mdWxsLXRpdGxlPjwvcGVyaW9kaWNhbD48cGFnZXM+MjMx
NS0yOTwvcGFnZXM+PHZvbHVtZT4xODU8L3ZvbHVtZT48bnVtYmVyPjc8L251bWJlcj48ZWRpdGlv
bj4yMDAzLzAzLzIwPC9lZGl0aW9uPjxrZXl3b3Jkcz48a2V5d29yZD5BbWlubyBBY2lkIFNlcXVl
bmNlPC9rZXl3b3JkPjxrZXl3b3JkPkJhY2lsbHVzIHN1YnRpbGlzL2RydWcgZWZmZWN0cy8qcGh5
c2lvbG9neTwva2V5d29yZD48a2V5d29yZD5CYWN0ZXJpYWwgUHJvdGVpbnMvZHJ1ZyBlZmZlY3Rz
LypnZW5ldGljcy8qbWV0YWJvbGlzbTwva2V5d29yZD48a2V5d29yZD5CYXNlIFNlcXVlbmNlPC9r
ZXl3b3JkPjxrZXl3b3JkPkNhbGNpdW0vKnBoYXJtYWNvbG9neTwva2V5d29yZD48a2V5d29yZD5H
ZW5lIEV4cHJlc3Npb24gUmVndWxhdGlvbiwgQmFjdGVyaWFsL3BoeXNpb2xvZ3k8L2tleXdvcmQ+
PGtleXdvcmQ+SHlkcm9sYXNlcy9kcnVnIGVmZmVjdHMvZ2VuZXRpY3MvbWV0YWJvbGlzbTwva2V5
d29yZD48a2V5d29yZD5Nb2xlY3VsYXIgU2VxdWVuY2UgRGF0YTwva2V5d29yZD48a2V5d29yZD5N
dXRhdGlvbjwva2V5d29yZD48a2V5d29yZD5QaWNvbGluaWMgQWNpZHMvKnBoYXJtYWNvbG9neTwv
a2V5d29yZD48a2V5d29yZD5TZXF1ZW5jZSBIb21vbG9neSwgQW1pbm8gQWNpZDwva2V5d29yZD48
a2V5d29yZD5TcG9yZXMsIEJhY3RlcmlhbC9kcnVnIGVmZmVjdHMvcGh5c2lvbG9neTwva2V5d29y
ZD48L2tleXdvcmRzPjxkYXRlcz48eWVhcj4yMDAzPC95ZWFyPjxwdWItZGF0ZXM+PGRhdGU+QXBy
PC9kYXRlPjwvcHViLWRhdGVzPjwvZGF0ZXM+PGlzYm4+MDAyMS05MTkzIChQcmludCkmI3hEOzAw
MjEtOTE5MyAoTGlua2luZyk8L2lzYm4+PGFjY2Vzc2lvbi1udW0+MTI2NDQ1MDM8L2FjY2Vzc2lv
bi1udW0+PHVybHM+PHJlbGF0ZWQtdXJscz48dXJsPmh0dHA6Ly93d3cubmNiaS5ubG0ubmloLmdv
di9lbnRyZXovcXVlcnkuZmNnaT9jbWQ9UmV0cmlldmUmYW1wO2RiPVB1Yk1lZCZhbXA7ZG9wdD1D
aXRhdGlvbiZhbXA7bGlzdF91aWRzPTEyNjQ0NTAzPC91cmw+PC9yZWxhdGVkLXVybHM+PC91cmxz
PjxjdXN0b20yPjE1MTQ5NTwvY3VzdG9tMj48bGFuZ3VhZ2U+ZW5nPC9sYW5ndWFnZT48L3JlY29y
ZD48L0NpdGU+PENpdGU+PEF1dGhvcj5SaWVzZW5tYW48L0F1dGhvcj48WWVhcj4yMDAwPC9ZZWFy
PjxSZWNOdW0+MjM0PC9SZWNOdW0+PHJlY29yZD48cmVjLW51bWJlcj4yMzQ8L3JlYy1udW1iZXI+
PGZvcmVpZ24ta2V5cz48a2V5IGFwcD0iRU4iIGRiLWlkPSIwMnNwczJwc2U1dmRlOWVzenI2dmVz
dzgydnNycGFlZXJkdmEiPjIzNDwva2V5PjwvZm9yZWlnbi1rZXlzPjxyZWYtdHlwZSBuYW1lPSJK
b3VybmFsIEFydGljbGUiPjE3PC9yZWYtdHlwZT48Y29udHJpYnV0b3JzPjxhdXRob3JzPjxhdXRo
b3I+Umllc2VubWFuLCBQLiBKLjwvYXV0aG9yPjxhdXRob3I+TmljaG9sc29uLCBXLiBMLjwvYXV0
aG9yPjwvYXV0aG9ycz48L2NvbnRyaWJ1dG9ycz48YXV0aC1hZGRyZXNzPkRlcGFydG1lbnQgb2Yg
VmV0ZXJpbmFyeSBTY2llbmNlIGFuZCBNaWNyb2Jpb2xvZ3ksIFVuaXZlcnNpdHkgb2YgQXJpem9u
YSwgVHVjc29uLCBBcml6b25hIDg1NzIxLCBVU0EuPC9hdXRoLWFkZHJlc3M+PHRpdGxlcz48dGl0
bGU+PHN0eWxlIGZhY2U9Im5vcm1hbCIgZm9udD0iZGVmYXVsdCIgc2l6ZT0iMTAwJSI+Um9sZSBv
ZiB0aGUgc3BvcmUgY29hdCBsYXllcnMgaW4gPC9zdHlsZT48c3R5bGUgZmFjZT0iaXRhbGljIiBm
b250PSJkZWZhdWx0IiBzaXplPSIxMDAlIj5CYWNpbGx1cyBzdWJ0aWxpczwvc3R5bGU+PHN0eWxl
IGZhY2U9Im5vcm1hbCIgZm9udD0iZGVmYXVsdCIgc2l6ZT0iMTAwJSI+IHNwb3JlIHJlc2lzdGFu
Y2UgdG8gaHlkcm9nZW4gcGVyb3hpZGUsIGFydGlmaWNpYWwgVVYtQywgVVYtQiwgYW5kIHNvbGFy
IFVWIHJhZGlhdGlvbjwvc3R5bGU+PC90aXRsZT48c2Vjb25kYXJ5LXRpdGxlPkFwcGwgRW52aXJv
biBNaWNyb2Jpb2w8L3NlY29uZGFyeS10aXRsZT48L3RpdGxlcz48cGVyaW9kaWNhbD48ZnVsbC10
aXRsZT5BcHBsIEVudmlyb24gTWljcm9iaW9sPC9mdWxsLXRpdGxlPjwvcGVyaW9kaWNhbD48cGFn
ZXM+NjIwLTY8L3BhZ2VzPjx2b2x1bWU+NjY8L3ZvbHVtZT48bnVtYmVyPjI8L251bWJlcj48ZWRp
dGlvbj4yMDAwLzAyLzAyPC9lZGl0aW9uPjxrZXl3b3Jkcz48a2V5d29yZD5BbnRpLUJhY3Rlcmlh
bCBBZ2VudHMvcGhhcm1hY29sb2d5PC9rZXl3b3JkPjxrZXl3b3JkPkFudGktSW5mZWN0aXZlIEFn
ZW50cywgTG9jYWwvKnBoYXJtYWNvbG9neTwva2V5d29yZD48a2V5d29yZD5CYWNpbGx1cyBzdWJ0
aWxpcy9kcnVnIGVmZmVjdHMvKnBoeXNpb2xvZ3kvcmFkaWF0aW9uIGVmZmVjdHM8L2tleXdvcmQ+
PGtleXdvcmQ+QmFjdGVyaWFsIFByb3RlaW5zL2dlbmV0aWNzL21ldGFib2xpc208L2tleXdvcmQ+
PGtleXdvcmQ+RHJ1ZyBSZXNpc3RhbmNlLCBNaWNyb2JpYWw8L2tleXdvcmQ+PGtleXdvcmQ+SHlk
cm9nZW4gUGVyb3hpZGUvKnBoYXJtYWNvbG9neTwva2V5d29yZD48a2V5d29yZD5NdXJhbWlkYXNl
L3BoYXJtYWNvbG9neTwva2V5d29yZD48a2V5d29yZD4qUmFkaWF0aW9uIFRvbGVyYW5jZTwva2V5
d29yZD48a2V5d29yZD4qU2lnbWEgRmFjdG9yPC9rZXl3b3JkPjxrZXl3b3JkPlNwb3JlcywgQmFj
dGVyaWFsL2RydWcgZWZmZWN0cy9waHlzaW9sb2d5L3JhZGlhdGlvbiBlZmZlY3RzPC9rZXl3b3Jk
PjxrZXl3b3JkPlN1bmxpZ2h0PC9rZXl3b3JkPjxrZXl3b3JkPipUcmFuc2NyaXB0aW9uIEZhY3Rv
cnM8L2tleXdvcmQ+PGtleXdvcmQ+KlVsdHJhdmlvbGV0IFJheXM8L2tleXdvcmQ+PC9rZXl3b3Jk
cz48ZGF0ZXM+PHllYXI+MjAwMDwveWVhcj48cHViLWRhdGVzPjxkYXRlPkZlYjwvZGF0ZT48L3B1
Yi1kYXRlcz48L2RhdGVzPjxpc2JuPjAwOTktMjI0MCAoUHJpbnQpJiN4RDswMDk5LTIyNDAgKExp
bmtpbmcpPC9pc2JuPjxhY2Nlc3Npb24tbnVtPjEwNjUzNzI2PC9hY2Nlc3Npb24tbnVtPjx1cmxz
PjxyZWxhdGVkLXVybHM+PHVybD5odHRwOi8vd3d3Lm5jYmkubmxtLm5paC5nb3YvZW50cmV6L3F1
ZXJ5LmZjZ2k/Y21kPVJldHJpZXZlJmFtcDtkYj1QdWJNZWQmYW1wO2RvcHQ9Q2l0YXRpb24mYW1w
O2xpc3RfdWlkcz0xMDY1MzcyNjwvdXJsPjwvcmVsYXRlZC11cmxzPjwvdXJscz48Y3VzdG9tMj45
MTg3MTwvY3VzdG9tMj48bGFuZ3VhZ2U+ZW5nPC9sYW5ndWFnZT48L3JlY29yZD48L0NpdGU+PENp
dGU+PEF1dGhvcj5CZWhyYXZhbjwvQXV0aG9yPjxZZWFyPjIwMDA8L1llYXI+PFJlY051bT4yMTg8
L1JlY051bT48cmVjb3JkPjxyZWMtbnVtYmVyPjIxODwvcmVjLW51bWJlcj48Zm9yZWlnbi1rZXlz
PjxrZXkgYXBwPSJFTiIgZGItaWQ9IjAyc3BzMnBzZTV2ZGU5ZXN6cjZ2ZXN3ODJ2c3JwYWVlcmR2
YSI+MjE4PC9rZXk+PC9mb3JlaWduLWtleXM+PHJlZi10eXBlIG5hbWU9IkpvdXJuYWwgQXJ0aWNs
ZSI+MTc8L3JlZi10eXBlPjxjb250cmlidXRvcnM+PGF1dGhvcnM+PGF1dGhvcj5CZWhyYXZhbiwg
Si48L2F1dGhvcj48YXV0aG9yPkNoaXJha2thbCwgSC48L2F1dGhvcj48YXV0aG9yPk1hc3Nvbiwg
QS48L2F1dGhvcj48YXV0aG9yPk1vaXIsIEEuPC9hdXRob3I+PC9hdXRob3JzPjwvY29udHJpYnV0
b3JzPjxhdXRoLWFkZHJlc3M+RGVwYXJ0bWVudCBvZiBNb2xlY3VsYXIgQmlvbG9neSAmYW1wOyBC
aW90ZWNobm9sb2d5LCBVbml2ZXJzaXR5IG9mIFNoZWZmaWVsZCwgU2hlZmZpZWxkIFMxMCAyVE4s
IFVuaXRlZCBLaW5nZG9tLjwvYXV0aC1hZGRyZXNzPjx0aXRsZXM+PHRpdGxlPjxzdHlsZSBmYWNl
PSJub3JtYWwiIGZvbnQ9ImRlZmF1bHQiIHNpemU9IjEwMCUiPk11dGF0aW9ucyBpbiB0aGUgZ2Vy
UCBsb2N1cyBvZiA8L3N0eWxlPjxzdHlsZSBmYWNlPSJpdGFsaWMiIGZvbnQ9ImRlZmF1bHQiIHNp
emU9IjEwMCUiPkJhY2lsbHVzIHN1YnRpbGlzIDwvc3R5bGU+PHN0eWxlIGZhY2U9Im5vcm1hbCIg
Zm9udD0iZGVmYXVsdCIgc2l6ZT0iMTAwJSI+YW5kIDwvc3R5bGU+PHN0eWxlIGZhY2U9Iml0YWxp
YyIgZm9udD0iZGVmYXVsdCIgc2l6ZT0iMTAwJSI+QmFjaWxsdXMgY2VyZXVzIDwvc3R5bGU+PHN0
eWxlIGZhY2U9Im5vcm1hbCIgZm9udD0iZGVmYXVsdCIgc2l6ZT0iMTAwJSI+YWZmZWN0IGFjY2Vz
cyBvZiBnZXJtaW5hbnRzIHRvIHRoZWlyIHRhcmdldHMgaW4gc3BvcmVzPC9zdHlsZT48L3RpdGxl
PjxzZWNvbmRhcnktdGl0bGU+SiBCYWN0ZXJpb2w8L3NlY29uZGFyeS10aXRsZT48L3RpdGxlcz48
cGVyaW9kaWNhbD48ZnVsbC10aXRsZT5KIEJhY3RlcmlvbDwvZnVsbC10aXRsZT48L3BlcmlvZGlj
YWw+PHBhZ2VzPjE5ODctOTQ8L3BhZ2VzPjx2b2x1bWU+MTgyPC92b2x1bWU+PG51bWJlcj43PC9u
dW1iZXI+PGVkaXRpb24+MjAwMC8wMy8xNDwvZWRpdGlvbj48a2V5d29yZHM+PGtleXdvcmQ+QWxh
bmluZS9tZXRhYm9saXNtPC9rZXl3b3JkPjxrZXl3b3JkPkFtaW5vIEFjaWQgU2VxdWVuY2U8L2tl
eXdvcmQ+PGtleXdvcmQ+QmFjaWxsdXMgY2VyZXVzL2N5dG9sb2d5LypnZW5ldGljcy9waHlzaW9s
b2d5PC9rZXl3b3JkPjxrZXl3b3JkPkJhY2lsbHVzIHN1YnRpbGlzL2N5dG9sb2d5LypnZW5ldGlj
cy9waHlzaW9sb2d5PC9rZXl3b3JkPjxrZXl3b3JkPkJhY3RlcmlhbCBQcm90ZWlucy9jaGVtaXN0
cnkvZ2VuZXRpY3MvKm1ldGFib2xpc20vcGh5c2lvbG9neTwva2V5d29yZD48a2V5d29yZD5DbG9u
aW5nLCBNb2xlY3VsYXI8L2tleXdvcmQ+PGtleXdvcmQ+R2VuZSBFeHByZXNzaW9uIFJlZ3VsYXRp
b24sIEJhY3RlcmlhbC9nZW5ldGljczwva2V5d29yZD48a2V5d29yZD4qR2VuZXMsIEJhY3Rlcmlh
bDwva2V5d29yZD48a2V5d29yZD5Ib3QgVGVtcGVyYXR1cmU8L2tleXdvcmQ+PGtleXdvcmQ+SW5v
c2luZS9tZXRhYm9saXNtPC9rZXl3b3JkPjxrZXl3b3JkPktpbmV0aWNzPC9rZXl3b3JkPjxrZXl3
b3JkPk1vbGVjdWxhciBTZXF1ZW5jZSBEYXRhPC9rZXl3b3JkPjxrZXl3b3JkPk11cmFtaWRhc2Uv
bWV0YWJvbGlzbTwva2V5d29yZD48a2V5d29yZD5NdXRhdGlvbi8qZ2VuZXRpY3M8L2tleXdvcmQ+
PGtleXdvcmQ+T3Blcm9uL2dlbmV0aWNzPC9rZXl3b3JkPjxrZXl3b3JkPlBlcm1lYWJpbGl0eTwv
a2V5d29yZD48a2V5d29yZD5QaGVub3R5cGU8L2tleXdvcmQ+PGtleXdvcmQ+UGljb2xpbmljIEFj
aWRzL21ldGFib2xpc208L2tleXdvcmQ+PGtleXdvcmQ+U2VxdWVuY2UgQWxpZ25tZW50PC9rZXl3
b3JkPjxrZXl3b3JkPlNwb3JlcywgQmFjdGVyaWFsL2NoZW1pc3RyeS9jeXRvbG9neS9nZW5ldGlj
cy9waHlzaW9sb2d5PC9rZXl3b3JkPjxrZXl3b3JkPlRyYW5zY3JpcHRpb24gRmFjdG9ycy9waHlz
aW9sb2d5PC9rZXl3b3JkPjwva2V5d29yZHM+PGRhdGVzPjx5ZWFyPjIwMDA8L3llYXI+PHB1Yi1k
YXRlcz48ZGF0ZT5BcHI8L2RhdGU+PC9wdWItZGF0ZXM+PC9kYXRlcz48aXNibj4wMDIxLTkxOTMg
KFByaW50KSYjeEQ7MDAyMS05MTkzIChMaW5raW5nKTwvaXNibj48YWNjZXNzaW9uLW51bT4xMDcx
NTAwNzwvYWNjZXNzaW9uLW51bT48dXJscz48cmVsYXRlZC11cmxzPjx1cmw+aHR0cDovL3d3dy5u
Y2JpLm5sbS5uaWguZ292L2VudHJlei9xdWVyeS5mY2dpP2NtZD1SZXRyaWV2ZSZhbXA7ZGI9UHVi
TWVkJmFtcDtkb3B0PUNpdGF0aW9uJmFtcDtsaXN0X3VpZHM9MTA3MTUwMDc8L3VybD48L3JlbGF0
ZWQtdXJscz48L3VybHM+PGN1c3RvbTI+MTAxOTA0PC9jdXN0b20yPjxsYW5ndWFnZT5lbmc8L2xh
bmd1YWdlPjwvcmVjb3JkPjwvQ2l0ZT48Q2l0ZT48QXV0aG9yPktsb2J1dGNoZXI8L0F1dGhvcj48
WWVhcj4yMDA2PC9ZZWFyPjxSZWNOdW0+MTU5PC9SZWNOdW0+PHJlY29yZD48cmVjLW51bWJlcj4x
NTk8L3JlYy1udW1iZXI+PGZvcmVpZ24ta2V5cz48a2V5IGFwcD0iRU4iIGRiLWlkPSIwMnNwczJw
c2U1dmRlOWVzenI2dmVzdzgydnNycGFlZXJkdmEiPjE1OTwva2V5PjwvZm9yZWlnbi1rZXlzPjxy
ZWYtdHlwZSBuYW1lPSJKb3VybmFsIEFydGljbGUiPjE3PC9yZWYtdHlwZT48Y29udHJpYnV0b3Jz
PjxhdXRob3JzPjxhdXRob3I+S2xvYnV0Y2hlciwgTC4gQS48L2F1dGhvcj48YXV0aG9yPlJhZ2tv
dXNpLCBLLjwvYXV0aG9yPjxhdXRob3I+U2V0bG93LCBQLjwvYXV0aG9yPjwvYXV0aG9ycz48L2Nv
bnRyaWJ1dG9ycz48YXV0aC1hZGRyZXNzPkRlcGFydG1lbnQgb2YgTW9sZWN1bGFyLCBNaWNyb2Jp
YWwsIGFuZCBTdHJ1Y3R1cmFsIEJpb2xvZ3ksIFVuaXZlcnNpdHkgb2YgQ29ubmVjdGljdXQgSGVh
bHRoIENlbnRlciwgRmFybWluZ3RvbiwgQ1QgMDYwMzAtMzMwNSwgVVNBLjwvYXV0aC1hZGRyZXNz
Pjx0aXRsZXM+PHRpdGxlPjxzdHlsZSBmYWNlPSJub3JtYWwiIGZvbnQ9ImRlZmF1bHQiIHNpemU9
IjEwMCUiPlRoZSA8L3N0eWxlPjxzdHlsZSBmYWNlPSJpdGFsaWMiIGZvbnQ9ImRlZmF1bHQiIHNp
emU9IjEwMCUiPkJhY2lsbHVzIHN1YnRpbGlzIDwvc3R5bGU+PHN0eWxlIGZhY2U9Im5vcm1hbCIg
Zm9udD0iZGVmYXVsdCIgc2l6ZT0iMTAwJSI+c3BvcmUgY29hdCBwcm92aWRlcyAmcXVvdDtlYXQg
cmVzaXN0YW5jZSZxdW90OyBkdXJpbmcgcGhhZ29jeXRpYyBwcmVkYXRpb24gYnkgdGhlIHByb3Rv
em9hbiA8L3N0eWxlPjxzdHlsZSBmYWNlPSJpdGFsaWMiIGZvbnQ9ImRlZmF1bHQiIHNpemU9IjEw
MCUiPlRldHJhaHltZW5hIHRoZXJtb3BoaWxhPC9zdHlsZT48L3RpdGxlPjxzZWNvbmRhcnktdGl0
bGU+UHJvYyBOYXRsIEFjYWQgU2NpIFUgUyBBPC9zZWNvbmRhcnktdGl0bGU+PC90aXRsZXM+PHBl
cmlvZGljYWw+PGZ1bGwtdGl0bGU+UHJvYyBOYXRsIEFjYWQgU2NpIFUgUyBBPC9mdWxsLXRpdGxl
PjwvcGVyaW9kaWNhbD48cGFnZXM+MTY1LTcwPC9wYWdlcz48dm9sdW1lPjEwMzwvdm9sdW1lPjxu
dW1iZXI+MTwvbnVtYmVyPjxlZGl0aW9uPjIwMDUvMTIvMjQ8L2VkaXRpb24+PGtleXdvcmRzPjxr
ZXl3b3JkPkFuaW1hbHM8L2tleXdvcmQ+PGtleXdvcmQ+KkJhY2lsbHVzIHN1YnRpbGlzPC9rZXl3
b3JkPjxrZXl3b3JkPkJhY3RlcmlhbCBQcm90ZWlucy9nZW5ldGljcy8qbWV0YWJvbGlzbTwva2V5
d29yZD48a2V5d29yZD5JbWFnZSBQcm9jZXNzaW5nLCBDb21wdXRlci1Bc3Npc3RlZDwva2V5d29y
ZD48a2V5d29yZD5NZW1icmFuZSBQcm90ZWlucy9nZW5ldGljcy8qbWV0YWJvbGlzbTwva2V5d29y
ZD48a2V5d29yZD5NaWNyb3Njb3B5LCBFbGVjdHJvbiwgVHJhbnNtaXNzaW9uPC9rZXl3b3JkPjxr
ZXl3b3JkPk11cmFtaWRhc2UvbWV0YWJvbGlzbS90b3hpY2l0eTwva2V5d29yZD48a2V5d29yZD5Q
aGFnb2N5dG9zaXMvKnBoeXNpb2xvZ3k8L2tleXdvcmQ+PGtleXdvcmQ+U3BvcmVzLCBCYWN0ZXJp
YWwvZHJ1ZyBlZmZlY3RzLyptZXRhYm9saXNtPC9rZXl3b3JkPjxrZXl3b3JkPlRldHJhaHltZW5h
IHRoZXJtb3BoaWxhLypwaHlzaW9sb2d5L3VsdHJhc3RydWN0dXJlPC9rZXl3b3JkPjwva2V5d29y
ZHM+PGRhdGVzPjx5ZWFyPjIwMDY8L3llYXI+PHB1Yi1kYXRlcz48ZGF0ZT5KYW4gMzwvZGF0ZT48
L3B1Yi1kYXRlcz48L2RhdGVzPjxpc2JuPjAwMjctODQyNCAoUHJpbnQpPC9pc2JuPjxhY2Nlc3Np
b24tbnVtPjE2MzcxNDcxPC9hY2Nlc3Npb24tbnVtPjx1cmxzPjxyZWxhdGVkLXVybHM+PHVybD5o
dHRwOi8vd3d3Lm5jYmkubmxtLm5paC5nb3YvZW50cmV6L3F1ZXJ5LmZjZ2k/Y21kPVJldHJpZXZl
JmFtcDtkYj1QdWJNZWQmYW1wO2RvcHQ9Q2l0YXRpb24mYW1wO2xpc3RfdWlkcz0xNjM3MTQ3MTwv
dXJsPjwvcmVsYXRlZC11cmxzPjwvdXJscz48Y3VzdG9tMj4xMzI0OTg0PC9jdXN0b20yPjxlbGVj
dHJvbmljLXJlc291cmNlLW51bT4wNTA3MTIxMTAyIFtwaWldJiN4RDsxMC4xMDczL3BuYXMuMDUw
NzEyMTEwMjwvZWxlY3Ryb25pYy1yZXNvdXJjZS1udW0+PGxhbmd1YWdlPmVuZzwvbGFuZ3VhZ2U+
PC9yZWNvcmQ+PC9DaXRlPjwvRW5kTm90ZT5=
</w:fldData>
        </w:fldChar>
      </w:r>
      <w:r w:rsidR="001E1917">
        <w:instrText xml:space="preserve"> ADDIN EN.CITE </w:instrText>
      </w:r>
      <w:r w:rsidR="001E1917">
        <w:fldChar w:fldCharType="begin">
          <w:fldData xml:space="preserve">PEVuZE5vdGU+PENpdGU+PEF1dGhvcj5EcmlrczwvQXV0aG9yPjxZZWFyPjE5OTk8L1llYXI+PFJl
Y051bT4zMDwvUmVjTnVtPjxEaXNwbGF5VGV4dD5bMSwgMTUsIDE5LCAyMCwgMjIsIDIzXTwvRGlz
cGxheVRleHQ+PHJlY29yZD48cmVjLW51bWJlcj4zMDwvcmVjLW51bWJlcj48Zm9yZWlnbi1rZXlz
PjxrZXkgYXBwPSJFTiIgZGItaWQ9IjAyc3BzMnBzZTV2ZGU5ZXN6cjZ2ZXN3ODJ2c3JwYWVlcmR2
YSI+MzA8L2tleT48L2ZvcmVpZ24ta2V5cz48cmVmLXR5cGUgbmFtZT0iSm91cm5hbCBBcnRpY2xl
Ij4xNzwvcmVmLXR5cGU+PGNvbnRyaWJ1dG9ycz48YXV0aG9ycz48YXV0aG9yPkRyaWtzLCBBLjwv
YXV0aG9yPjwvYXV0aG9ycz48L2NvbnRyaWJ1dG9ycz48YXV0aC1hZGRyZXNzPkRlcGFydG1lbnQg
b2YgTWljcm9iaW9sb2d5IGFuZCBJbW11bm9sb2d5LCBMb3lvbGEgVW5pdmVyc2l0eSBNZWRpY2Fs
IENlbnRlciwgTWF5d29vZCwgSWxsaW5vaXMgNjAxNTMsIFVTQS5hZHJpa3NAbHVjLmVkdTwvYXV0
aC1hZGRyZXNzPjx0aXRsZXM+PHRpdGxlPjxzdHlsZSBmYWNlPSJpdGFsaWMiIGZvbnQ9ImRlZmF1
bHQiIHNpemU9IjEwMCUiPkJhY2lsbHVzIHN1YnRpbGlzPC9zdHlsZT48c3R5bGUgZmFjZT0ibm9y
bWFsIiBmb250PSJkZWZhdWx0IiBzaXplPSIxMDAlIj4gc3BvcmUgY29hdDwvc3R5bGU+PC90aXRs
ZT48c2Vjb25kYXJ5LXRpdGxlPk1pY3JvYmlvbCBNb2wgQmlvbCBSZXY8L3NlY29uZGFyeS10aXRs
ZT48L3RpdGxlcz48cGVyaW9kaWNhbD48ZnVsbC10aXRsZT5NaWNyb2Jpb2wgTW9sIEJpb2wgUmV2
PC9mdWxsLXRpdGxlPjwvcGVyaW9kaWNhbD48cGFnZXM+MS0yMDwvcGFnZXM+PHZvbHVtZT42Mzwv
dm9sdW1lPjxudW1iZXI+MTwvbnVtYmVyPjxrZXl3b3Jkcz48a2V5d29yZD5CYWNpbGx1cyBzdWJ0
aWxpcy8qcGh5c2lvbG9neTwva2V5d29yZD48a2V5d29yZD5CYWN0ZXJpYWwgUHJvdGVpbnMvcGh5
c2lvbG9neTwva2V5d29yZD48a2V5d29yZD5ETkEtQmluZGluZyBQcm90ZWlucy9waHlzaW9sb2d5
PC9rZXl3b3JkPjxrZXl3b3JkPkdlbmUgRXhwcmVzc2lvbiBSZWd1bGF0aW9uLCBCYWN0ZXJpYWw8
L2tleXdvcmQ+PGtleXdvcmQ+R2VuZXMsIEJhY3RlcmlhbC9nZW5ldGljczwva2V5d29yZD48a2V5
d29yZD5NZW1icmFuZSBQcm90ZWlucy9waHlzaW9sb2d5PC9rZXl3b3JkPjxrZXl3b3JkPk1vcnBo
b2dlbmVzaXM8L2tleXdvcmQ+PGtleXdvcmQ+UHJvdGVpbiBQcm9jZXNzaW5nLCBQb3N0LVRyYW5z
bGF0aW9uYWwvcGh5c2lvbG9neTwva2V5d29yZD48a2V5d29yZD4qU2lnbWEgRmFjdG9yPC9rZXl3
b3JkPjxrZXl3b3JkPlNwb3JlcywgQmFjdGVyaWFsL2NoZW1pc3RyeS9nZW5ldGljcy8qcGh5c2lv
bG9neS91bHRyYXN0cnVjdHVyZTwva2V5d29yZD48a2V5d29yZD4qVHJhbnNjcmlwdGlvbiBGYWN0
b3JzPC9rZXl3b3JkPjwva2V5d29yZHM+PGRhdGVzPjx5ZWFyPjE5OTk8L3llYXI+PHB1Yi1kYXRl
cz48ZGF0ZT5NYXI8L2RhdGU+PC9wdWItZGF0ZXM+PC9kYXRlcz48YWNjZXNzaW9uLW51bT4xMDA2
NjgyOTwvYWNjZXNzaW9uLW51bT48dXJscz48cmVsYXRlZC11cmxzPjx1cmw+aHR0cDovL3d3dy5u
Y2JpLm5sbS5uaWguZ292L2VudHJlei9xdWVyeS5mY2dpP2NtZD1SZXRyaWV2ZSZhbXA7ZGI9UHVi
TWVkJmFtcDtkb3B0PUNpdGF0aW9uJmFtcDtsaXN0X3VpZHM9MTAwNjY4MjkgPC91cmw+PC9yZWxh
dGVkLXVybHM+PC91cmxzPjwvcmVjb3JkPjwvQ2l0ZT48Q2l0ZT48QXV0aG9yPlNldGxvdzwvQXV0
aG9yPjxZZWFyPjIwMDY8L1llYXI+PFJlY051bT4yMjg8L1JlY051bT48cmVjb3JkPjxyZWMtbnVt
YmVyPjIyODwvcmVjLW51bWJlcj48Zm9yZWlnbi1rZXlzPjxrZXkgYXBwPSJFTiIgZGItaWQ9IjAy
c3BzMnBzZTV2ZGU5ZXN6cjZ2ZXN3ODJ2c3JwYWVlcmR2YSI+MjI4PC9rZXk+PC9mb3JlaWduLWtl
eXM+PHJlZi10eXBlIG5hbWU9IkpvdXJuYWwgQXJ0aWNsZSI+MTc8L3JlZi10eXBlPjxjb250cmli
dXRvcnM+PGF1dGhvcnM+PGF1dGhvcj5TZXRsb3csIFAuPC9hdXRob3I+PC9hdXRob3JzPjwvY29u
dHJpYnV0b3JzPjxhdXRoLWFkZHJlc3M+RGVwYXJ0bWVudCBvZiBNb2xlY3VsYXIsIE1pY3JvYmlh
bCBhbmQgU3RydWN0dXJhbCBCaW9sb2d5LCBVbml2ZXJzaXR5IG9mIENvbm5lY3RpY3V0IEhlYWx0
aCBDZW50ZXIsIEZhcm1pbmd0b24sIDA2MDMwLTMzMDUsIFVTQS4gc2V0bG93QG5zbzIudWNoYy5l
ZHU8L2F1dGgtYWRkcmVzcz48dGl0bGVzPjx0aXRsZT48c3R5bGUgZmFjZT0ibm9ybWFsIiBmb250
PSJkZWZhdWx0IiBzaXplPSIxMDAlIj5TcG9yZXMgb2YgPC9zdHlsZT48c3R5bGUgZmFjZT0iaXRh
bGljIiBmb250PSJkZWZhdWx0IiBzaXplPSIxMDAlIj5CYWNpbGx1cyBzdWJ0aWxpczwvc3R5bGU+
PHN0eWxlIGZhY2U9Im5vcm1hbCIgZm9udD0iZGVmYXVsdCIgc2l6ZT0iMTAwJSI+OiB0aGVpciBy
ZXNpc3RhbmNlIHRvIGFuZCBraWxsaW5nIGJ5IHJhZGlhdGlvbiwgaGVhdCBhbmQgY2hlbWljYWxz
PC9zdHlsZT48L3RpdGxlPjxzZWNvbmRhcnktdGl0bGU+SiBBcHBsIE1pY3JvYmlvbDwvc2Vjb25k
YXJ5LXRpdGxlPjwvdGl0bGVzPjxwZXJpb2RpY2FsPjxmdWxsLXRpdGxlPkogQXBwbCBNaWNyb2Jp
b2w8L2Z1bGwtdGl0bGU+PC9wZXJpb2RpY2FsPjxwYWdlcz41MTQtMjU8L3BhZ2VzPjx2b2x1bWU+
MTAxPC92b2x1bWU+PG51bWJlcj4zPC9udW1iZXI+PGVkaXRpb24+MjAwNi8wOC8xNjwvZWRpdGlv
bj48a2V5d29yZHM+PGtleXdvcmQ+QmFjaWxsdXMgc3VidGlsaXMvZHJ1ZyBlZmZlY3RzLypwaHlz
aW9sb2d5L3JhZGlhdGlvbiBlZmZlY3RzPC9rZXl3b3JkPjxrZXl3b3JkPkNlbGwgRGVhdGgvZHJ1
ZyBlZmZlY3RzL3JhZGlhdGlvbiBlZmZlY3RzPC9rZXl3b3JkPjxrZXl3b3JkPkNlbGwgTWVtYnJh
bmUgUGVybWVhYmlsaXR5L3BoeXNpb2xvZ3k8L2tleXdvcmQ+PGtleXdvcmQ+RE5BIERhbWFnZTwv
a2V5d29yZD48a2V5d29yZD5ETkEsIEJhY3RlcmlhbDwva2V5d29yZD48a2V5d29yZD5EcnVnIFJl
c2lzdGFuY2UsIEJhY3RlcmlhbC9waHlzaW9sb2d5PC9rZXl3b3JkPjxrZXl3b3JkPkdhbW1hIFJh
eXM8L2tleXdvcmQ+PGtleXdvcmQ+SG90IFRlbXBlcmF0dXJlPC9rZXl3b3JkPjxrZXl3b3JkPlJh
ZGlhdGlvbiwgSW9uaXppbmc8L2tleXdvcmQ+PGtleXdvcmQ+U3BvcmVzLCBCYWN0ZXJpYWwvZHJ1
ZyBlZmZlY3RzL3BoeXNpb2xvZ3kvcmFkaWF0aW9uIGVmZmVjdHM8L2tleXdvcmQ+PGtleXdvcmQ+
VWx0cmF2aW9sZXQgUmF5czwva2V5d29yZD48a2V5d29yZD5XYXRlcjwva2V5d29yZD48L2tleXdv
cmRzPjxkYXRlcz48eWVhcj4yMDA2PC95ZWFyPjxwdWItZGF0ZXM+PGRhdGU+U2VwPC9kYXRlPjwv
cHViLWRhdGVzPjwvZGF0ZXM+PGlzYm4+MTM2NC01MDcyIChQcmludCkmI3hEOzEzNjQtNTA3MiAo
TGlua2luZyk8L2lzYm4+PGFjY2Vzc2lvbi1udW0+MTY5MDc4MDI8L2FjY2Vzc2lvbi1udW0+PHVy
bHM+PHJlbGF0ZWQtdXJscz48dXJsPmh0dHA6Ly93d3cubmNiaS5ubG0ubmloLmdvdi9lbnRyZXov
cXVlcnkuZmNnaT9jbWQ9UmV0cmlldmUmYW1wO2RiPVB1Yk1lZCZhbXA7ZG9wdD1DaXRhdGlvbiZh
bXA7bGlzdF91aWRzPTE2OTA3ODAyPC91cmw+PC9yZWxhdGVkLXVybHM+PC91cmxzPjxlbGVjdHJv
bmljLXJlc291cmNlLW51bT5KQU0yNzM2IFtwaWldJiN4RDsxMC4xMTExL2ouMTM2NS0yNjcyLjIw
MDUuMDI3MzYueDwvZWxlY3Ryb25pYy1yZXNvdXJjZS1udW0+PHJlc2VhcmNoLW5vdGVzPioqKjwv
cmVzZWFyY2gtbm90ZXM+PGxhbmd1YWdlPmVuZzwvbGFuZ3VhZ2U+PC9yZWNvcmQ+PC9DaXRlPjxD
aXRlPjxBdXRob3I+UmFna291c2k8L0F1dGhvcj48WWVhcj4yMDAzPC9ZZWFyPjxSZWNOdW0+MjM1
PC9SZWNOdW0+PHJlY29yZD48cmVjLW51bWJlcj4yMzU8L3JlYy1udW1iZXI+PGZvcmVpZ24ta2V5
cz48a2V5IGFwcD0iRU4iIGRiLWlkPSIwMnNwczJwc2U1dmRlOWVzenI2dmVzdzgydnNycGFlZXJk
dmEiPjIzNTwva2V5PjwvZm9yZWlnbi1rZXlzPjxyZWYtdHlwZSBuYW1lPSJKb3VybmFsIEFydGlj
bGUiPjE3PC9yZWYtdHlwZT48Y29udHJpYnV0b3JzPjxhdXRob3JzPjxhdXRob3I+UmFna291c2ks
IEsuPC9hdXRob3I+PGF1dGhvcj5FaWNoZW5iZXJnZXIsIFAuPC9hdXRob3I+PGF1dGhvcj52YW4g
T29paiwgQy48L2F1dGhvcj48YXV0aG9yPlNldGxvdywgUC48L2F1dGhvcj48L2F1dGhvcnM+PC9j
b250cmlidXRvcnM+PGF1dGgtYWRkcmVzcz5EZXBhcnRtZW50IG9mIEJpb2NoZW1pc3RyeSwgVW5p
dmVyc2l0eSBvZiBDb25uZWN0aWN1dCBIZWFsdGggQ2VudGVyLCBGYXJtaW5ndG9uLCBDb25uZWN0
aWN1dCAwNjAzMiwgVVNBLjwvYXV0aC1hZGRyZXNzPjx0aXRsZXM+PHRpdGxlPjxzdHlsZSBmYWNl
PSJub3JtYWwiIGZvbnQ9ImRlZmF1bHQiIHNpemU9IjEwMCUiPklkZW50aWZpY2F0aW9uIG9mIGEg
bmV3IGdlbmUgZXNzZW50aWFsIGZvciBnZXJtaW5hdGlvbiBvZiA8L3N0eWxlPjxzdHlsZSBmYWNl
PSJpdGFsaWMiIGZvbnQ9ImRlZmF1bHQiIHNpemU9IjEwMCUiPkJhY2lsbHVzIHN1YnRpbGlzPC9z
dHlsZT48c3R5bGUgZmFjZT0ibm9ybWFsIiBmb250PSJkZWZhdWx0IiBzaXplPSIxMDAlIj4gc3Bv
cmVzIHdpdGggQ2E8L3N0eWxlPjxzdHlsZSBmYWNlPSJzdXBlcnNjcmlwdCIgZm9udD0iZGVmYXVs
dCIgc2l6ZT0iMTAwJSI+Mis8L3N0eWxlPjxzdHlsZSBmYWNlPSJub3JtYWwiIGZvbnQ9ImRlZmF1
bHQiIHNpemU9IjEwMCUiPi1kaXBpY29saW5hdGU8L3N0eWxlPjwvdGl0bGU+PHNlY29uZGFyeS10
aXRsZT5KIEJhY3RlcmlvbDwvc2Vjb25kYXJ5LXRpdGxlPjwvdGl0bGVzPjxwZXJpb2RpY2FsPjxm
dWxsLXRpdGxlPkogQmFjdGVyaW9sPC9mdWxsLXRpdGxlPjwvcGVyaW9kaWNhbD48cGFnZXM+MjMx
NS0yOTwvcGFnZXM+PHZvbHVtZT4xODU8L3ZvbHVtZT48bnVtYmVyPjc8L251bWJlcj48ZWRpdGlv
bj4yMDAzLzAzLzIwPC9lZGl0aW9uPjxrZXl3b3Jkcz48a2V5d29yZD5BbWlubyBBY2lkIFNlcXVl
bmNlPC9rZXl3b3JkPjxrZXl3b3JkPkJhY2lsbHVzIHN1YnRpbGlzL2RydWcgZWZmZWN0cy8qcGh5
c2lvbG9neTwva2V5d29yZD48a2V5d29yZD5CYWN0ZXJpYWwgUHJvdGVpbnMvZHJ1ZyBlZmZlY3Rz
LypnZW5ldGljcy8qbWV0YWJvbGlzbTwva2V5d29yZD48a2V5d29yZD5CYXNlIFNlcXVlbmNlPC9r
ZXl3b3JkPjxrZXl3b3JkPkNhbGNpdW0vKnBoYXJtYWNvbG9neTwva2V5d29yZD48a2V5d29yZD5H
ZW5lIEV4cHJlc3Npb24gUmVndWxhdGlvbiwgQmFjdGVyaWFsL3BoeXNpb2xvZ3k8L2tleXdvcmQ+
PGtleXdvcmQ+SHlkcm9sYXNlcy9kcnVnIGVmZmVjdHMvZ2VuZXRpY3MvbWV0YWJvbGlzbTwva2V5
d29yZD48a2V5d29yZD5Nb2xlY3VsYXIgU2VxdWVuY2UgRGF0YTwva2V5d29yZD48a2V5d29yZD5N
dXRhdGlvbjwva2V5d29yZD48a2V5d29yZD5QaWNvbGluaWMgQWNpZHMvKnBoYXJtYWNvbG9neTwv
a2V5d29yZD48a2V5d29yZD5TZXF1ZW5jZSBIb21vbG9neSwgQW1pbm8gQWNpZDwva2V5d29yZD48
a2V5d29yZD5TcG9yZXMsIEJhY3RlcmlhbC9kcnVnIGVmZmVjdHMvcGh5c2lvbG9neTwva2V5d29y
ZD48L2tleXdvcmRzPjxkYXRlcz48eWVhcj4yMDAzPC95ZWFyPjxwdWItZGF0ZXM+PGRhdGU+QXBy
PC9kYXRlPjwvcHViLWRhdGVzPjwvZGF0ZXM+PGlzYm4+MDAyMS05MTkzIChQcmludCkmI3hEOzAw
MjEtOTE5MyAoTGlua2luZyk8L2lzYm4+PGFjY2Vzc2lvbi1udW0+MTI2NDQ1MDM8L2FjY2Vzc2lv
bi1udW0+PHVybHM+PHJlbGF0ZWQtdXJscz48dXJsPmh0dHA6Ly93d3cubmNiaS5ubG0ubmloLmdv
di9lbnRyZXovcXVlcnkuZmNnaT9jbWQ9UmV0cmlldmUmYW1wO2RiPVB1Yk1lZCZhbXA7ZG9wdD1D
aXRhdGlvbiZhbXA7bGlzdF91aWRzPTEyNjQ0NTAzPC91cmw+PC9yZWxhdGVkLXVybHM+PC91cmxz
PjxjdXN0b20yPjE1MTQ5NTwvY3VzdG9tMj48bGFuZ3VhZ2U+ZW5nPC9sYW5ndWFnZT48L3JlY29y
ZD48L0NpdGU+PENpdGU+PEF1dGhvcj5SaWVzZW5tYW48L0F1dGhvcj48WWVhcj4yMDAwPC9ZZWFy
PjxSZWNOdW0+MjM0PC9SZWNOdW0+PHJlY29yZD48cmVjLW51bWJlcj4yMzQ8L3JlYy1udW1iZXI+
PGZvcmVpZ24ta2V5cz48a2V5IGFwcD0iRU4iIGRiLWlkPSIwMnNwczJwc2U1dmRlOWVzenI2dmVz
dzgydnNycGFlZXJkdmEiPjIzNDwva2V5PjwvZm9yZWlnbi1rZXlzPjxyZWYtdHlwZSBuYW1lPSJK
b3VybmFsIEFydGljbGUiPjE3PC9yZWYtdHlwZT48Y29udHJpYnV0b3JzPjxhdXRob3JzPjxhdXRo
b3I+Umllc2VubWFuLCBQLiBKLjwvYXV0aG9yPjxhdXRob3I+TmljaG9sc29uLCBXLiBMLjwvYXV0
aG9yPjwvYXV0aG9ycz48L2NvbnRyaWJ1dG9ycz48YXV0aC1hZGRyZXNzPkRlcGFydG1lbnQgb2Yg
VmV0ZXJpbmFyeSBTY2llbmNlIGFuZCBNaWNyb2Jpb2xvZ3ksIFVuaXZlcnNpdHkgb2YgQXJpem9u
YSwgVHVjc29uLCBBcml6b25hIDg1NzIxLCBVU0EuPC9hdXRoLWFkZHJlc3M+PHRpdGxlcz48dGl0
bGU+PHN0eWxlIGZhY2U9Im5vcm1hbCIgZm9udD0iZGVmYXVsdCIgc2l6ZT0iMTAwJSI+Um9sZSBv
ZiB0aGUgc3BvcmUgY29hdCBsYXllcnMgaW4gPC9zdHlsZT48c3R5bGUgZmFjZT0iaXRhbGljIiBm
b250PSJkZWZhdWx0IiBzaXplPSIxMDAlIj5CYWNpbGx1cyBzdWJ0aWxpczwvc3R5bGU+PHN0eWxl
IGZhY2U9Im5vcm1hbCIgZm9udD0iZGVmYXVsdCIgc2l6ZT0iMTAwJSI+IHNwb3JlIHJlc2lzdGFu
Y2UgdG8gaHlkcm9nZW4gcGVyb3hpZGUsIGFydGlmaWNpYWwgVVYtQywgVVYtQiwgYW5kIHNvbGFy
IFVWIHJhZGlhdGlvbjwvc3R5bGU+PC90aXRsZT48c2Vjb25kYXJ5LXRpdGxlPkFwcGwgRW52aXJv
biBNaWNyb2Jpb2w8L3NlY29uZGFyeS10aXRsZT48L3RpdGxlcz48cGVyaW9kaWNhbD48ZnVsbC10
aXRsZT5BcHBsIEVudmlyb24gTWljcm9iaW9sPC9mdWxsLXRpdGxlPjwvcGVyaW9kaWNhbD48cGFn
ZXM+NjIwLTY8L3BhZ2VzPjx2b2x1bWU+NjY8L3ZvbHVtZT48bnVtYmVyPjI8L251bWJlcj48ZWRp
dGlvbj4yMDAwLzAyLzAyPC9lZGl0aW9uPjxrZXl3b3Jkcz48a2V5d29yZD5BbnRpLUJhY3Rlcmlh
bCBBZ2VudHMvcGhhcm1hY29sb2d5PC9rZXl3b3JkPjxrZXl3b3JkPkFudGktSW5mZWN0aXZlIEFn
ZW50cywgTG9jYWwvKnBoYXJtYWNvbG9neTwva2V5d29yZD48a2V5d29yZD5CYWNpbGx1cyBzdWJ0
aWxpcy9kcnVnIGVmZmVjdHMvKnBoeXNpb2xvZ3kvcmFkaWF0aW9uIGVmZmVjdHM8L2tleXdvcmQ+
PGtleXdvcmQ+QmFjdGVyaWFsIFByb3RlaW5zL2dlbmV0aWNzL21ldGFib2xpc208L2tleXdvcmQ+
PGtleXdvcmQ+RHJ1ZyBSZXNpc3RhbmNlLCBNaWNyb2JpYWw8L2tleXdvcmQ+PGtleXdvcmQ+SHlk
cm9nZW4gUGVyb3hpZGUvKnBoYXJtYWNvbG9neTwva2V5d29yZD48a2V5d29yZD5NdXJhbWlkYXNl
L3BoYXJtYWNvbG9neTwva2V5d29yZD48a2V5d29yZD4qUmFkaWF0aW9uIFRvbGVyYW5jZTwva2V5
d29yZD48a2V5d29yZD4qU2lnbWEgRmFjdG9yPC9rZXl3b3JkPjxrZXl3b3JkPlNwb3JlcywgQmFj
dGVyaWFsL2RydWcgZWZmZWN0cy9waHlzaW9sb2d5L3JhZGlhdGlvbiBlZmZlY3RzPC9rZXl3b3Jk
PjxrZXl3b3JkPlN1bmxpZ2h0PC9rZXl3b3JkPjxrZXl3b3JkPipUcmFuc2NyaXB0aW9uIEZhY3Rv
cnM8L2tleXdvcmQ+PGtleXdvcmQ+KlVsdHJhdmlvbGV0IFJheXM8L2tleXdvcmQ+PC9rZXl3b3Jk
cz48ZGF0ZXM+PHllYXI+MjAwMDwveWVhcj48cHViLWRhdGVzPjxkYXRlPkZlYjwvZGF0ZT48L3B1
Yi1kYXRlcz48L2RhdGVzPjxpc2JuPjAwOTktMjI0MCAoUHJpbnQpJiN4RDswMDk5LTIyNDAgKExp
bmtpbmcpPC9pc2JuPjxhY2Nlc3Npb24tbnVtPjEwNjUzNzI2PC9hY2Nlc3Npb24tbnVtPjx1cmxz
PjxyZWxhdGVkLXVybHM+PHVybD5odHRwOi8vd3d3Lm5jYmkubmxtLm5paC5nb3YvZW50cmV6L3F1
ZXJ5LmZjZ2k/Y21kPVJldHJpZXZlJmFtcDtkYj1QdWJNZWQmYW1wO2RvcHQ9Q2l0YXRpb24mYW1w
O2xpc3RfdWlkcz0xMDY1MzcyNjwvdXJsPjwvcmVsYXRlZC11cmxzPjwvdXJscz48Y3VzdG9tMj45
MTg3MTwvY3VzdG9tMj48bGFuZ3VhZ2U+ZW5nPC9sYW5ndWFnZT48L3JlY29yZD48L0NpdGU+PENp
dGU+PEF1dGhvcj5CZWhyYXZhbjwvQXV0aG9yPjxZZWFyPjIwMDA8L1llYXI+PFJlY051bT4yMTg8
L1JlY051bT48cmVjb3JkPjxyZWMtbnVtYmVyPjIxODwvcmVjLW51bWJlcj48Zm9yZWlnbi1rZXlz
PjxrZXkgYXBwPSJFTiIgZGItaWQ9IjAyc3BzMnBzZTV2ZGU5ZXN6cjZ2ZXN3ODJ2c3JwYWVlcmR2
YSI+MjE4PC9rZXk+PC9mb3JlaWduLWtleXM+PHJlZi10eXBlIG5hbWU9IkpvdXJuYWwgQXJ0aWNs
ZSI+MTc8L3JlZi10eXBlPjxjb250cmlidXRvcnM+PGF1dGhvcnM+PGF1dGhvcj5CZWhyYXZhbiwg
Si48L2F1dGhvcj48YXV0aG9yPkNoaXJha2thbCwgSC48L2F1dGhvcj48YXV0aG9yPk1hc3Nvbiwg
QS48L2F1dGhvcj48YXV0aG9yPk1vaXIsIEEuPC9hdXRob3I+PC9hdXRob3JzPjwvY29udHJpYnV0
b3JzPjxhdXRoLWFkZHJlc3M+RGVwYXJ0bWVudCBvZiBNb2xlY3VsYXIgQmlvbG9neSAmYW1wOyBC
aW90ZWNobm9sb2d5LCBVbml2ZXJzaXR5IG9mIFNoZWZmaWVsZCwgU2hlZmZpZWxkIFMxMCAyVE4s
IFVuaXRlZCBLaW5nZG9tLjwvYXV0aC1hZGRyZXNzPjx0aXRsZXM+PHRpdGxlPjxzdHlsZSBmYWNl
PSJub3JtYWwiIGZvbnQ9ImRlZmF1bHQiIHNpemU9IjEwMCUiPk11dGF0aW9ucyBpbiB0aGUgZ2Vy
UCBsb2N1cyBvZiA8L3N0eWxlPjxzdHlsZSBmYWNlPSJpdGFsaWMiIGZvbnQ9ImRlZmF1bHQiIHNp
emU9IjEwMCUiPkJhY2lsbHVzIHN1YnRpbGlzIDwvc3R5bGU+PHN0eWxlIGZhY2U9Im5vcm1hbCIg
Zm9udD0iZGVmYXVsdCIgc2l6ZT0iMTAwJSI+YW5kIDwvc3R5bGU+PHN0eWxlIGZhY2U9Iml0YWxp
YyIgZm9udD0iZGVmYXVsdCIgc2l6ZT0iMTAwJSI+QmFjaWxsdXMgY2VyZXVzIDwvc3R5bGU+PHN0
eWxlIGZhY2U9Im5vcm1hbCIgZm9udD0iZGVmYXVsdCIgc2l6ZT0iMTAwJSI+YWZmZWN0IGFjY2Vz
cyBvZiBnZXJtaW5hbnRzIHRvIHRoZWlyIHRhcmdldHMgaW4gc3BvcmVzPC9zdHlsZT48L3RpdGxl
PjxzZWNvbmRhcnktdGl0bGU+SiBCYWN0ZXJpb2w8L3NlY29uZGFyeS10aXRsZT48L3RpdGxlcz48
cGVyaW9kaWNhbD48ZnVsbC10aXRsZT5KIEJhY3RlcmlvbDwvZnVsbC10aXRsZT48L3BlcmlvZGlj
YWw+PHBhZ2VzPjE5ODctOTQ8L3BhZ2VzPjx2b2x1bWU+MTgyPC92b2x1bWU+PG51bWJlcj43PC9u
dW1iZXI+PGVkaXRpb24+MjAwMC8wMy8xNDwvZWRpdGlvbj48a2V5d29yZHM+PGtleXdvcmQ+QWxh
bmluZS9tZXRhYm9saXNtPC9rZXl3b3JkPjxrZXl3b3JkPkFtaW5vIEFjaWQgU2VxdWVuY2U8L2tl
eXdvcmQ+PGtleXdvcmQ+QmFjaWxsdXMgY2VyZXVzL2N5dG9sb2d5LypnZW5ldGljcy9waHlzaW9s
b2d5PC9rZXl3b3JkPjxrZXl3b3JkPkJhY2lsbHVzIHN1YnRpbGlzL2N5dG9sb2d5LypnZW5ldGlj
cy9waHlzaW9sb2d5PC9rZXl3b3JkPjxrZXl3b3JkPkJhY3RlcmlhbCBQcm90ZWlucy9jaGVtaXN0
cnkvZ2VuZXRpY3MvKm1ldGFib2xpc20vcGh5c2lvbG9neTwva2V5d29yZD48a2V5d29yZD5DbG9u
aW5nLCBNb2xlY3VsYXI8L2tleXdvcmQ+PGtleXdvcmQ+R2VuZSBFeHByZXNzaW9uIFJlZ3VsYXRp
b24sIEJhY3RlcmlhbC9nZW5ldGljczwva2V5d29yZD48a2V5d29yZD4qR2VuZXMsIEJhY3Rlcmlh
bDwva2V5d29yZD48a2V5d29yZD5Ib3QgVGVtcGVyYXR1cmU8L2tleXdvcmQ+PGtleXdvcmQ+SW5v
c2luZS9tZXRhYm9saXNtPC9rZXl3b3JkPjxrZXl3b3JkPktpbmV0aWNzPC9rZXl3b3JkPjxrZXl3
b3JkPk1vbGVjdWxhciBTZXF1ZW5jZSBEYXRhPC9rZXl3b3JkPjxrZXl3b3JkPk11cmFtaWRhc2Uv
bWV0YWJvbGlzbTwva2V5d29yZD48a2V5d29yZD5NdXRhdGlvbi8qZ2VuZXRpY3M8L2tleXdvcmQ+
PGtleXdvcmQ+T3Blcm9uL2dlbmV0aWNzPC9rZXl3b3JkPjxrZXl3b3JkPlBlcm1lYWJpbGl0eTwv
a2V5d29yZD48a2V5d29yZD5QaGVub3R5cGU8L2tleXdvcmQ+PGtleXdvcmQ+UGljb2xpbmljIEFj
aWRzL21ldGFib2xpc208L2tleXdvcmQ+PGtleXdvcmQ+U2VxdWVuY2UgQWxpZ25tZW50PC9rZXl3
b3JkPjxrZXl3b3JkPlNwb3JlcywgQmFjdGVyaWFsL2NoZW1pc3RyeS9jeXRvbG9neS9nZW5ldGlj
cy9waHlzaW9sb2d5PC9rZXl3b3JkPjxrZXl3b3JkPlRyYW5zY3JpcHRpb24gRmFjdG9ycy9waHlz
aW9sb2d5PC9rZXl3b3JkPjwva2V5d29yZHM+PGRhdGVzPjx5ZWFyPjIwMDA8L3llYXI+PHB1Yi1k
YXRlcz48ZGF0ZT5BcHI8L2RhdGU+PC9wdWItZGF0ZXM+PC9kYXRlcz48aXNibj4wMDIxLTkxOTMg
KFByaW50KSYjeEQ7MDAyMS05MTkzIChMaW5raW5nKTwvaXNibj48YWNjZXNzaW9uLW51bT4xMDcx
NTAwNzwvYWNjZXNzaW9uLW51bT48dXJscz48cmVsYXRlZC11cmxzPjx1cmw+aHR0cDovL3d3dy5u
Y2JpLm5sbS5uaWguZ292L2VudHJlei9xdWVyeS5mY2dpP2NtZD1SZXRyaWV2ZSZhbXA7ZGI9UHVi
TWVkJmFtcDtkb3B0PUNpdGF0aW9uJmFtcDtsaXN0X3VpZHM9MTA3MTUwMDc8L3VybD48L3JlbGF0
ZWQtdXJscz48L3VybHM+PGN1c3RvbTI+MTAxOTA0PC9jdXN0b20yPjxsYW5ndWFnZT5lbmc8L2xh
bmd1YWdlPjwvcmVjb3JkPjwvQ2l0ZT48Q2l0ZT48QXV0aG9yPktsb2J1dGNoZXI8L0F1dGhvcj48
WWVhcj4yMDA2PC9ZZWFyPjxSZWNOdW0+MTU5PC9SZWNOdW0+PHJlY29yZD48cmVjLW51bWJlcj4x
NTk8L3JlYy1udW1iZXI+PGZvcmVpZ24ta2V5cz48a2V5IGFwcD0iRU4iIGRiLWlkPSIwMnNwczJw
c2U1dmRlOWVzenI2dmVzdzgydnNycGFlZXJkdmEiPjE1OTwva2V5PjwvZm9yZWlnbi1rZXlzPjxy
ZWYtdHlwZSBuYW1lPSJKb3VybmFsIEFydGljbGUiPjE3PC9yZWYtdHlwZT48Y29udHJpYnV0b3Jz
PjxhdXRob3JzPjxhdXRob3I+S2xvYnV0Y2hlciwgTC4gQS48L2F1dGhvcj48YXV0aG9yPlJhZ2tv
dXNpLCBLLjwvYXV0aG9yPjxhdXRob3I+U2V0bG93LCBQLjwvYXV0aG9yPjwvYXV0aG9ycz48L2Nv
bnRyaWJ1dG9ycz48YXV0aC1hZGRyZXNzPkRlcGFydG1lbnQgb2YgTW9sZWN1bGFyLCBNaWNyb2Jp
YWwsIGFuZCBTdHJ1Y3R1cmFsIEJpb2xvZ3ksIFVuaXZlcnNpdHkgb2YgQ29ubmVjdGljdXQgSGVh
bHRoIENlbnRlciwgRmFybWluZ3RvbiwgQ1QgMDYwMzAtMzMwNSwgVVNBLjwvYXV0aC1hZGRyZXNz
Pjx0aXRsZXM+PHRpdGxlPjxzdHlsZSBmYWNlPSJub3JtYWwiIGZvbnQ9ImRlZmF1bHQiIHNpemU9
IjEwMCUiPlRoZSA8L3N0eWxlPjxzdHlsZSBmYWNlPSJpdGFsaWMiIGZvbnQ9ImRlZmF1bHQiIHNp
emU9IjEwMCUiPkJhY2lsbHVzIHN1YnRpbGlzIDwvc3R5bGU+PHN0eWxlIGZhY2U9Im5vcm1hbCIg
Zm9udD0iZGVmYXVsdCIgc2l6ZT0iMTAwJSI+c3BvcmUgY29hdCBwcm92aWRlcyAmcXVvdDtlYXQg
cmVzaXN0YW5jZSZxdW90OyBkdXJpbmcgcGhhZ29jeXRpYyBwcmVkYXRpb24gYnkgdGhlIHByb3Rv
em9hbiA8L3N0eWxlPjxzdHlsZSBmYWNlPSJpdGFsaWMiIGZvbnQ9ImRlZmF1bHQiIHNpemU9IjEw
MCUiPlRldHJhaHltZW5hIHRoZXJtb3BoaWxhPC9zdHlsZT48L3RpdGxlPjxzZWNvbmRhcnktdGl0
bGU+UHJvYyBOYXRsIEFjYWQgU2NpIFUgUyBBPC9zZWNvbmRhcnktdGl0bGU+PC90aXRsZXM+PHBl
cmlvZGljYWw+PGZ1bGwtdGl0bGU+UHJvYyBOYXRsIEFjYWQgU2NpIFUgUyBBPC9mdWxsLXRpdGxl
PjwvcGVyaW9kaWNhbD48cGFnZXM+MTY1LTcwPC9wYWdlcz48dm9sdW1lPjEwMzwvdm9sdW1lPjxu
dW1iZXI+MTwvbnVtYmVyPjxlZGl0aW9uPjIwMDUvMTIvMjQ8L2VkaXRpb24+PGtleXdvcmRzPjxr
ZXl3b3JkPkFuaW1hbHM8L2tleXdvcmQ+PGtleXdvcmQ+KkJhY2lsbHVzIHN1YnRpbGlzPC9rZXl3
b3JkPjxrZXl3b3JkPkJhY3RlcmlhbCBQcm90ZWlucy9nZW5ldGljcy8qbWV0YWJvbGlzbTwva2V5
d29yZD48a2V5d29yZD5JbWFnZSBQcm9jZXNzaW5nLCBDb21wdXRlci1Bc3Npc3RlZDwva2V5d29y
ZD48a2V5d29yZD5NZW1icmFuZSBQcm90ZWlucy9nZW5ldGljcy8qbWV0YWJvbGlzbTwva2V5d29y
ZD48a2V5d29yZD5NaWNyb3Njb3B5LCBFbGVjdHJvbiwgVHJhbnNtaXNzaW9uPC9rZXl3b3JkPjxr
ZXl3b3JkPk11cmFtaWRhc2UvbWV0YWJvbGlzbS90b3hpY2l0eTwva2V5d29yZD48a2V5d29yZD5Q
aGFnb2N5dG9zaXMvKnBoeXNpb2xvZ3k8L2tleXdvcmQ+PGtleXdvcmQ+U3BvcmVzLCBCYWN0ZXJp
YWwvZHJ1ZyBlZmZlY3RzLyptZXRhYm9saXNtPC9rZXl3b3JkPjxrZXl3b3JkPlRldHJhaHltZW5h
IHRoZXJtb3BoaWxhLypwaHlzaW9sb2d5L3VsdHJhc3RydWN0dXJlPC9rZXl3b3JkPjwva2V5d29y
ZHM+PGRhdGVzPjx5ZWFyPjIwMDY8L3llYXI+PHB1Yi1kYXRlcz48ZGF0ZT5KYW4gMzwvZGF0ZT48
L3B1Yi1kYXRlcz48L2RhdGVzPjxpc2JuPjAwMjctODQyNCAoUHJpbnQpPC9pc2JuPjxhY2Nlc3Np
b24tbnVtPjE2MzcxNDcxPC9hY2Nlc3Npb24tbnVtPjx1cmxzPjxyZWxhdGVkLXVybHM+PHVybD5o
dHRwOi8vd3d3Lm5jYmkubmxtLm5paC5nb3YvZW50cmV6L3F1ZXJ5LmZjZ2k/Y21kPVJldHJpZXZl
JmFtcDtkYj1QdWJNZWQmYW1wO2RvcHQ9Q2l0YXRpb24mYW1wO2xpc3RfdWlkcz0xNjM3MTQ3MTwv
dXJsPjwvcmVsYXRlZC11cmxzPjwvdXJscz48Y3VzdG9tMj4xMzI0OTg0PC9jdXN0b20yPjxlbGVj
dHJvbmljLXJlc291cmNlLW51bT4wNTA3MTIxMTAyIFtwaWldJiN4RDsxMC4xMDczL3BuYXMuMDUw
NzEyMTEwMjwvZWxlY3Ryb25pYy1yZXNvdXJjZS1udW0+PGxhbmd1YWdlPmVuZzwvbGFuZ3VhZ2U+
PC9yZWNvcmQ+PC9DaXRl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 \o "Klobutcher, 2006 #159" </w:instrText>
      </w:r>
      <w:r w:rsidR="001E1917">
        <w:rPr>
          <w:noProof/>
        </w:rPr>
        <w:fldChar w:fldCharType="separate"/>
      </w:r>
      <w:r w:rsidR="001E1917">
        <w:rPr>
          <w:noProof/>
        </w:rPr>
        <w:t>1</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15" \o "Driks, 1999 #30" </w:instrText>
      </w:r>
      <w:r w:rsidR="001E1917">
        <w:rPr>
          <w:noProof/>
        </w:rPr>
        <w:fldChar w:fldCharType="separate"/>
      </w:r>
      <w:r w:rsidR="001E1917">
        <w:rPr>
          <w:noProof/>
        </w:rPr>
        <w:t>15</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19" \o "Ragkousi, 2003 #235" </w:instrText>
      </w:r>
      <w:r w:rsidR="001E1917">
        <w:rPr>
          <w:noProof/>
        </w:rPr>
        <w:fldChar w:fldCharType="separate"/>
      </w:r>
      <w:r w:rsidR="001E1917">
        <w:rPr>
          <w:noProof/>
        </w:rPr>
        <w:t>19</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0" \o "Riesenman, 2000 #234" </w:instrText>
      </w:r>
      <w:r w:rsidR="001E1917">
        <w:rPr>
          <w:noProof/>
        </w:rPr>
        <w:fldChar w:fldCharType="separate"/>
      </w:r>
      <w:r w:rsidR="001E1917">
        <w:rPr>
          <w:noProof/>
        </w:rPr>
        <w:t>20</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2" \o "Behravan, 2000 #218" </w:instrText>
      </w:r>
      <w:r w:rsidR="001E1917">
        <w:rPr>
          <w:noProof/>
        </w:rPr>
        <w:fldChar w:fldCharType="separate"/>
      </w:r>
      <w:r w:rsidR="001E1917">
        <w:rPr>
          <w:noProof/>
        </w:rPr>
        <w:t>22</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3" \o "Setlow, 2006 #228" </w:instrText>
      </w:r>
      <w:r w:rsidR="001E1917">
        <w:rPr>
          <w:noProof/>
        </w:rPr>
        <w:fldChar w:fldCharType="separate"/>
      </w:r>
      <w:r w:rsidR="001E1917">
        <w:rPr>
          <w:noProof/>
        </w:rPr>
        <w:t>23</w:t>
      </w:r>
      <w:r w:rsidR="001E1917">
        <w:rPr>
          <w:noProof/>
        </w:rPr>
        <w:fldChar w:fldCharType="end"/>
      </w:r>
      <w:r w:rsidR="001E1917">
        <w:rPr>
          <w:noProof/>
        </w:rPr>
        <w:t>]</w:t>
      </w:r>
      <w:r w:rsidR="001E1917">
        <w:fldChar w:fldCharType="end"/>
      </w:r>
      <w:del w:id="122" w:author="hqin" w:date="2011-11-20T19:52:00Z">
        <w:r w:rsidRPr="002A0697" w:rsidDel="005C2288">
          <w:rPr>
            <w:noProof/>
          </w:rPr>
          <w:delText>(5, 16, 34, 53, 55, 59)</w:delText>
        </w:r>
      </w:del>
      <w:r w:rsidRPr="002A0697">
        <w:t xml:space="preserve">. It is plausible that any or all of these coat functions could differ among </w:t>
      </w:r>
      <w:ins w:id="123" w:author="MI" w:date="2011-11-29T19:08:00Z">
        <w:r w:rsidRPr="002A0697">
          <w:rPr>
            <w:i/>
          </w:rPr>
          <w:t>Bacill</w:t>
        </w:r>
        <w:r>
          <w:rPr>
            <w:i/>
          </w:rPr>
          <w:t xml:space="preserve">aceae </w:t>
        </w:r>
      </w:ins>
      <w:del w:id="124" w:author="MI" w:date="2011-11-29T19:08:00Z">
        <w:r w:rsidRPr="002A0697" w:rsidDel="009E22FA">
          <w:delText xml:space="preserve">Bacillus </w:delText>
        </w:r>
      </w:del>
      <w:r w:rsidRPr="002A0697">
        <w:t xml:space="preserve">species </w:t>
      </w:r>
      <w:ins w:id="125" w:author="Daria Clegg" w:date="2013-02-01T09:39:00Z">
        <w:r w:rsidR="00C44BCB">
          <w:t xml:space="preserve">that </w:t>
        </w:r>
      </w:ins>
      <w:r w:rsidRPr="002A0697">
        <w:t>inhabit</w:t>
      </w:r>
      <w:del w:id="126" w:author="Daria Clegg" w:date="2013-02-01T09:39:00Z">
        <w:r w:rsidRPr="002A0697" w:rsidDel="00C44BCB">
          <w:delText>ing</w:delText>
        </w:r>
      </w:del>
      <w:r w:rsidRPr="002A0697">
        <w:t xml:space="preserve"> various niches</w:t>
      </w:r>
      <w:ins w:id="127" w:author="Daria Clegg" w:date="2013-02-01T09:40:00Z">
        <w:r w:rsidR="00C44BCB">
          <w:t xml:space="preserve"> and </w:t>
        </w:r>
      </w:ins>
      <w:del w:id="128" w:author="Daria Clegg" w:date="2013-02-01T09:40:00Z">
        <w:r w:rsidRPr="002A0697" w:rsidDel="00C44BCB">
          <w:delText xml:space="preserve">, where </w:delText>
        </w:r>
      </w:del>
      <w:r w:rsidRPr="002A0697">
        <w:t>the challenges faced by</w:t>
      </w:r>
      <w:ins w:id="129" w:author="Daria Clegg" w:date="2013-02-01T09:40:00Z">
        <w:r w:rsidR="00C44BCB">
          <w:t xml:space="preserve"> these</w:t>
        </w:r>
      </w:ins>
      <w:r w:rsidRPr="002A0697">
        <w:t xml:space="preserve"> spores may vary as well. These characteristics are among those making bacterial spores unique in nature and have motivated over 140 years of research </w:t>
      </w:r>
      <w:r w:rsidR="001E1917">
        <w:fldChar w:fldCharType="begin">
          <w:fldData xml:space="preserve">PEVuZE5vdGU+PENpdGU+PEF1dGhvcj5Db2huPC9BdXRob3I+PFllYXI+MTg3NjwvWWVhcj48UmVj
TnVtPjE5NDwvUmVjTnVtPjxEaXNwbGF5VGV4dD5bMTEsIDI0LCAyNV08L0Rpc3BsYXlUZXh0Pjxy
ZWNvcmQ+PHJlYy1udW1iZXI+MTk0PC9yZWMtbnVtYmVyPjxmb3JlaWduLWtleXM+PGtleSBhcHA9
IkVOIiBkYi1pZD0iMDJzcHMycHNlNXZkZTllc3pyNnZlc3c4MnZzcnBhZWVyZHZhIj4xOTQ8L2tl
eT48L2ZvcmVpZ24ta2V5cz48cmVmLXR5cGUgbmFtZT0iSm91cm5hbCBBcnRpY2xlIj4xNzwvcmVm
LXR5cGU+PGNvbnRyaWJ1dG9ycz48YXV0aG9ycz48YXV0aG9yPkYuIENvaG48L2F1dGhvcj48L2F1
dGhvcnM+PC9jb250cmlidXRvcnM+PHRpdGxlcz48dGl0bGU+PHN0eWxlIGZhY2U9Im5vcm1hbCIg
Zm9udD0iZGVmYXVsdCIgc2l6ZT0iMTAwJSI+U3R1ZGllcyBvbiB0aGUgYmlvbG9neSBvZiB0aGUg
PC9zdHlsZT48c3R5bGUgZmFjZT0iaXRhbGljIiBmb250PSJkZWZhdWx0IiBzaXplPSIxMDAlIj5C
YWNpbGxpPC9zdHlsZT48L3RpdGxlPjxzZWNvbmRhcnktdGl0bGU+QmVpdHIuIEJpb2wuIFBmbGFu
eiw8L3NlY29uZGFyeS10aXRsZT48L3RpdGxlcz48cGVyaW9kaWNhbD48ZnVsbC10aXRsZT5CZWl0
ci4gQmlvbC4gUGZsYW56LDwvZnVsbC10aXRsZT48YWJici0xPkJlaXRyw6RnZSB6dXIgQmlvbG9n
aWUgZGVyIFBmbGFuemVuPC9hYmJyLTE+PC9wZXJpb2RpY2FsPjxwYWdlcz4yNDktMjc2PC9wYWdl
cz48dm9sdW1lPjI8L3ZvbHVtZT48ZGF0ZXM+PHllYXI+MTg3NjwveWVhcj48L2RhdGVzPjx1cmxz
PjwvdXJscz48L3JlY29yZD48L0NpdGU+PENpdGU+PEF1dGhvcj5Lb2NoPC9BdXRob3I+PFllYXI+
MTg3NjwvWWVhcj48UmVjTnVtPjE5MzwvUmVjTnVtPjxyZWNvcmQ+PHJlYy1udW1iZXI+MTkzPC9y
ZWMtbnVtYmVyPjxmb3JlaWduLWtleXM+PGtleSBhcHA9IkVOIiBkYi1pZD0iMDJzcHMycHNlNXZk
ZTllc3pyNnZlc3c4MnZzcnBhZWVyZHZhIj4xOTM8L2tleT48L2ZvcmVpZ24ta2V5cz48cmVmLXR5
cGUgbmFtZT0iSm91cm5hbCBBcnRpY2xlIj4xNzwvcmVmLXR5cGU+PGNvbnRyaWJ1dG9ycz48YXV0
aG9ycz48YXV0aG9yPktvY2gsIFIuPC9hdXRob3I+PC9hdXRob3JzPjwvY29udHJpYnV0b3JzPjx0
aXRsZXM+PHRpdGxlPjxzdHlsZSBmYWNlPSJub3JtYWwiIGZvbnQ9ImRlZmF1bHQiIHNpemU9IjEw
MCUiPlRoZSBldGlvbG9neSBvZiBhbnRocmF4LCBiYXNlZCBvbiB0aGUgbGlmZSBoaXN0b3J5IG9m
IDwvc3R5bGU+PHN0eWxlIGZhY2U9Iml0YWxpYyIgZm9udD0iZGVmYXVsdCIgc2l6ZT0iMTAwJSI+
QmFjaWxsdXMgYW50aHJhY2lzPC9zdHlsZT48L3RpdGxlPjxzZWNvbmRhcnktdGl0bGU+QmVpdHIu
IEJpb2wuIFBmbGFueiw8L3NlY29uZGFyeS10aXRsZT48YWx0LXRpdGxlPjxzdHlsZSBmYWNlPSJp
dGFsaWMiIGZvbnQ9ImRlZmF1bHQiIHNpemU9IjEwMCUiPkJlaXRyw6RnZSB6dXIgQmlvbG9naWUg
ZGVyIFBmbGFuemVuPC9zdHlsZT48L2FsdC10aXRsZT48L3RpdGxlcz48cGVyaW9kaWNhbD48ZnVs
bC10aXRsZT5CZWl0ci4gQmlvbC4gUGZsYW56LDwvZnVsbC10aXRsZT48YWJici0xPkJlaXRyw6Rn
ZSB6dXIgQmlvbG9naWUgZGVyIFBmbGFuemVuPC9hYmJyLTE+PC9wZXJpb2RpY2FsPjxhbHQtcGVy
aW9kaWNhbD48ZnVsbC10aXRsZT5CZWl0ci4gQmlvbC4gUGZsYW56LDwvZnVsbC10aXRsZT48YWJi
ci0xPkJlaXRyw6RnZSB6dXIgQmlvbG9naWUgZGVyIFBmbGFuemVuPC9hYmJyLTE+PC9hbHQtcGVy
aW9kaWNhbD48cGFnZXM+Mjc3LTMxMDwvcGFnZXM+PHZvbHVtZT4yPC92b2x1bWU+PGRhdGVzPjx5
ZWFyPjE4NzY8L3llYXI+PC9kYXRlcz48dXJscz48L3VybHM+PC9yZWNvcmQ+PC9DaXRlPjxDaXRl
PjxBdXRob3I+U29uZW5zaGVpbjwvQXV0aG9yPjxZZWFyPjIwMDI8L1llYXI+PFJlY051bT4xOTA8
L1JlY051bT48cmVjb3JkPjxyZWMtbnVtYmVyPjE5MDwvcmVjLW51bWJlcj48Zm9yZWlnbi1rZXlz
PjxrZXkgYXBwPSJFTiIgZGItaWQ9IjAyc3BzMnBzZTV2ZGU5ZXN6cjZ2ZXN3ODJ2c3JwYWVlcmR2
YSI+MTkwPC9rZXk+PC9mb3JlaWduLWtleXM+PHJlZi10eXBlIG5hbWU9IkJvb2siPjY8L3JlZi10
eXBlPjxjb250cmlidXRvcnM+PGF1dGhvcnM+PGF1dGhvcj5BLiBMLiBTb25lbnNoZWluPC9hdXRo
b3I+PGF1dGhvcj5KLiBBLiBIb2NoPC9hdXRob3I+PGF1dGhvcj5SLiBMb3NpY2s8L2F1dGhvcj48
L2F1dGhvcnM+PC9jb250cmlidXRvcnM+PHRpdGxlcz48dGl0bGU+PHN0eWxlIGZhY2U9Iml0YWxp
YyIgZm9udD0iZGVmYXVsdCIgc2l6ZT0iMTAwJSI+QmFjaWxsdXMgc3VidGlsaXM8L3N0eWxlPjxz
dHlsZSBmYWNlPSJub3JtYWwiIGZvbnQ9ImRlZmF1bHQiIHNpemU9IjEwMCUiPiBhbmQgaXRzIGNs
b3Nlc3QgcmVsYXRpdmVzPC9zdHlsZT48L3RpdGxlPjwvdGl0bGVzPjxkYXRlcz48eWVhcj4yMDAy
PC95ZWFyPjwvZGF0ZXM+PHB1Yi1sb2NhdGlvbj5XYXNoaW5ndG9uPC9wdWItbG9jYXRpb24+PHB1
Ymxpc2hlcj5BbWVyaWNhbiBTb2NpZXR5IGZvciBNaWNyb2Jpb2xvZ3k8L3B1Ymxpc2hlcj48dXJs
cz48L3VybHM+PC9yZWNvcmQ+PC9DaXRlPjwvRW5kTm90ZT5=
</w:fldData>
        </w:fldChar>
      </w:r>
      <w:r w:rsidR="001E1917">
        <w:instrText xml:space="preserve"> ADDIN EN.CITE </w:instrText>
      </w:r>
      <w:r w:rsidR="001E1917">
        <w:fldChar w:fldCharType="begin">
          <w:fldData xml:space="preserve">PEVuZE5vdGU+PENpdGU+PEF1dGhvcj5Db2huPC9BdXRob3I+PFllYXI+MTg3NjwvWWVhcj48UmVj
TnVtPjE5NDwvUmVjTnVtPjxEaXNwbGF5VGV4dD5bMTEsIDI0LCAyNV08L0Rpc3BsYXlUZXh0Pjxy
ZWNvcmQ+PHJlYy1udW1iZXI+MTk0PC9yZWMtbnVtYmVyPjxmb3JlaWduLWtleXM+PGtleSBhcHA9
IkVOIiBkYi1pZD0iMDJzcHMycHNlNXZkZTllc3pyNnZlc3c4MnZzcnBhZWVyZHZhIj4xOTQ8L2tl
eT48L2ZvcmVpZ24ta2V5cz48cmVmLXR5cGUgbmFtZT0iSm91cm5hbCBBcnRpY2xlIj4xNzwvcmVm
LXR5cGU+PGNvbnRyaWJ1dG9ycz48YXV0aG9ycz48YXV0aG9yPkYuIENvaG48L2F1dGhvcj48L2F1
dGhvcnM+PC9jb250cmlidXRvcnM+PHRpdGxlcz48dGl0bGU+PHN0eWxlIGZhY2U9Im5vcm1hbCIg
Zm9udD0iZGVmYXVsdCIgc2l6ZT0iMTAwJSI+U3R1ZGllcyBvbiB0aGUgYmlvbG9neSBvZiB0aGUg
PC9zdHlsZT48c3R5bGUgZmFjZT0iaXRhbGljIiBmb250PSJkZWZhdWx0IiBzaXplPSIxMDAlIj5C
YWNpbGxpPC9zdHlsZT48L3RpdGxlPjxzZWNvbmRhcnktdGl0bGU+QmVpdHIuIEJpb2wuIFBmbGFu
eiw8L3NlY29uZGFyeS10aXRsZT48L3RpdGxlcz48cGVyaW9kaWNhbD48ZnVsbC10aXRsZT5CZWl0
ci4gQmlvbC4gUGZsYW56LDwvZnVsbC10aXRsZT48YWJici0xPkJlaXRyw6RnZSB6dXIgQmlvbG9n
aWUgZGVyIFBmbGFuemVuPC9hYmJyLTE+PC9wZXJpb2RpY2FsPjxwYWdlcz4yNDktMjc2PC9wYWdl
cz48dm9sdW1lPjI8L3ZvbHVtZT48ZGF0ZXM+PHllYXI+MTg3NjwveWVhcj48L2RhdGVzPjx1cmxz
PjwvdXJscz48L3JlY29yZD48L0NpdGU+PENpdGU+PEF1dGhvcj5Lb2NoPC9BdXRob3I+PFllYXI+
MTg3NjwvWWVhcj48UmVjTnVtPjE5MzwvUmVjTnVtPjxyZWNvcmQ+PHJlYy1udW1iZXI+MTkzPC9y
ZWMtbnVtYmVyPjxmb3JlaWduLWtleXM+PGtleSBhcHA9IkVOIiBkYi1pZD0iMDJzcHMycHNlNXZk
ZTllc3pyNnZlc3c4MnZzcnBhZWVyZHZhIj4xOTM8L2tleT48L2ZvcmVpZ24ta2V5cz48cmVmLXR5
cGUgbmFtZT0iSm91cm5hbCBBcnRpY2xlIj4xNzwvcmVmLXR5cGU+PGNvbnRyaWJ1dG9ycz48YXV0
aG9ycz48YXV0aG9yPktvY2gsIFIuPC9hdXRob3I+PC9hdXRob3JzPjwvY29udHJpYnV0b3JzPjx0
aXRsZXM+PHRpdGxlPjxzdHlsZSBmYWNlPSJub3JtYWwiIGZvbnQ9ImRlZmF1bHQiIHNpemU9IjEw
MCUiPlRoZSBldGlvbG9neSBvZiBhbnRocmF4LCBiYXNlZCBvbiB0aGUgbGlmZSBoaXN0b3J5IG9m
IDwvc3R5bGU+PHN0eWxlIGZhY2U9Iml0YWxpYyIgZm9udD0iZGVmYXVsdCIgc2l6ZT0iMTAwJSI+
QmFjaWxsdXMgYW50aHJhY2lzPC9zdHlsZT48L3RpdGxlPjxzZWNvbmRhcnktdGl0bGU+QmVpdHIu
IEJpb2wuIFBmbGFueiw8L3NlY29uZGFyeS10aXRsZT48YWx0LXRpdGxlPjxzdHlsZSBmYWNlPSJp
dGFsaWMiIGZvbnQ9ImRlZmF1bHQiIHNpemU9IjEwMCUiPkJlaXRyw6RnZSB6dXIgQmlvbG9naWUg
ZGVyIFBmbGFuemVuPC9zdHlsZT48L2FsdC10aXRsZT48L3RpdGxlcz48cGVyaW9kaWNhbD48ZnVs
bC10aXRsZT5CZWl0ci4gQmlvbC4gUGZsYW56LDwvZnVsbC10aXRsZT48YWJici0xPkJlaXRyw6Rn
ZSB6dXIgQmlvbG9naWUgZGVyIFBmbGFuemVuPC9hYmJyLTE+PC9wZXJpb2RpY2FsPjxhbHQtcGVy
aW9kaWNhbD48ZnVsbC10aXRsZT5CZWl0ci4gQmlvbC4gUGZsYW56LDwvZnVsbC10aXRsZT48YWJi
ci0xPkJlaXRyw6RnZSB6dXIgQmlvbG9naWUgZGVyIFBmbGFuemVuPC9hYmJyLTE+PC9hbHQtcGVy
aW9kaWNhbD48cGFnZXM+Mjc3LTMxMDwvcGFnZXM+PHZvbHVtZT4yPC92b2x1bWU+PGRhdGVzPjx5
ZWFyPjE4NzY8L3llYXI+PC9kYXRlcz48dXJscz48L3VybHM+PC9yZWNvcmQ+PC9DaXRlPjxDaXRl
PjxBdXRob3I+U29uZW5zaGVpbjwvQXV0aG9yPjxZZWFyPjIwMDI8L1llYXI+PFJlY051bT4xOTA8
L1JlY051bT48cmVjb3JkPjxyZWMtbnVtYmVyPjE5MDwvcmVjLW51bWJlcj48Zm9yZWlnbi1rZXlz
PjxrZXkgYXBwPSJFTiIgZGItaWQ9IjAyc3BzMnBzZTV2ZGU5ZXN6cjZ2ZXN3ODJ2c3JwYWVlcmR2
YSI+MTkwPC9rZXk+PC9mb3JlaWduLWtleXM+PHJlZi10eXBlIG5hbWU9IkJvb2siPjY8L3JlZi10
eXBlPjxjb250cmlidXRvcnM+PGF1dGhvcnM+PGF1dGhvcj5BLiBMLiBTb25lbnNoZWluPC9hdXRo
b3I+PGF1dGhvcj5KLiBBLiBIb2NoPC9hdXRob3I+PGF1dGhvcj5SLiBMb3NpY2s8L2F1dGhvcj48
L2F1dGhvcnM+PC9jb250cmlidXRvcnM+PHRpdGxlcz48dGl0bGU+PHN0eWxlIGZhY2U9Iml0YWxp
YyIgZm9udD0iZGVmYXVsdCIgc2l6ZT0iMTAwJSI+QmFjaWxsdXMgc3VidGlsaXM8L3N0eWxlPjxz
dHlsZSBmYWNlPSJub3JtYWwiIGZvbnQ9ImRlZmF1bHQiIHNpemU9IjEwMCUiPiBhbmQgaXRzIGNs
b3Nlc3QgcmVsYXRpdmVzPC9zdHlsZT48L3RpdGxlPjwvdGl0bGVzPjxkYXRlcz48eWVhcj4yMDAy
PC95ZWFyPjwvZGF0ZXM+PHB1Yi1sb2NhdGlvbj5XYXNoaW5ndG9uPC9wdWItbG9jYXRpb24+PHB1
Ymxpc2hlcj5BbWVyaWNhbiBTb2NpZXR5IGZvciBNaWNyb2Jpb2xvZ3k8L3B1Ymxpc2hlcj48dXJs
cz48L3VybHM+PC9yZWNvcmQ+PC9DaXRl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1" \o "Sonenshein, 2002 #190" </w:instrText>
      </w:r>
      <w:r w:rsidR="001E1917">
        <w:rPr>
          <w:noProof/>
        </w:rPr>
        <w:fldChar w:fldCharType="separate"/>
      </w:r>
      <w:r w:rsidR="001E1917">
        <w:rPr>
          <w:noProof/>
        </w:rPr>
        <w:t>11</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4" \o "Cohn, 1876 #194" </w:instrText>
      </w:r>
      <w:r w:rsidR="001E1917">
        <w:rPr>
          <w:noProof/>
        </w:rPr>
        <w:fldChar w:fldCharType="separate"/>
      </w:r>
      <w:r w:rsidR="001E1917">
        <w:rPr>
          <w:noProof/>
        </w:rPr>
        <w:t>24</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5" \o "Koch, 1876 #193" </w:instrText>
      </w:r>
      <w:r w:rsidR="001E1917">
        <w:rPr>
          <w:noProof/>
        </w:rPr>
        <w:fldChar w:fldCharType="separate"/>
      </w:r>
      <w:r w:rsidR="001E1917">
        <w:rPr>
          <w:noProof/>
        </w:rPr>
        <w:t>25</w:t>
      </w:r>
      <w:r w:rsidR="001E1917">
        <w:rPr>
          <w:noProof/>
        </w:rPr>
        <w:fldChar w:fldCharType="end"/>
      </w:r>
      <w:r w:rsidR="001E1917">
        <w:rPr>
          <w:noProof/>
        </w:rPr>
        <w:t>]</w:t>
      </w:r>
      <w:r w:rsidR="001E1917">
        <w:fldChar w:fldCharType="end"/>
      </w:r>
      <w:del w:id="130" w:author="hqin" w:date="2011-11-20T19:52:00Z">
        <w:r w:rsidRPr="002A0697" w:rsidDel="005C2288">
          <w:rPr>
            <w:noProof/>
          </w:rPr>
          <w:delText>(15, 35, 61)</w:delText>
        </w:r>
      </w:del>
      <w:r w:rsidRPr="002A0697">
        <w:t>.</w:t>
      </w:r>
    </w:p>
    <w:p w14:paraId="06C61E18" w14:textId="77777777" w:rsidR="0036587D" w:rsidRDefault="001C7FC9">
      <w:pPr>
        <w:ind w:firstLine="720"/>
        <w:pPrChange w:id="131" w:author="hqin" w:date="2013-01-29T09:44:00Z">
          <w:pPr>
            <w:spacing w:line="480" w:lineRule="auto"/>
            <w:ind w:firstLine="720"/>
          </w:pPr>
        </w:pPrChange>
      </w:pPr>
      <w:r w:rsidRPr="002A0697">
        <w:t xml:space="preserve">The coat varies significantly in structure among species </w:t>
      </w:r>
      <w:r w:rsidR="001E1917">
        <w:fldChar w:fldCharType="begin">
          <w:fldData xml:space="preserve">PEVuZE5vdGU+PENpdGU+PEF1dGhvcj5Ib2x0PC9BdXRob3I+PFllYXI+MTk2OTwvWWVhcj48UmVj
TnVtPjE4NTwvUmVjTnVtPjxEaXNwbGF5VGV4dD5bMTUsIDI2LTI4XTwvRGlzcGxheVRleHQ+PHJl
Y29yZD48cmVjLW51bWJlcj4xODU8L3JlYy1udW1iZXI+PGZvcmVpZ24ta2V5cz48a2V5IGFwcD0i
RU4iIGRiLWlkPSIwMnNwczJwc2U1dmRlOWVzenI2dmVzdzgydnNycGFlZXJkdmEiPjE4NTwva2V5
PjwvZm9yZWlnbi1rZXlzPjxyZWYtdHlwZSBuYW1lPSJKb3VybmFsIEFydGljbGUiPjE3PC9yZWYt
dHlwZT48Y29udHJpYnV0b3JzPjxhdXRob3JzPjxhdXRob3I+SG9sdCwgUy4gQy48L2F1dGhvcj48
YXV0aG9yPkxlYWRiZXR0ZXIsIEUuIFIuPC9hdXRob3I+PC9hdXRob3JzPjwvY29udHJpYnV0b3Jz
Pjx0aXRsZXM+PHRpdGxlPkNvbXBhcmF0aXZlIHVsdHJhc3RydWN0dXJlIG9mIHNlbGVjdGVkIGFl
cm9iaWMgc3BvcmUtZm9ybWluZyBiYWN0ZXJpYTogYSBmcmVlemUtZXRjaGluZyBzdHVkeTwvdGl0
bGU+PHNlY29uZGFyeS10aXRsZT5CYWN0ZXJpb2wgUmV2PC9zZWNvbmRhcnktdGl0bGU+PC90aXRs
ZXM+PHBlcmlvZGljYWw+PGZ1bGwtdGl0bGU+QmFjdGVyaW9sIFJldjwvZnVsbC10aXRsZT48L3Bl
cmlvZGljYWw+PHBhZ2VzPjM0Ni03ODwvcGFnZXM+PHZvbHVtZT4zMzwvdm9sdW1lPjxudW1iZXI+
MjwvbnVtYmVyPjxlZGl0aW9uPjE5NjkvMDYvMDE8L2VkaXRpb24+PGtleXdvcmRzPjxrZXl3b3Jk
PkJhY2lsbHVzLypjeXRvbG9neS9ncm93dGggJmFtcDsgZGV2ZWxvcG1lbnQ8L2tleXdvcmQ+PGtl
eXdvcmQ+QmFjaWxsdXMgYW50aHJhY2lzL2N5dG9sb2d5PC9rZXl3b3JkPjxrZXl3b3JkPkJhY2ls
bHVzIGNlcmV1cy9jeXRvbG9neTwva2V5d29yZD48a2V5d29yZD5CYWNpbGx1cyBtZWdhdGVyaXVt
L2N5dG9sb2d5PC9rZXl3b3JkPjxrZXl3b3JkPkJhY2lsbHVzIHN1YnRpbGlzL2N5dG9sb2d5PC9r
ZXl3b3JkPjxrZXl3b3JkPkNlbGwgTWVtYnJhbmU8L2tleXdvcmQ+PGtleXdvcmQ+Q2VsbCBXYWxs
PC9rZXl3b3JkPjxrZXl3b3JkPkZyZWV6ZSBFdGNoaW5nPC9rZXl3b3JkPjxrZXl3b3JkPk1lbWJy
YW5lczwva2V5d29yZD48a2V5d29yZD5NaWNyb3Njb3B5LCBFbGVjdHJvbjwva2V5d29yZD48a2V5
d29yZD5TYXJjaW5hLypjeXRvbG9neTwva2V5d29yZD48a2V5d29yZD5TcG9yZXMvY3l0b2xvZ3k8
L2tleXdvcmQ+PC9rZXl3b3Jkcz48ZGF0ZXM+PHllYXI+MTk2OTwveWVhcj48cHViLWRhdGVzPjxk
YXRlPkp1bjwvZGF0ZT48L3B1Yi1kYXRlcz48L2RhdGVzPjxpc2JuPjAwMDUtMzY3OCAoUHJpbnQp
PC9pc2JuPjxhY2Nlc3Npb24tbnVtPjQ5Nzk2OTg8L2FjY2Vzc2lvbi1udW0+PHVybHM+PHJlbGF0
ZWQtdXJscz48dXJsPmh0dHA6Ly93d3cubmNiaS5ubG0ubmloLmdvdi9lbnRyZXovcXVlcnkuZmNn
aT9jbWQ9UmV0cmlldmUmYW1wO2RiPVB1Yk1lZCZhbXA7ZG9wdD1DaXRhdGlvbiZhbXA7bGlzdF91
aWRzPTQ5Nzk2OTg8L3VybD48L3JlbGF0ZWQtdXJscz48L3VybHM+PGN1c3RvbTI+Mzc4MzI0PC9j
dXN0b20yPjxsYW5ndWFnZT5lbmc8L2xhbmd1YWdlPjwvcmVjb3JkPjwvQ2l0ZT48Q2l0ZT48QXV0
aG9yPkRyaWtzPC9BdXRob3I+PFllYXI+MTk5OTwvWWVhcj48UmVjTnVtPjMwPC9SZWNOdW0+PHJl
Y29yZD48cmVjLW51bWJlcj4zMDwvcmVjLW51bWJlcj48Zm9yZWlnbi1rZXlzPjxrZXkgYXBwPSJF
TiIgZGItaWQ9IjAyc3BzMnBzZTV2ZGU5ZXN6cjZ2ZXN3ODJ2c3JwYWVlcmR2YSI+MzA8L2tleT48
L2ZvcmVpZ24ta2V5cz48cmVmLXR5cGUgbmFtZT0iSm91cm5hbCBBcnRpY2xlIj4xNzwvcmVmLXR5
cGU+PGNvbnRyaWJ1dG9ycz48YXV0aG9ycz48YXV0aG9yPkRyaWtzLCBBLjwvYXV0aG9yPjwvYXV0
aG9ycz48L2NvbnRyaWJ1dG9ycz48YXV0aC1hZGRyZXNzPkRlcGFydG1lbnQgb2YgTWljcm9iaW9s
b2d5IGFuZCBJbW11bm9sb2d5LCBMb3lvbGEgVW5pdmVyc2l0eSBNZWRpY2FsIENlbnRlciwgTWF5
d29vZCwgSWxsaW5vaXMgNjAxNTMsIFVTQS5hZHJpa3NAbHVjLmVkdTwvYXV0aC1hZGRyZXNzPjx0
aXRsZXM+PHRpdGxlPjxzdHlsZSBmYWNlPSJpdGFsaWMiIGZvbnQ9ImRlZmF1bHQiIHNpemU9IjEw
MCUiPkJhY2lsbHVzIHN1YnRpbGlzPC9zdHlsZT48c3R5bGUgZmFjZT0ibm9ybWFsIiBmb250PSJk
ZWZhdWx0IiBzaXplPSIxMDAlIj4gc3BvcmUgY29hdDwvc3R5bGU+PC90aXRsZT48c2Vjb25kYXJ5
LXRpdGxlPk1pY3JvYmlvbCBNb2wgQmlvbCBSZXY8L3NlY29uZGFyeS10aXRsZT48L3RpdGxlcz48
cGVyaW9kaWNhbD48ZnVsbC10aXRsZT5NaWNyb2Jpb2wgTW9sIEJpb2wgUmV2PC9mdWxsLXRpdGxl
PjwvcGVyaW9kaWNhbD48cGFnZXM+MS0yMDwvcGFnZXM+PHZvbHVtZT42Mzwvdm9sdW1lPjxudW1i
ZXI+MTwvbnVtYmVyPjxrZXl3b3Jkcz48a2V5d29yZD5CYWNpbGx1cyBzdWJ0aWxpcy8qcGh5c2lv
bG9neTwva2V5d29yZD48a2V5d29yZD5CYWN0ZXJpYWwgUHJvdGVpbnMvcGh5c2lvbG9neTwva2V5
d29yZD48a2V5d29yZD5ETkEtQmluZGluZyBQcm90ZWlucy9waHlzaW9sb2d5PC9rZXl3b3JkPjxr
ZXl3b3JkPkdlbmUgRXhwcmVzc2lvbiBSZWd1bGF0aW9uLCBCYWN0ZXJpYWw8L2tleXdvcmQ+PGtl
eXdvcmQ+R2VuZXMsIEJhY3RlcmlhbC9nZW5ldGljczwva2V5d29yZD48a2V5d29yZD5NZW1icmFu
ZSBQcm90ZWlucy9waHlzaW9sb2d5PC9rZXl3b3JkPjxrZXl3b3JkPk1vcnBob2dlbmVzaXM8L2tl
eXdvcmQ+PGtleXdvcmQ+UHJvdGVpbiBQcm9jZXNzaW5nLCBQb3N0LVRyYW5zbGF0aW9uYWwvcGh5
c2lvbG9neTwva2V5d29yZD48a2V5d29yZD4qU2lnbWEgRmFjdG9yPC9rZXl3b3JkPjxrZXl3b3Jk
PlNwb3JlcywgQmFjdGVyaWFsL2NoZW1pc3RyeS9nZW5ldGljcy8qcGh5c2lvbG9neS91bHRyYXN0
cnVjdHVyZTwva2V5d29yZD48a2V5d29yZD4qVHJhbnNjcmlwdGlvbiBGYWN0b3JzPC9rZXl3b3Jk
Pjwva2V5d29yZHM+PGRhdGVzPjx5ZWFyPjE5OTk8L3llYXI+PHB1Yi1kYXRlcz48ZGF0ZT5NYXI8
L2RhdGU+PC9wdWItZGF0ZXM+PC9kYXRlcz48YWNjZXNzaW9uLW51bT4xMDA2NjgyOTwvYWNjZXNz
aW9uLW51bT48dXJscz48cmVsYXRlZC11cmxzPjx1cmw+aHR0cDovL3d3dy5uY2JpLm5sbS5uaWgu
Z292L2VudHJlei9xdWVyeS5mY2dpP2NtZD1SZXRyaWV2ZSZhbXA7ZGI9UHViTWVkJmFtcDtkb3B0
PUNpdGF0aW9uJmFtcDtsaXN0X3VpZHM9MTAwNjY4MjkgPC91cmw+PC9yZWxhdGVkLXVybHM+PC91
cmxzPjwvcmVjb3JkPjwvQ2l0ZT48Q2l0ZT48QXV0aG9yPkFyb25zb248L0F1dGhvcj48WWVhcj4x
OTc2PC9ZZWFyPjxSZWNOdW0+MTk1PC9SZWNOdW0+PHJlY29yZD48cmVjLW51bWJlcj4xOTU8L3Jl
Yy1udW1iZXI+PGZvcmVpZ24ta2V5cz48a2V5IGFwcD0iRU4iIGRiLWlkPSIwMnNwczJwc2U1dmRl
OWVzenI2dmVzdzgydnNycGFlZXJkdmEiPjE5NTwva2V5PjwvZm9yZWlnbi1rZXlzPjxyZWYtdHlw
ZSBuYW1lPSJKb3VybmFsIEFydGljbGUiPjE3PC9yZWYtdHlwZT48Y29udHJpYnV0b3JzPjxhdXRo
b3JzPjxhdXRob3I+QXJvbnNvbiwgQS4gSS48L2F1dGhvcj48YXV0aG9yPkZpdHotSmFtZXMsIFAu
PC9hdXRob3I+PC9hdXRob3JzPjwvY29udHJpYnV0b3JzPjx0aXRsZXM+PHRpdGxlPlN0cnVjdHVy
ZSBhbmQgbW9ycGhvZ2VuZXNpcyBvZiB0aGUgYmFjdGVyaWFsIHNwb3JlIGNvYXQ8L3RpdGxlPjxz
ZWNvbmRhcnktdGl0bGU+QmFjdGVyaW9sLiBSZXYuPC9zZWNvbmRhcnktdGl0bGU+PC90aXRsZXM+
PHBlcmlvZGljYWw+PGZ1bGwtdGl0bGU+QmFjdGVyaW9sLiBSZXYuPC9mdWxsLXRpdGxlPjwvcGVy
aW9kaWNhbD48cGFnZXM+MzYwLTQwMjwvcGFnZXM+PHZvbHVtZT40MDwvdm9sdW1lPjxkYXRlcz48
eWVhcj4xOTc2PC95ZWFyPjwvZGF0ZXM+PHVybHM+PC91cmxzPjwvcmVjb3JkPjwvQ2l0ZT48Q2l0
ZT48QXV0aG9yPlRyYWFnPC9BdXRob3I+PFllYXI+MjAxMDwvWWVhcj48UmVjTnVtPjIzNzwvUmVj
TnVtPjxyZWNvcmQ+PHJlYy1udW1iZXI+MjM3PC9yZWMtbnVtYmVyPjxmb3JlaWduLWtleXM+PGtl
eSBhcHA9IkVOIiBkYi1pZD0iMDJzcHMycHNlNXZkZTllc3pyNnZlc3c4MnZzcnBhZWVyZHZhIj4y
Mzc8L2tleT48L2ZvcmVpZ24ta2V5cz48cmVmLXR5cGUgbmFtZT0iSm91cm5hbCBBcnRpY2xlIj4x
NzwvcmVmLXR5cGU+PGNvbnRyaWJ1dG9ycz48YXV0aG9ycz48YXV0aG9yPlRyYWFnLCBCLiBBLjwv
YXV0aG9yPjxhdXRob3I+RHJpa3MsIEEuPC9hdXRob3I+PGF1dGhvcj5TdHJhZ2llciwgUC48L2F1
dGhvcj48YXV0aG9yPkJpdHRlciwgVy48L2F1dGhvcj48YXV0aG9yPkJyb3Vzc2FyZCwgRy48L2F1
dGhvcj48YXV0aG9yPkhhdGZ1bGwsIEcuPC9hdXRob3I+PGF1dGhvcj5DaHUsIEYuPC9hdXRob3I+
PGF1dGhvcj5BZGFtcywgSy4gTi48L2F1dGhvcj48YXV0aG9yPlJhbWFrcmlzaG5hbiwgTC48L2F1
dGhvcj48YXV0aG9yPkxvc2ljaywgUi48L2F1dGhvcj48L2F1dGhvcnM+PC9jb250cmlidXRvcnM+
PGF1dGgtYWRkcmVzcz5UaGUgQmlvbG9naWNhbCBMYWJvcmF0b3JpZXMsIEhhcnZhcmQgVW5pdmVy
c2l0eSwgQ2FtYnJpZGdlLCBNQSAwMjEzOC48L2F1dGgtYWRkcmVzcz48dGl0bGVzPjx0aXRsZT5E
byBteWNvYmFjdGVyaWEgcHJvZHVjZSBlbmRvc3BvcmVzPzwvdGl0bGU+PHNlY29uZGFyeS10aXRs
ZT5Qcm9jIE5hdGwgQWNhZCBTY2kgVSBTIEE8L3NlY29uZGFyeS10aXRsZT48L3RpdGxlcz48cGVy
aW9kaWNhbD48ZnVsbC10aXRsZT5Qcm9jIE5hdGwgQWNhZCBTY2kgVSBTIEE8L2Z1bGwtdGl0bGU+
PC9wZXJpb2RpY2FsPjxwYWdlcz44NzgtODE8L3BhZ2VzPjx2b2x1bWU+MTA3PC92b2x1bWU+PG51
bWJlcj4yPC9udW1iZXI+PGVkaXRpb24+MjAxMC8wMS8xOTwvZWRpdGlvbj48ZGF0ZXM+PHllYXI+
MjAxMDwveWVhcj48cHViLWRhdGVzPjxkYXRlPkphbiAxMjwvZGF0ZT48L3B1Yi1kYXRlcz48L2Rh
dGVzPjxpc2JuPjEwOTEtNjQ5MCAoRWxlY3Ryb25pYykmI3hEOzEwOTEtNjQ5MCAoTGlua2luZyk8
L2lzYm4+PGFjY2Vzc2lvbi1udW0+MjAwODA3Njk8L2FjY2Vzc2lvbi1udW0+PHVybHM+PHJlbGF0
ZWQtdXJscz48dXJsPmh0dHA6Ly93d3cubmNiaS5ubG0ubmloLmdvdi9lbnRyZXovcXVlcnkuZmNn
aT9jbWQ9UmV0cmlldmUmYW1wO2RiPVB1Yk1lZCZhbXA7ZG9wdD1DaXRhdGlvbiZhbXA7bGlzdF91
aWRzPTIwMDgwNzY5PC91cmw+PC9yZWxhdGVkLXVybHM+PC91cmxzPjxlbGVjdHJvbmljLXJlc291
cmNlLW51bT4wOTExMjk5MTA3IFtwaWldJiN4RDsxMC4xMDczL3BuYXMuMDkxMTI5OTEwNzwvZWxl
Y3Ryb25pYy1yZXNvdXJjZS1udW0+PGxhbmd1YWdlPmVuZzwvbGFuZ3VhZ2U+PC9yZWNvcmQ+PC9D
aXRlPjwvRW5kTm90ZT5=
</w:fldData>
        </w:fldChar>
      </w:r>
      <w:r w:rsidR="001E1917">
        <w:instrText xml:space="preserve"> ADDIN EN.CITE </w:instrText>
      </w:r>
      <w:r w:rsidR="001E1917">
        <w:fldChar w:fldCharType="begin">
          <w:fldData xml:space="preserve">PEVuZE5vdGU+PENpdGU+PEF1dGhvcj5Ib2x0PC9BdXRob3I+PFllYXI+MTk2OTwvWWVhcj48UmVj
TnVtPjE4NTwvUmVjTnVtPjxEaXNwbGF5VGV4dD5bMTUsIDI2LTI4XTwvRGlzcGxheVRleHQ+PHJl
Y29yZD48cmVjLW51bWJlcj4xODU8L3JlYy1udW1iZXI+PGZvcmVpZ24ta2V5cz48a2V5IGFwcD0i
RU4iIGRiLWlkPSIwMnNwczJwc2U1dmRlOWVzenI2dmVzdzgydnNycGFlZXJkdmEiPjE4NTwva2V5
PjwvZm9yZWlnbi1rZXlzPjxyZWYtdHlwZSBuYW1lPSJKb3VybmFsIEFydGljbGUiPjE3PC9yZWYt
dHlwZT48Y29udHJpYnV0b3JzPjxhdXRob3JzPjxhdXRob3I+SG9sdCwgUy4gQy48L2F1dGhvcj48
YXV0aG9yPkxlYWRiZXR0ZXIsIEUuIFIuPC9hdXRob3I+PC9hdXRob3JzPjwvY29udHJpYnV0b3Jz
Pjx0aXRsZXM+PHRpdGxlPkNvbXBhcmF0aXZlIHVsdHJhc3RydWN0dXJlIG9mIHNlbGVjdGVkIGFl
cm9iaWMgc3BvcmUtZm9ybWluZyBiYWN0ZXJpYTogYSBmcmVlemUtZXRjaGluZyBzdHVkeTwvdGl0
bGU+PHNlY29uZGFyeS10aXRsZT5CYWN0ZXJpb2wgUmV2PC9zZWNvbmRhcnktdGl0bGU+PC90aXRs
ZXM+PHBlcmlvZGljYWw+PGZ1bGwtdGl0bGU+QmFjdGVyaW9sIFJldjwvZnVsbC10aXRsZT48L3Bl
cmlvZGljYWw+PHBhZ2VzPjM0Ni03ODwvcGFnZXM+PHZvbHVtZT4zMzwvdm9sdW1lPjxudW1iZXI+
MjwvbnVtYmVyPjxlZGl0aW9uPjE5NjkvMDYvMDE8L2VkaXRpb24+PGtleXdvcmRzPjxrZXl3b3Jk
PkJhY2lsbHVzLypjeXRvbG9neS9ncm93dGggJmFtcDsgZGV2ZWxvcG1lbnQ8L2tleXdvcmQ+PGtl
eXdvcmQ+QmFjaWxsdXMgYW50aHJhY2lzL2N5dG9sb2d5PC9rZXl3b3JkPjxrZXl3b3JkPkJhY2ls
bHVzIGNlcmV1cy9jeXRvbG9neTwva2V5d29yZD48a2V5d29yZD5CYWNpbGx1cyBtZWdhdGVyaXVt
L2N5dG9sb2d5PC9rZXl3b3JkPjxrZXl3b3JkPkJhY2lsbHVzIHN1YnRpbGlzL2N5dG9sb2d5PC9r
ZXl3b3JkPjxrZXl3b3JkPkNlbGwgTWVtYnJhbmU8L2tleXdvcmQ+PGtleXdvcmQ+Q2VsbCBXYWxs
PC9rZXl3b3JkPjxrZXl3b3JkPkZyZWV6ZSBFdGNoaW5nPC9rZXl3b3JkPjxrZXl3b3JkPk1lbWJy
YW5lczwva2V5d29yZD48a2V5d29yZD5NaWNyb3Njb3B5LCBFbGVjdHJvbjwva2V5d29yZD48a2V5
d29yZD5TYXJjaW5hLypjeXRvbG9neTwva2V5d29yZD48a2V5d29yZD5TcG9yZXMvY3l0b2xvZ3k8
L2tleXdvcmQ+PC9rZXl3b3Jkcz48ZGF0ZXM+PHllYXI+MTk2OTwveWVhcj48cHViLWRhdGVzPjxk
YXRlPkp1bjwvZGF0ZT48L3B1Yi1kYXRlcz48L2RhdGVzPjxpc2JuPjAwMDUtMzY3OCAoUHJpbnQp
PC9pc2JuPjxhY2Nlc3Npb24tbnVtPjQ5Nzk2OTg8L2FjY2Vzc2lvbi1udW0+PHVybHM+PHJlbGF0
ZWQtdXJscz48dXJsPmh0dHA6Ly93d3cubmNiaS5ubG0ubmloLmdvdi9lbnRyZXovcXVlcnkuZmNn
aT9jbWQ9UmV0cmlldmUmYW1wO2RiPVB1Yk1lZCZhbXA7ZG9wdD1DaXRhdGlvbiZhbXA7bGlzdF91
aWRzPTQ5Nzk2OTg8L3VybD48L3JlbGF0ZWQtdXJscz48L3VybHM+PGN1c3RvbTI+Mzc4MzI0PC9j
dXN0b20yPjxsYW5ndWFnZT5lbmc8L2xhbmd1YWdlPjwvcmVjb3JkPjwvQ2l0ZT48Q2l0ZT48QXV0
aG9yPkRyaWtzPC9BdXRob3I+PFllYXI+MTk5OTwvWWVhcj48UmVjTnVtPjMwPC9SZWNOdW0+PHJl
Y29yZD48cmVjLW51bWJlcj4zMDwvcmVjLW51bWJlcj48Zm9yZWlnbi1rZXlzPjxrZXkgYXBwPSJF
TiIgZGItaWQ9IjAyc3BzMnBzZTV2ZGU5ZXN6cjZ2ZXN3ODJ2c3JwYWVlcmR2YSI+MzA8L2tleT48
L2ZvcmVpZ24ta2V5cz48cmVmLXR5cGUgbmFtZT0iSm91cm5hbCBBcnRpY2xlIj4xNzwvcmVmLXR5
cGU+PGNvbnRyaWJ1dG9ycz48YXV0aG9ycz48YXV0aG9yPkRyaWtzLCBBLjwvYXV0aG9yPjwvYXV0
aG9ycz48L2NvbnRyaWJ1dG9ycz48YXV0aC1hZGRyZXNzPkRlcGFydG1lbnQgb2YgTWljcm9iaW9s
b2d5IGFuZCBJbW11bm9sb2d5LCBMb3lvbGEgVW5pdmVyc2l0eSBNZWRpY2FsIENlbnRlciwgTWF5
d29vZCwgSWxsaW5vaXMgNjAxNTMsIFVTQS5hZHJpa3NAbHVjLmVkdTwvYXV0aC1hZGRyZXNzPjx0
aXRsZXM+PHRpdGxlPjxzdHlsZSBmYWNlPSJpdGFsaWMiIGZvbnQ9ImRlZmF1bHQiIHNpemU9IjEw
MCUiPkJhY2lsbHVzIHN1YnRpbGlzPC9zdHlsZT48c3R5bGUgZmFjZT0ibm9ybWFsIiBmb250PSJk
ZWZhdWx0IiBzaXplPSIxMDAlIj4gc3BvcmUgY29hdDwvc3R5bGU+PC90aXRsZT48c2Vjb25kYXJ5
LXRpdGxlPk1pY3JvYmlvbCBNb2wgQmlvbCBSZXY8L3NlY29uZGFyeS10aXRsZT48L3RpdGxlcz48
cGVyaW9kaWNhbD48ZnVsbC10aXRsZT5NaWNyb2Jpb2wgTW9sIEJpb2wgUmV2PC9mdWxsLXRpdGxl
PjwvcGVyaW9kaWNhbD48cGFnZXM+MS0yMDwvcGFnZXM+PHZvbHVtZT42Mzwvdm9sdW1lPjxudW1i
ZXI+MTwvbnVtYmVyPjxrZXl3b3Jkcz48a2V5d29yZD5CYWNpbGx1cyBzdWJ0aWxpcy8qcGh5c2lv
bG9neTwva2V5d29yZD48a2V5d29yZD5CYWN0ZXJpYWwgUHJvdGVpbnMvcGh5c2lvbG9neTwva2V5
d29yZD48a2V5d29yZD5ETkEtQmluZGluZyBQcm90ZWlucy9waHlzaW9sb2d5PC9rZXl3b3JkPjxr
ZXl3b3JkPkdlbmUgRXhwcmVzc2lvbiBSZWd1bGF0aW9uLCBCYWN0ZXJpYWw8L2tleXdvcmQ+PGtl
eXdvcmQ+R2VuZXMsIEJhY3RlcmlhbC9nZW5ldGljczwva2V5d29yZD48a2V5d29yZD5NZW1icmFu
ZSBQcm90ZWlucy9waHlzaW9sb2d5PC9rZXl3b3JkPjxrZXl3b3JkPk1vcnBob2dlbmVzaXM8L2tl
eXdvcmQ+PGtleXdvcmQ+UHJvdGVpbiBQcm9jZXNzaW5nLCBQb3N0LVRyYW5zbGF0aW9uYWwvcGh5
c2lvbG9neTwva2V5d29yZD48a2V5d29yZD4qU2lnbWEgRmFjdG9yPC9rZXl3b3JkPjxrZXl3b3Jk
PlNwb3JlcywgQmFjdGVyaWFsL2NoZW1pc3RyeS9nZW5ldGljcy8qcGh5c2lvbG9neS91bHRyYXN0
cnVjdHVyZTwva2V5d29yZD48a2V5d29yZD4qVHJhbnNjcmlwdGlvbiBGYWN0b3JzPC9rZXl3b3Jk
Pjwva2V5d29yZHM+PGRhdGVzPjx5ZWFyPjE5OTk8L3llYXI+PHB1Yi1kYXRlcz48ZGF0ZT5NYXI8
L2RhdGU+PC9wdWItZGF0ZXM+PC9kYXRlcz48YWNjZXNzaW9uLW51bT4xMDA2NjgyOTwvYWNjZXNz
aW9uLW51bT48dXJscz48cmVsYXRlZC11cmxzPjx1cmw+aHR0cDovL3d3dy5uY2JpLm5sbS5uaWgu
Z292L2VudHJlei9xdWVyeS5mY2dpP2NtZD1SZXRyaWV2ZSZhbXA7ZGI9UHViTWVkJmFtcDtkb3B0
PUNpdGF0aW9uJmFtcDtsaXN0X3VpZHM9MTAwNjY4MjkgPC91cmw+PC9yZWxhdGVkLXVybHM+PC91
cmxzPjwvcmVjb3JkPjwvQ2l0ZT48Q2l0ZT48QXV0aG9yPkFyb25zb248L0F1dGhvcj48WWVhcj4x
OTc2PC9ZZWFyPjxSZWNOdW0+MTk1PC9SZWNOdW0+PHJlY29yZD48cmVjLW51bWJlcj4xOTU8L3Jl
Yy1udW1iZXI+PGZvcmVpZ24ta2V5cz48a2V5IGFwcD0iRU4iIGRiLWlkPSIwMnNwczJwc2U1dmRl
OWVzenI2dmVzdzgydnNycGFlZXJkdmEiPjE5NTwva2V5PjwvZm9yZWlnbi1rZXlzPjxyZWYtdHlw
ZSBuYW1lPSJKb3VybmFsIEFydGljbGUiPjE3PC9yZWYtdHlwZT48Y29udHJpYnV0b3JzPjxhdXRo
b3JzPjxhdXRob3I+QXJvbnNvbiwgQS4gSS48L2F1dGhvcj48YXV0aG9yPkZpdHotSmFtZXMsIFAu
PC9hdXRob3I+PC9hdXRob3JzPjwvY29udHJpYnV0b3JzPjx0aXRsZXM+PHRpdGxlPlN0cnVjdHVy
ZSBhbmQgbW9ycGhvZ2VuZXNpcyBvZiB0aGUgYmFjdGVyaWFsIHNwb3JlIGNvYXQ8L3RpdGxlPjxz
ZWNvbmRhcnktdGl0bGU+QmFjdGVyaW9sLiBSZXYuPC9zZWNvbmRhcnktdGl0bGU+PC90aXRsZXM+
PHBlcmlvZGljYWw+PGZ1bGwtdGl0bGU+QmFjdGVyaW9sLiBSZXYuPC9mdWxsLXRpdGxlPjwvcGVy
aW9kaWNhbD48cGFnZXM+MzYwLTQwMjwvcGFnZXM+PHZvbHVtZT40MDwvdm9sdW1lPjxkYXRlcz48
eWVhcj4xOTc2PC95ZWFyPjwvZGF0ZXM+PHVybHM+PC91cmxzPjwvcmVjb3JkPjwvQ2l0ZT48Q2l0
ZT48QXV0aG9yPlRyYWFnPC9BdXRob3I+PFllYXI+MjAxMDwvWWVhcj48UmVjTnVtPjIzNzwvUmVj
TnVtPjxyZWNvcmQ+PHJlYy1udW1iZXI+MjM3PC9yZWMtbnVtYmVyPjxmb3JlaWduLWtleXM+PGtl
eSBhcHA9IkVOIiBkYi1pZD0iMDJzcHMycHNlNXZkZTllc3pyNnZlc3c4MnZzcnBhZWVyZHZhIj4y
Mzc8L2tleT48L2ZvcmVpZ24ta2V5cz48cmVmLXR5cGUgbmFtZT0iSm91cm5hbCBBcnRpY2xlIj4x
NzwvcmVmLXR5cGU+PGNvbnRyaWJ1dG9ycz48YXV0aG9ycz48YXV0aG9yPlRyYWFnLCBCLiBBLjwv
YXV0aG9yPjxhdXRob3I+RHJpa3MsIEEuPC9hdXRob3I+PGF1dGhvcj5TdHJhZ2llciwgUC48L2F1
dGhvcj48YXV0aG9yPkJpdHRlciwgVy48L2F1dGhvcj48YXV0aG9yPkJyb3Vzc2FyZCwgRy48L2F1
dGhvcj48YXV0aG9yPkhhdGZ1bGwsIEcuPC9hdXRob3I+PGF1dGhvcj5DaHUsIEYuPC9hdXRob3I+
PGF1dGhvcj5BZGFtcywgSy4gTi48L2F1dGhvcj48YXV0aG9yPlJhbWFrcmlzaG5hbiwgTC48L2F1
dGhvcj48YXV0aG9yPkxvc2ljaywgUi48L2F1dGhvcj48L2F1dGhvcnM+PC9jb250cmlidXRvcnM+
PGF1dGgtYWRkcmVzcz5UaGUgQmlvbG9naWNhbCBMYWJvcmF0b3JpZXMsIEhhcnZhcmQgVW5pdmVy
c2l0eSwgQ2FtYnJpZGdlLCBNQSAwMjEzOC48L2F1dGgtYWRkcmVzcz48dGl0bGVzPjx0aXRsZT5E
byBteWNvYmFjdGVyaWEgcHJvZHVjZSBlbmRvc3BvcmVzPzwvdGl0bGU+PHNlY29uZGFyeS10aXRs
ZT5Qcm9jIE5hdGwgQWNhZCBTY2kgVSBTIEE8L3NlY29uZGFyeS10aXRsZT48L3RpdGxlcz48cGVy
aW9kaWNhbD48ZnVsbC10aXRsZT5Qcm9jIE5hdGwgQWNhZCBTY2kgVSBTIEE8L2Z1bGwtdGl0bGU+
PC9wZXJpb2RpY2FsPjxwYWdlcz44NzgtODE8L3BhZ2VzPjx2b2x1bWU+MTA3PC92b2x1bWU+PG51
bWJlcj4yPC9udW1iZXI+PGVkaXRpb24+MjAxMC8wMS8xOTwvZWRpdGlvbj48ZGF0ZXM+PHllYXI+
MjAxMDwveWVhcj48cHViLWRhdGVzPjxkYXRlPkphbiAxMjwvZGF0ZT48L3B1Yi1kYXRlcz48L2Rh
dGVzPjxpc2JuPjEwOTEtNjQ5MCAoRWxlY3Ryb25pYykmI3hEOzEwOTEtNjQ5MCAoTGlua2luZyk8
L2lzYm4+PGFjY2Vzc2lvbi1udW0+MjAwODA3Njk8L2FjY2Vzc2lvbi1udW0+PHVybHM+PHJlbGF0
ZWQtdXJscz48dXJsPmh0dHA6Ly93d3cubmNiaS5ubG0ubmloLmdvdi9lbnRyZXovcXVlcnkuZmNn
aT9jbWQ9UmV0cmlldmUmYW1wO2RiPVB1Yk1lZCZhbXA7ZG9wdD1DaXRhdGlvbiZhbXA7bGlzdF91
aWRzPTIwMDgwNzY5PC91cmw+PC9yZWxhdGVkLXVybHM+PC91cmxzPjxlbGVjdHJvbmljLXJlc291
cmNlLW51bT4wOTExMjk5MTA3IFtwaWldJiN4RDsxMC4xMDczL3BuYXMuMDkxMTI5OTEwNzwvZWxl
Y3Ryb25pYy1yZXNvdXJjZS1udW0+PGxhbmd1YWdlPmVuZzwvbGFuZ3VhZ2U+PC9yZWNvcmQ+PC9D
aXRl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5" \o "Driks, 1999 #30" </w:instrText>
      </w:r>
      <w:r w:rsidR="001E1917">
        <w:rPr>
          <w:noProof/>
        </w:rPr>
        <w:fldChar w:fldCharType="separate"/>
      </w:r>
      <w:r w:rsidR="001E1917">
        <w:rPr>
          <w:noProof/>
        </w:rPr>
        <w:t>15</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6" \o "Holt, 1969 #185" </w:instrText>
      </w:r>
      <w:r w:rsidR="001E1917">
        <w:rPr>
          <w:noProof/>
        </w:rPr>
        <w:fldChar w:fldCharType="separate"/>
      </w:r>
      <w:r w:rsidR="001E1917">
        <w:rPr>
          <w:noProof/>
        </w:rPr>
        <w:t>26-28</w:t>
      </w:r>
      <w:r w:rsidR="001E1917">
        <w:rPr>
          <w:noProof/>
        </w:rPr>
        <w:fldChar w:fldCharType="end"/>
      </w:r>
      <w:r w:rsidR="001E1917">
        <w:rPr>
          <w:noProof/>
        </w:rPr>
        <w:t>]</w:t>
      </w:r>
      <w:r w:rsidR="001E1917">
        <w:fldChar w:fldCharType="end"/>
      </w:r>
      <w:del w:id="132" w:author="hqin" w:date="2011-11-20T19:52:00Z">
        <w:r w:rsidRPr="002A0697" w:rsidDel="005C2288">
          <w:rPr>
            <w:noProof/>
          </w:rPr>
          <w:delText>(2, 16, 31, 66)</w:delText>
        </w:r>
      </w:del>
      <w:r w:rsidRPr="002A0697">
        <w:t xml:space="preserve">. In </w:t>
      </w:r>
      <w:r w:rsidRPr="002A0697">
        <w:rPr>
          <w:i/>
        </w:rPr>
        <w:t>B. subtilis</w:t>
      </w:r>
      <w:r w:rsidRPr="002A0697">
        <w:t>, the coat has three major layers distinguishable by thin-section electron microscopy: a lightly staining inner coat</w:t>
      </w:r>
      <w:ins w:id="133" w:author="Daria Clegg" w:date="2013-02-01T09:42:00Z">
        <w:r w:rsidR="00C44BCB">
          <w:t xml:space="preserve"> and a </w:t>
        </w:r>
      </w:ins>
      <w:del w:id="134" w:author="Daria Clegg" w:date="2013-02-01T09:42:00Z">
        <w:r w:rsidRPr="002A0697" w:rsidDel="00C44BCB">
          <w:delText xml:space="preserve">, a </w:delText>
        </w:r>
      </w:del>
      <w:r w:rsidRPr="002A0697">
        <w:t xml:space="preserve">darkly staining outer coat </w:t>
      </w:r>
      <w:ins w:id="135" w:author="Daria Clegg" w:date="2013-02-01T09:42:00Z">
        <w:r w:rsidR="00C44BCB">
          <w:t xml:space="preserve">that </w:t>
        </w:r>
      </w:ins>
      <w:del w:id="136" w:author="Daria Clegg" w:date="2013-02-01T09:42:00Z">
        <w:r w:rsidRPr="002A0697" w:rsidDel="00C44BCB">
          <w:delText>and,</w:delText>
        </w:r>
      </w:del>
      <w:r w:rsidRPr="002A0697">
        <w:t xml:space="preserve"> encas</w:t>
      </w:r>
      <w:ins w:id="137" w:author="Daria Clegg" w:date="2013-02-01T09:42:00Z">
        <w:r w:rsidR="00C44BCB">
          <w:t xml:space="preserve">es </w:t>
        </w:r>
      </w:ins>
      <w:del w:id="138" w:author="Daria Clegg" w:date="2013-02-01T09:42:00Z">
        <w:r w:rsidRPr="002A0697" w:rsidDel="00C44BCB">
          <w:delText xml:space="preserve">ing the outer coat, </w:delText>
        </w:r>
      </w:del>
      <w:r w:rsidRPr="002A0697">
        <w:t xml:space="preserve">a crust </w:t>
      </w:r>
      <w:r w:rsidR="001E1917">
        <w:fldChar w:fldCharType="begin">
          <w:fldData xml:space="preserve">PEVuZE5vdGU+PENpdGU+PEF1dGhvcj5XYXJ0aDwvQXV0aG9yPjxZZWFyPjE5NjM8L1llYXI+PFJl
Y051bT4xNzk8L1JlY051bT48RGlzcGxheVRleHQ+WzI5LCAzMF08L0Rpc3BsYXlUZXh0PjxyZWNv
cmQ+PHJlYy1udW1iZXI+MTc5PC9yZWMtbnVtYmVyPjxmb3JlaWduLWtleXM+PGtleSBhcHA9IkVO
IiBkYi1pZD0iMDJzcHMycHNlNXZkZTllc3pyNnZlc3c4MnZzcnBhZWVyZHZhIj4xNzk8L2tleT48
L2ZvcmVpZ24ta2V5cz48cmVmLXR5cGUgbmFtZT0iSm91cm5hbCBBcnRpY2xlIj4xNzwvcmVmLXR5
cGU+PGNvbnRyaWJ1dG9ycz48YXV0aG9ycz48YXV0aG9yPldhcnRoLCBBLiBELjwvYXV0aG9yPjxh
dXRob3I+T2h5ZSwgRC4gRi48L2F1dGhvcj48YXV0aG9yPk11cnJlbGwsIFcuIEcuPC9hdXRob3I+
PC9hdXRob3JzPjwvY29udHJpYnV0b3JzPjx0aXRsZXM+PHRpdGxlPjxzdHlsZSBmYWNlPSJub3Jt
YWwiIGZvbnQ9ImRlZmF1bHQiIHNpemU9IjEwMCUiPkxvY2F0aW9uIGFuZCBjb21wb3NpdGlvbiBv
ZiBzcG9yZSBtdWNvcGVwdGlkZSBpbiA8L3N0eWxlPjxzdHlsZSBmYWNlPSJpdGFsaWMiIGZvbnQ9
ImRlZmF1bHQiIHNpemU9IjEwMCUiPkJhY2lsbHVzIDwvc3R5bGU+PHN0eWxlIGZhY2U9Im5vcm1h
bCIgZm9udD0iZGVmYXVsdCIgc2l6ZT0iMTAwJSI+c3BlY2llczwvc3R5bGU+PC90aXRsZT48c2Vj
b25kYXJ5LXRpdGxlPkogQ2VsbCBCaW9sPC9zZWNvbmRhcnktdGl0bGU+PC90aXRsZXM+PHBlcmlv
ZGljYWw+PGZ1bGwtdGl0bGU+SiBDZWxsIEJpb2w8L2Z1bGwtdGl0bGU+PC9wZXJpb2RpY2FsPjxw
YWdlcz41OTMtNjA5PC9wYWdlcz48dm9sdW1lPjE2PC92b2x1bWU+PGVkaXRpb24+MTk2My8wMy8w
MTwvZWRpdGlvbj48a2V5d29yZHM+PGtleXdvcmQ+KkJhY2lsbHVzPC9rZXl3b3JkPjxrZXl3b3Jk
PipCYWNpbGx1cyBzdWJ0aWxpczwva2V5d29yZD48a2V5d29yZD4qTXVjb3Byb3RlaW5zPC9rZXl3
b3JkPjwva2V5d29yZHM+PGRhdGVzPjx5ZWFyPjE5NjM8L3llYXI+PHB1Yi1kYXRlcz48ZGF0ZT5N
YXI8L2RhdGU+PC9wdWItZGF0ZXM+PC9kYXRlcz48aXNibj4wMDIxLTk1MjUgKFByaW50KTwvaXNi
bj48YWNjZXNzaW9uLW51bT4xMzk5OTAxNzwvYWNjZXNzaW9uLW51bT48dXJscz48cmVsYXRlZC11
cmxzPjx1cmw+aHR0cDovL3d3dy5uY2JpLm5sbS5uaWguZ292L2VudHJlei9xdWVyeS5mY2dpP2Nt
ZD1SZXRyaWV2ZSZhbXA7ZGI9UHViTWVkJmFtcDtkb3B0PUNpdGF0aW9uJmFtcDtsaXN0X3VpZHM9
MTM5OTkwMTc8L3VybD48L3JlbGF0ZWQtdXJscz48L3VybHM+PGN1c3RvbTI+MjEwNjIzNzwvY3Vz
dG9tMj48bGFuZ3VhZ2U+ZW5nPC9sYW5ndWFnZT48L3JlY29yZD48L0NpdGU+PENpdGU+PEF1dGhv
cj5NY0tlbm5leTwvQXV0aG9yPjxZZWFyPjIwMTA8L1llYXI+PFJlY051bT4yNTY8L1JlY051bT48
cmVjb3JkPjxyZWMtbnVtYmVyPjI1NjwvcmVjLW51bWJlcj48Zm9yZWlnbi1rZXlzPjxrZXkgYXBw
PSJFTiIgZGItaWQ9IjAyc3BzMnBzZTV2ZGU5ZXN6cjZ2ZXN3ODJ2c3JwYWVlcmR2YSI+MjU2PC9r
ZXk+PC9mb3JlaWduLWtleXM+PHJlZi10eXBlIG5hbWU9IkpvdXJuYWwgQXJ0aWNsZSI+MTc8L3Jl
Zi10eXBlPjxjb250cmlidXRvcnM+PGF1dGhvcnM+PGF1dGhvcj5NY0tlbm5leSwgUC4gVC48L2F1
dGhvcj48YXV0aG9yPkRyaWtzLCBBLjwvYXV0aG9yPjxhdXRob3I+RXNrYW5kYXJpYW4sIEguIEEu
PC9hdXRob3I+PGF1dGhvcj5HcmFib3dza2ksIFAuPC9hdXRob3I+PGF1dGhvcj5HdWJlcm1hbiwg
Si48L2F1dGhvcj48YXV0aG9yPldhbmcsIEsuIEguPC9hdXRob3I+PGF1dGhvcj5HaXRhaSwgWi48
L2F1dGhvcj48YXV0aG9yPkVpY2hlbmJlcmdlciwgUC48L2F1dGhvcj48L2F1dGhvcnM+PC9jb250
cmlidXRvcnM+PGF1dGgtYWRkcmVzcz5DZW50ZXIgZm9yIEdlbm9taWNzIGFuZCBTeXN0ZW1zIEJp
b2xvZ3ksIERlcGFydG1lbnQgb2YgQmlvbG9neSwgTmV3IFlvcmsgVW5pdmVyc2l0eSwgTmV3IFlv
cmssIE5ZIDEwMDAzLCBVU0EuPC9hdXRoLWFkZHJlc3M+PHRpdGxlcz48dGl0bGU+PHN0eWxlIGZh
Y2U9Im5vcm1hbCIgZm9udD0iZGVmYXVsdCIgc2l6ZT0iMTAwJSI+QSBkaXN0YW5jZS13ZWlnaHRl
ZCBpbnRlcmFjdGlvbiBtYXAgcmV2ZWFscyBhIHByZXZpb3VzbHkgdW5jaGFyYWN0ZXJpemVkIGxh
eWVyIG9mIHRoZSA8L3N0eWxlPjxzdHlsZSBmYWNlPSJpdGFsaWMiIGZvbnQ9ImRlZmF1bHQiIHNp
emU9IjEwMCUiPkJhY2lsbHVzIHN1YnRpbGlzIDwvc3R5bGU+PHN0eWxlIGZhY2U9Im5vcm1hbCIg
Zm9udD0iZGVmYXVsdCIgc2l6ZT0iMTAwJSI+c3BvcmUgY29hdDwvc3R5bGU+PC90aXRsZT48c2Vj
b25kYXJ5LXRpdGxlPkN1cnIgQmlvbDwvc2Vjb25kYXJ5LXRpdGxlPjwvdGl0bGVzPjxwZXJpb2Rp
Y2FsPjxmdWxsLXRpdGxlPkN1cnIgQmlvbDwvZnVsbC10aXRsZT48L3BlcmlvZGljYWw+PHBhZ2Vz
PjkzNC04PC9wYWdlcz48dm9sdW1lPjIwPC92b2x1bWU+PG51bWJlcj4xMDwvbnVtYmVyPjxlZGl0
aW9uPjIwMTAvMDUvMTE8L2VkaXRpb24+PGRhdGVzPjx5ZWFyPjIwMTA8L3llYXI+PHB1Yi1kYXRl
cz48ZGF0ZT5NYXkgMjU8L2RhdGU+PC9wdWItZGF0ZXM+PC9kYXRlcz48aXNibj4xODc5LTA0NDUg
KEVsZWN0cm9uaWMpJiN4RDswOTYwLTk4MjIgKExpbmtpbmcpPC9pc2JuPjxhY2Nlc3Npb24tbnVt
PjIwNDUxMzg0PC9hY2Nlc3Npb24tbnVtPjx1cmxzPjxyZWxhdGVkLXVybHM+PHVybD5odHRwOi8v
d3d3Lm5jYmkubmxtLm5paC5nb3YvZW50cmV6L3F1ZXJ5LmZjZ2k/Y21kPVJldHJpZXZlJmFtcDtk
Yj1QdWJNZWQmYW1wO2RvcHQ9Q2l0YXRpb24mYW1wO2xpc3RfdWlkcz0yMDQ1MTM4NDwvdXJsPjwv
cmVsYXRlZC11cmxzPjwvdXJscz48ZWxlY3Ryb25pYy1yZXNvdXJjZS1udW0+UzA5NjAtOTgyMigx
MCkwMDM4Ni02IFtwaWldJiN4RDsxMC4xMDE2L2ouY3ViLjIwMTAuMDMuMDYwPC9lbGVjdHJvbmlj
LXJlc291cmNlLW51bT48bGFuZ3VhZ2U+ZW5nPC9sYW5ndWFnZT48L3JlY29yZD48L0NpdGU+PC9F
bmROb3RlPn==
</w:fldData>
        </w:fldChar>
      </w:r>
      <w:r w:rsidR="001E1917">
        <w:instrText xml:space="preserve"> ADDIN EN.CITE </w:instrText>
      </w:r>
      <w:r w:rsidR="001E1917">
        <w:fldChar w:fldCharType="begin">
          <w:fldData xml:space="preserve">PEVuZE5vdGU+PENpdGU+PEF1dGhvcj5XYXJ0aDwvQXV0aG9yPjxZZWFyPjE5NjM8L1llYXI+PFJl
Y051bT4xNzk8L1JlY051bT48RGlzcGxheVRleHQ+WzI5LCAzMF08L0Rpc3BsYXlUZXh0PjxyZWNv
cmQ+PHJlYy1udW1iZXI+MTc5PC9yZWMtbnVtYmVyPjxmb3JlaWduLWtleXM+PGtleSBhcHA9IkVO
IiBkYi1pZD0iMDJzcHMycHNlNXZkZTllc3pyNnZlc3c4MnZzcnBhZWVyZHZhIj4xNzk8L2tleT48
L2ZvcmVpZ24ta2V5cz48cmVmLXR5cGUgbmFtZT0iSm91cm5hbCBBcnRpY2xlIj4xNzwvcmVmLXR5
cGU+PGNvbnRyaWJ1dG9ycz48YXV0aG9ycz48YXV0aG9yPldhcnRoLCBBLiBELjwvYXV0aG9yPjxh
dXRob3I+T2h5ZSwgRC4gRi48L2F1dGhvcj48YXV0aG9yPk11cnJlbGwsIFcuIEcuPC9hdXRob3I+
PC9hdXRob3JzPjwvY29udHJpYnV0b3JzPjx0aXRsZXM+PHRpdGxlPjxzdHlsZSBmYWNlPSJub3Jt
YWwiIGZvbnQ9ImRlZmF1bHQiIHNpemU9IjEwMCUiPkxvY2F0aW9uIGFuZCBjb21wb3NpdGlvbiBv
ZiBzcG9yZSBtdWNvcGVwdGlkZSBpbiA8L3N0eWxlPjxzdHlsZSBmYWNlPSJpdGFsaWMiIGZvbnQ9
ImRlZmF1bHQiIHNpemU9IjEwMCUiPkJhY2lsbHVzIDwvc3R5bGU+PHN0eWxlIGZhY2U9Im5vcm1h
bCIgZm9udD0iZGVmYXVsdCIgc2l6ZT0iMTAwJSI+c3BlY2llczwvc3R5bGU+PC90aXRsZT48c2Vj
b25kYXJ5LXRpdGxlPkogQ2VsbCBCaW9sPC9zZWNvbmRhcnktdGl0bGU+PC90aXRsZXM+PHBlcmlv
ZGljYWw+PGZ1bGwtdGl0bGU+SiBDZWxsIEJpb2w8L2Z1bGwtdGl0bGU+PC9wZXJpb2RpY2FsPjxw
YWdlcz41OTMtNjA5PC9wYWdlcz48dm9sdW1lPjE2PC92b2x1bWU+PGVkaXRpb24+MTk2My8wMy8w
MTwvZWRpdGlvbj48a2V5d29yZHM+PGtleXdvcmQ+KkJhY2lsbHVzPC9rZXl3b3JkPjxrZXl3b3Jk
PipCYWNpbGx1cyBzdWJ0aWxpczwva2V5d29yZD48a2V5d29yZD4qTXVjb3Byb3RlaW5zPC9rZXl3
b3JkPjwva2V5d29yZHM+PGRhdGVzPjx5ZWFyPjE5NjM8L3llYXI+PHB1Yi1kYXRlcz48ZGF0ZT5N
YXI8L2RhdGU+PC9wdWItZGF0ZXM+PC9kYXRlcz48aXNibj4wMDIxLTk1MjUgKFByaW50KTwvaXNi
bj48YWNjZXNzaW9uLW51bT4xMzk5OTAxNzwvYWNjZXNzaW9uLW51bT48dXJscz48cmVsYXRlZC11
cmxzPjx1cmw+aHR0cDovL3d3dy5uY2JpLm5sbS5uaWguZ292L2VudHJlei9xdWVyeS5mY2dpP2Nt
ZD1SZXRyaWV2ZSZhbXA7ZGI9UHViTWVkJmFtcDtkb3B0PUNpdGF0aW9uJmFtcDtsaXN0X3VpZHM9
MTM5OTkwMTc8L3VybD48L3JlbGF0ZWQtdXJscz48L3VybHM+PGN1c3RvbTI+MjEwNjIzNzwvY3Vz
dG9tMj48bGFuZ3VhZ2U+ZW5nPC9sYW5ndWFnZT48L3JlY29yZD48L0NpdGU+PENpdGU+PEF1dGhv
cj5NY0tlbm5leTwvQXV0aG9yPjxZZWFyPjIwMTA8L1llYXI+PFJlY051bT4yNTY8L1JlY051bT48
cmVjb3JkPjxyZWMtbnVtYmVyPjI1NjwvcmVjLW51bWJlcj48Zm9yZWlnbi1rZXlzPjxrZXkgYXBw
PSJFTiIgZGItaWQ9IjAyc3BzMnBzZTV2ZGU5ZXN6cjZ2ZXN3ODJ2c3JwYWVlcmR2YSI+MjU2PC9r
ZXk+PC9mb3JlaWduLWtleXM+PHJlZi10eXBlIG5hbWU9IkpvdXJuYWwgQXJ0aWNsZSI+MTc8L3Jl
Zi10eXBlPjxjb250cmlidXRvcnM+PGF1dGhvcnM+PGF1dGhvcj5NY0tlbm5leSwgUC4gVC48L2F1
dGhvcj48YXV0aG9yPkRyaWtzLCBBLjwvYXV0aG9yPjxhdXRob3I+RXNrYW5kYXJpYW4sIEguIEEu
PC9hdXRob3I+PGF1dGhvcj5HcmFib3dza2ksIFAuPC9hdXRob3I+PGF1dGhvcj5HdWJlcm1hbiwg
Si48L2F1dGhvcj48YXV0aG9yPldhbmcsIEsuIEguPC9hdXRob3I+PGF1dGhvcj5HaXRhaSwgWi48
L2F1dGhvcj48YXV0aG9yPkVpY2hlbmJlcmdlciwgUC48L2F1dGhvcj48L2F1dGhvcnM+PC9jb250
cmlidXRvcnM+PGF1dGgtYWRkcmVzcz5DZW50ZXIgZm9yIEdlbm9taWNzIGFuZCBTeXN0ZW1zIEJp
b2xvZ3ksIERlcGFydG1lbnQgb2YgQmlvbG9neSwgTmV3IFlvcmsgVW5pdmVyc2l0eSwgTmV3IFlv
cmssIE5ZIDEwMDAzLCBVU0EuPC9hdXRoLWFkZHJlc3M+PHRpdGxlcz48dGl0bGU+PHN0eWxlIGZh
Y2U9Im5vcm1hbCIgZm9udD0iZGVmYXVsdCIgc2l6ZT0iMTAwJSI+QSBkaXN0YW5jZS13ZWlnaHRl
ZCBpbnRlcmFjdGlvbiBtYXAgcmV2ZWFscyBhIHByZXZpb3VzbHkgdW5jaGFyYWN0ZXJpemVkIGxh
eWVyIG9mIHRoZSA8L3N0eWxlPjxzdHlsZSBmYWNlPSJpdGFsaWMiIGZvbnQ9ImRlZmF1bHQiIHNp
emU9IjEwMCUiPkJhY2lsbHVzIHN1YnRpbGlzIDwvc3R5bGU+PHN0eWxlIGZhY2U9Im5vcm1hbCIg
Zm9udD0iZGVmYXVsdCIgc2l6ZT0iMTAwJSI+c3BvcmUgY29hdDwvc3R5bGU+PC90aXRsZT48c2Vj
b25kYXJ5LXRpdGxlPkN1cnIgQmlvbDwvc2Vjb25kYXJ5LXRpdGxlPjwvdGl0bGVzPjxwZXJpb2Rp
Y2FsPjxmdWxsLXRpdGxlPkN1cnIgQmlvbDwvZnVsbC10aXRsZT48L3BlcmlvZGljYWw+PHBhZ2Vz
PjkzNC04PC9wYWdlcz48dm9sdW1lPjIwPC92b2x1bWU+PG51bWJlcj4xMDwvbnVtYmVyPjxlZGl0
aW9uPjIwMTAvMDUvMTE8L2VkaXRpb24+PGRhdGVzPjx5ZWFyPjIwMTA8L3llYXI+PHB1Yi1kYXRl
cz48ZGF0ZT5NYXkgMjU8L2RhdGU+PC9wdWItZGF0ZXM+PC9kYXRlcz48aXNibj4xODc5LTA0NDUg
KEVsZWN0cm9uaWMpJiN4RDswOTYwLTk4MjIgKExpbmtpbmcpPC9pc2JuPjxhY2Nlc3Npb24tbnVt
PjIwNDUxMzg0PC9hY2Nlc3Npb24tbnVtPjx1cmxzPjxyZWxhdGVkLXVybHM+PHVybD5odHRwOi8v
d3d3Lm5jYmkubmxtLm5paC5nb3YvZW50cmV6L3F1ZXJ5LmZjZ2k/Y21kPVJldHJpZXZlJmFtcDtk
Yj1QdWJNZWQmYW1wO2RvcHQ9Q2l0YXRpb24mYW1wO2xpc3RfdWlkcz0yMDQ1MTM4NDwvdXJsPjwv
cmVsYXRlZC11cmxzPjwvdXJscz48ZWxlY3Ryb25pYy1yZXNvdXJjZS1udW0+UzA5NjAtOTgyMigx
MCkwMDM4Ni02IFtwaWldJiN4RDsxMC4xMDE2L2ouY3ViLjIwMTAuMDMuMDYwPC9lbGVjdHJvbmlj
LXJlc291cmNlLW51bT48bGFuZ3VhZ2U+ZW5nPC9sYW5ndWFnZT48L3JlY29yZD48L0NpdGU+PC9F
bmROb3RlPn==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29" \o "Warth, 1963 #179" </w:instrText>
      </w:r>
      <w:r w:rsidR="001E1917">
        <w:rPr>
          <w:noProof/>
        </w:rPr>
        <w:fldChar w:fldCharType="separate"/>
      </w:r>
      <w:r w:rsidR="001E1917">
        <w:rPr>
          <w:noProof/>
        </w:rPr>
        <w:t>29</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30" \o "McKenney, 2010 #256" </w:instrText>
      </w:r>
      <w:r w:rsidR="001E1917">
        <w:rPr>
          <w:noProof/>
        </w:rPr>
        <w:fldChar w:fldCharType="separate"/>
      </w:r>
      <w:r w:rsidR="001E1917">
        <w:rPr>
          <w:noProof/>
        </w:rPr>
        <w:t>30</w:t>
      </w:r>
      <w:r w:rsidR="001E1917">
        <w:rPr>
          <w:noProof/>
        </w:rPr>
        <w:fldChar w:fldCharType="end"/>
      </w:r>
      <w:r w:rsidR="001E1917">
        <w:rPr>
          <w:noProof/>
        </w:rPr>
        <w:t>]</w:t>
      </w:r>
      <w:r w:rsidR="001E1917">
        <w:fldChar w:fldCharType="end"/>
      </w:r>
      <w:del w:id="139" w:author="hqin" w:date="2011-11-20T19:52:00Z">
        <w:r w:rsidRPr="002A0697" w:rsidDel="005C2288">
          <w:rPr>
            <w:noProof/>
          </w:rPr>
          <w:delText>(41, 68)</w:delText>
        </w:r>
      </w:del>
      <w:r w:rsidRPr="002A0697">
        <w:t xml:space="preserve">. The crust is a recently identified structure that is distinct from the outer coat </w:t>
      </w:r>
      <w:r w:rsidR="001E1917">
        <w:fldChar w:fldCharType="begin"/>
      </w:r>
      <w:r w:rsidR="001E1917">
        <w:instrText xml:space="preserve"> ADDIN EN.CITE &lt;EndNote&gt;&lt;Cite&gt;&lt;Author&gt;McKenney&lt;/Author&gt;&lt;Year&gt;2010&lt;/Year&gt;&lt;RecNum&gt;256&lt;/RecNum&gt;&lt;DisplayText&gt;[30]&lt;/DisplayText&gt;&lt;record&gt;&lt;rec-number&gt;256&lt;/rec-number&gt;&lt;foreign-keys&gt;&lt;key app="EN" db-id="02sps2pse5vde9eszr6vesw82vsrpaeerdva"&gt;256&lt;/key&gt;&lt;/foreign-keys&gt;&lt;ref-type name="Journal Article"&gt;17&lt;/ref-type&gt;&lt;contributors&gt;&lt;authors&gt;&lt;author&gt;McKenney, P. T.&lt;/author&gt;&lt;author&gt;Driks, A.&lt;/author&gt;&lt;author&gt;Eskandarian, H. A.&lt;/author&gt;&lt;author&gt;Grabowski, P.&lt;/author&gt;&lt;author&gt;Guberman, J.&lt;/author&gt;&lt;author&gt;Wang, K. H.&lt;/author&gt;&lt;author&gt;Gitai, Z.&lt;/author&gt;&lt;author&gt;Eichenberger, P.&lt;/author&gt;&lt;/authors&gt;&lt;/contributors&gt;&lt;auth-address&gt;Center for Genomics and Systems Biology, Department of Biology, New York University, New York, NY 10003, USA.&lt;/auth-address&gt;&lt;titles&gt;&lt;title&gt;&lt;style face="normal" font="default" size="100%"&gt;A distance-weighted interaction map reveals a previously uncharacterized layer of the &lt;/style&gt;&lt;style face="italic" font="default" size="100%"&gt;Bacillus subtilis &lt;/style&gt;&lt;style face="normal" font="default" size="100%"&gt;spore coat&lt;/style&gt;&lt;/title&gt;&lt;secondary-title&gt;Curr Biol&lt;/secondary-title&gt;&lt;/titles&gt;&lt;periodical&gt;&lt;full-title&gt;Curr Biol&lt;/full-title&gt;&lt;/periodical&gt;&lt;pages&gt;934-8&lt;/pages&gt;&lt;volume&gt;20&lt;/volume&gt;&lt;number&gt;10&lt;/number&gt;&lt;edition&gt;2010/05/11&lt;/edition&gt;&lt;dates&gt;&lt;year&gt;2010&lt;/year&gt;&lt;pub-dates&gt;&lt;date&gt;May 25&lt;/date&gt;&lt;/pub-dates&gt;&lt;/dates&gt;&lt;isbn&gt;1879-0445 (Electronic)&amp;#xD;0960-9822 (Linking)&lt;/isbn&gt;&lt;accession-num&gt;20451384&lt;/accession-num&gt;&lt;urls&gt;&lt;related-urls&gt;&lt;url&gt;http://www.ncbi.nlm.nih.gov/entrez/query.fcgi?cmd=Retrieve&amp;amp;db=PubMed&amp;amp;dopt=Citation&amp;amp;list_uids=20451384&lt;/url&gt;&lt;/related-urls&gt;&lt;/urls&gt;&lt;electronic-resource-num&gt;S0960-9822(10)00386-6 [pii]&amp;#xD;10.1016/j.cub.2010.03.060&lt;/electronic-resource-num&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30" \o "McKenney, 2010 #256" </w:instrText>
      </w:r>
      <w:r w:rsidR="001E1917">
        <w:rPr>
          <w:noProof/>
        </w:rPr>
        <w:fldChar w:fldCharType="separate"/>
      </w:r>
      <w:r w:rsidR="001E1917">
        <w:rPr>
          <w:noProof/>
        </w:rPr>
        <w:t>30</w:t>
      </w:r>
      <w:r w:rsidR="001E1917">
        <w:rPr>
          <w:noProof/>
        </w:rPr>
        <w:fldChar w:fldCharType="end"/>
      </w:r>
      <w:r w:rsidR="001E1917">
        <w:rPr>
          <w:noProof/>
        </w:rPr>
        <w:t>]</w:t>
      </w:r>
      <w:r w:rsidR="001E1917">
        <w:fldChar w:fldCharType="end"/>
      </w:r>
      <w:del w:id="140" w:author="hqin" w:date="2011-11-20T19:52:00Z">
        <w:r w:rsidRPr="002A0697" w:rsidDel="005C2288">
          <w:rPr>
            <w:noProof/>
          </w:rPr>
          <w:delText>(41)</w:delText>
        </w:r>
      </w:del>
      <w:r w:rsidRPr="002A0697">
        <w:t>. Other species, including those of the</w:t>
      </w:r>
      <w:r w:rsidRPr="002A0697">
        <w:rPr>
          <w:i/>
        </w:rPr>
        <w:t xml:space="preserve"> B. cereus</w:t>
      </w:r>
      <w:ins w:id="141" w:author="Daria Clegg" w:date="2013-02-01T09:43:00Z">
        <w:r w:rsidR="00C44BCB">
          <w:t xml:space="preserve"> </w:t>
        </w:r>
      </w:ins>
      <w:r w:rsidRPr="002A0697">
        <w:t xml:space="preserve">-group, have a thinner coat </w:t>
      </w:r>
      <w:r w:rsidR="001E1917">
        <w:fldChar w:fldCharType="begin"/>
      </w:r>
      <w:r w:rsidR="001E1917">
        <w:instrText xml:space="preserve"> ADDIN EN.CITE &lt;EndNote&gt;&lt;Cite&gt;&lt;Author&gt;Aronson&lt;/Author&gt;&lt;Year&gt;1976&lt;/Year&gt;&lt;RecNum&gt;195&lt;/RecNum&gt;&lt;DisplayText&gt;[27]&lt;/DisplayText&gt;&lt;record&gt;&lt;rec-number&gt;195&lt;/rec-number&gt;&lt;foreign-keys&gt;&lt;key app="EN" db-id="02sps2pse5vde9eszr6vesw82vsrpaeerdva"&gt;195&lt;/key&gt;&lt;/foreign-keys&gt;&lt;ref-type name="Journal Article"&gt;17&lt;/ref-type&gt;&lt;contributors&gt;&lt;authors&gt;&lt;author&gt;Aronson, A. I.&lt;/author&gt;&lt;author&gt;Fitz-James, P.&lt;/author&gt;&lt;/authors&gt;&lt;/contributors&gt;&lt;titles&gt;&lt;title&gt;Structure and morphogenesis of the bacterial spore coat&lt;/title&gt;&lt;secondary-title&gt;Bacteriol. Rev.&lt;/secondary-title&gt;&lt;/titles&gt;&lt;periodical&gt;&lt;full-title&gt;Bacteriol. Rev.&lt;/full-title&gt;&lt;/periodical&gt;&lt;pages&gt;360-402&lt;/pages&gt;&lt;volume&gt;40&lt;/volume&gt;&lt;dates&gt;&lt;year&gt;1976&lt;/year&gt;&lt;/dates&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27" \o "Aronson, 1976 #195" </w:instrText>
      </w:r>
      <w:r w:rsidR="001E1917">
        <w:rPr>
          <w:noProof/>
        </w:rPr>
        <w:fldChar w:fldCharType="separate"/>
      </w:r>
      <w:r w:rsidR="001E1917">
        <w:rPr>
          <w:noProof/>
        </w:rPr>
        <w:t>27</w:t>
      </w:r>
      <w:r w:rsidR="001E1917">
        <w:rPr>
          <w:noProof/>
        </w:rPr>
        <w:fldChar w:fldCharType="end"/>
      </w:r>
      <w:r w:rsidR="001E1917">
        <w:rPr>
          <w:noProof/>
        </w:rPr>
        <w:t>]</w:t>
      </w:r>
      <w:r w:rsidR="001E1917">
        <w:fldChar w:fldCharType="end"/>
      </w:r>
      <w:del w:id="142" w:author="hqin" w:date="2011-11-20T19:52:00Z">
        <w:r w:rsidRPr="002A0697" w:rsidDel="005C2288">
          <w:rPr>
            <w:noProof/>
          </w:rPr>
          <w:delText>(2)</w:delText>
        </w:r>
      </w:del>
      <w:r w:rsidRPr="002A0697">
        <w:t xml:space="preserve">. The coat can also possess more complex features, such as the long filamentous structures in </w:t>
      </w:r>
      <w:r w:rsidRPr="002A0697">
        <w:rPr>
          <w:i/>
        </w:rPr>
        <w:t xml:space="preserve">Bacillus clausii </w:t>
      </w:r>
      <w:r w:rsidR="001E1917">
        <w:fldChar w:fldCharType="begin"/>
      </w:r>
      <w:r w:rsidR="001E1917">
        <w:instrText xml:space="preserve"> ADDIN EN.CITE &lt;EndNote&gt;&lt;Cite&gt;&lt;Author&gt;Traag&lt;/Author&gt;&lt;Year&gt;2010&lt;/Year&gt;&lt;RecNum&gt;237&lt;/RecNum&gt;&lt;DisplayText&gt;[28]&lt;/DisplayText&gt;&lt;record&gt;&lt;rec-number&gt;237&lt;/rec-number&gt;&lt;foreign-keys&gt;&lt;key app="EN" db-id="02sps2pse5vde9eszr6vesw82vsrpaeerdva"&gt;237&lt;/key&gt;&lt;/foreign-keys&gt;&lt;ref-type name="Journal Article"&gt;17&lt;/ref-type&gt;&lt;contributors&gt;&lt;authors&gt;&lt;author&gt;Traag, B. A.&lt;/author&gt;&lt;author&gt;Driks, A.&lt;/author&gt;&lt;author&gt;Stragier, P.&lt;/author&gt;&lt;author&gt;Bitter, W.&lt;/author&gt;&lt;author&gt;Broussard, G.&lt;/author&gt;&lt;author&gt;Hatfull, G.&lt;/author&gt;&lt;author&gt;Chu, F.&lt;/author&gt;&lt;author&gt;Adams, K. N.&lt;/author&gt;&lt;author&gt;Ramakrishnan, L.&lt;/author&gt;&lt;author&gt;Losick, R.&lt;/author&gt;&lt;/authors&gt;&lt;/contributors&gt;&lt;auth-address&gt;The Biological Laboratories, Harvard University, Cambridge, MA 02138.&lt;/auth-address&gt;&lt;titles&gt;&lt;title&gt;Do mycobacteria produce endospores?&lt;/title&gt;&lt;secondary-title&gt;Proc Natl Acad Sci U S A&lt;/secondary-title&gt;&lt;/titles&gt;&lt;periodical&gt;&lt;full-title&gt;Proc Natl Acad Sci U S A&lt;/full-title&gt;&lt;/periodical&gt;&lt;pages&gt;878-81&lt;/pages&gt;&lt;volume&gt;107&lt;/volume&gt;&lt;number&gt;2&lt;/number&gt;&lt;edition&gt;2010/01/19&lt;/edition&gt;&lt;dates&gt;&lt;year&gt;2010&lt;/year&gt;&lt;pub-dates&gt;&lt;date&gt;Jan 12&lt;/date&gt;&lt;/pub-dates&gt;&lt;/dates&gt;&lt;isbn&gt;1091-6490 (Electronic)&amp;#xD;1091-6490 (Linking)&lt;/isbn&gt;&lt;accession-num&gt;20080769&lt;/accession-num&gt;&lt;urls&gt;&lt;related-urls&gt;&lt;url&gt;http://www.ncbi.nlm.nih.gov/entrez/query.fcgi?cmd=Retrieve&amp;amp;db=PubMed&amp;amp;dopt=Citation&amp;amp;list_uids=20080769&lt;/url&gt;&lt;/related-urls&gt;&lt;/urls&gt;&lt;electronic-resource-num&gt;0911299107 [pii]&amp;#xD;10.1073/pnas.0911299107&lt;/electronic-resource-num&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28" \o "Traag, 2010 #237" </w:instrText>
      </w:r>
      <w:r w:rsidR="001E1917">
        <w:rPr>
          <w:noProof/>
        </w:rPr>
        <w:fldChar w:fldCharType="separate"/>
      </w:r>
      <w:r w:rsidR="001E1917">
        <w:rPr>
          <w:noProof/>
        </w:rPr>
        <w:t>28</w:t>
      </w:r>
      <w:r w:rsidR="001E1917">
        <w:rPr>
          <w:noProof/>
        </w:rPr>
        <w:fldChar w:fldCharType="end"/>
      </w:r>
      <w:r w:rsidR="001E1917">
        <w:rPr>
          <w:noProof/>
        </w:rPr>
        <w:t>]</w:t>
      </w:r>
      <w:r w:rsidR="001E1917">
        <w:fldChar w:fldCharType="end"/>
      </w:r>
      <w:del w:id="143" w:author="hqin" w:date="2011-11-20T19:52:00Z">
        <w:r w:rsidRPr="002A0697" w:rsidDel="005C2288">
          <w:rPr>
            <w:noProof/>
          </w:rPr>
          <w:delText>(66)</w:delText>
        </w:r>
      </w:del>
      <w:r w:rsidRPr="002A0697">
        <w:t xml:space="preserve">. </w:t>
      </w:r>
      <w:r w:rsidRPr="002A0697">
        <w:rPr>
          <w:i/>
        </w:rPr>
        <w:t>B. cereus</w:t>
      </w:r>
      <w:ins w:id="144" w:author="Daria Clegg" w:date="2013-02-01T09:44:00Z">
        <w:r w:rsidR="00C44BCB">
          <w:t xml:space="preserve"> </w:t>
        </w:r>
      </w:ins>
      <w:r w:rsidRPr="002A0697">
        <w:t xml:space="preserve">-group species, as well as other species including </w:t>
      </w:r>
      <w:r w:rsidRPr="002A0697">
        <w:rPr>
          <w:i/>
        </w:rPr>
        <w:t>B. megaterium</w:t>
      </w:r>
      <w:r w:rsidRPr="002A0697">
        <w:t xml:space="preserve">, </w:t>
      </w:r>
      <w:r w:rsidRPr="002A0697">
        <w:rPr>
          <w:i/>
        </w:rPr>
        <w:t>B. laterosporus</w:t>
      </w:r>
      <w:r w:rsidRPr="002A0697">
        <w:t xml:space="preserve"> and </w:t>
      </w:r>
      <w:r w:rsidRPr="002A0697">
        <w:rPr>
          <w:i/>
        </w:rPr>
        <w:t>B. vedderi</w:t>
      </w:r>
      <w:r w:rsidRPr="002A0697">
        <w:t xml:space="preserve">, possess an additional structure that surrounds the coat, called the exosporium which also varies in structure among species </w:t>
      </w:r>
      <w:r w:rsidR="001E1917">
        <w:fldChar w:fldCharType="begin">
          <w:fldData xml:space="preserve">PEVuZE5vdGU+PENpdGU+PEF1dGhvcj5IZW5yaXF1ZXM8L0F1dGhvcj48WWVhcj4yMDA3PC9ZZWFy
PjxSZWNOdW0+NTU8L1JlY051bT48RGlzcGxheVRleHQ+WzE0LCAyOCwgMzEsIDMyXTwvRGlzcGxh
eVRleHQ+PHJlY29yZD48cmVjLW51bWJlcj41NTwvcmVjLW51bWJlcj48Zm9yZWlnbi1rZXlzPjxr
ZXkgYXBwPSJFTiIgZGItaWQ9IjAyc3BzMnBzZTV2ZGU5ZXN6cjZ2ZXN3ODJ2c3JwYWVlcmR2YSI+
NTU8L2tleT48L2ZvcmVpZ24ta2V5cz48cmVmLXR5cGUgbmFtZT0iSm91cm5hbCBBcnRpY2xlIj4x
NzwvcmVmLXR5cGU+PGNvbnRyaWJ1dG9ycz48YXV0aG9ycz48YXV0aG9yPkhlbnJpcXVlcywgQS4g
Ty48L2F1dGhvcj48YXV0aG9yPk1vcmFuLCBDLiBQLiwgSnIuPC9hdXRob3I+PC9hdXRob3JzPjwv
Y29udHJpYnV0b3JzPjxhdXRoLWFkZHJlc3M+SW5zdGl0dXRvIGRlIFRlY25vbG9naWEgUXVpbWlj
YSBlIEJpb2xvZ2ljYSwgVW5pdmVyc2lkYWRlIE5vdmEgZGUgTGlzYm9hLCAyNzgxLTkwMSBPZWly
YXMgQ29kZXgsIFBvcnR1Z2FsLiBhb2hAaXRxYi51bmwucHQ8L2F1dGgtYWRkcmVzcz48dGl0bGVz
Pjx0aXRsZT5TdHJ1Y3R1cmUsIGFzc2VtYmx5LCBhbmQgZnVuY3Rpb24gb2YgdGhlIHNwb3JlIHN1
cmZhY2UgbGF5ZXJzPC90aXRsZT48c2Vjb25kYXJ5LXRpdGxlPkFubnUgUmV2IE1pY3JvYmlvbDwv
c2Vjb25kYXJ5LXRpdGxlPjwvdGl0bGVzPjxwZXJpb2RpY2FsPjxmdWxsLXRpdGxlPkFubnUgUmV2
IE1pY3JvYmlvbDwvZnVsbC10aXRsZT48L3BlcmlvZGljYWw+PHBhZ2VzPjU1NS04ODwvcGFnZXM+
PHZvbHVtZT42MTwvdm9sdW1lPjxrZXl3b3Jkcz48a2V5d29yZD5CYWNpbGx1cy9waHlzaW9sb2d5
Lyp1bHRyYXN0cnVjdHVyZTwva2V5d29yZD48a2V5d29yZD5CYWN0ZXJpYWwgUHJvdGVpbnMvYW5h
bHlzaXMvcGh5c2lvbG9neTwva2V5d29yZD48a2V5d29yZD5NdXJhbWlkYXNlL3BoYXJtYWNvbG9n
eTwva2V5d29yZD48a2V5d29yZD5RdW9ydW0gU2Vuc2luZzwva2V5d29yZD48a2V5d29yZD5TcG9y
ZXMsIEJhY3RlcmlhbC9jaGVtaXN0cnkvKnBoeXNpb2xvZ3kvKnVsdHJhc3RydWN0dXJlPC9rZXl3
b3JkPjxrZXl3b3JkPlN1cmZhY2UgUHJvcGVydGllczwva2V5d29yZD48L2tleXdvcmRzPjxkYXRl
cz48eWVhcj4yMDA3PC95ZWFyPjwvZGF0ZXM+PGFjY2Vzc2lvbi1udW0+MTgwMzU2MTA8L2FjY2Vz
c2lvbi1udW0+PHVybHM+PHJlbGF0ZWQtdXJscz48dXJsPmh0dHA6Ly93d3cubmNiaS5ubG0ubmlo
Lmdvdi9lbnRyZXovcXVlcnkuZmNnaT9jbWQ9UmV0cmlldmUmYW1wO2RiPVB1Yk1lZCZhbXA7ZG9w
dD1DaXRhdGlvbiZhbXA7bGlzdF91aWRzPTE4MDM1NjEwIDwvdXJsPjwvcmVsYXRlZC11cmxzPjwv
dXJscz48L3JlY29yZD48L0NpdGU+PENpdGU+PEF1dGhvcj5IYW5uYXk8L0F1dGhvcj48WWVhcj4x
OTU3PC9ZZWFyPjxSZWNOdW0+MTk2PC9SZWNOdW0+PHJlY29yZD48cmVjLW51bWJlcj4xOTY8L3Jl
Yy1udW1iZXI+PGZvcmVpZ24ta2V5cz48a2V5IGFwcD0iRU4iIGRiLWlkPSIwMnNwczJwc2U1dmRl
OWVzenI2dmVzdzgydnNycGFlZXJkdmEiPjE5Njwva2V5PjwvZm9yZWlnbi1rZXlzPjxyZWYtdHlw
ZSBuYW1lPSJKb3VybmFsIEFydGljbGUiPjE3PC9yZWYtdHlwZT48Y29udHJpYnV0b3JzPjxhdXRo
b3JzPjxhdXRob3I+SGFubmF5LCBDLiBMLjwvYXV0aG9yPjwvYXV0aG9ycz48L2NvbnRyaWJ1dG9y
cz48dGl0bGVzPjx0aXRsZT48c3R5bGUgZmFjZT0ibm9ybWFsIiBmb250PSJkZWZhdWx0IiBzaXpl
PSIxMDAlIj5UaGUgcGFyYXNwb3JhbCBib2R5IG9mIDwvc3R5bGU+PHN0eWxlIGZhY2U9Iml0YWxp
YyIgZm9udD0iZGVmYXVsdCIgc2l6ZT0iMTAwJSI+QmFjaWxsdXMgbGF0ZXJvc3BvcnVzPC9zdHls
ZT48c3R5bGUgZmFjZT0ibm9ybWFsIiBmb250PSJkZWZhdWx0IiBzaXplPSIxMDAlIj4gTGF1YmFj
aDwvc3R5bGU+PC90aXRsZT48c2Vjb25kYXJ5LXRpdGxlPkouIEJpb3BoeXMuIEJpb2NoZW0uIEN5
dG9sLjwvc2Vjb25kYXJ5LXRpdGxlPjwvdGl0bGVzPjxwZXJpb2RpY2FsPjxmdWxsLXRpdGxlPkou
IEJpb3BoeXMuIEJpb2NoZW0uIEN5dG9sLjwvZnVsbC10aXRsZT48L3BlcmlvZGljYWw+PHBhZ2Vz
PjEwMDEtMTAxMDwvcGFnZXM+PHZvbHVtZT4zPC92b2x1bWU+PGtleXdvcmRzPjxrZXl3b3JkPipC
YWNpbGx1czwva2V5d29yZD48a2V5d29yZD4qTWljcm9zY29weSwgRWxlY3Ryb248L2tleXdvcmQ+
PC9rZXl3b3Jkcz48ZGF0ZXM+PHllYXI+MTk1NzwveWVhcj48cHViLWRhdGVzPjxkYXRlPk5vdiAy
NTwvZGF0ZT48L3B1Yi1kYXRlcz48L2RhdGVzPjxhY2Nlc3Npb24tbnVtPjEzNDgxMDMxPC9hY2Nl
c3Npb24tbnVtPjx1cmxzPjxyZWxhdGVkLXVybHM+PHVybD5odHRwOi8vd3d3Lm5jYmkubmxtLm5p
aC5nb3YvZW50cmV6L3F1ZXJ5LmZjZ2k/Y21kPVJldHJpZXZlJmFtcDtkYj1QdWJNZWQmYW1wO2Rv
cHQ9Q2l0YXRpb24mYW1wO2xpc3RfdWlkcz0xMzQ4MTAzMSA8L3VybD48L3JlbGF0ZWQtdXJscz48
L3VybHM+PC9yZWNvcmQ+PC9DaXRlPjxDaXRlPjxBdXRob3I+VHJhYWc8L0F1dGhvcj48WWVhcj4y
MDEwPC9ZZWFyPjxSZWNOdW0+MjM3PC9SZWNOdW0+PHJlY29yZD48cmVjLW51bWJlcj4yMzc8L3Jl
Yy1udW1iZXI+PGZvcmVpZ24ta2V5cz48a2V5IGFwcD0iRU4iIGRiLWlkPSIwMnNwczJwc2U1dmRl
OWVzenI2dmVzdzgydnNycGFlZXJkdmEiPjIzNzwva2V5PjwvZm9yZWlnbi1rZXlzPjxyZWYtdHlw
ZSBuYW1lPSJKb3VybmFsIEFydGljbGUiPjE3PC9yZWYtdHlwZT48Y29udHJpYnV0b3JzPjxhdXRo
b3JzPjxhdXRob3I+VHJhYWcsIEIuIEEuPC9hdXRob3I+PGF1dGhvcj5EcmlrcywgQS48L2F1dGhv
cj48YXV0aG9yPlN0cmFnaWVyLCBQLjwvYXV0aG9yPjxhdXRob3I+Qml0dGVyLCBXLjwvYXV0aG9y
PjxhdXRob3I+QnJvdXNzYXJkLCBHLjwvYXV0aG9yPjxhdXRob3I+SGF0ZnVsbCwgRy48L2F1dGhv
cj48YXV0aG9yPkNodSwgRi48L2F1dGhvcj48YXV0aG9yPkFkYW1zLCBLLiBOLjwvYXV0aG9yPjxh
dXRob3I+UmFtYWtyaXNobmFuLCBMLjwvYXV0aG9yPjxhdXRob3I+TG9zaWNrLCBSLjwvYXV0aG9y
PjwvYXV0aG9ycz48L2NvbnRyaWJ1dG9ycz48YXV0aC1hZGRyZXNzPlRoZSBCaW9sb2dpY2FsIExh
Ym9yYXRvcmllcywgSGFydmFyZCBVbml2ZXJzaXR5LCBDYW1icmlkZ2UsIE1BIDAyMTM4LjwvYXV0
aC1hZGRyZXNzPjx0aXRsZXM+PHRpdGxlPkRvIG15Y29iYWN0ZXJpYSBwcm9kdWNlIGVuZG9zcG9y
ZXM/PC90aXRsZT48c2Vjb25kYXJ5LXRpdGxlPlByb2MgTmF0bCBBY2FkIFNjaSBVIFMgQTwvc2Vj
b25kYXJ5LXRpdGxlPjwvdGl0bGVzPjxwZXJpb2RpY2FsPjxmdWxsLXRpdGxlPlByb2MgTmF0bCBB
Y2FkIFNjaSBVIFMgQTwvZnVsbC10aXRsZT48L3BlcmlvZGljYWw+PHBhZ2VzPjg3OC04MTwvcGFn
ZXM+PHZvbHVtZT4xMDc8L3ZvbHVtZT48bnVtYmVyPjI8L251bWJlcj48ZWRpdGlvbj4yMDEwLzAx
LzE5PC9lZGl0aW9uPjxkYXRlcz48eWVhcj4yMDEwPC95ZWFyPjxwdWItZGF0ZXM+PGRhdGU+SmFu
IDEyPC9kYXRlPjwvcHViLWRhdGVzPjwvZGF0ZXM+PGlzYm4+MTA5MS02NDkwIChFbGVjdHJvbmlj
KSYjeEQ7MTA5MS02NDkwIChMaW5raW5nKTwvaXNibj48YWNjZXNzaW9uLW51bT4yMDA4MDc2OTwv
YWNjZXNzaW9uLW51bT48dXJscz48cmVsYXRlZC11cmxzPjx1cmw+aHR0cDovL3d3dy5uY2JpLm5s
bS5uaWguZ292L2VudHJlei9xdWVyeS5mY2dpP2NtZD1SZXRyaWV2ZSZhbXA7ZGI9UHViTWVkJmFt
cDtkb3B0PUNpdGF0aW9uJmFtcDtsaXN0X3VpZHM9MjAwODA3Njk8L3VybD48L3JlbGF0ZWQtdXJs
cz48L3VybHM+PGVsZWN0cm9uaWMtcmVzb3VyY2UtbnVtPjA5MTEyOTkxMDcgW3BpaV0mI3hEOzEw
LjEwNzMvcG5hcy4wOTExMjk5MTA3PC9lbGVjdHJvbmljLXJlc291cmNlLW51bT48bGFuZ3VhZ2U+
ZW5nPC9sYW5ndWFnZT48L3JlY29yZD48L0NpdGU+PENpdGU+PEF1dGhvcj5WYXJ5PC9BdXRob3I+
PFllYXI+MTk5NDwvWWVhcj48UmVjTnVtPjIxNjwvUmVjTnVtPjxyZWNvcmQ+PHJlYy1udW1iZXI+
MjE2PC9yZWMtbnVtYmVyPjxmb3JlaWduLWtleXM+PGtleSBhcHA9IkVOIiBkYi1pZD0iMDJzcHMy
cHNlNXZkZTllc3pyNnZlc3c4MnZzcnBhZWVyZHZhIj4yMTY8L2tleT48L2ZvcmVpZ24ta2V5cz48
cmVmLXR5cGUgbmFtZT0iSm91cm5hbCBBcnRpY2xlIj4xNzwvcmVmLXR5cGU+PGNvbnRyaWJ1dG9y
cz48YXV0aG9ycz48YXV0aG9yPlZhcnksIFAuIFMuPC9hdXRob3I+PC9hdXRob3JzPjwvY29udHJp
YnV0b3JzPjxhdXRoLWFkZHJlc3M+RGVwYXJ0bWVudCBvZiBCaW9sb2dpY2FsIFNjaWVuY2VzLCBO
b3J0aGVybiBJbGxpbm9pcyBVbml2ZXJzaXR5LCBEZUthbGIgNjAxMTUuPC9hdXRoLWFkZHJlc3M+
PHRpdGxlcz48dGl0bGU+PHN0eWxlIGZhY2U9Im5vcm1hbCIgZm9udD0iZGVmYXVsdCIgc2l6ZT0i
MTAwJSI+UHJpbWUgdGltZSBmb3IgPC9zdHlsZT48c3R5bGUgZmFjZT0iaXRhbGljIiBmb250PSJk
ZWZhdWx0IiBzaXplPSIxMDAlIj5CYWNpbGx1cyBtZWdhdGVyaXVtPC9zdHlsZT48L3RpdGxlPjxz
ZWNvbmRhcnktdGl0bGU+TWljcm9iaW9sb2d5PC9zZWNvbmRhcnktdGl0bGU+PC90aXRsZXM+PHBl
cmlvZGljYWw+PGZ1bGwtdGl0bGU+TWljcm9iaW9sb2d5PC9mdWxsLXRpdGxlPjwvcGVyaW9kaWNh
bD48cGFnZXM+MTAwMS0xMDEzPC9wYWdlcz48dm9sdW1lPjE0MCAoIFB0IDUpPC92b2x1bWU+PGtl
eXdvcmRzPjxrZXl3b3JkPipCYWNpbGx1cyBtZWdhdGVyaXVtL2dlbmV0aWNzL3BoeXNpb2xvZ3k8
L2tleXdvcmQ+PGtleXdvcmQ+Q2xhc3NpZmljYXRpb248L2tleXdvcmQ+PGtleXdvcmQ+SW5kdXN0
cmlhbCBNaWNyb2Jpb2xvZ3k8L2tleXdvcmQ+PGtleXdvcmQ+U3BvcmVzLCBCYWN0ZXJpYWw8L2tl
eXdvcmQ+PC9rZXl3b3Jkcz48ZGF0ZXM+PHllYXI+MTk5NDwveWVhcj48cHViLWRhdGVzPjxkYXRl
Pk1heTwvZGF0ZT48L3B1Yi1kYXRlcz48L2RhdGVzPjxhY2Nlc3Npb24tbnVtPjgwMjU2NjY8L2Fj
Y2Vzc2lvbi1udW0+PHVybHM+PHJlbGF0ZWQtdXJscz48dXJsPmh0dHA6Ly93d3cubmNiaS5ubG0u
bmloLmdvdi9lbnRyZXovcXVlcnkuZmNnaT9jbWQ9UmV0cmlldmUmYW1wO2RiPVB1Yk1lZCZhbXA7
ZG9wdD1DaXRhdGlvbiZhbXA7bGlzdF91aWRzPTgwMjU2NjY8L3VybD48L3JlbGF0ZWQtdXJscz48
L3VybHM+PC9yZWNvcmQ+PC9DaXRlPjwvRW5kTm90ZT4A
</w:fldData>
        </w:fldChar>
      </w:r>
      <w:r w:rsidR="001E1917">
        <w:instrText xml:space="preserve"> ADDIN EN.CITE </w:instrText>
      </w:r>
      <w:r w:rsidR="001E1917">
        <w:fldChar w:fldCharType="begin">
          <w:fldData xml:space="preserve">PEVuZE5vdGU+PENpdGU+PEF1dGhvcj5IZW5yaXF1ZXM8L0F1dGhvcj48WWVhcj4yMDA3PC9ZZWFy
PjxSZWNOdW0+NTU8L1JlY051bT48RGlzcGxheVRleHQ+WzE0LCAyOCwgMzEsIDMyXTwvRGlzcGxh
eVRleHQ+PHJlY29yZD48cmVjLW51bWJlcj41NTwvcmVjLW51bWJlcj48Zm9yZWlnbi1rZXlzPjxr
ZXkgYXBwPSJFTiIgZGItaWQ9IjAyc3BzMnBzZTV2ZGU5ZXN6cjZ2ZXN3ODJ2c3JwYWVlcmR2YSI+
NTU8L2tleT48L2ZvcmVpZ24ta2V5cz48cmVmLXR5cGUgbmFtZT0iSm91cm5hbCBBcnRpY2xlIj4x
NzwvcmVmLXR5cGU+PGNvbnRyaWJ1dG9ycz48YXV0aG9ycz48YXV0aG9yPkhlbnJpcXVlcywgQS4g
Ty48L2F1dGhvcj48YXV0aG9yPk1vcmFuLCBDLiBQLiwgSnIuPC9hdXRob3I+PC9hdXRob3JzPjwv
Y29udHJpYnV0b3JzPjxhdXRoLWFkZHJlc3M+SW5zdGl0dXRvIGRlIFRlY25vbG9naWEgUXVpbWlj
YSBlIEJpb2xvZ2ljYSwgVW5pdmVyc2lkYWRlIE5vdmEgZGUgTGlzYm9hLCAyNzgxLTkwMSBPZWly
YXMgQ29kZXgsIFBvcnR1Z2FsLiBhb2hAaXRxYi51bmwucHQ8L2F1dGgtYWRkcmVzcz48dGl0bGVz
Pjx0aXRsZT5TdHJ1Y3R1cmUsIGFzc2VtYmx5LCBhbmQgZnVuY3Rpb24gb2YgdGhlIHNwb3JlIHN1
cmZhY2UgbGF5ZXJzPC90aXRsZT48c2Vjb25kYXJ5LXRpdGxlPkFubnUgUmV2IE1pY3JvYmlvbDwv
c2Vjb25kYXJ5LXRpdGxlPjwvdGl0bGVzPjxwZXJpb2RpY2FsPjxmdWxsLXRpdGxlPkFubnUgUmV2
IE1pY3JvYmlvbDwvZnVsbC10aXRsZT48L3BlcmlvZGljYWw+PHBhZ2VzPjU1NS04ODwvcGFnZXM+
PHZvbHVtZT42MTwvdm9sdW1lPjxrZXl3b3Jkcz48a2V5d29yZD5CYWNpbGx1cy9waHlzaW9sb2d5
Lyp1bHRyYXN0cnVjdHVyZTwva2V5d29yZD48a2V5d29yZD5CYWN0ZXJpYWwgUHJvdGVpbnMvYW5h
bHlzaXMvcGh5c2lvbG9neTwva2V5d29yZD48a2V5d29yZD5NdXJhbWlkYXNlL3BoYXJtYWNvbG9n
eTwva2V5d29yZD48a2V5d29yZD5RdW9ydW0gU2Vuc2luZzwva2V5d29yZD48a2V5d29yZD5TcG9y
ZXMsIEJhY3RlcmlhbC9jaGVtaXN0cnkvKnBoeXNpb2xvZ3kvKnVsdHJhc3RydWN0dXJlPC9rZXl3
b3JkPjxrZXl3b3JkPlN1cmZhY2UgUHJvcGVydGllczwva2V5d29yZD48L2tleXdvcmRzPjxkYXRl
cz48eWVhcj4yMDA3PC95ZWFyPjwvZGF0ZXM+PGFjY2Vzc2lvbi1udW0+MTgwMzU2MTA8L2FjY2Vz
c2lvbi1udW0+PHVybHM+PHJlbGF0ZWQtdXJscz48dXJsPmh0dHA6Ly93d3cubmNiaS5ubG0ubmlo
Lmdvdi9lbnRyZXovcXVlcnkuZmNnaT9jbWQ9UmV0cmlldmUmYW1wO2RiPVB1Yk1lZCZhbXA7ZG9w
dD1DaXRhdGlvbiZhbXA7bGlzdF91aWRzPTE4MDM1NjEwIDwvdXJsPjwvcmVsYXRlZC11cmxzPjwv
dXJscz48L3JlY29yZD48L0NpdGU+PENpdGU+PEF1dGhvcj5IYW5uYXk8L0F1dGhvcj48WWVhcj4x
OTU3PC9ZZWFyPjxSZWNOdW0+MTk2PC9SZWNOdW0+PHJlY29yZD48cmVjLW51bWJlcj4xOTY8L3Jl
Yy1udW1iZXI+PGZvcmVpZ24ta2V5cz48a2V5IGFwcD0iRU4iIGRiLWlkPSIwMnNwczJwc2U1dmRl
OWVzenI2dmVzdzgydnNycGFlZXJkdmEiPjE5Njwva2V5PjwvZm9yZWlnbi1rZXlzPjxyZWYtdHlw
ZSBuYW1lPSJKb3VybmFsIEFydGljbGUiPjE3PC9yZWYtdHlwZT48Y29udHJpYnV0b3JzPjxhdXRo
b3JzPjxhdXRob3I+SGFubmF5LCBDLiBMLjwvYXV0aG9yPjwvYXV0aG9ycz48L2NvbnRyaWJ1dG9y
cz48dGl0bGVzPjx0aXRsZT48c3R5bGUgZmFjZT0ibm9ybWFsIiBmb250PSJkZWZhdWx0IiBzaXpl
PSIxMDAlIj5UaGUgcGFyYXNwb3JhbCBib2R5IG9mIDwvc3R5bGU+PHN0eWxlIGZhY2U9Iml0YWxp
YyIgZm9udD0iZGVmYXVsdCIgc2l6ZT0iMTAwJSI+QmFjaWxsdXMgbGF0ZXJvc3BvcnVzPC9zdHls
ZT48c3R5bGUgZmFjZT0ibm9ybWFsIiBmb250PSJkZWZhdWx0IiBzaXplPSIxMDAlIj4gTGF1YmFj
aDwvc3R5bGU+PC90aXRsZT48c2Vjb25kYXJ5LXRpdGxlPkouIEJpb3BoeXMuIEJpb2NoZW0uIEN5
dG9sLjwvc2Vjb25kYXJ5LXRpdGxlPjwvdGl0bGVzPjxwZXJpb2RpY2FsPjxmdWxsLXRpdGxlPkou
IEJpb3BoeXMuIEJpb2NoZW0uIEN5dG9sLjwvZnVsbC10aXRsZT48L3BlcmlvZGljYWw+PHBhZ2Vz
PjEwMDEtMTAxMDwvcGFnZXM+PHZvbHVtZT4zPC92b2x1bWU+PGtleXdvcmRzPjxrZXl3b3JkPipC
YWNpbGx1czwva2V5d29yZD48a2V5d29yZD4qTWljcm9zY29weSwgRWxlY3Ryb248L2tleXdvcmQ+
PC9rZXl3b3Jkcz48ZGF0ZXM+PHllYXI+MTk1NzwveWVhcj48cHViLWRhdGVzPjxkYXRlPk5vdiAy
NTwvZGF0ZT48L3B1Yi1kYXRlcz48L2RhdGVzPjxhY2Nlc3Npb24tbnVtPjEzNDgxMDMxPC9hY2Nl
c3Npb24tbnVtPjx1cmxzPjxyZWxhdGVkLXVybHM+PHVybD5odHRwOi8vd3d3Lm5jYmkubmxtLm5p
aC5nb3YvZW50cmV6L3F1ZXJ5LmZjZ2k/Y21kPVJldHJpZXZlJmFtcDtkYj1QdWJNZWQmYW1wO2Rv
cHQ9Q2l0YXRpb24mYW1wO2xpc3RfdWlkcz0xMzQ4MTAzMSA8L3VybD48L3JlbGF0ZWQtdXJscz48
L3VybHM+PC9yZWNvcmQ+PC9DaXRlPjxDaXRlPjxBdXRob3I+VHJhYWc8L0F1dGhvcj48WWVhcj4y
MDEwPC9ZZWFyPjxSZWNOdW0+MjM3PC9SZWNOdW0+PHJlY29yZD48cmVjLW51bWJlcj4yMzc8L3Jl
Yy1udW1iZXI+PGZvcmVpZ24ta2V5cz48a2V5IGFwcD0iRU4iIGRiLWlkPSIwMnNwczJwc2U1dmRl
OWVzenI2dmVzdzgydnNycGFlZXJkdmEiPjIzNzwva2V5PjwvZm9yZWlnbi1rZXlzPjxyZWYtdHlw
ZSBuYW1lPSJKb3VybmFsIEFydGljbGUiPjE3PC9yZWYtdHlwZT48Y29udHJpYnV0b3JzPjxhdXRo
b3JzPjxhdXRob3I+VHJhYWcsIEIuIEEuPC9hdXRob3I+PGF1dGhvcj5EcmlrcywgQS48L2F1dGhv
cj48YXV0aG9yPlN0cmFnaWVyLCBQLjwvYXV0aG9yPjxhdXRob3I+Qml0dGVyLCBXLjwvYXV0aG9y
PjxhdXRob3I+QnJvdXNzYXJkLCBHLjwvYXV0aG9yPjxhdXRob3I+SGF0ZnVsbCwgRy48L2F1dGhv
cj48YXV0aG9yPkNodSwgRi48L2F1dGhvcj48YXV0aG9yPkFkYW1zLCBLLiBOLjwvYXV0aG9yPjxh
dXRob3I+UmFtYWtyaXNobmFuLCBMLjwvYXV0aG9yPjxhdXRob3I+TG9zaWNrLCBSLjwvYXV0aG9y
PjwvYXV0aG9ycz48L2NvbnRyaWJ1dG9ycz48YXV0aC1hZGRyZXNzPlRoZSBCaW9sb2dpY2FsIExh
Ym9yYXRvcmllcywgSGFydmFyZCBVbml2ZXJzaXR5LCBDYW1icmlkZ2UsIE1BIDAyMTM4LjwvYXV0
aC1hZGRyZXNzPjx0aXRsZXM+PHRpdGxlPkRvIG15Y29iYWN0ZXJpYSBwcm9kdWNlIGVuZG9zcG9y
ZXM/PC90aXRsZT48c2Vjb25kYXJ5LXRpdGxlPlByb2MgTmF0bCBBY2FkIFNjaSBVIFMgQTwvc2Vj
b25kYXJ5LXRpdGxlPjwvdGl0bGVzPjxwZXJpb2RpY2FsPjxmdWxsLXRpdGxlPlByb2MgTmF0bCBB
Y2FkIFNjaSBVIFMgQTwvZnVsbC10aXRsZT48L3BlcmlvZGljYWw+PHBhZ2VzPjg3OC04MTwvcGFn
ZXM+PHZvbHVtZT4xMDc8L3ZvbHVtZT48bnVtYmVyPjI8L251bWJlcj48ZWRpdGlvbj4yMDEwLzAx
LzE5PC9lZGl0aW9uPjxkYXRlcz48eWVhcj4yMDEwPC95ZWFyPjxwdWItZGF0ZXM+PGRhdGU+SmFu
IDEyPC9kYXRlPjwvcHViLWRhdGVzPjwvZGF0ZXM+PGlzYm4+MTA5MS02NDkwIChFbGVjdHJvbmlj
KSYjeEQ7MTA5MS02NDkwIChMaW5raW5nKTwvaXNibj48YWNjZXNzaW9uLW51bT4yMDA4MDc2OTwv
YWNjZXNzaW9uLW51bT48dXJscz48cmVsYXRlZC11cmxzPjx1cmw+aHR0cDovL3d3dy5uY2JpLm5s
bS5uaWguZ292L2VudHJlei9xdWVyeS5mY2dpP2NtZD1SZXRyaWV2ZSZhbXA7ZGI9UHViTWVkJmFt
cDtkb3B0PUNpdGF0aW9uJmFtcDtsaXN0X3VpZHM9MjAwODA3Njk8L3VybD48L3JlbGF0ZWQtdXJs
cz48L3VybHM+PGVsZWN0cm9uaWMtcmVzb3VyY2UtbnVtPjA5MTEyOTkxMDcgW3BpaV0mI3hEOzEw
LjEwNzMvcG5hcy4wOTExMjk5MTA3PC9lbGVjdHJvbmljLXJlc291cmNlLW51bT48bGFuZ3VhZ2U+
ZW5nPC9sYW5ndWFnZT48L3JlY29yZD48L0NpdGU+PENpdGU+PEF1dGhvcj5WYXJ5PC9BdXRob3I+
PFllYXI+MTk5NDwvWWVhcj48UmVjTnVtPjIxNjwvUmVjTnVtPjxyZWNvcmQ+PHJlYy1udW1iZXI+
MjE2PC9yZWMtbnVtYmVyPjxmb3JlaWduLWtleXM+PGtleSBhcHA9IkVOIiBkYi1pZD0iMDJzcHMy
cHNlNXZkZTllc3pyNnZlc3c4MnZzcnBhZWVyZHZhIj4yMTY8L2tleT48L2ZvcmVpZ24ta2V5cz48
cmVmLXR5cGUgbmFtZT0iSm91cm5hbCBBcnRpY2xlIj4xNzwvcmVmLXR5cGU+PGNvbnRyaWJ1dG9y
cz48YXV0aG9ycz48YXV0aG9yPlZhcnksIFAuIFMuPC9hdXRob3I+PC9hdXRob3JzPjwvY29udHJp
YnV0b3JzPjxhdXRoLWFkZHJlc3M+RGVwYXJ0bWVudCBvZiBCaW9sb2dpY2FsIFNjaWVuY2VzLCBO
b3J0aGVybiBJbGxpbm9pcyBVbml2ZXJzaXR5LCBEZUthbGIgNjAxMTUuPC9hdXRoLWFkZHJlc3M+
PHRpdGxlcz48dGl0bGU+PHN0eWxlIGZhY2U9Im5vcm1hbCIgZm9udD0iZGVmYXVsdCIgc2l6ZT0i
MTAwJSI+UHJpbWUgdGltZSBmb3IgPC9zdHlsZT48c3R5bGUgZmFjZT0iaXRhbGljIiBmb250PSJk
ZWZhdWx0IiBzaXplPSIxMDAlIj5CYWNpbGx1cyBtZWdhdGVyaXVtPC9zdHlsZT48L3RpdGxlPjxz
ZWNvbmRhcnktdGl0bGU+TWljcm9iaW9sb2d5PC9zZWNvbmRhcnktdGl0bGU+PC90aXRsZXM+PHBl
cmlvZGljYWw+PGZ1bGwtdGl0bGU+TWljcm9iaW9sb2d5PC9mdWxsLXRpdGxlPjwvcGVyaW9kaWNh
bD48cGFnZXM+MTAwMS0xMDEzPC9wYWdlcz48dm9sdW1lPjE0MCAoIFB0IDUpPC92b2x1bWU+PGtl
eXdvcmRzPjxrZXl3b3JkPipCYWNpbGx1cyBtZWdhdGVyaXVtL2dlbmV0aWNzL3BoeXNpb2xvZ3k8
L2tleXdvcmQ+PGtleXdvcmQ+Q2xhc3NpZmljYXRpb248L2tleXdvcmQ+PGtleXdvcmQ+SW5kdXN0
cmlhbCBNaWNyb2Jpb2xvZ3k8L2tleXdvcmQ+PGtleXdvcmQ+U3BvcmVzLCBCYWN0ZXJpYWw8L2tl
eXdvcmQ+PC9rZXl3b3Jkcz48ZGF0ZXM+PHllYXI+MTk5NDwveWVhcj48cHViLWRhdGVzPjxkYXRl
Pk1heTwvZGF0ZT48L3B1Yi1kYXRlcz48L2RhdGVzPjxhY2Nlc3Npb24tbnVtPjgwMjU2NjY8L2Fj
Y2Vzc2lvbi1udW0+PHVybHM+PHJlbGF0ZWQtdXJscz48dXJsPmh0dHA6Ly93d3cubmNiaS5ubG0u
bmloLmdvdi9lbnRyZXovcXVlcnkuZmNnaT9jbWQ9UmV0cmlldmUmYW1wO2RiPVB1Yk1lZCZhbXA7
ZG9wdD1DaXRhdGlvbiZhbXA7bGlzdF91aWRzPTgwMjU2NjY8L3VybD48L3JlbGF0ZWQtdXJscz48
L3VybHM+PC9yZWNvcmQ+PC9DaXRlPjwvRW5kTm90ZT4A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4" \o "Henriques, 2007 #55" </w:instrText>
      </w:r>
      <w:r w:rsidR="001E1917">
        <w:rPr>
          <w:noProof/>
        </w:rPr>
        <w:fldChar w:fldCharType="separate"/>
      </w:r>
      <w:r w:rsidR="001E1917">
        <w:rPr>
          <w:noProof/>
        </w:rPr>
        <w:t>14</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8" \o "Traag, 2010 #237" </w:instrText>
      </w:r>
      <w:r w:rsidR="001E1917">
        <w:rPr>
          <w:noProof/>
        </w:rPr>
        <w:fldChar w:fldCharType="separate"/>
      </w:r>
      <w:r w:rsidR="001E1917">
        <w:rPr>
          <w:noProof/>
        </w:rPr>
        <w:t>28</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31" \o "Hannay, 1957 #196" </w:instrText>
      </w:r>
      <w:r w:rsidR="001E1917">
        <w:rPr>
          <w:noProof/>
        </w:rPr>
        <w:fldChar w:fldCharType="separate"/>
      </w:r>
      <w:r w:rsidR="001E1917">
        <w:rPr>
          <w:noProof/>
        </w:rPr>
        <w:t>31</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32" \o "Vary, 1994 #216" </w:instrText>
      </w:r>
      <w:r w:rsidR="001E1917">
        <w:rPr>
          <w:noProof/>
        </w:rPr>
        <w:fldChar w:fldCharType="separate"/>
      </w:r>
      <w:r w:rsidR="001E1917">
        <w:rPr>
          <w:noProof/>
        </w:rPr>
        <w:t>32</w:t>
      </w:r>
      <w:r w:rsidR="001E1917">
        <w:rPr>
          <w:noProof/>
        </w:rPr>
        <w:fldChar w:fldCharType="end"/>
      </w:r>
      <w:r w:rsidR="001E1917">
        <w:rPr>
          <w:noProof/>
        </w:rPr>
        <w:t>]</w:t>
      </w:r>
      <w:r w:rsidR="001E1917">
        <w:fldChar w:fldCharType="end"/>
      </w:r>
      <w:del w:id="145" w:author="hqin" w:date="2011-11-20T19:52:00Z">
        <w:r w:rsidRPr="002A0697" w:rsidDel="005C2288">
          <w:rPr>
            <w:noProof/>
          </w:rPr>
          <w:delText>(29, 30, 66, 67)</w:delText>
        </w:r>
      </w:del>
      <w:r w:rsidRPr="002A0697">
        <w:t xml:space="preserve">. The exosporium is known to have roles in interacting with environmental surfaces and other cells </w:t>
      </w:r>
      <w:r w:rsidR="001E1917">
        <w:fldChar w:fldCharType="begin">
          <w:fldData xml:space="preserve">PEVuZE5vdGU+PENpdGU+PEF1dGhvcj5PbGl2YTwvQXV0aG9yPjxZZWFyPjIwMDg8L1llYXI+PFJl
Y051bT4yMTQ8L1JlY051bT48RGlzcGxheVRleHQ+WzE4LCAzMywgMzRdPC9EaXNwbGF5VGV4dD48
cmVjb3JkPjxyZWMtbnVtYmVyPjIxNDwvcmVjLW51bWJlcj48Zm9yZWlnbi1rZXlzPjxrZXkgYXBw
PSJFTiIgZGItaWQ9IjAyc3BzMnBzZTV2ZGU5ZXN6cjZ2ZXN3ODJ2c3JwYWVlcmR2YSI+MjE0PC9r
ZXk+PC9mb3JlaWduLWtleXM+PHJlZi10eXBlIG5hbWU9IkpvdXJuYWwgQXJ0aWNsZSI+MTc8L3Jl
Zi10eXBlPjxjb250cmlidXRvcnM+PGF1dGhvcnM+PGF1dGhvcj5PbGl2YSwgQy4gUi48L2F1dGhv
cj48YXV0aG9yPlN3aWVja2ksIE0uIEsuPC9hdXRob3I+PGF1dGhvcj5HcmlndWVyLCBDLiBFLjwv
YXV0aG9yPjxhdXRob3I+TGlzYW5ieSwgTS4gVy48L2F1dGhvcj48YXV0aG9yPkJ1bGxhcmQsIEQu
IEMuPC9hdXRob3I+PGF1dGhvcj5UdXJuYm91Z2gsIEMuIEwuLCBKci48L2F1dGhvcj48YXV0aG9y
PktlYXJuZXksIEouIEYuPC9hdXRob3I+PC9hdXRob3JzPjwvY29udHJpYnV0b3JzPjxhdXRoLWFk
ZHJlc3M+RGVwYXJ0bWVudCBvZiBNaWNyb2Jpb2xvZ3ksIFVuaXZlcnNpdHkgb2YgQWxhYmFtYSBh
dCBCaXJtaW5naGFtLCBCaXJtaW5naGFtLCBBTCAzNTI5NC0yMTcwLCBVU0EuPC9hdXRoLWFkZHJl
c3M+PHRpdGxlcz48dGl0bGU+PHN0eWxlIGZhY2U9Im5vcm1hbCIgZm9udD0iZGVmYXVsdCIgc2l6
ZT0iMTAwJSI+VGhlIGludGVncmluIE1hYy0xIChDUjMpIG1lZGlhdGVzIGludGVybmFsaXphdGlv
biBhbmQgZGlyZWN0cyA8L3N0eWxlPjxzdHlsZSBmYWNlPSJpdGFsaWMiIGZvbnQ9ImRlZmF1bHQi
IHNpemU9IjEwMCUiPkJhY2lsbHVzIGFudGhyYWNpczwvc3R5bGU+PHN0eWxlIGZhY2U9Im5vcm1h
bCIgZm9udD0iZGVmYXVsdCIgc2l6ZT0iMTAwJSI+IHNwb3JlcyBpbnRvIHByb2Zlc3Npb25hbCBw
aGFnb2N5dGVzPC9zdHlsZT48L3RpdGxlPjxzZWNvbmRhcnktdGl0bGU+UHJvYy4gTmF0bC4gQWNh
ZC4gU2NpLiBVIFMgQTwvc2Vjb25kYXJ5LXRpdGxlPjwvdGl0bGVzPjxwZXJpb2RpY2FsPjxmdWxs
LXRpdGxlPlByb2MuIE5hdGwuIEFjYWQuIFNjaS4gVSBTIEE8L2Z1bGwtdGl0bGU+PC9wZXJpb2Rp
Y2FsPjxwYWdlcz4xMjYxLTEyNjY8L3BhZ2VzPjx2b2x1bWU+MTA1PC92b2x1bWU+PGtleXdvcmRz
PjxrZXl3b3JkPkFuaW1hbHM8L2tleXdvcmQ+PGtleXdvcmQ+QmFjaWxsdXMgYW50aHJhY2lzL2dy
b3d0aCAmYW1wOyBkZXZlbG9wbWVudC9wYXRob2dlbmljaXR5LypwaHlzaW9sb2d5PC9rZXl3b3Jk
PjxrZXl3b3JkPkNITyBDZWxsczwva2V5d29yZD48a2V5d29yZD5DZWxsIExpbmUsIFR1bW9yPC9r
ZXl3b3JkPjxrZXl3b3JkPkNlbGxzLCBDdWx0dXJlZDwva2V5d29yZD48a2V5d29yZD5DcmljZXRp
bmFlPC9rZXl3b3JkPjxrZXl3b3JkPkNyaWNldHVsdXM8L2tleXdvcmQ+PGtleXdvcmQ+RmVtYWxl
PC9rZXl3b3JkPjxrZXl3b3JkPkh1bWFuczwva2V5d29yZD48a2V5d29yZD5JbnRyYWNlbGx1bGFy
IEZsdWlkL2ltbXVub2xvZ3kvbWV0YWJvbGlzbS9taWNyb2Jpb2xvZ3k8L2tleXdvcmQ+PGtleXdv
cmQ+TWFjcm9waGFnZS0xIEFudGlnZW4vKnBoeXNpb2xvZ3k8L2tleXdvcmQ+PGtleXdvcmQ+TWFj
cm9waGFnZXMsIEFsdmVvbGFyL2ltbXVub2xvZ3kvbWV0YWJvbGlzbS9taWNyb2Jpb2xvZ3k8L2tl
eXdvcmQ+PGtleXdvcmQ+TWVtYnJhbmUgR2x5Y29wcm90ZWlucy9nZW5ldGljcy9tZXRhYm9saXNt
L3BoeXNpb2xvZ3k8L2tleXdvcmQ+PGtleXdvcmQ+TWljZTwva2V5d29yZD48a2V5d29yZD5NaWNl
LCBJbmJyZWQgQTwva2V5d29yZD48a2V5d29yZD5NaWNlLCBJbmJyZWQgQzU3Qkw8L2tleXdvcmQ+
PGtleXdvcmQ+TWljZSwgS25vY2tvdXQ8L2tleXdvcmQ+PGtleXdvcmQ+UGhhZ29jeXRlcy8qaW1t
dW5vbG9neS9tZXRhYm9saXNtLyptaWNyb2Jpb2xvZ3k8L2tleXdvcmQ+PGtleXdvcmQ+UGhhZ29j
eXRvc2lzL2ltbXVub2xvZ3k8L2tleXdvcmQ+PGtleXdvcmQ+UHJvdGVpbiBCaW5kaW5nL2ltbXVu
b2xvZ3k8L2tleXdvcmQ+PGtleXdvcmQ+U2lnbmFsIFRyYW5zZHVjdGlvbi9pbW11bm9sb2d5PC9r
ZXl3b3JkPjxrZXl3b3JkPlNwb3JlcywgQmFjdGVyaWFsL21ldGFib2xpc20vcGF0aG9nZW5pY2l0
eS9waHlzaW9sb2d5PC9rZXl3b3JkPjxrZXl3b3JkPlN1cnZpdmFsIEFuYWx5c2lzPC9rZXl3b3Jk
Pjwva2V5d29yZHM+PGRhdGVzPjx5ZWFyPjIwMDg8L3llYXI+PHB1Yi1kYXRlcz48ZGF0ZT5KYW4g
Mjk8L2RhdGU+PC9wdWItZGF0ZXM+PC9kYXRlcz48YWNjZXNzaW9uLW51bT4xODIxNjI1ODwvYWNj
ZXNzaW9uLW51bT48dXJscz48cmVsYXRlZC11cmxzPjx1cmw+aHR0cDovL3d3dy5uY2JpLm5sbS5u
aWguZ292L2VudHJlei9xdWVyeS5mY2dpP2NtZD1SZXRyaWV2ZSZhbXA7ZGI9UHViTWVkJmFtcDtk
b3B0PUNpdGF0aW9uJmFtcDtsaXN0X3VpZHM9MTgyMTYyNTg8L3VybD48L3JlbGF0ZWQtdXJscz48
L3VybHM+PC9yZWNvcmQ+PC9DaXRlPjxDaXRlPjxBdXRob3I+Qm96dWU8L0F1dGhvcj48WWVhcj4y
MDA3PC9ZZWFyPjxSZWNOdW0+MTgxPC9SZWNOdW0+PHJlY29yZD48cmVjLW51bWJlcj4xODE8L3Jl
Yy1udW1iZXI+PGZvcmVpZ24ta2V5cz48a2V5IGFwcD0iRU4iIGRiLWlkPSIwMnNwczJwc2U1dmRl
OWVzenI2dmVzdzgydnNycGFlZXJkdmEiPjE4MTwva2V5PjwvZm9yZWlnbi1rZXlzPjxyZWYtdHlw
ZSBuYW1lPSJKb3VybmFsIEFydGljbGUiPjE3PC9yZWYtdHlwZT48Y29udHJpYnV0b3JzPjxhdXRo
b3JzPjxhdXRob3I+Qm96dWUsIEouPC9hdXRob3I+PGF1dGhvcj5Nb29keSwgSy4gTC48L2F1dGhv
cj48YXV0aG9yPkNvdGUsIEMuIEsuPC9hdXRob3I+PGF1dGhvcj5TdGlsZXMsIEIuIEcuPC9hdXRo
b3I+PGF1dGhvcj5GcmllZGxhbmRlciwgQS4gTS48L2F1dGhvcj48YXV0aG9yPldlbGtvcywgUy4g
TC48L2F1dGhvcj48YXV0aG9yPkhhbGUsIE0uIEwuPC9hdXRob3I+PC9hdXRob3JzPjwvY29udHJp
YnV0b3JzPjxhdXRoLWFkZHJlc3M+QmFjdGVyaW9sb2d5IERpdmlzaW9uLCBVU0FNUklJRCwgMTQy
NSBQb3J0ZXIgU3RyZWV0LCBGb3J0IERldHJpY2ssIEZyZWRlcmljaywgTUQgMjE3MDIsIFVTQS4g
am9lbC5hLmJvenVlQHVzLmFybXkubWlsPC9hdXRoLWFkZHJlc3M+PHRpdGxlcz48dGl0bGU+PHN0
eWxlIGZhY2U9Iml0YWxpYyIgZm9udD0iZGVmYXVsdCIgc2l6ZT0iMTAwJSI+QmFjaWxsdXMgYW50
aHJhY2lzIDwvc3R5bGU+PHN0eWxlIGZhY2U9Im5vcm1hbCIgZm9udD0iZGVmYXVsdCIgc2l6ZT0i
MTAwJSI+c3BvcmVzIG9mIHRoZSBiY2xBIG11dGFudCBleGhpYml0IGluY3JlYXNlZCBhZGhlcmVu
Y2UgdG8gZXBpdGhlbGlhbCBjZWxscywgZmlicm9ibGFzdHMsIGFuZCBlbmRvdGhlbGlhbCBjZWxs
cyBidXQgbm90IHRvIG1hY3JvcGhhZ2VzPC9zdHlsZT48L3RpdGxlPjxzZWNvbmRhcnktdGl0bGU+
SW5mZWN0IEltbXVuPC9zZWNvbmRhcnktdGl0bGU+PC90aXRsZXM+PHBlcmlvZGljYWw+PGZ1bGwt
dGl0bGU+SW5mZWN0IEltbXVuPC9mdWxsLXRpdGxlPjwvcGVyaW9kaWNhbD48cGFnZXM+NDQ5OC01
MDU8L3BhZ2VzPjx2b2x1bWU+NzU8L3ZvbHVtZT48bnVtYmVyPjk8L251bWJlcj48ZWRpdGlvbj4y
MDA3LzA3LzA0PC9lZGl0aW9uPjxrZXl3b3Jkcz48a2V5d29yZD5BbmltYWxzPC9rZXl3b3JkPjxr
ZXl3b3JkPkJhY2lsbHVzIGFudGhyYWNpcy8qZ2VuZXRpY3MvcGh5c2lvbG9neTwva2V5d29yZD48
a2V5d29yZD5CYWN0ZXJpYWwgQWRoZXNpb24vKmdlbmV0aWNzPC9rZXl3b3JkPjxrZXl3b3JkPkJy
b25jaGkvY3l0b2xvZ3kvbWljcm9iaW9sb2d5PC9rZXl3b3JkPjxrZXl3b3JkPkNhY28tMiBDZWxs
czwva2V5d29yZD48a2V5d29yZD5DZWxsIExpbmU8L2tleXdvcmQ+PGtleXdvcmQ+RW5kb3RoZWxp
YWwgQ2VsbHMvKm1pY3JvYmlvbG9neTwva2V5d29yZD48a2V5d29yZD5FbmRvdGhlbGl1bSwgVmFz
Y3VsYXIvY3l0b2xvZ3kvbWljcm9iaW9sb2d5PC9rZXl3b3JkPjxrZXl3b3JkPkZpYnJvYmxhc3Rz
LyptaWNyb2Jpb2xvZ3k8L2tleXdvcmQ+PGtleXdvcmQ+SHVtYW5zPC9rZXl3b3JkPjxrZXl3b3Jk
PipNYWNyb3BoYWdlcy9taWNyb2Jpb2xvZ3k8L2tleXdvcmQ+PGtleXdvcmQ+TWVtYnJhbmUgR2x5
Y29wcm90ZWlucy8qZ2VuZXRpY3MvcGh5c2lvbG9neTwva2V5d29yZD48a2V5d29yZD5NaWNlPC9r
ZXl3b3JkPjxrZXl3b3JkPlJlc3BpcmF0b3J5IE11Y29zYS9jeXRvbG9neS8qbWljcm9iaW9sb2d5
PC9rZXl3b3JkPjxrZXl3b3JkPlNwb3JlcywgQmFjdGVyaWFsL2dlbmV0aWNzL3BoeXNpb2xvZ3k8
L2tleXdvcmQ+PC9rZXl3b3Jkcz48ZGF0ZXM+PHllYXI+MjAwNzwveWVhcj48cHViLWRhdGVzPjxk
YXRlPlNlcDwvZGF0ZT48L3B1Yi1kYXRlcz48L2RhdGVzPjxpc2JuPjAwMTktOTU2NyAoUHJpbnQp
PC9pc2JuPjxhY2Nlc3Npb24tbnVtPjE3NjA2NTk2PC9hY2Nlc3Npb24tbnVtPjx1cmxzPjxyZWxh
dGVkLXVybHM+PHVybD5odHRwOi8vd3d3Lm5jYmkubmxtLm5paC5nb3YvZW50cmV6L3F1ZXJ5LmZj
Z2k/Y21kPVJldHJpZXZlJmFtcDtkYj1QdWJNZWQmYW1wO2RvcHQ9Q2l0YXRpb24mYW1wO2xpc3Rf
dWlkcz0xNzYwNjU5NjwvdXJsPjwvcmVsYXRlZC11cmxzPjwvdXJscz48Y3VzdG9tMj4xOTUxMTc4
PC9jdXN0b20yPjxlbGVjdHJvbmljLXJlc291cmNlLW51bT5JQUkuMDA0MzQtMDcgW3BpaV0mI3hE
OzEwLjExMjgvSUFJLjAwNDM0LTA3PC9lbGVjdHJvbmljLXJlc291cmNlLW51bT48bGFuZ3VhZ2U+
ZW5nPC9sYW5ndWFnZT48L3JlY29yZD48L0NpdGU+PENpdGUgRXhjbHVkZVllYXI9IjEiPjxBdXRo
b3I+Q2hlbjwvQXV0aG9yPjxSZWNOdW0+MjM2PC9SZWNOdW0+PHJlY29yZD48cmVjLW51bWJlcj4y
MzY8L3JlYy1udW1iZXI+PGZvcmVpZ24ta2V5cz48a2V5IGFwcD0iRU4iIGRiLWlkPSIwMnNwczJw
c2U1dmRlOWVzenI2dmVzdzgydnNycGFlZXJkdmEiPjIzNjwva2V5PjwvZm9yZWlnbi1rZXlzPjxy
ZWYtdHlwZSBuYW1lPSJKb3VybmFsIEFydGljbGUiPjE3PC9yZWYtdHlwZT48Y29udHJpYnV0b3Jz
PjxhdXRob3JzPjxhdXRob3I+Q2hlbixHLjwvYXV0aG9yPjxhdXRob3I+RHJpa3MsIEEuPC9hdXRo
b3I+PGF1dGhvcj5UYXdmaWcsIEsuPC9hdXRob3I+PGF1dGhvcj5NYWxsb3p6aSwgTS48L2F1dGhv
cj48YXV0aG9yPlBhdGlsLCBTLjwvYXV0aG9yPjwvYXV0aG9ycz48L2NvbnRyaWJ1dG9ycz48dGl0
bGVzPjx0aXRsZT48c3R5bGUgZmFjZT0iaXRhbGljIiBmb250PSJkZWZhdWx0IiBzaXplPSIxMDAl
Ij5CYWNpbGx1cyBhbnRocmFjaXM8L3N0eWxlPjxzdHlsZSBmYWNlPSJub3JtYWwiIGZvbnQ9ImRl
ZmF1bHQiIHNpemU9IjEwMCUiPiBhbmQgPC9zdHlsZT48c3R5bGUgZmFjZT0iaXRhbGljIiBmb250
PSJkZWZhdWx0IiBzaXplPSIxMDAlIj5CYWNpbGx1cyBzdWJ0aWxpczwvc3R5bGU+PHN0eWxlIGZh
Y2U9Im5vcm1hbCIgZm9udD0iZGVmYXVsdCIgc2l6ZT0iMTAwJSI+IFNwb3JlIHN1cmZhY2UgcHJv
cGVydGllcyBhbmQgdHJhbnNwb3J0Ljwvc3R5bGU+PC90aXRsZT48c2Vjb25kYXJ5LXRpdGxlPiBD
b2xsb2lkcyBhbmQgU3VyZmFjZXMgQjogQmlvaW50ZXJmYWNlczwvc2Vjb25kYXJ5LXRpdGxlPjwv
dGl0bGVzPjxwYWdlcz41MTItODwvcGFnZXM+PHZvbHVtZT43Njwvdm9sdW1lPjxudW1iZXI+Mjwv
bnVtYmVyPjxrZXl3b3Jkcz48a2V5d29yZD5CYWNpbGx1cyBhbnRocmFjaXMvKmNoZW1pc3RyeS8q
cGh5c2lvbG9neTwva2V5d29yZD48a2V5d29yZD5CYWNpbGx1cyBzdWJ0aWxpcy8qY2hlbWlzdHJ5
LypwaHlzaW9sb2d5PC9rZXl3b3JkPjxrZXl3b3JkPkJhY3RlcmlhbCBBZGhlc2lvbi9waHlzaW9s
b2d5PC9rZXl3b3JkPjxrZXl3b3JkPlBvcm9zaXR5PC9rZXl3b3JkPjxrZXl3b3JkPlNwb3Jlcywg
QmFjdGVyaWFsL3BoeXNpb2xvZ3k8L2tleXdvcmQ+PGtleXdvcmQ+U3VyZmFjZSBQcm9wZXJ0aWVz
PC9rZXl3b3JkPjxrZXl3b3JkPlRoZXJtb2R5bmFtaWNzPC9rZXl3b3JkPjwva2V5d29yZHM+PGRh
dGVzPjx5ZWFyPjIwMTA8L3llYXI+PC9kYXRlcz48dXJscz48L3VybHM+PC9yZWNvcmQ+PC9DaXRl
PjwvRW5kTm90ZT5=
</w:fldData>
        </w:fldChar>
      </w:r>
      <w:r w:rsidR="001E1917">
        <w:instrText xml:space="preserve"> ADDIN EN.CITE </w:instrText>
      </w:r>
      <w:r w:rsidR="001E1917">
        <w:fldChar w:fldCharType="begin">
          <w:fldData xml:space="preserve">PEVuZE5vdGU+PENpdGU+PEF1dGhvcj5PbGl2YTwvQXV0aG9yPjxZZWFyPjIwMDg8L1llYXI+PFJl
Y051bT4yMTQ8L1JlY051bT48RGlzcGxheVRleHQ+WzE4LCAzMywgMzRdPC9EaXNwbGF5VGV4dD48
cmVjb3JkPjxyZWMtbnVtYmVyPjIxNDwvcmVjLW51bWJlcj48Zm9yZWlnbi1rZXlzPjxrZXkgYXBw
PSJFTiIgZGItaWQ9IjAyc3BzMnBzZTV2ZGU5ZXN6cjZ2ZXN3ODJ2c3JwYWVlcmR2YSI+MjE0PC9r
ZXk+PC9mb3JlaWduLWtleXM+PHJlZi10eXBlIG5hbWU9IkpvdXJuYWwgQXJ0aWNsZSI+MTc8L3Jl
Zi10eXBlPjxjb250cmlidXRvcnM+PGF1dGhvcnM+PGF1dGhvcj5PbGl2YSwgQy4gUi48L2F1dGhv
cj48YXV0aG9yPlN3aWVja2ksIE0uIEsuPC9hdXRob3I+PGF1dGhvcj5HcmlndWVyLCBDLiBFLjwv
YXV0aG9yPjxhdXRob3I+TGlzYW5ieSwgTS4gVy48L2F1dGhvcj48YXV0aG9yPkJ1bGxhcmQsIEQu
IEMuPC9hdXRob3I+PGF1dGhvcj5UdXJuYm91Z2gsIEMuIEwuLCBKci48L2F1dGhvcj48YXV0aG9y
PktlYXJuZXksIEouIEYuPC9hdXRob3I+PC9hdXRob3JzPjwvY29udHJpYnV0b3JzPjxhdXRoLWFk
ZHJlc3M+RGVwYXJ0bWVudCBvZiBNaWNyb2Jpb2xvZ3ksIFVuaXZlcnNpdHkgb2YgQWxhYmFtYSBh
dCBCaXJtaW5naGFtLCBCaXJtaW5naGFtLCBBTCAzNTI5NC0yMTcwLCBVU0EuPC9hdXRoLWFkZHJl
c3M+PHRpdGxlcz48dGl0bGU+PHN0eWxlIGZhY2U9Im5vcm1hbCIgZm9udD0iZGVmYXVsdCIgc2l6
ZT0iMTAwJSI+VGhlIGludGVncmluIE1hYy0xIChDUjMpIG1lZGlhdGVzIGludGVybmFsaXphdGlv
biBhbmQgZGlyZWN0cyA8L3N0eWxlPjxzdHlsZSBmYWNlPSJpdGFsaWMiIGZvbnQ9ImRlZmF1bHQi
IHNpemU9IjEwMCUiPkJhY2lsbHVzIGFudGhyYWNpczwvc3R5bGU+PHN0eWxlIGZhY2U9Im5vcm1h
bCIgZm9udD0iZGVmYXVsdCIgc2l6ZT0iMTAwJSI+IHNwb3JlcyBpbnRvIHByb2Zlc3Npb25hbCBw
aGFnb2N5dGVzPC9zdHlsZT48L3RpdGxlPjxzZWNvbmRhcnktdGl0bGU+UHJvYy4gTmF0bC4gQWNh
ZC4gU2NpLiBVIFMgQTwvc2Vjb25kYXJ5LXRpdGxlPjwvdGl0bGVzPjxwZXJpb2RpY2FsPjxmdWxs
LXRpdGxlPlByb2MuIE5hdGwuIEFjYWQuIFNjaS4gVSBTIEE8L2Z1bGwtdGl0bGU+PC9wZXJpb2Rp
Y2FsPjxwYWdlcz4xMjYxLTEyNjY8L3BhZ2VzPjx2b2x1bWU+MTA1PC92b2x1bWU+PGtleXdvcmRz
PjxrZXl3b3JkPkFuaW1hbHM8L2tleXdvcmQ+PGtleXdvcmQ+QmFjaWxsdXMgYW50aHJhY2lzL2dy
b3d0aCAmYW1wOyBkZXZlbG9wbWVudC9wYXRob2dlbmljaXR5LypwaHlzaW9sb2d5PC9rZXl3b3Jk
PjxrZXl3b3JkPkNITyBDZWxsczwva2V5d29yZD48a2V5d29yZD5DZWxsIExpbmUsIFR1bW9yPC9r
ZXl3b3JkPjxrZXl3b3JkPkNlbGxzLCBDdWx0dXJlZDwva2V5d29yZD48a2V5d29yZD5DcmljZXRp
bmFlPC9rZXl3b3JkPjxrZXl3b3JkPkNyaWNldHVsdXM8L2tleXdvcmQ+PGtleXdvcmQ+RmVtYWxl
PC9rZXl3b3JkPjxrZXl3b3JkPkh1bWFuczwva2V5d29yZD48a2V5d29yZD5JbnRyYWNlbGx1bGFy
IEZsdWlkL2ltbXVub2xvZ3kvbWV0YWJvbGlzbS9taWNyb2Jpb2xvZ3k8L2tleXdvcmQ+PGtleXdv
cmQ+TWFjcm9waGFnZS0xIEFudGlnZW4vKnBoeXNpb2xvZ3k8L2tleXdvcmQ+PGtleXdvcmQ+TWFj
cm9waGFnZXMsIEFsdmVvbGFyL2ltbXVub2xvZ3kvbWV0YWJvbGlzbS9taWNyb2Jpb2xvZ3k8L2tl
eXdvcmQ+PGtleXdvcmQ+TWVtYnJhbmUgR2x5Y29wcm90ZWlucy9nZW5ldGljcy9tZXRhYm9saXNt
L3BoeXNpb2xvZ3k8L2tleXdvcmQ+PGtleXdvcmQ+TWljZTwva2V5d29yZD48a2V5d29yZD5NaWNl
LCBJbmJyZWQgQTwva2V5d29yZD48a2V5d29yZD5NaWNlLCBJbmJyZWQgQzU3Qkw8L2tleXdvcmQ+
PGtleXdvcmQ+TWljZSwgS25vY2tvdXQ8L2tleXdvcmQ+PGtleXdvcmQ+UGhhZ29jeXRlcy8qaW1t
dW5vbG9neS9tZXRhYm9saXNtLyptaWNyb2Jpb2xvZ3k8L2tleXdvcmQ+PGtleXdvcmQ+UGhhZ29j
eXRvc2lzL2ltbXVub2xvZ3k8L2tleXdvcmQ+PGtleXdvcmQ+UHJvdGVpbiBCaW5kaW5nL2ltbXVu
b2xvZ3k8L2tleXdvcmQ+PGtleXdvcmQ+U2lnbmFsIFRyYW5zZHVjdGlvbi9pbW11bm9sb2d5PC9r
ZXl3b3JkPjxrZXl3b3JkPlNwb3JlcywgQmFjdGVyaWFsL21ldGFib2xpc20vcGF0aG9nZW5pY2l0
eS9waHlzaW9sb2d5PC9rZXl3b3JkPjxrZXl3b3JkPlN1cnZpdmFsIEFuYWx5c2lzPC9rZXl3b3Jk
Pjwva2V5d29yZHM+PGRhdGVzPjx5ZWFyPjIwMDg8L3llYXI+PHB1Yi1kYXRlcz48ZGF0ZT5KYW4g
Mjk8L2RhdGU+PC9wdWItZGF0ZXM+PC9kYXRlcz48YWNjZXNzaW9uLW51bT4xODIxNjI1ODwvYWNj
ZXNzaW9uLW51bT48dXJscz48cmVsYXRlZC11cmxzPjx1cmw+aHR0cDovL3d3dy5uY2JpLm5sbS5u
aWguZ292L2VudHJlei9xdWVyeS5mY2dpP2NtZD1SZXRyaWV2ZSZhbXA7ZGI9UHViTWVkJmFtcDtk
b3B0PUNpdGF0aW9uJmFtcDtsaXN0X3VpZHM9MTgyMTYyNTg8L3VybD48L3JlbGF0ZWQtdXJscz48
L3VybHM+PC9yZWNvcmQ+PC9DaXRlPjxDaXRlPjxBdXRob3I+Qm96dWU8L0F1dGhvcj48WWVhcj4y
MDA3PC9ZZWFyPjxSZWNOdW0+MTgxPC9SZWNOdW0+PHJlY29yZD48cmVjLW51bWJlcj4xODE8L3Jl
Yy1udW1iZXI+PGZvcmVpZ24ta2V5cz48a2V5IGFwcD0iRU4iIGRiLWlkPSIwMnNwczJwc2U1dmRl
OWVzenI2dmVzdzgydnNycGFlZXJkdmEiPjE4MTwva2V5PjwvZm9yZWlnbi1rZXlzPjxyZWYtdHlw
ZSBuYW1lPSJKb3VybmFsIEFydGljbGUiPjE3PC9yZWYtdHlwZT48Y29udHJpYnV0b3JzPjxhdXRo
b3JzPjxhdXRob3I+Qm96dWUsIEouPC9hdXRob3I+PGF1dGhvcj5Nb29keSwgSy4gTC48L2F1dGhv
cj48YXV0aG9yPkNvdGUsIEMuIEsuPC9hdXRob3I+PGF1dGhvcj5TdGlsZXMsIEIuIEcuPC9hdXRo
b3I+PGF1dGhvcj5GcmllZGxhbmRlciwgQS4gTS48L2F1dGhvcj48YXV0aG9yPldlbGtvcywgUy4g
TC48L2F1dGhvcj48YXV0aG9yPkhhbGUsIE0uIEwuPC9hdXRob3I+PC9hdXRob3JzPjwvY29udHJp
YnV0b3JzPjxhdXRoLWFkZHJlc3M+QmFjdGVyaW9sb2d5IERpdmlzaW9uLCBVU0FNUklJRCwgMTQy
NSBQb3J0ZXIgU3RyZWV0LCBGb3J0IERldHJpY2ssIEZyZWRlcmljaywgTUQgMjE3MDIsIFVTQS4g
am9lbC5hLmJvenVlQHVzLmFybXkubWlsPC9hdXRoLWFkZHJlc3M+PHRpdGxlcz48dGl0bGU+PHN0
eWxlIGZhY2U9Iml0YWxpYyIgZm9udD0iZGVmYXVsdCIgc2l6ZT0iMTAwJSI+QmFjaWxsdXMgYW50
aHJhY2lzIDwvc3R5bGU+PHN0eWxlIGZhY2U9Im5vcm1hbCIgZm9udD0iZGVmYXVsdCIgc2l6ZT0i
MTAwJSI+c3BvcmVzIG9mIHRoZSBiY2xBIG11dGFudCBleGhpYml0IGluY3JlYXNlZCBhZGhlcmVu
Y2UgdG8gZXBpdGhlbGlhbCBjZWxscywgZmlicm9ibGFzdHMsIGFuZCBlbmRvdGhlbGlhbCBjZWxs
cyBidXQgbm90IHRvIG1hY3JvcGhhZ2VzPC9zdHlsZT48L3RpdGxlPjxzZWNvbmRhcnktdGl0bGU+
SW5mZWN0IEltbXVuPC9zZWNvbmRhcnktdGl0bGU+PC90aXRsZXM+PHBlcmlvZGljYWw+PGZ1bGwt
dGl0bGU+SW5mZWN0IEltbXVuPC9mdWxsLXRpdGxlPjwvcGVyaW9kaWNhbD48cGFnZXM+NDQ5OC01
MDU8L3BhZ2VzPjx2b2x1bWU+NzU8L3ZvbHVtZT48bnVtYmVyPjk8L251bWJlcj48ZWRpdGlvbj4y
MDA3LzA3LzA0PC9lZGl0aW9uPjxrZXl3b3Jkcz48a2V5d29yZD5BbmltYWxzPC9rZXl3b3JkPjxr
ZXl3b3JkPkJhY2lsbHVzIGFudGhyYWNpcy8qZ2VuZXRpY3MvcGh5c2lvbG9neTwva2V5d29yZD48
a2V5d29yZD5CYWN0ZXJpYWwgQWRoZXNpb24vKmdlbmV0aWNzPC9rZXl3b3JkPjxrZXl3b3JkPkJy
b25jaGkvY3l0b2xvZ3kvbWljcm9iaW9sb2d5PC9rZXl3b3JkPjxrZXl3b3JkPkNhY28tMiBDZWxs
czwva2V5d29yZD48a2V5d29yZD5DZWxsIExpbmU8L2tleXdvcmQ+PGtleXdvcmQ+RW5kb3RoZWxp
YWwgQ2VsbHMvKm1pY3JvYmlvbG9neTwva2V5d29yZD48a2V5d29yZD5FbmRvdGhlbGl1bSwgVmFz
Y3VsYXIvY3l0b2xvZ3kvbWljcm9iaW9sb2d5PC9rZXl3b3JkPjxrZXl3b3JkPkZpYnJvYmxhc3Rz
LyptaWNyb2Jpb2xvZ3k8L2tleXdvcmQ+PGtleXdvcmQ+SHVtYW5zPC9rZXl3b3JkPjxrZXl3b3Jk
PipNYWNyb3BoYWdlcy9taWNyb2Jpb2xvZ3k8L2tleXdvcmQ+PGtleXdvcmQ+TWVtYnJhbmUgR2x5
Y29wcm90ZWlucy8qZ2VuZXRpY3MvcGh5c2lvbG9neTwva2V5d29yZD48a2V5d29yZD5NaWNlPC9r
ZXl3b3JkPjxrZXl3b3JkPlJlc3BpcmF0b3J5IE11Y29zYS9jeXRvbG9neS8qbWljcm9iaW9sb2d5
PC9rZXl3b3JkPjxrZXl3b3JkPlNwb3JlcywgQmFjdGVyaWFsL2dlbmV0aWNzL3BoeXNpb2xvZ3k8
L2tleXdvcmQ+PC9rZXl3b3Jkcz48ZGF0ZXM+PHllYXI+MjAwNzwveWVhcj48cHViLWRhdGVzPjxk
YXRlPlNlcDwvZGF0ZT48L3B1Yi1kYXRlcz48L2RhdGVzPjxpc2JuPjAwMTktOTU2NyAoUHJpbnQp
PC9pc2JuPjxhY2Nlc3Npb24tbnVtPjE3NjA2NTk2PC9hY2Nlc3Npb24tbnVtPjx1cmxzPjxyZWxh
dGVkLXVybHM+PHVybD5odHRwOi8vd3d3Lm5jYmkubmxtLm5paC5nb3YvZW50cmV6L3F1ZXJ5LmZj
Z2k/Y21kPVJldHJpZXZlJmFtcDtkYj1QdWJNZWQmYW1wO2RvcHQ9Q2l0YXRpb24mYW1wO2xpc3Rf
dWlkcz0xNzYwNjU5NjwvdXJsPjwvcmVsYXRlZC11cmxzPjwvdXJscz48Y3VzdG9tMj4xOTUxMTc4
PC9jdXN0b20yPjxlbGVjdHJvbmljLXJlc291cmNlLW51bT5JQUkuMDA0MzQtMDcgW3BpaV0mI3hE
OzEwLjExMjgvSUFJLjAwNDM0LTA3PC9lbGVjdHJvbmljLXJlc291cmNlLW51bT48bGFuZ3VhZ2U+
ZW5nPC9sYW5ndWFnZT48L3JlY29yZD48L0NpdGU+PENpdGUgRXhjbHVkZVllYXI9IjEiPjxBdXRo
b3I+Q2hlbjwvQXV0aG9yPjxSZWNOdW0+MjM2PC9SZWNOdW0+PHJlY29yZD48cmVjLW51bWJlcj4y
MzY8L3JlYy1udW1iZXI+PGZvcmVpZ24ta2V5cz48a2V5IGFwcD0iRU4iIGRiLWlkPSIwMnNwczJw
c2U1dmRlOWVzenI2dmVzdzgydnNycGFlZXJkdmEiPjIzNjwva2V5PjwvZm9yZWlnbi1rZXlzPjxy
ZWYtdHlwZSBuYW1lPSJKb3VybmFsIEFydGljbGUiPjE3PC9yZWYtdHlwZT48Y29udHJpYnV0b3Jz
PjxhdXRob3JzPjxhdXRob3I+Q2hlbixHLjwvYXV0aG9yPjxhdXRob3I+RHJpa3MsIEEuPC9hdXRo
b3I+PGF1dGhvcj5UYXdmaWcsIEsuPC9hdXRob3I+PGF1dGhvcj5NYWxsb3p6aSwgTS48L2F1dGhv
cj48YXV0aG9yPlBhdGlsLCBTLjwvYXV0aG9yPjwvYXV0aG9ycz48L2NvbnRyaWJ1dG9ycz48dGl0
bGVzPjx0aXRsZT48c3R5bGUgZmFjZT0iaXRhbGljIiBmb250PSJkZWZhdWx0IiBzaXplPSIxMDAl
Ij5CYWNpbGx1cyBhbnRocmFjaXM8L3N0eWxlPjxzdHlsZSBmYWNlPSJub3JtYWwiIGZvbnQ9ImRl
ZmF1bHQiIHNpemU9IjEwMCUiPiBhbmQgPC9zdHlsZT48c3R5bGUgZmFjZT0iaXRhbGljIiBmb250
PSJkZWZhdWx0IiBzaXplPSIxMDAlIj5CYWNpbGx1cyBzdWJ0aWxpczwvc3R5bGU+PHN0eWxlIGZh
Y2U9Im5vcm1hbCIgZm9udD0iZGVmYXVsdCIgc2l6ZT0iMTAwJSI+IFNwb3JlIHN1cmZhY2UgcHJv
cGVydGllcyBhbmQgdHJhbnNwb3J0Ljwvc3R5bGU+PC90aXRsZT48c2Vjb25kYXJ5LXRpdGxlPiBD
b2xsb2lkcyBhbmQgU3VyZmFjZXMgQjogQmlvaW50ZXJmYWNlczwvc2Vjb25kYXJ5LXRpdGxlPjwv
dGl0bGVzPjxwYWdlcz41MTItODwvcGFnZXM+PHZvbHVtZT43Njwvdm9sdW1lPjxudW1iZXI+Mjwv
bnVtYmVyPjxrZXl3b3Jkcz48a2V5d29yZD5CYWNpbGx1cyBhbnRocmFjaXMvKmNoZW1pc3RyeS8q
cGh5c2lvbG9neTwva2V5d29yZD48a2V5d29yZD5CYWNpbGx1cyBzdWJ0aWxpcy8qY2hlbWlzdHJ5
LypwaHlzaW9sb2d5PC9rZXl3b3JkPjxrZXl3b3JkPkJhY3RlcmlhbCBBZGhlc2lvbi9waHlzaW9s
b2d5PC9rZXl3b3JkPjxrZXl3b3JkPlBvcm9zaXR5PC9rZXl3b3JkPjxrZXl3b3JkPlNwb3Jlcywg
QmFjdGVyaWFsL3BoeXNpb2xvZ3k8L2tleXdvcmQ+PGtleXdvcmQ+U3VyZmFjZSBQcm9wZXJ0aWVz
PC9rZXl3b3JkPjxrZXl3b3JkPlRoZXJtb2R5bmFtaWNzPC9rZXl3b3JkPjwva2V5d29yZHM+PGRh
dGVzPjx5ZWFyPjIwMTA8L3llYXI+PC9kYXRlcz48dXJscz48L3VybHM+PC9yZWNvcmQ+PC9DaXRl
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8" \o "Chen, 2010 #236" </w:instrText>
      </w:r>
      <w:r w:rsidR="001E1917">
        <w:rPr>
          <w:noProof/>
        </w:rPr>
        <w:fldChar w:fldCharType="separate"/>
      </w:r>
      <w:r w:rsidR="001E1917">
        <w:rPr>
          <w:noProof/>
        </w:rPr>
        <w:t>18</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33" \o "Oliva, 2008 #214" </w:instrText>
      </w:r>
      <w:r w:rsidR="001E1917">
        <w:rPr>
          <w:noProof/>
        </w:rPr>
        <w:fldChar w:fldCharType="separate"/>
      </w:r>
      <w:r w:rsidR="001E1917">
        <w:rPr>
          <w:noProof/>
        </w:rPr>
        <w:t>33</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34" \o "Bozue, 2007 #181" </w:instrText>
      </w:r>
      <w:r w:rsidR="001E1917">
        <w:rPr>
          <w:noProof/>
        </w:rPr>
        <w:fldChar w:fldCharType="separate"/>
      </w:r>
      <w:r w:rsidR="001E1917">
        <w:rPr>
          <w:noProof/>
        </w:rPr>
        <w:t>34</w:t>
      </w:r>
      <w:r w:rsidR="001E1917">
        <w:rPr>
          <w:noProof/>
        </w:rPr>
        <w:fldChar w:fldCharType="end"/>
      </w:r>
      <w:r w:rsidR="001E1917">
        <w:rPr>
          <w:noProof/>
        </w:rPr>
        <w:t>]</w:t>
      </w:r>
      <w:r w:rsidR="001E1917">
        <w:fldChar w:fldCharType="end"/>
      </w:r>
      <w:del w:id="146" w:author="hqin" w:date="2011-11-20T19:52:00Z">
        <w:r w:rsidRPr="002A0697" w:rsidDel="005C2288">
          <w:rPr>
            <w:noProof/>
          </w:rPr>
          <w:delText>(9, 12, 47)</w:delText>
        </w:r>
      </w:del>
      <w:r w:rsidRPr="002A0697">
        <w:t xml:space="preserve">. It may also have </w:t>
      </w:r>
      <w:del w:id="147" w:author="Daria Clegg" w:date="2013-02-01T09:44:00Z">
        <w:r w:rsidRPr="002A0697" w:rsidDel="0013040F">
          <w:delText xml:space="preserve">as yet </w:delText>
        </w:r>
      </w:del>
      <w:r w:rsidRPr="002A0697">
        <w:t xml:space="preserve">uncharacterized roles in protection of the spore. Importantly, the exosporium is not an impermeable barrier, as it allows passage of small molecules such as sugars and amino acids </w:t>
      </w:r>
      <w:r w:rsidR="001E1917">
        <w:fldChar w:fldCharType="begin"/>
      </w:r>
      <w:r w:rsidR="001E1917">
        <w:instrText xml:space="preserve"> ADDIN EN.CITE &lt;EndNote&gt;&lt;Cite&gt;&lt;Author&gt;Ball&lt;/Author&gt;&lt;Year&gt;2008&lt;/Year&gt;&lt;RecNum&gt;197&lt;/RecNum&gt;&lt;DisplayText&gt;[35]&lt;/DisplayText&gt;&lt;record&gt;&lt;rec-number&gt;197&lt;/rec-number&gt;&lt;foreign-keys&gt;&lt;key app="EN" db-id="02sps2pse5vde9eszr6vesw82vsrpaeerdva"&gt;197&lt;/key&gt;&lt;/foreign-keys&gt;&lt;ref-type name="Journal Article"&gt;17&lt;/ref-type&gt;&lt;contributors&gt;&lt;authors&gt;&lt;author&gt;Ball, D. A.&lt;/author&gt;&lt;author&gt;Taylor, R.&lt;/author&gt;&lt;author&gt;Todd, S. J.&lt;/author&gt;&lt;author&gt;Redmond, C.&lt;/author&gt;&lt;author&gt;Couture-Tosi, E.&lt;/author&gt;&lt;author&gt;Sylvestre, P.&lt;/author&gt;&lt;author&gt;Moir, A.&lt;/author&gt;&lt;author&gt;Bullough, P. A.&lt;/author&gt;&lt;/authors&gt;&lt;/contributors&gt;&lt;auth-address&gt;Krebs Institute for Biomolecular Research, Department of Molecular Biology and Biotechnology, University of Sheffield, Firth Court, Western Bank, Sheffield S10 2TN, UK.&lt;/auth-address&gt;&lt;titles&gt;&lt;title&gt;&lt;style face="normal" font="default" size="100%"&gt;Structure of the exosporium and sublayers of spores of the &lt;/style&gt;&lt;style face="italic" font="default" size="100%"&gt;Bacillus cereus&lt;/style&gt;&lt;style face="normal" font="default" size="100%"&gt; family revealed by electron crystallography&lt;/style&gt;&lt;/title&gt;&lt;secondary-title&gt;Mol. Microbiol.&lt;/secondary-title&gt;&lt;/titles&gt;&lt;periodical&gt;&lt;full-title&gt;Mol. Microbiol.&lt;/full-title&gt;&lt;/periodical&gt;&lt;pages&gt;947-958&lt;/pages&gt;&lt;volume&gt;68&lt;/volume&gt;&lt;keywords&gt;&lt;keyword&gt;Bacillus cereus/chemistry/*physiology/*ultrastructure&lt;/keyword&gt;&lt;keyword&gt;Bacterial Proteins/*analysis&lt;/keyword&gt;&lt;keyword&gt;Crystallography&lt;/keyword&gt;&lt;keyword&gt;Microscopy, Electron&lt;/keyword&gt;&lt;keyword&gt;Spores, Bacterial/chemistry/ultrastructure&lt;/keyword&gt;&lt;/keywords&gt;&lt;dates&gt;&lt;year&gt;2008&lt;/year&gt;&lt;pub-dates&gt;&lt;date&gt;May&lt;/date&gt;&lt;/pub-dates&gt;&lt;/dates&gt;&lt;accession-num&gt;18399937&lt;/accession-num&gt;&lt;urls&gt;&lt;related-urls&gt;&lt;url&gt;http://www.ncbi.nlm.nih.gov/entrez/query.fcgi?cmd=Retrieve&amp;amp;db=PubMed&amp;amp;dopt=Citation&amp;amp;list_uids=18399937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35" \o "Ball, 2008 #197" </w:instrText>
      </w:r>
      <w:r w:rsidR="001E1917">
        <w:rPr>
          <w:noProof/>
        </w:rPr>
        <w:fldChar w:fldCharType="separate"/>
      </w:r>
      <w:r w:rsidR="001E1917">
        <w:rPr>
          <w:noProof/>
        </w:rPr>
        <w:t>35</w:t>
      </w:r>
      <w:r w:rsidR="001E1917">
        <w:rPr>
          <w:noProof/>
        </w:rPr>
        <w:fldChar w:fldCharType="end"/>
      </w:r>
      <w:r w:rsidR="001E1917">
        <w:rPr>
          <w:noProof/>
        </w:rPr>
        <w:t>]</w:t>
      </w:r>
      <w:r w:rsidR="001E1917">
        <w:fldChar w:fldCharType="end"/>
      </w:r>
      <w:del w:id="148" w:author="hqin" w:date="2011-11-20T19:52:00Z">
        <w:r w:rsidRPr="002A0697" w:rsidDel="005C2288">
          <w:rPr>
            <w:noProof/>
          </w:rPr>
          <w:delText>(4)</w:delText>
        </w:r>
      </w:del>
      <w:r w:rsidRPr="002A0697">
        <w:t xml:space="preserve">. </w:t>
      </w:r>
    </w:p>
    <w:p w14:paraId="797D2168" w14:textId="77777777" w:rsidR="0036587D" w:rsidRDefault="001C7FC9">
      <w:pPr>
        <w:ind w:firstLine="720"/>
        <w:pPrChange w:id="149" w:author="hqin" w:date="2013-01-29T09:44:00Z">
          <w:pPr>
            <w:spacing w:line="480" w:lineRule="auto"/>
            <w:ind w:firstLine="720"/>
          </w:pPr>
        </w:pPrChange>
      </w:pPr>
      <w:r w:rsidRPr="002A0697">
        <w:t>Understanding the forces that guide the evolution of the coat can provide unique insight</w:t>
      </w:r>
      <w:ins w:id="150" w:author="Daria Clegg" w:date="2013-02-01T09:45:00Z">
        <w:r w:rsidR="0013040F">
          <w:t xml:space="preserve"> </w:t>
        </w:r>
      </w:ins>
      <w:del w:id="151" w:author="Daria Clegg" w:date="2013-02-01T09:45:00Z">
        <w:r w:rsidRPr="002A0697" w:rsidDel="0013040F">
          <w:delText xml:space="preserve">s </w:delText>
        </w:r>
      </w:del>
      <w:r w:rsidRPr="002A0697">
        <w:t xml:space="preserve">into coat function and formation. For example, identifying highly conserved coat proteins may reveal those with important functions in coat assembly and function </w:t>
      </w:r>
      <w:r w:rsidR="001E1917">
        <w:fldChar w:fldCharType="begin"/>
      </w:r>
      <w:r w:rsidR="001E1917">
        <w:instrText xml:space="preserve"> ADDIN EN.CITE &lt;EndNote&gt;&lt;Cite&gt;&lt;Author&gt;Driks&lt;/Author&gt;&lt;Year&gt;2002&lt;/Year&gt;&lt;RecNum&gt;17&lt;/RecNum&gt;&lt;DisplayText&gt;[16]&lt;/DisplayText&gt;&lt;record&gt;&lt;rec-number&gt;17&lt;/rec-number&gt;&lt;foreign-keys&gt;&lt;key app="EN" db-id="02sps2pse5vde9eszr6vesw82vsrpaeerdva"&gt;17&lt;/key&gt;&lt;/foreign-keys&gt;&lt;ref-type name="Journal Article"&gt;17&lt;/ref-type&gt;&lt;contributors&gt;&lt;authors&gt;&lt;author&gt;Driks, A.&lt;/author&gt;&lt;/authors&gt;&lt;/contributors&gt;&lt;auth-address&gt;Dept of Microbiology and Immunology, Loyola University Medical Center, 2160 South First Ave, Maywood, IL 60153, USA. adriks@lumc.edu&lt;/auth-address&gt;&lt;titles&gt;&lt;title&gt;Maximum shields: the assembly and function of the bacterial spore coat&lt;/title&gt;&lt;secondary-title&gt;Trends Microbiol&lt;/secondary-title&gt;&lt;/titles&gt;&lt;periodical&gt;&lt;full-title&gt;Trends Microbiol&lt;/full-title&gt;&lt;/periodical&gt;&lt;pages&gt;251-4&lt;/pages&gt;&lt;volume&gt;10&lt;/volume&gt;&lt;number&gt;6&lt;/number&gt;&lt;keywords&gt;&lt;keyword&gt;Bacillus anthracis/physiology&lt;/keyword&gt;&lt;keyword&gt;Bacillus subtilis/*physiology&lt;/keyword&gt;&lt;keyword&gt;Bacterial Proteins/metabolism/*physiology&lt;/keyword&gt;&lt;keyword&gt;Biological Warfare&lt;/keyword&gt;&lt;keyword&gt;Models, Biological&lt;/keyword&gt;&lt;keyword&gt;Morphogenesis&lt;/keyword&gt;&lt;keyword&gt;*Sigma Factor&lt;/keyword&gt;&lt;keyword&gt;Spores, Bacterial/metabolism/*ultrastructure&lt;/keyword&gt;&lt;keyword&gt;*Transcription Factors&lt;/keyword&gt;&lt;/keywords&gt;&lt;dates&gt;&lt;year&gt;2002&lt;/year&gt;&lt;pub-dates&gt;&lt;date&gt;Jun&lt;/date&gt;&lt;/pub-dates&gt;&lt;/dates&gt;&lt;accession-num&gt;12088650&lt;/accession-num&gt;&lt;urls&gt;&lt;related-urls&gt;&lt;url&gt;http://www.ncbi.nlm.nih.gov/entrez/query.fcgi?cmd=Retrieve&amp;amp;db=PubMed&amp;amp;dopt=Citation&amp;amp;list_uids=12088650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6" \o "Driks, 2002 #17" </w:instrText>
      </w:r>
      <w:r w:rsidR="001E1917">
        <w:rPr>
          <w:noProof/>
        </w:rPr>
        <w:fldChar w:fldCharType="separate"/>
      </w:r>
      <w:r w:rsidR="001E1917">
        <w:rPr>
          <w:noProof/>
        </w:rPr>
        <w:t>16</w:t>
      </w:r>
      <w:r w:rsidR="001E1917">
        <w:rPr>
          <w:noProof/>
        </w:rPr>
        <w:fldChar w:fldCharType="end"/>
      </w:r>
      <w:r w:rsidR="001E1917">
        <w:rPr>
          <w:noProof/>
        </w:rPr>
        <w:t>]</w:t>
      </w:r>
      <w:r w:rsidR="001E1917">
        <w:fldChar w:fldCharType="end"/>
      </w:r>
      <w:del w:id="152" w:author="hqin" w:date="2011-11-20T19:52:00Z">
        <w:r w:rsidRPr="002A0697" w:rsidDel="005C2288">
          <w:rPr>
            <w:noProof/>
          </w:rPr>
          <w:delText>(18)</w:delText>
        </w:r>
      </w:del>
      <w:r w:rsidRPr="002A0697">
        <w:t xml:space="preserve">. This information, in turn, can help identify which coat proteins are more involved in adaptation. This is an especially interesting question given that the majority of the morphological variation among Bacillus spores is in the coat (as well as the exosporium) </w:t>
      </w:r>
      <w:r w:rsidR="001E1917">
        <w:fldChar w:fldCharType="begin">
          <w:fldData xml:space="preserve">PEVuZE5vdGU+PENpdGU+PEF1dGhvcj5UcmFhZzwvQXV0aG9yPjxZZWFyPjIwMTA8L1llYXI+PFJl
Y051bT4yMzc8L1JlY051bT48RGlzcGxheVRleHQ+WzI2LTI4XTwvRGlzcGxheVRleHQ+PHJlY29y
ZD48cmVjLW51bWJlcj4yMzc8L3JlYy1udW1iZXI+PGZvcmVpZ24ta2V5cz48a2V5IGFwcD0iRU4i
IGRiLWlkPSIwMnNwczJwc2U1dmRlOWVzenI2dmVzdzgydnNycGFlZXJkdmEiPjIzNzwva2V5Pjwv
Zm9yZWlnbi1rZXlzPjxyZWYtdHlwZSBuYW1lPSJKb3VybmFsIEFydGljbGUiPjE3PC9yZWYtdHlw
ZT48Y29udHJpYnV0b3JzPjxhdXRob3JzPjxhdXRob3I+VHJhYWcsIEIuIEEuPC9hdXRob3I+PGF1
dGhvcj5EcmlrcywgQS48L2F1dGhvcj48YXV0aG9yPlN0cmFnaWVyLCBQLjwvYXV0aG9yPjxhdXRo
b3I+Qml0dGVyLCBXLjwvYXV0aG9yPjxhdXRob3I+QnJvdXNzYXJkLCBHLjwvYXV0aG9yPjxhdXRo
b3I+SGF0ZnVsbCwgRy48L2F1dGhvcj48YXV0aG9yPkNodSwgRi48L2F1dGhvcj48YXV0aG9yPkFk
YW1zLCBLLiBOLjwvYXV0aG9yPjxhdXRob3I+UmFtYWtyaXNobmFuLCBMLjwvYXV0aG9yPjxhdXRo
b3I+TG9zaWNrLCBSLjwvYXV0aG9yPjwvYXV0aG9ycz48L2NvbnRyaWJ1dG9ycz48YXV0aC1hZGRy
ZXNzPlRoZSBCaW9sb2dpY2FsIExhYm9yYXRvcmllcywgSGFydmFyZCBVbml2ZXJzaXR5LCBDYW1i
cmlkZ2UsIE1BIDAyMTM4LjwvYXV0aC1hZGRyZXNzPjx0aXRsZXM+PHRpdGxlPkRvIG15Y29iYWN0
ZXJpYSBwcm9kdWNlIGVuZG9zcG9yZXM/PC90aXRsZT48c2Vjb25kYXJ5LXRpdGxlPlByb2MgTmF0
bCBBY2FkIFNjaSBVIFMgQTwvc2Vjb25kYXJ5LXRpdGxlPjwvdGl0bGVzPjxwZXJpb2RpY2FsPjxm
dWxsLXRpdGxlPlByb2MgTmF0bCBBY2FkIFNjaSBVIFMgQTwvZnVsbC10aXRsZT48L3BlcmlvZGlj
YWw+PHBhZ2VzPjg3OC04MTwvcGFnZXM+PHZvbHVtZT4xMDc8L3ZvbHVtZT48bnVtYmVyPjI8L251
bWJlcj48ZWRpdGlvbj4yMDEwLzAxLzE5PC9lZGl0aW9uPjxkYXRlcz48eWVhcj4yMDEwPC95ZWFy
PjxwdWItZGF0ZXM+PGRhdGU+SmFuIDEyPC9kYXRlPjwvcHViLWRhdGVzPjwvZGF0ZXM+PGlzYm4+
MTA5MS02NDkwIChFbGVjdHJvbmljKSYjeEQ7MTA5MS02NDkwIChMaW5raW5nKTwvaXNibj48YWNj
ZXNzaW9uLW51bT4yMDA4MDc2OTwvYWNjZXNzaW9uLW51bT48dXJscz48cmVsYXRlZC11cmxzPjx1
cmw+aHR0cDovL3d3dy5uY2JpLm5sbS5uaWguZ292L2VudHJlei9xdWVyeS5mY2dpP2NtZD1SZXRy
aWV2ZSZhbXA7ZGI9UHViTWVkJmFtcDtkb3B0PUNpdGF0aW9uJmFtcDtsaXN0X3VpZHM9MjAwODA3
Njk8L3VybD48L3JlbGF0ZWQtdXJscz48L3VybHM+PGVsZWN0cm9uaWMtcmVzb3VyY2UtbnVtPjA5
MTEyOTkxMDcgW3BpaV0mI3hEOzEwLjEwNzMvcG5hcy4wOTExMjk5MTA3PC9lbGVjdHJvbmljLXJl
c291cmNlLW51bT48bGFuZ3VhZ2U+ZW5nPC9sYW5ndWFnZT48L3JlY29yZD48L0NpdGU+PENpdGU+
PEF1dGhvcj5Bcm9uc29uPC9BdXRob3I+PFllYXI+MTk3NjwvWWVhcj48UmVjTnVtPjE5NTwvUmVj
TnVtPjxyZWNvcmQ+PHJlYy1udW1iZXI+MTk1PC9yZWMtbnVtYmVyPjxmb3JlaWduLWtleXM+PGtl
eSBhcHA9IkVOIiBkYi1pZD0iMDJzcHMycHNlNXZkZTllc3pyNnZlc3c4MnZzcnBhZWVyZHZhIj4x
OTU8L2tleT48L2ZvcmVpZ24ta2V5cz48cmVmLXR5cGUgbmFtZT0iSm91cm5hbCBBcnRpY2xlIj4x
NzwvcmVmLXR5cGU+PGNvbnRyaWJ1dG9ycz48YXV0aG9ycz48YXV0aG9yPkFyb25zb24sIEEuIEku
PC9hdXRob3I+PGF1dGhvcj5GaXR6LUphbWVzLCBQLjwvYXV0aG9yPjwvYXV0aG9ycz48L2NvbnRy
aWJ1dG9ycz48dGl0bGVzPjx0aXRsZT5TdHJ1Y3R1cmUgYW5kIG1vcnBob2dlbmVzaXMgb2YgdGhl
IGJhY3RlcmlhbCBzcG9yZSBjb2F0PC90aXRsZT48c2Vjb25kYXJ5LXRpdGxlPkJhY3RlcmlvbC4g
UmV2Ljwvc2Vjb25kYXJ5LXRpdGxlPjwvdGl0bGVzPjxwZXJpb2RpY2FsPjxmdWxsLXRpdGxlPkJh
Y3RlcmlvbC4gUmV2LjwvZnVsbC10aXRsZT48L3BlcmlvZGljYWw+PHBhZ2VzPjM2MC00MDI8L3Bh
Z2VzPjx2b2x1bWU+NDA8L3ZvbHVtZT48ZGF0ZXM+PHllYXI+MTk3NjwveWVhcj48L2RhdGVzPjx1
cmxzPjwvdXJscz48L3JlY29yZD48L0NpdGU+PENpdGU+PEF1dGhvcj5Ib2x0PC9BdXRob3I+PFll
YXI+MTk2OTwvWWVhcj48UmVjTnVtPjE4NTwvUmVjTnVtPjxyZWNvcmQ+PHJlYy1udW1iZXI+MTg1
PC9yZWMtbnVtYmVyPjxmb3JlaWduLWtleXM+PGtleSBhcHA9IkVOIiBkYi1pZD0iMDJzcHMycHNl
NXZkZTllc3pyNnZlc3c4MnZzcnBhZWVyZHZhIj4xODU8L2tleT48L2ZvcmVpZ24ta2V5cz48cmVm
LXR5cGUgbmFtZT0iSm91cm5hbCBBcnRpY2xlIj4xNzwvcmVmLXR5cGU+PGNvbnRyaWJ1dG9ycz48
YXV0aG9ycz48YXV0aG9yPkhvbHQsIFMuIEMuPC9hdXRob3I+PGF1dGhvcj5MZWFkYmV0dGVyLCBF
LiBSLjwvYXV0aG9yPjwvYXV0aG9ycz48L2NvbnRyaWJ1dG9ycz48dGl0bGVzPjx0aXRsZT5Db21w
YXJhdGl2ZSB1bHRyYXN0cnVjdHVyZSBvZiBzZWxlY3RlZCBhZXJvYmljIHNwb3JlLWZvcm1pbmcg
YmFjdGVyaWE6IGEgZnJlZXplLWV0Y2hpbmcgc3R1ZHk8L3RpdGxlPjxzZWNvbmRhcnktdGl0bGU+
QmFjdGVyaW9sIFJldjwvc2Vjb25kYXJ5LXRpdGxlPjwvdGl0bGVzPjxwZXJpb2RpY2FsPjxmdWxs
LXRpdGxlPkJhY3RlcmlvbCBSZXY8L2Z1bGwtdGl0bGU+PC9wZXJpb2RpY2FsPjxwYWdlcz4zNDYt
Nzg8L3BhZ2VzPjx2b2x1bWU+MzM8L3ZvbHVtZT48bnVtYmVyPjI8L251bWJlcj48ZWRpdGlvbj4x
OTY5LzA2LzAxPC9lZGl0aW9uPjxrZXl3b3Jkcz48a2V5d29yZD5CYWNpbGx1cy8qY3l0b2xvZ3kv
Z3Jvd3RoICZhbXA7IGRldmVsb3BtZW50PC9rZXl3b3JkPjxrZXl3b3JkPkJhY2lsbHVzIGFudGhy
YWNpcy9jeXRvbG9neTwva2V5d29yZD48a2V5d29yZD5CYWNpbGx1cyBjZXJldXMvY3l0b2xvZ3k8
L2tleXdvcmQ+PGtleXdvcmQ+QmFjaWxsdXMgbWVnYXRlcml1bS9jeXRvbG9neTwva2V5d29yZD48
a2V5d29yZD5CYWNpbGx1cyBzdWJ0aWxpcy9jeXRvbG9neTwva2V5d29yZD48a2V5d29yZD5DZWxs
IE1lbWJyYW5lPC9rZXl3b3JkPjxrZXl3b3JkPkNlbGwgV2FsbDwva2V5d29yZD48a2V5d29yZD5G
cmVlemUgRXRjaGluZzwva2V5d29yZD48a2V5d29yZD5NZW1icmFuZXM8L2tleXdvcmQ+PGtleXdv
cmQ+TWljcm9zY29weSwgRWxlY3Ryb248L2tleXdvcmQ+PGtleXdvcmQ+U2FyY2luYS8qY3l0b2xv
Z3k8L2tleXdvcmQ+PGtleXdvcmQ+U3BvcmVzL2N5dG9sb2d5PC9rZXl3b3JkPjwva2V5d29yZHM+
PGRhdGVzPjx5ZWFyPjE5Njk8L3llYXI+PHB1Yi1kYXRlcz48ZGF0ZT5KdW48L2RhdGU+PC9wdWIt
ZGF0ZXM+PC9kYXRlcz48aXNibj4wMDA1LTM2NzggKFByaW50KTwvaXNibj48YWNjZXNzaW9uLW51
bT40OTc5Njk4PC9hY2Nlc3Npb24tbnVtPjx1cmxzPjxyZWxhdGVkLXVybHM+PHVybD5odHRwOi8v
d3d3Lm5jYmkubmxtLm5paC5nb3YvZW50cmV6L3F1ZXJ5LmZjZ2k/Y21kPVJldHJpZXZlJmFtcDtk
Yj1QdWJNZWQmYW1wO2RvcHQ9Q2l0YXRpb24mYW1wO2xpc3RfdWlkcz00OTc5Njk4PC91cmw+PC9y
ZWxhdGVkLXVybHM+PC91cmxzPjxjdXN0b20yPjM3ODMyNDwvY3VzdG9tMj48bGFuZ3VhZ2U+ZW5n
PC9sYW5ndWFnZT48L3JlY29yZD48L0NpdGU+PC9FbmROb3RlPgB=
</w:fldData>
        </w:fldChar>
      </w:r>
      <w:r w:rsidR="001E1917">
        <w:instrText xml:space="preserve"> ADDIN EN.CITE </w:instrText>
      </w:r>
      <w:r w:rsidR="001E1917">
        <w:fldChar w:fldCharType="begin">
          <w:fldData xml:space="preserve">PEVuZE5vdGU+PENpdGU+PEF1dGhvcj5UcmFhZzwvQXV0aG9yPjxZZWFyPjIwMTA8L1llYXI+PFJl
Y051bT4yMzc8L1JlY051bT48RGlzcGxheVRleHQ+WzI2LTI4XTwvRGlzcGxheVRleHQ+PHJlY29y
ZD48cmVjLW51bWJlcj4yMzc8L3JlYy1udW1iZXI+PGZvcmVpZ24ta2V5cz48a2V5IGFwcD0iRU4i
IGRiLWlkPSIwMnNwczJwc2U1dmRlOWVzenI2dmVzdzgydnNycGFlZXJkdmEiPjIzNzwva2V5Pjwv
Zm9yZWlnbi1rZXlzPjxyZWYtdHlwZSBuYW1lPSJKb3VybmFsIEFydGljbGUiPjE3PC9yZWYtdHlw
ZT48Y29udHJpYnV0b3JzPjxhdXRob3JzPjxhdXRob3I+VHJhYWcsIEIuIEEuPC9hdXRob3I+PGF1
dGhvcj5EcmlrcywgQS48L2F1dGhvcj48YXV0aG9yPlN0cmFnaWVyLCBQLjwvYXV0aG9yPjxhdXRo
b3I+Qml0dGVyLCBXLjwvYXV0aG9yPjxhdXRob3I+QnJvdXNzYXJkLCBHLjwvYXV0aG9yPjxhdXRo
b3I+SGF0ZnVsbCwgRy48L2F1dGhvcj48YXV0aG9yPkNodSwgRi48L2F1dGhvcj48YXV0aG9yPkFk
YW1zLCBLLiBOLjwvYXV0aG9yPjxhdXRob3I+UmFtYWtyaXNobmFuLCBMLjwvYXV0aG9yPjxhdXRo
b3I+TG9zaWNrLCBSLjwvYXV0aG9yPjwvYXV0aG9ycz48L2NvbnRyaWJ1dG9ycz48YXV0aC1hZGRy
ZXNzPlRoZSBCaW9sb2dpY2FsIExhYm9yYXRvcmllcywgSGFydmFyZCBVbml2ZXJzaXR5LCBDYW1i
cmlkZ2UsIE1BIDAyMTM4LjwvYXV0aC1hZGRyZXNzPjx0aXRsZXM+PHRpdGxlPkRvIG15Y29iYWN0
ZXJpYSBwcm9kdWNlIGVuZG9zcG9yZXM/PC90aXRsZT48c2Vjb25kYXJ5LXRpdGxlPlByb2MgTmF0
bCBBY2FkIFNjaSBVIFMgQTwvc2Vjb25kYXJ5LXRpdGxlPjwvdGl0bGVzPjxwZXJpb2RpY2FsPjxm
dWxsLXRpdGxlPlByb2MgTmF0bCBBY2FkIFNjaSBVIFMgQTwvZnVsbC10aXRsZT48L3BlcmlvZGlj
YWw+PHBhZ2VzPjg3OC04MTwvcGFnZXM+PHZvbHVtZT4xMDc8L3ZvbHVtZT48bnVtYmVyPjI8L251
bWJlcj48ZWRpdGlvbj4yMDEwLzAxLzE5PC9lZGl0aW9uPjxkYXRlcz48eWVhcj4yMDEwPC95ZWFy
PjxwdWItZGF0ZXM+PGRhdGU+SmFuIDEyPC9kYXRlPjwvcHViLWRhdGVzPjwvZGF0ZXM+PGlzYm4+
MTA5MS02NDkwIChFbGVjdHJvbmljKSYjeEQ7MTA5MS02NDkwIChMaW5raW5nKTwvaXNibj48YWNj
ZXNzaW9uLW51bT4yMDA4MDc2OTwvYWNjZXNzaW9uLW51bT48dXJscz48cmVsYXRlZC11cmxzPjx1
cmw+aHR0cDovL3d3dy5uY2JpLm5sbS5uaWguZ292L2VudHJlei9xdWVyeS5mY2dpP2NtZD1SZXRy
aWV2ZSZhbXA7ZGI9UHViTWVkJmFtcDtkb3B0PUNpdGF0aW9uJmFtcDtsaXN0X3VpZHM9MjAwODA3
Njk8L3VybD48L3JlbGF0ZWQtdXJscz48L3VybHM+PGVsZWN0cm9uaWMtcmVzb3VyY2UtbnVtPjA5
MTEyOTkxMDcgW3BpaV0mI3hEOzEwLjEwNzMvcG5hcy4wOTExMjk5MTA3PC9lbGVjdHJvbmljLXJl
c291cmNlLW51bT48bGFuZ3VhZ2U+ZW5nPC9sYW5ndWFnZT48L3JlY29yZD48L0NpdGU+PENpdGU+
PEF1dGhvcj5Bcm9uc29uPC9BdXRob3I+PFllYXI+MTk3NjwvWWVhcj48UmVjTnVtPjE5NTwvUmVj
TnVtPjxyZWNvcmQ+PHJlYy1udW1iZXI+MTk1PC9yZWMtbnVtYmVyPjxmb3JlaWduLWtleXM+PGtl
eSBhcHA9IkVOIiBkYi1pZD0iMDJzcHMycHNlNXZkZTllc3pyNnZlc3c4MnZzcnBhZWVyZHZhIj4x
OTU8L2tleT48L2ZvcmVpZ24ta2V5cz48cmVmLXR5cGUgbmFtZT0iSm91cm5hbCBBcnRpY2xlIj4x
NzwvcmVmLXR5cGU+PGNvbnRyaWJ1dG9ycz48YXV0aG9ycz48YXV0aG9yPkFyb25zb24sIEEuIEku
PC9hdXRob3I+PGF1dGhvcj5GaXR6LUphbWVzLCBQLjwvYXV0aG9yPjwvYXV0aG9ycz48L2NvbnRy
aWJ1dG9ycz48dGl0bGVzPjx0aXRsZT5TdHJ1Y3R1cmUgYW5kIG1vcnBob2dlbmVzaXMgb2YgdGhl
IGJhY3RlcmlhbCBzcG9yZSBjb2F0PC90aXRsZT48c2Vjb25kYXJ5LXRpdGxlPkJhY3RlcmlvbC4g
UmV2Ljwvc2Vjb25kYXJ5LXRpdGxlPjwvdGl0bGVzPjxwZXJpb2RpY2FsPjxmdWxsLXRpdGxlPkJh
Y3RlcmlvbC4gUmV2LjwvZnVsbC10aXRsZT48L3BlcmlvZGljYWw+PHBhZ2VzPjM2MC00MDI8L3Bh
Z2VzPjx2b2x1bWU+NDA8L3ZvbHVtZT48ZGF0ZXM+PHllYXI+MTk3NjwveWVhcj48L2RhdGVzPjx1
cmxzPjwvdXJscz48L3JlY29yZD48L0NpdGU+PENpdGU+PEF1dGhvcj5Ib2x0PC9BdXRob3I+PFll
YXI+MTk2OTwvWWVhcj48UmVjTnVtPjE4NTwvUmVjTnVtPjxyZWNvcmQ+PHJlYy1udW1iZXI+MTg1
PC9yZWMtbnVtYmVyPjxmb3JlaWduLWtleXM+PGtleSBhcHA9IkVOIiBkYi1pZD0iMDJzcHMycHNl
NXZkZTllc3pyNnZlc3c4MnZzcnBhZWVyZHZhIj4xODU8L2tleT48L2ZvcmVpZ24ta2V5cz48cmVm
LXR5cGUgbmFtZT0iSm91cm5hbCBBcnRpY2xlIj4xNzwvcmVmLXR5cGU+PGNvbnRyaWJ1dG9ycz48
YXV0aG9ycz48YXV0aG9yPkhvbHQsIFMuIEMuPC9hdXRob3I+PGF1dGhvcj5MZWFkYmV0dGVyLCBF
LiBSLjwvYXV0aG9yPjwvYXV0aG9ycz48L2NvbnRyaWJ1dG9ycz48dGl0bGVzPjx0aXRsZT5Db21w
YXJhdGl2ZSB1bHRyYXN0cnVjdHVyZSBvZiBzZWxlY3RlZCBhZXJvYmljIHNwb3JlLWZvcm1pbmcg
YmFjdGVyaWE6IGEgZnJlZXplLWV0Y2hpbmcgc3R1ZHk8L3RpdGxlPjxzZWNvbmRhcnktdGl0bGU+
QmFjdGVyaW9sIFJldjwvc2Vjb25kYXJ5LXRpdGxlPjwvdGl0bGVzPjxwZXJpb2RpY2FsPjxmdWxs
LXRpdGxlPkJhY3RlcmlvbCBSZXY8L2Z1bGwtdGl0bGU+PC9wZXJpb2RpY2FsPjxwYWdlcz4zNDYt
Nzg8L3BhZ2VzPjx2b2x1bWU+MzM8L3ZvbHVtZT48bnVtYmVyPjI8L251bWJlcj48ZWRpdGlvbj4x
OTY5LzA2LzAxPC9lZGl0aW9uPjxrZXl3b3Jkcz48a2V5d29yZD5CYWNpbGx1cy8qY3l0b2xvZ3kv
Z3Jvd3RoICZhbXA7IGRldmVsb3BtZW50PC9rZXl3b3JkPjxrZXl3b3JkPkJhY2lsbHVzIGFudGhy
YWNpcy9jeXRvbG9neTwva2V5d29yZD48a2V5d29yZD5CYWNpbGx1cyBjZXJldXMvY3l0b2xvZ3k8
L2tleXdvcmQ+PGtleXdvcmQ+QmFjaWxsdXMgbWVnYXRlcml1bS9jeXRvbG9neTwva2V5d29yZD48
a2V5d29yZD5CYWNpbGx1cyBzdWJ0aWxpcy9jeXRvbG9neTwva2V5d29yZD48a2V5d29yZD5DZWxs
IE1lbWJyYW5lPC9rZXl3b3JkPjxrZXl3b3JkPkNlbGwgV2FsbDwva2V5d29yZD48a2V5d29yZD5G
cmVlemUgRXRjaGluZzwva2V5d29yZD48a2V5d29yZD5NZW1icmFuZXM8L2tleXdvcmQ+PGtleXdv
cmQ+TWljcm9zY29weSwgRWxlY3Ryb248L2tleXdvcmQ+PGtleXdvcmQ+U2FyY2luYS8qY3l0b2xv
Z3k8L2tleXdvcmQ+PGtleXdvcmQ+U3BvcmVzL2N5dG9sb2d5PC9rZXl3b3JkPjwva2V5d29yZHM+
PGRhdGVzPjx5ZWFyPjE5Njk8L3llYXI+PHB1Yi1kYXRlcz48ZGF0ZT5KdW48L2RhdGU+PC9wdWIt
ZGF0ZXM+PC9kYXRlcz48aXNibj4wMDA1LTM2NzggKFByaW50KTwvaXNibj48YWNjZXNzaW9uLW51
bT40OTc5Njk4PC9hY2Nlc3Npb24tbnVtPjx1cmxzPjxyZWxhdGVkLXVybHM+PHVybD5odHRwOi8v
d3d3Lm5jYmkubmxtLm5paC5nb3YvZW50cmV6L3F1ZXJ5LmZjZ2k/Y21kPVJldHJpZXZlJmFtcDtk
Yj1QdWJNZWQmYW1wO2RvcHQ9Q2l0YXRpb24mYW1wO2xpc3RfdWlkcz00OTc5Njk4PC91cmw+PC9y
ZWxhdGVkLXVybHM+PC91cmxzPjxjdXN0b20yPjM3ODMyNDwvY3VzdG9tMj48bGFuZ3VhZ2U+ZW5n
PC9sYW5ndWFnZT48L3JlY29yZD48L0NpdGU+PC9FbmROb3RlPgB=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26" \o "Holt, 1969 #185" </w:instrText>
      </w:r>
      <w:r w:rsidR="001E1917">
        <w:rPr>
          <w:noProof/>
        </w:rPr>
        <w:fldChar w:fldCharType="separate"/>
      </w:r>
      <w:r w:rsidR="001E1917">
        <w:rPr>
          <w:noProof/>
        </w:rPr>
        <w:t>26-28</w:t>
      </w:r>
      <w:r w:rsidR="001E1917">
        <w:rPr>
          <w:noProof/>
        </w:rPr>
        <w:fldChar w:fldCharType="end"/>
      </w:r>
      <w:r w:rsidR="001E1917">
        <w:rPr>
          <w:noProof/>
        </w:rPr>
        <w:t>]</w:t>
      </w:r>
      <w:r w:rsidR="001E1917">
        <w:fldChar w:fldCharType="end"/>
      </w:r>
      <w:del w:id="153" w:author="hqin" w:date="2011-11-20T19:52:00Z">
        <w:r w:rsidRPr="002A0697" w:rsidDel="005C2288">
          <w:rPr>
            <w:noProof/>
          </w:rPr>
          <w:delText>(2, 31, 66)</w:delText>
        </w:r>
      </w:del>
      <w:r w:rsidRPr="002A0697">
        <w:t xml:space="preserve">. Importantly, by measuring the degree of selection on a coat protein, it may be possible to show that coat proteins have evolutionarily important roles even when the corresponding coat protein gene mutants lack a detectable phenotype in the laboratory </w:t>
      </w:r>
      <w:r w:rsidR="001E1917">
        <w:fldChar w:fldCharType="begin"/>
      </w:r>
      <w:r w:rsidR="001E1917">
        <w:instrText xml:space="preserve"> ADDIN EN.CITE &lt;EndNote&gt;&lt;Cite&gt;&lt;Author&gt;Driks&lt;/Author&gt;&lt;Year&gt;2009&lt;/Year&gt;&lt;RecNum&gt;212&lt;/RecNum&gt;&lt;DisplayText&gt;[17, 36]&lt;/DisplayText&gt;&lt;record&gt;&lt;rec-number&gt;212&lt;/rec-number&gt;&lt;foreign-keys&gt;&lt;key app="EN" db-id="02sps2pse5vde9eszr6vesw82vsrpaeerdva"&gt;212&lt;/key&gt;&lt;/foreign-keys&gt;&lt;ref-type name="Book Section"&gt;5&lt;/ref-type&gt;&lt;contributors&gt;&lt;authors&gt;&lt;author&gt;Driks, A. &lt;/author&gt;&lt;author&gt;Mallozzi, M&lt;/author&gt;&lt;/authors&gt;&lt;secondary-authors&gt;&lt;author&gt;N. Bergman&lt;/author&gt;&lt;/secondary-authors&gt;&lt;/contributors&gt;&lt;titles&gt;&lt;title&gt;&lt;style face="normal" font="default" size="100%"&gt;Outer structures of the &lt;/style&gt;&lt;style face="italic" font="default" size="100%"&gt;Bacillus anthracis&lt;/style&gt;&lt;style face="normal" font="default" size="100%"&gt; spore.&lt;/style&gt;&lt;/title&gt;&lt;secondary-title&gt;Bacillus anthracis and Anthrax&lt;/secondary-title&gt;&lt;/titles&gt;&lt;dates&gt;&lt;year&gt;2009&lt;/year&gt;&lt;/dates&gt;&lt;pub-location&gt;New Jersey&lt;/pub-location&gt;&lt;publisher&gt;John Wiley &amp;amp; Sons&lt;/publisher&gt;&lt;urls&gt;&lt;/urls&gt;&lt;/record&gt;&lt;/Cite&gt;&lt;Cite&gt;&lt;Author&gt;Driks&lt;/Author&gt;&lt;Year&gt;2002&lt;/Year&gt;&lt;RecNum&gt;217&lt;/RecNum&gt;&lt;record&gt;&lt;rec-number&gt;217&lt;/rec-number&gt;&lt;foreign-keys&gt;&lt;key app="EN" db-id="02sps2pse5vde9eszr6vesw82vsrpaeerdva"&gt;217&lt;/key&gt;&lt;/foreign-keys&gt;&lt;ref-type name="Book Section"&gt;5&lt;/ref-type&gt;&lt;contributors&gt;&lt;authors&gt;&lt;author&gt;A. Driks&lt;/author&gt;&lt;/authors&gt;&lt;secondary-authors&gt;&lt;author&gt;A. L. Sonenshein&lt;/author&gt;&lt;author&gt;J. A. Hoch&lt;/author&gt;&lt;author&gt;R. Losick&lt;/author&gt;&lt;/secondary-authors&gt;&lt;/contributors&gt;&lt;titles&gt;&lt;title&gt;Proteins of the spore core and coat&lt;/title&gt;&lt;secondary-title&gt;&lt;style face="italic" font="default" size="100%"&gt;Bacillus subtilis&lt;/style&gt;&lt;style face="normal" font="default" size="100%"&gt; and its closest relatives&lt;/style&gt;&lt;/secondary-title&gt;&lt;/titles&gt;&lt;pages&gt;527-536&lt;/pages&gt;&lt;dates&gt;&lt;year&gt;2002&lt;/year&gt;&lt;/dates&gt;&lt;pub-location&gt;Washington, D.C&lt;/pub-location&gt;&lt;publisher&gt;American Society for Microbiology&lt;/publisher&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7" \o "Driks, 2009 #212" </w:instrText>
      </w:r>
      <w:r w:rsidR="001E1917">
        <w:rPr>
          <w:noProof/>
        </w:rPr>
        <w:fldChar w:fldCharType="separate"/>
      </w:r>
      <w:r w:rsidR="001E1917">
        <w:rPr>
          <w:noProof/>
        </w:rPr>
        <w:t>17</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36" \o "Driks, 2002 #217" </w:instrText>
      </w:r>
      <w:r w:rsidR="001E1917">
        <w:rPr>
          <w:noProof/>
        </w:rPr>
        <w:fldChar w:fldCharType="separate"/>
      </w:r>
      <w:r w:rsidR="001E1917">
        <w:rPr>
          <w:noProof/>
        </w:rPr>
        <w:t>36</w:t>
      </w:r>
      <w:r w:rsidR="001E1917">
        <w:rPr>
          <w:noProof/>
        </w:rPr>
        <w:fldChar w:fldCharType="end"/>
      </w:r>
      <w:r w:rsidR="001E1917">
        <w:rPr>
          <w:noProof/>
        </w:rPr>
        <w:t>]</w:t>
      </w:r>
      <w:r w:rsidR="001E1917">
        <w:fldChar w:fldCharType="end"/>
      </w:r>
      <w:del w:id="154" w:author="hqin" w:date="2011-11-20T19:52:00Z">
        <w:r w:rsidRPr="002A0697" w:rsidDel="005C2288">
          <w:rPr>
            <w:noProof/>
          </w:rPr>
          <w:delText>(20, 22)</w:delText>
        </w:r>
      </w:del>
      <w:r w:rsidRPr="002A0697">
        <w:t>.</w:t>
      </w:r>
    </w:p>
    <w:p w14:paraId="507796CE" w14:textId="77777777" w:rsidR="0036587D" w:rsidRDefault="001C7FC9">
      <w:pPr>
        <w:ind w:firstLine="720"/>
        <w:pPrChange w:id="155" w:author="hqin" w:date="2013-01-29T09:44:00Z">
          <w:pPr>
            <w:spacing w:line="480" w:lineRule="auto"/>
            <w:ind w:firstLine="720"/>
          </w:pPr>
        </w:pPrChange>
      </w:pPr>
      <w:r w:rsidRPr="002A0697">
        <w:t xml:space="preserve">In this work we first generated a curated list of </w:t>
      </w:r>
      <w:r w:rsidRPr="002A0697">
        <w:rPr>
          <w:i/>
        </w:rPr>
        <w:t>B. subtilis</w:t>
      </w:r>
      <w:r w:rsidRPr="002A0697">
        <w:t xml:space="preserve"> spore coat proteins, allowing us to identify their orthologs based on phylogeny in a group of Bacillus species (10 fully-sequenced and 1 partially-sequenced). We then performed a detailed analysis of the molecular evolution of these proteins. Our results showed that evolutionary differences in spore coat proteins can reflect their locations in spore coat layers and differences in spore structure across species. </w:t>
      </w:r>
    </w:p>
    <w:p w14:paraId="16E138C7" w14:textId="77777777" w:rsidR="00136683" w:rsidRDefault="00136683">
      <w:pPr>
        <w:ind w:firstLine="720"/>
      </w:pPr>
    </w:p>
    <w:p w14:paraId="594BD8E6" w14:textId="77777777" w:rsidR="00136683" w:rsidRDefault="001C7FC9">
      <w:pPr>
        <w:rPr>
          <w:b/>
          <w:bCs/>
        </w:rPr>
      </w:pPr>
      <w:r w:rsidRPr="002A0697">
        <w:rPr>
          <w:b/>
          <w:bCs/>
        </w:rPr>
        <w:t>2. Materials and Methods</w:t>
      </w:r>
    </w:p>
    <w:p w14:paraId="4DCCC8A5" w14:textId="77777777" w:rsidR="0036587D" w:rsidRDefault="0036587D">
      <w:pPr>
        <w:ind w:firstLine="720"/>
        <w:rPr>
          <w:ins w:id="156" w:author="hqin" w:date="2013-01-15T10:05:00Z"/>
        </w:rPr>
        <w:pPrChange w:id="157" w:author="hqin" w:date="2013-01-29T09:44:00Z">
          <w:pPr/>
        </w:pPrChange>
      </w:pPr>
    </w:p>
    <w:p w14:paraId="443A3AA8" w14:textId="77777777" w:rsidR="00136683" w:rsidRDefault="00136683">
      <w:pPr>
        <w:rPr>
          <w:del w:id="158" w:author="hqin" w:date="2013-01-15T10:06:00Z"/>
          <w:b/>
          <w:bCs/>
        </w:rPr>
      </w:pPr>
    </w:p>
    <w:p w14:paraId="08E91B46" w14:textId="77777777" w:rsidR="0036587D" w:rsidRDefault="001C7FC9">
      <w:pPr>
        <w:rPr>
          <w:b/>
        </w:rPr>
        <w:pPrChange w:id="159" w:author="hqin" w:date="2013-01-29T09:44:00Z">
          <w:pPr>
            <w:spacing w:line="480" w:lineRule="auto"/>
          </w:pPr>
        </w:pPrChange>
      </w:pPr>
      <w:r w:rsidRPr="002A0697">
        <w:rPr>
          <w:b/>
        </w:rPr>
        <w:t>2.1 Sequences</w:t>
      </w:r>
    </w:p>
    <w:p w14:paraId="71C7F08B" w14:textId="77777777" w:rsidR="0036587D" w:rsidRDefault="001C7FC9">
      <w:pPr>
        <w:ind w:firstLine="720"/>
        <w:pPrChange w:id="160" w:author="hqin" w:date="2013-01-29T09:44:00Z">
          <w:pPr>
            <w:spacing w:line="480" w:lineRule="auto"/>
            <w:ind w:firstLine="720"/>
          </w:pPr>
        </w:pPrChange>
      </w:pPr>
      <w:r w:rsidRPr="002A0697">
        <w:t xml:space="preserve">Genomes analyzed in this study are summarized in </w:t>
      </w:r>
      <w:r w:rsidR="0036587D" w:rsidRPr="0036587D">
        <w:rPr>
          <w:color w:val="0070C0"/>
          <w:rPrChange w:id="161" w:author="hqin" w:date="2013-01-31T10:32:00Z">
            <w:rPr>
              <w:highlight w:val="yellow"/>
            </w:rPr>
          </w:rPrChange>
        </w:rPr>
        <w:t>Table 1</w:t>
      </w:r>
      <w:r w:rsidRPr="002A0697">
        <w:t xml:space="preserve">. Most of the genomes are the species type-strains. We analyzed 5 </w:t>
      </w:r>
      <w:r w:rsidRPr="002A0697">
        <w:rPr>
          <w:i/>
        </w:rPr>
        <w:t>B. subtilis</w:t>
      </w:r>
      <w:ins w:id="162" w:author="Daria Clegg" w:date="2013-02-01T09:49:00Z">
        <w:r w:rsidR="0013040F">
          <w:t xml:space="preserve"> </w:t>
        </w:r>
      </w:ins>
      <w:r w:rsidRPr="002A0697">
        <w:t xml:space="preserve">-group genomes: </w:t>
      </w:r>
      <w:r w:rsidRPr="002A0697">
        <w:rPr>
          <w:i/>
        </w:rPr>
        <w:t>Bacillus subtilis</w:t>
      </w:r>
      <w:r w:rsidRPr="002A0697">
        <w:t xml:space="preserve"> </w:t>
      </w:r>
      <w:r w:rsidRPr="002A0697">
        <w:rPr>
          <w:i/>
        </w:rPr>
        <w:t>subsp. subtilis str. 168</w:t>
      </w:r>
      <w:r w:rsidRPr="002A0697">
        <w:t xml:space="preserve">, </w:t>
      </w:r>
      <w:r w:rsidRPr="002A0697">
        <w:rPr>
          <w:i/>
        </w:rPr>
        <w:t>Bacillus mojavensis</w:t>
      </w:r>
      <w:r w:rsidRPr="002A0697">
        <w:t xml:space="preserve"> RO-H-1, </w:t>
      </w:r>
      <w:r w:rsidRPr="002A0697">
        <w:rPr>
          <w:rFonts w:eastAsia="Times New Roman"/>
          <w:i/>
          <w:lang w:eastAsia="en-US"/>
        </w:rPr>
        <w:t>Bacillus licheniformis</w:t>
      </w:r>
      <w:r w:rsidRPr="002A0697">
        <w:t xml:space="preserve"> </w:t>
      </w:r>
      <w:r w:rsidRPr="002A0697">
        <w:rPr>
          <w:rFonts w:eastAsia="Times New Roman"/>
          <w:lang w:eastAsia="en-US"/>
        </w:rPr>
        <w:t xml:space="preserve">ATCC 14580, </w:t>
      </w:r>
      <w:r w:rsidRPr="002A0697">
        <w:rPr>
          <w:bCs/>
          <w:i/>
        </w:rPr>
        <w:t>Bacillus amyloliquefaciens</w:t>
      </w:r>
      <w:r w:rsidRPr="002A0697">
        <w:rPr>
          <w:bCs/>
        </w:rPr>
        <w:t xml:space="preserve"> FZB42, and </w:t>
      </w:r>
      <w:commentRangeStart w:id="163"/>
      <w:r w:rsidRPr="002A0697">
        <w:rPr>
          <w:bCs/>
          <w:i/>
        </w:rPr>
        <w:t>Bacillus pumilus</w:t>
      </w:r>
      <w:r w:rsidRPr="002A0697">
        <w:rPr>
          <w:bCs/>
        </w:rPr>
        <w:t xml:space="preserve"> SAFR-032</w:t>
      </w:r>
      <w:commentRangeEnd w:id="163"/>
      <w:r>
        <w:rPr>
          <w:rStyle w:val="CommentReference"/>
        </w:rPr>
        <w:commentReference w:id="163"/>
      </w:r>
      <w:r w:rsidRPr="002A0697">
        <w:rPr>
          <w:bCs/>
        </w:rPr>
        <w:t xml:space="preserve">. We analyzed 6 </w:t>
      </w:r>
      <w:r w:rsidRPr="002A0697">
        <w:rPr>
          <w:i/>
        </w:rPr>
        <w:t>B.</w:t>
      </w:r>
      <w:r w:rsidRPr="002A0697">
        <w:t xml:space="preserve"> </w:t>
      </w:r>
      <w:r w:rsidRPr="002A0697">
        <w:rPr>
          <w:i/>
        </w:rPr>
        <w:t>cereus</w:t>
      </w:r>
      <w:r w:rsidRPr="002A0697">
        <w:t xml:space="preserve">-group genomes: </w:t>
      </w:r>
      <w:r w:rsidRPr="002A0697">
        <w:rPr>
          <w:i/>
        </w:rPr>
        <w:t>Bacillus anthracis str. Ames</w:t>
      </w:r>
      <w:r w:rsidRPr="002A0697">
        <w:t xml:space="preserve">, </w:t>
      </w:r>
      <w:r w:rsidRPr="002A0697">
        <w:rPr>
          <w:i/>
        </w:rPr>
        <w:t>Bacillus cereus</w:t>
      </w:r>
      <w:r w:rsidRPr="002A0697">
        <w:t xml:space="preserve"> ATCC 10987, </w:t>
      </w:r>
      <w:r w:rsidRPr="002A0697">
        <w:rPr>
          <w:i/>
        </w:rPr>
        <w:t>Bacillus cereus</w:t>
      </w:r>
      <w:r w:rsidRPr="002A0697">
        <w:t xml:space="preserve"> ATCC 14579, </w:t>
      </w:r>
      <w:r w:rsidRPr="002A0697">
        <w:rPr>
          <w:i/>
        </w:rPr>
        <w:t>Bacillus cereus</w:t>
      </w:r>
      <w:r w:rsidRPr="002A0697">
        <w:t xml:space="preserve"> E33L, </w:t>
      </w:r>
      <w:r w:rsidRPr="002A0697">
        <w:rPr>
          <w:i/>
        </w:rPr>
        <w:t>Bacillus thuringiensis serovar konkukian</w:t>
      </w:r>
      <w:r w:rsidRPr="002A0697">
        <w:t xml:space="preserve">, and </w:t>
      </w:r>
      <w:r w:rsidRPr="002A0697">
        <w:rPr>
          <w:bCs/>
          <w:i/>
        </w:rPr>
        <w:t>Bacillus weihenstephanensis</w:t>
      </w:r>
      <w:r w:rsidRPr="002A0697">
        <w:rPr>
          <w:bCs/>
        </w:rPr>
        <w:t xml:space="preserve"> KBAB4. We used genomes of </w:t>
      </w:r>
      <w:r w:rsidRPr="002A0697">
        <w:rPr>
          <w:rFonts w:eastAsia="Times New Roman"/>
          <w:i/>
          <w:lang w:eastAsia="en-US"/>
        </w:rPr>
        <w:t>Bacillus clausii</w:t>
      </w:r>
      <w:r w:rsidRPr="002A0697">
        <w:t xml:space="preserve"> </w:t>
      </w:r>
      <w:r w:rsidRPr="002A0697">
        <w:rPr>
          <w:rFonts w:eastAsia="Times New Roman"/>
          <w:lang w:eastAsia="en-US"/>
        </w:rPr>
        <w:t xml:space="preserve">KSM-K16 and </w:t>
      </w:r>
      <w:r w:rsidRPr="002A0697">
        <w:rPr>
          <w:rFonts w:eastAsia="Times New Roman"/>
          <w:i/>
          <w:lang w:eastAsia="en-US"/>
        </w:rPr>
        <w:t>Bacillus halodurans</w:t>
      </w:r>
      <w:r w:rsidRPr="002A0697">
        <w:rPr>
          <w:rFonts w:eastAsia="Times New Roman"/>
          <w:lang w:eastAsia="en-US"/>
        </w:rPr>
        <w:t xml:space="preserve"> C-125 as outgroups. Genes of </w:t>
      </w:r>
      <w:r w:rsidRPr="002A0697">
        <w:t>the draft</w:t>
      </w:r>
      <w:r w:rsidRPr="002A0697">
        <w:rPr>
          <w:i/>
        </w:rPr>
        <w:t xml:space="preserve"> </w:t>
      </w:r>
      <w:r w:rsidRPr="002A0697">
        <w:t>genome of</w:t>
      </w:r>
      <w:r w:rsidRPr="002A0697">
        <w:rPr>
          <w:i/>
        </w:rPr>
        <w:t xml:space="preserve"> Bacillus mojavensis</w:t>
      </w:r>
      <w:r w:rsidRPr="002A0697">
        <w:t xml:space="preserve"> RO-H-1 were predicted by GLIMMER </w:t>
      </w:r>
      <w:r w:rsidR="001E1917">
        <w:fldChar w:fldCharType="begin"/>
      </w:r>
      <w:r w:rsidR="001E1917">
        <w:instrText xml:space="preserve"> ADDIN EN.CITE &lt;EndNote&gt;&lt;Cite&gt;&lt;Author&gt;Salzberg&lt;/Author&gt;&lt;Year&gt;1998&lt;/Year&gt;&lt;RecNum&gt;205&lt;/RecNum&gt;&lt;DisplayText&gt;[37]&lt;/DisplayText&gt;&lt;record&gt;&lt;rec-number&gt;205&lt;/rec-number&gt;&lt;foreign-keys&gt;&lt;key app="EN" db-id="02sps2pse5vde9eszr6vesw82vsrpaeerdva"&gt;205&lt;/key&gt;&lt;/foreign-keys&gt;&lt;ref-type name="Journal Article"&gt;17&lt;/ref-type&gt;&lt;contributors&gt;&lt;authors&gt;&lt;author&gt;Salzberg, S. L.&lt;/author&gt;&lt;author&gt;Delcher, A. L.&lt;/author&gt;&lt;author&gt;Kasif, S.&lt;/author&gt;&lt;author&gt;White, O.&lt;/author&gt;&lt;/authors&gt;&lt;/contributors&gt;&lt;auth-address&gt;The Institute for Genomic Research, 9712 Medical Center Drive, Rockville, MD 20850, USA. salzberg@tigr.org&lt;/auth-address&gt;&lt;titles&gt;&lt;title&gt;Microbial gene identification using interpolated Markov models&lt;/title&gt;&lt;secondary-title&gt;Nucleic Acids Res&lt;/secondary-title&gt;&lt;/titles&gt;&lt;periodical&gt;&lt;full-title&gt;Nucleic Acids Res&lt;/full-title&gt;&lt;/periodical&gt;&lt;pages&gt;544-8&lt;/pages&gt;&lt;volume&gt;26&lt;/volume&gt;&lt;number&gt;2&lt;/number&gt;&lt;edition&gt;1998/02/28&lt;/edition&gt;&lt;keywords&gt;&lt;keyword&gt;Algorithms&lt;/keyword&gt;&lt;keyword&gt;Base Sequence&lt;/keyword&gt;&lt;keyword&gt;DNA, Bacterial/*analysis/chemistry&lt;/keyword&gt;&lt;keyword&gt;Haemophilus influenzae/genetics&lt;/keyword&gt;&lt;keyword&gt;Helicobacter pylori/genetics&lt;/keyword&gt;&lt;keyword&gt;*Markov Chains&lt;/keyword&gt;&lt;keyword&gt;Open Reading Frames&lt;/keyword&gt;&lt;keyword&gt;Sensitivity and Specificity&lt;/keyword&gt;&lt;keyword&gt;Sequence Alignment&lt;/keyword&gt;&lt;keyword&gt;Software&lt;/keyword&gt;&lt;/keywords&gt;&lt;dates&gt;&lt;year&gt;1998&lt;/year&gt;&lt;pub-dates&gt;&lt;date&gt;Jan 15&lt;/date&gt;&lt;/pub-dates&gt;&lt;/dates&gt;&lt;isbn&gt;0305-1048 (Print)&lt;/isbn&gt;&lt;accession-num&gt;9421513&lt;/accession-num&gt;&lt;urls&gt;&lt;related-urls&gt;&lt;url&gt;http://www.ncbi.nlm.nih.gov/entrez/query.fcgi?cmd=Retrieve&amp;amp;db=PubMed&amp;amp;dopt=Citation&amp;amp;list_uids=9421513&lt;/url&gt;&lt;/related-urls&gt;&lt;/urls&gt;&lt;custom2&gt;147303&lt;/custom2&gt;&lt;electronic-resource-num&gt;gkb128 [pii]&lt;/electronic-resource-num&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37" \o "Salzberg, 1998 #205" </w:instrText>
      </w:r>
      <w:r w:rsidR="001E1917">
        <w:rPr>
          <w:noProof/>
        </w:rPr>
        <w:fldChar w:fldCharType="separate"/>
      </w:r>
      <w:r w:rsidR="001E1917">
        <w:rPr>
          <w:noProof/>
        </w:rPr>
        <w:t>37</w:t>
      </w:r>
      <w:r w:rsidR="001E1917">
        <w:rPr>
          <w:noProof/>
        </w:rPr>
        <w:fldChar w:fldCharType="end"/>
      </w:r>
      <w:r w:rsidR="001E1917">
        <w:rPr>
          <w:noProof/>
        </w:rPr>
        <w:t>]</w:t>
      </w:r>
      <w:r w:rsidR="001E1917">
        <w:fldChar w:fldCharType="end"/>
      </w:r>
      <w:del w:id="164" w:author="hqin" w:date="2011-11-20T19:52:00Z">
        <w:r w:rsidRPr="002A0697" w:rsidDel="005C2288">
          <w:rPr>
            <w:noProof/>
          </w:rPr>
          <w:delText>(57)</w:delText>
        </w:r>
      </w:del>
      <w:r w:rsidRPr="002A0697">
        <w:t xml:space="preserve">.  </w:t>
      </w:r>
    </w:p>
    <w:p w14:paraId="1E63F378" w14:textId="77777777" w:rsidR="0036587D" w:rsidRDefault="00580226">
      <w:pPr>
        <w:ind w:firstLine="720"/>
        <w:pPrChange w:id="165" w:author="hqin" w:date="2013-01-29T09:44:00Z">
          <w:pPr>
            <w:spacing w:line="480" w:lineRule="auto"/>
            <w:ind w:firstLine="720"/>
          </w:pPr>
        </w:pPrChange>
      </w:pPr>
      <w:ins w:id="166" w:author="hqin" w:date="2013-01-08T11:13:00Z">
        <w:r>
          <w:t xml:space="preserve">The </w:t>
        </w:r>
      </w:ins>
      <w:r w:rsidR="001C7FC9" w:rsidRPr="002A0697">
        <w:t xml:space="preserve">rRNA sequences were aligned based on structural information using the Ribosomal Database Project II (Release 9.56, http://rdp.cme.msu.edu/). </w:t>
      </w:r>
      <w:moveFromRangeStart w:id="167" w:author="hqin" w:date="2013-01-08T11:13:00Z" w:name="move345406961"/>
      <w:moveFrom w:id="168" w:author="hqin" w:date="2013-01-08T11:13:00Z">
        <w:r w:rsidR="001C7FC9" w:rsidRPr="002A0697" w:rsidDel="00580226">
          <w:t xml:space="preserve">Essential genes were parsed out from Kobayashi et al 2003. </w:t>
        </w:r>
      </w:moveFrom>
      <w:moveFromRangeEnd w:id="167"/>
      <w:r w:rsidR="001C7FC9" w:rsidRPr="002A0697">
        <w:t xml:space="preserve">The annotation of the </w:t>
      </w:r>
      <w:r w:rsidR="001C7FC9" w:rsidRPr="002A0697">
        <w:rPr>
          <w:i/>
        </w:rPr>
        <w:t>B. subtilis</w:t>
      </w:r>
      <w:r w:rsidR="001C7FC9" w:rsidRPr="002A0697">
        <w:t xml:space="preserve"> genome was based on SubtiList (http://genolist.pasteur.fr/SubtiList/) </w:t>
      </w:r>
      <w:r w:rsidR="001E1917">
        <w:fldChar w:fldCharType="begin"/>
      </w:r>
      <w:r w:rsidR="001E1917">
        <w:instrText xml:space="preserve"> ADDIN EN.CITE &lt;EndNote&gt;&lt;Cite&gt;&lt;Author&gt;Moszer&lt;/Author&gt;&lt;Year&gt;2002&lt;/Year&gt;&lt;RecNum&gt;68&lt;/RecNum&gt;&lt;DisplayText&gt;[38]&lt;/DisplayText&gt;&lt;record&gt;&lt;rec-number&gt;68&lt;/rec-number&gt;&lt;foreign-keys&gt;&lt;key app="EN" db-id="02sps2pse5vde9eszr6vesw82vsrpaeerdva"&gt;68&lt;/key&gt;&lt;/foreign-keys&gt;&lt;ref-type name="Journal Article"&gt;17&lt;/ref-type&gt;&lt;contributors&gt;&lt;authors&gt;&lt;author&gt;Moszer, I.&lt;/author&gt;&lt;author&gt;Jones, L. M.&lt;/author&gt;&lt;author&gt;Moreira, S.&lt;/author&gt;&lt;author&gt;Fabry, C.&lt;/author&gt;&lt;author&gt;Danchin, A.&lt;/author&gt;&lt;/authors&gt;&lt;/contributors&gt;&lt;auth-address&gt;Unite de Genetique des Genomes Bacteriens and Logiciels et Banques de Donnees, Institut Pasteur, 28 rue du Docteur Roux, 75724 Paris Cedex 15, France. moszer@pasteur.fr&lt;/auth-address&gt;&lt;titles&gt;&lt;title&gt;&lt;style face="normal" font="default" size="100%"&gt;SubtiList: the reference database for the &lt;/style&gt;&lt;style face="italic" font="default" size="100%"&gt;Bacillus subtilis &lt;/style&gt;&lt;style face="normal" font="default" size="100%"&gt;genome&lt;/style&gt;&lt;/title&gt;&lt;secondary-title&gt;Nucleic Acids Res&lt;/secondary-title&gt;&lt;/titles&gt;&lt;periodical&gt;&lt;full-title&gt;Nucleic Acids Res&lt;/full-title&gt;&lt;/periodical&gt;&lt;pages&gt;62-5&lt;/pages&gt;&lt;volume&gt;30&lt;/volume&gt;&lt;number&gt;1&lt;/number&gt;&lt;keywords&gt;&lt;keyword&gt;Bacillus subtilis/*genetics/physiology&lt;/keyword&gt;&lt;keyword&gt;Bacterial Proteins/genetics/physiology&lt;/keyword&gt;&lt;keyword&gt;Database Management Systems&lt;/keyword&gt;&lt;keyword&gt;*Databases, Genetic&lt;/keyword&gt;&lt;keyword&gt;Forecasting&lt;/keyword&gt;&lt;keyword&gt;*Genome, Bacterial&lt;/keyword&gt;&lt;keyword&gt;Information Storage and Retrieval&lt;/keyword&gt;&lt;keyword&gt;Internet&lt;/keyword&gt;&lt;/keywords&gt;&lt;dates&gt;&lt;year&gt;2002&lt;/year&gt;&lt;pub-dates&gt;&lt;date&gt;Jan 1&lt;/date&gt;&lt;/pub-dates&gt;&lt;/dates&gt;&lt;accession-num&gt;11752255&lt;/accession-num&gt;&lt;urls&gt;&lt;related-urls&gt;&lt;url&gt;http://www.ncbi.nlm.nih.gov/entrez/query.fcgi?cmd=Retrieve&amp;amp;db=PubMed&amp;amp;dopt=Citation&amp;amp;list_uids=11752255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38" \o "Moszer, 2002 #68" </w:instrText>
      </w:r>
      <w:r w:rsidR="001E1917">
        <w:rPr>
          <w:noProof/>
        </w:rPr>
        <w:fldChar w:fldCharType="separate"/>
      </w:r>
      <w:r w:rsidR="001E1917">
        <w:rPr>
          <w:noProof/>
        </w:rPr>
        <w:t>38</w:t>
      </w:r>
      <w:r w:rsidR="001E1917">
        <w:rPr>
          <w:noProof/>
        </w:rPr>
        <w:fldChar w:fldCharType="end"/>
      </w:r>
      <w:r w:rsidR="001E1917">
        <w:rPr>
          <w:noProof/>
        </w:rPr>
        <w:t>]</w:t>
      </w:r>
      <w:r w:rsidR="001E1917">
        <w:fldChar w:fldCharType="end"/>
      </w:r>
      <w:del w:id="169" w:author="hqin" w:date="2011-11-20T19:52:00Z">
        <w:r w:rsidR="001C7FC9" w:rsidRPr="002A0697" w:rsidDel="005C2288">
          <w:rPr>
            <w:noProof/>
          </w:rPr>
          <w:delText>(45)</w:delText>
        </w:r>
      </w:del>
      <w:r w:rsidR="001C7FC9" w:rsidRPr="002A0697">
        <w:t xml:space="preserve">. </w:t>
      </w:r>
      <w:moveToRangeStart w:id="170" w:author="hqin" w:date="2013-01-08T11:13:00Z" w:name="move345406961"/>
      <w:moveTo w:id="171" w:author="hqin" w:date="2013-01-08T11:13:00Z">
        <w:r w:rsidRPr="002A0697">
          <w:t>Essential genes were parsed out from Kobayashi et al 2003</w:t>
        </w:r>
      </w:moveTo>
      <w:ins w:id="172" w:author="hqin" w:date="2013-01-08T11:14:00Z">
        <w:r w:rsidR="005D082E">
          <w:t xml:space="preserve"> </w:t>
        </w:r>
      </w:ins>
      <w:r w:rsidR="001E1917">
        <w:fldChar w:fldCharType="begin">
          <w:fldData xml:space="preserve">PEVuZE5vdGU+PENpdGU+PEF1dGhvcj5Lb2JheWFzaGk8L0F1dGhvcj48WWVhcj4yMDAzPC9ZZWFy
PjxSZWNOdW0+ODM8L1JlY051bT48RGlzcGxheVRleHQ+WzM5XTwvRGlzcGxheVRleHQ+PHJlY29y
ZD48cmVjLW51bWJlcj44MzwvcmVjLW51bWJlcj48Zm9yZWlnbi1rZXlzPjxrZXkgYXBwPSJFTiIg
ZGItaWQ9IjAyc3BzMnBzZTV2ZGU5ZXN6cjZ2ZXN3ODJ2c3JwYWVlcmR2YSI+ODM8L2tleT48L2Zv
cmVpZ24ta2V5cz48cmVmLXR5cGUgbmFtZT0iSm91cm5hbCBBcnRpY2xlIj4xNzwvcmVmLXR5cGU+
PGNvbnRyaWJ1dG9ycz48YXV0aG9ycz48YXV0aG9yPktvYmF5YXNoaSwgSy48L2F1dGhvcj48YXV0
aG9yPkVocmxpY2gsIFMuIEQuPC9hdXRob3I+PGF1dGhvcj5BbGJlcnRpbmksIEEuPC9hdXRob3I+
PGF1dGhvcj5BbWF0aSwgRy48L2F1dGhvcj48YXV0aG9yPkFuZGVyc2VuLCBLLiBLLjwvYXV0aG9y
PjxhdXRob3I+QXJuYXVkLCBNLjwvYXV0aG9yPjxhdXRob3I+QXNhaSwgSy48L2F1dGhvcj48YXV0
aG9yPkFzaGlrYWdhLCBTLjwvYXV0aG9yPjxhdXRob3I+QXltZXJpY2gsIFMuPC9hdXRob3I+PGF1
dGhvcj5CZXNzaWVyZXMsIFAuPC9hdXRob3I+PGF1dGhvcj5Cb2xhbmQsIEYuPC9hdXRob3I+PGF1
dGhvcj5CcmlnbmVsbCwgUy4gQy48L2F1dGhvcj48YXV0aG9yPkJyb24sIFMuPC9hdXRob3I+PGF1
dGhvcj5CdW5haSwgSy48L2F1dGhvcj48YXV0aG9yPkNoYXB1aXMsIEouPC9hdXRob3I+PGF1dGhv
cj5DaHJpc3RpYW5zZW4sIEwuIEMuPC9hdXRob3I+PGF1dGhvcj5EYW5jaGluLCBBLjwvYXV0aG9y
PjxhdXRob3I+RGViYXJib3VpbGxlLCBNLjwvYXV0aG9yPjxhdXRob3I+RGVydnluLCBFLjwvYXV0
aG9yPjxhdXRob3I+RGV1ZXJsaW5nLCBFLjwvYXV0aG9yPjxhdXRob3I+RGV2aW5lLCBLLjwvYXV0
aG9yPjxhdXRob3I+RGV2aW5lLCBTLiBLLjwvYXV0aG9yPjxhdXRob3I+RHJlZXNlbiwgTy48L2F1
dGhvcj48YXV0aG9yPkVycmluZ3RvbiwgSi48L2F1dGhvcj48YXV0aG9yPkZpbGxpbmdlciwgUy48
L2F1dGhvcj48YXV0aG9yPkZvc3RlciwgUy4gSi48L2F1dGhvcj48YXV0aG9yPkZ1aml0YSwgWS48
L2F1dGhvcj48YXV0aG9yPkdhbGl6emksIEEuPC9hdXRob3I+PGF1dGhvcj5HYXJkYW4sIFIuPC9h
dXRob3I+PGF1dGhvcj5Fc2NoZXZpbnMsIEMuPC9hdXRob3I+PGF1dGhvcj5GdWt1c2hpbWEsIFQu
PC9hdXRob3I+PGF1dGhvcj5IYWdhLCBLLjwvYXV0aG9yPjxhdXRob3I+SGFyd29vZCwgQy4gUi48
L2F1dGhvcj48YXV0aG9yPkhlY2tlciwgTS48L2F1dGhvcj48YXV0aG9yPkhvc295YSwgRC48L2F1
dGhvcj48YXV0aG9yPkh1bGxvLCBNLiBGLjwvYXV0aG9yPjxhdXRob3I+S2FrZXNoaXRhLCBILjwv
YXV0aG9yPjxhdXRob3I+S2FyYW1hdGEsIEQuPC9hdXRob3I+PGF1dGhvcj5LYXNhaGFyYSwgWS48
L2F1dGhvcj48YXV0aG9yPkthd2FtdXJhLCBGLjwvYXV0aG9yPjxhdXRob3I+S29nYSwgSy48L2F1
dGhvcj48YXV0aG9yPktvc2tpLCBQLjwvYXV0aG9yPjxhdXRob3I+S3V3YW5hLCBSLjwvYXV0aG9y
PjxhdXRob3I+SW1hbXVyYSwgRC48L2F1dGhvcj48YXV0aG9yPklzaGltYXJ1LCBNLjwvYXV0aG9y
PjxhdXRob3I+SXNoaWthd2EsIFMuPC9hdXRob3I+PGF1dGhvcj5Jc2hpbywgSS48L2F1dGhvcj48
YXV0aG9yPkxlIENvcSwgRC48L2F1dGhvcj48YXV0aG9yPk1hc3NvbiwgQS48L2F1dGhvcj48YXV0
aG9yPk1hdWVsLCBDLjwvYXV0aG9yPjxhdXRob3I+TWVpbWEsIFIuPC9hdXRob3I+PGF1dGhvcj5N
ZWxsYWRvLCBSLiBQLjwvYXV0aG9yPjxhdXRob3I+TW9pciwgQS48L2F1dGhvcj48YXV0aG9yPk1v
cml5YSwgUy48L2F1dGhvcj48YXV0aG9yPk5hZ2FrYXdhLCBFLjwvYXV0aG9yPjxhdXRob3I+TmFu
YW1peWEsIEguPC9hdXRob3I+PGF1dGhvcj5OYWthaSwgUy48L2F1dGhvcj48YXV0aG9yPk55Z2Fh
cmQsIFAuPC9hdXRob3I+PGF1dGhvcj5PZ3VyYSwgTS48L2F1dGhvcj48YXV0aG9yPk9oYW5hbiwg
VC48L2F1dGhvcj48YXV0aG9yPk8mYXBvcztSZWlsbHksIE0uPC9hdXRob3I+PGF1dGhvcj5PJmFw
b3M7Um91cmtlLCBNLjwvYXV0aG9yPjxhdXRob3I+UHJhZ2FpLCBaLjwvYXV0aG9yPjxhdXRob3I+
UG9vbGV5LCBILiBNLjwvYXV0aG9yPjxhdXRob3I+UmFwb3BvcnQsIEcuPC9hdXRob3I+PGF1dGhv
cj5SYXdsaW5zLCBKLiBQLjwvYXV0aG9yPjxhdXRob3I+Uml2YXMsIEwuIEEuPC9hdXRob3I+PGF1
dGhvcj5SaXZvbHRhLCBDLjwvYXV0aG9yPjxhdXRob3I+U2FkYWllLCBBLjwvYXV0aG9yPjxhdXRo
b3I+U2FkYWllLCBZLjwvYXV0aG9yPjxhdXRob3I+U2FydmFzLCBNLjwvYXV0aG9yPjxhdXRob3I+
U2F0bywgVC48L2F1dGhvcj48YXV0aG9yPlNheGlsZCwgSC4gSC48L2F1dGhvcj48YXV0aG9yPlNj
YW5sYW4sIEUuPC9hdXRob3I+PGF1dGhvcj5TY2h1bWFubiwgVy48L2F1dGhvcj48YXV0aG9yPlNl
ZWdlcnMsIEouIEYuPC9hdXRob3I+PGF1dGhvcj5TZWtpZ3VjaGksIEouPC9hdXRob3I+PGF1dGhv
cj5TZWtvd3NrYSwgQS48L2F1dGhvcj48YXV0aG9yPlNlcm9yLCBTLiBKLjwvYXV0aG9yPjxhdXRo
b3I+U2ltb24sIE0uPC9hdXRob3I+PGF1dGhvcj5TdHJhZ2llciwgUC48L2F1dGhvcj48YXV0aG9y
PlN0dWRlciwgUi48L2F1dGhvcj48YXV0aG9yPlRha2FtYXRzdSwgSC48L2F1dGhvcj48YXV0aG9y
PlRhbmFrYSwgVC48L2F1dGhvcj48YXV0aG9yPlRha2V1Y2hpLCBNLjwvYXV0aG9yPjxhdXRob3I+
VGhvbWFpZGVzLCBILiBCLjwvYXV0aG9yPjxhdXRob3I+VmFnbmVyLCBWLjwvYXV0aG9yPjxhdXRo
b3I+dmFuIERpamwsIEouIE0uPC9hdXRob3I+PGF1dGhvcj5XYXRhYmUsIEsuPC9hdXRob3I+PGF1
dGhvcj5XaXBhdCwgQS48L2F1dGhvcj48YXV0aG9yPllhbWFtb3RvLCBILjwvYXV0aG9yPjxhdXRo
b3I+WWFtYW1vdG8sIE0uPC9hdXRob3I+PGF1dGhvcj5ZYW1hbW90bywgWS48L2F1dGhvcj48YXV0
aG9yPllhbWFuZSwgSy48L2F1dGhvcj48YXV0aG9yPllhdGEsIEsuPC9hdXRob3I+PGF1dGhvcj5Z
b3NoaWRhLCBLLjwvYXV0aG9yPjxhdXRob3I+WW9zaGlrYXdhLCBILjwvYXV0aG9yPjxhdXRob3I+
WnViZXIsIFUuPC9hdXRob3I+PGF1dGhvcj5PZ2FzYXdhcmEsIE4uPC9hdXRob3I+PC9hdXRob3Jz
PjwvY29udHJpYnV0b3JzPjxhdXRoLWFkZHJlc3M+R3JhZHVhdGUgU2Nob29sIG9mIEluZm9ybWF0
aW9uIFNjaWVuY2UsIE5hcmEgSW5zdGl0dXRlIG9mIFNjaWVuY2UgYW5kIFRlY2hub2xvZ3ksIE5h
cmEgNjMwLTAxMDEsIEphcGFuLjwvYXV0aC1hZGRyZXNzPjx0aXRsZXM+PHRpdGxlPjxzdHlsZSBm
YWNlPSJub3JtYWwiIGZvbnQ9ImRlZmF1bHQiIHNpemU9IjEwMCUiPkVzc2VudGlhbCA8L3N0eWxl
PjxzdHlsZSBmYWNlPSJpdGFsaWMiIGZvbnQ9ImRlZmF1bHQiIHNpemU9IjEwMCUiPkJhY2lsbHVz
IHN1YnRpbGlzIDwvc3R5bGU+PHN0eWxlIGZhY2U9Im5vcm1hbCIgZm9udD0iZGVmYXVsdCIgc2l6
ZT0iMTAwJSI+Z2VuZXM8L3N0eWxlPjwvdGl0bGU+PHNlY29uZGFyeS10aXRsZT5Qcm9jIE5hdGwg
QWNhZCBTY2kgVSBTIEE8L3NlY29uZGFyeS10aXRsZT48L3RpdGxlcz48cGVyaW9kaWNhbD48ZnVs
bC10aXRsZT5Qcm9jIE5hdGwgQWNhZCBTY2kgVSBTIEE8L2Z1bGwtdGl0bGU+PC9wZXJpb2RpY2Fs
PjxwYWdlcz40Njc4LTgzPC9wYWdlcz48dm9sdW1lPjEwMDwvdm9sdW1lPjxudW1iZXI+ODwvbnVt
YmVyPjxrZXl3b3Jkcz48a2V5d29yZD5CYWNpbGx1cyBzdWJ0aWxpcy9jeXRvbG9neS8qZ2VuZXRp
Y3MvbWV0YWJvbGlzbTwva2V5d29yZD48a2V5d29yZD5DZWxsIERpdmlzaW9uL2dlbmV0aWNzPC9r
ZXl3b3JkPjxrZXl3b3JkPkNlbGwgTWVtYnJhbmUvZ2VuZXRpY3M8L2tleXdvcmQ+PGtleXdvcmQ+
Q29lbnp5bWVzL2dlbmV0aWNzL21ldGFib2xpc208L2tleXdvcmQ+PGtleXdvcmQ+RW5lcmd5IE1l
dGFib2xpc20vZ2VuZXRpY3M8L2tleXdvcmQ+PGtleXdvcmQ+KkdlbmVzLCBCYWN0ZXJpYWw8L2tl
eXdvcmQ+PGtleXdvcmQ+R2Vub21lLCBCYWN0ZXJpYWw8L2tleXdvcmQ+PGtleXdvcmQ+TXV0YXRp
b248L2tleXdvcmQ+PGtleXdvcmQ+TnVjbGVvdGlkZXMvZ2VuZXRpY3MvbWV0YWJvbGlzbTwva2V5
d29yZD48a2V5d29yZD5QaHlsb2dlbnk8L2tleXdvcmQ+PC9rZXl3b3Jkcz48ZGF0ZXM+PHllYXI+
MjAwMzwveWVhcj48cHViLWRhdGVzPjxkYXRlPkFwciAxNTwvZGF0ZT48L3B1Yi1kYXRlcz48L2Rh
dGVzPjxhY2Nlc3Npb24tbnVtPjEyNjgyMjk5PC9hY2Nlc3Npb24tbnVtPjx1cmxzPjxyZWxhdGVk
LXVybHM+PHVybD5odHRwOi8vd3d3Lm5jYmkubmxtLm5paC5nb3YvZW50cmV6L3F1ZXJ5LmZjZ2k/
Y21kPVJldHJpZXZlJmFtcDtkYj1QdWJNZWQmYW1wO2RvcHQ9Q2l0YXRpb24mYW1wO2xpc3RfdWlk
cz0xMjY4MjI5OSA8L3VybD48L3JlbGF0ZWQtdXJscz48L3VybHM+PHJlc2VhcmNoLW5vdGVzPioq
KiBic3UgZXNzZW50aWFsIGdlbmVzPC9yZXNlYXJjaC1ub3Rlcz48L3JlY29yZD48L0NpdGU+PC9F
bmROb3RlPn==
</w:fldData>
        </w:fldChar>
      </w:r>
      <w:r w:rsidR="001E1917">
        <w:instrText xml:space="preserve"> ADDIN EN.CITE </w:instrText>
      </w:r>
      <w:r w:rsidR="001E1917">
        <w:fldChar w:fldCharType="begin">
          <w:fldData xml:space="preserve">PEVuZE5vdGU+PENpdGU+PEF1dGhvcj5Lb2JheWFzaGk8L0F1dGhvcj48WWVhcj4yMDAzPC9ZZWFy
PjxSZWNOdW0+ODM8L1JlY051bT48RGlzcGxheVRleHQ+WzM5XTwvRGlzcGxheVRleHQ+PHJlY29y
ZD48cmVjLW51bWJlcj44MzwvcmVjLW51bWJlcj48Zm9yZWlnbi1rZXlzPjxrZXkgYXBwPSJFTiIg
ZGItaWQ9IjAyc3BzMnBzZTV2ZGU5ZXN6cjZ2ZXN3ODJ2c3JwYWVlcmR2YSI+ODM8L2tleT48L2Zv
cmVpZ24ta2V5cz48cmVmLXR5cGUgbmFtZT0iSm91cm5hbCBBcnRpY2xlIj4xNzwvcmVmLXR5cGU+
PGNvbnRyaWJ1dG9ycz48YXV0aG9ycz48YXV0aG9yPktvYmF5YXNoaSwgSy48L2F1dGhvcj48YXV0
aG9yPkVocmxpY2gsIFMuIEQuPC9hdXRob3I+PGF1dGhvcj5BbGJlcnRpbmksIEEuPC9hdXRob3I+
PGF1dGhvcj5BbWF0aSwgRy48L2F1dGhvcj48YXV0aG9yPkFuZGVyc2VuLCBLLiBLLjwvYXV0aG9y
PjxhdXRob3I+QXJuYXVkLCBNLjwvYXV0aG9yPjxhdXRob3I+QXNhaSwgSy48L2F1dGhvcj48YXV0
aG9yPkFzaGlrYWdhLCBTLjwvYXV0aG9yPjxhdXRob3I+QXltZXJpY2gsIFMuPC9hdXRob3I+PGF1
dGhvcj5CZXNzaWVyZXMsIFAuPC9hdXRob3I+PGF1dGhvcj5Cb2xhbmQsIEYuPC9hdXRob3I+PGF1
dGhvcj5CcmlnbmVsbCwgUy4gQy48L2F1dGhvcj48YXV0aG9yPkJyb24sIFMuPC9hdXRob3I+PGF1
dGhvcj5CdW5haSwgSy48L2F1dGhvcj48YXV0aG9yPkNoYXB1aXMsIEouPC9hdXRob3I+PGF1dGhv
cj5DaHJpc3RpYW5zZW4sIEwuIEMuPC9hdXRob3I+PGF1dGhvcj5EYW5jaGluLCBBLjwvYXV0aG9y
PjxhdXRob3I+RGViYXJib3VpbGxlLCBNLjwvYXV0aG9yPjxhdXRob3I+RGVydnluLCBFLjwvYXV0
aG9yPjxhdXRob3I+RGV1ZXJsaW5nLCBFLjwvYXV0aG9yPjxhdXRob3I+RGV2aW5lLCBLLjwvYXV0
aG9yPjxhdXRob3I+RGV2aW5lLCBTLiBLLjwvYXV0aG9yPjxhdXRob3I+RHJlZXNlbiwgTy48L2F1
dGhvcj48YXV0aG9yPkVycmluZ3RvbiwgSi48L2F1dGhvcj48YXV0aG9yPkZpbGxpbmdlciwgUy48
L2F1dGhvcj48YXV0aG9yPkZvc3RlciwgUy4gSi48L2F1dGhvcj48YXV0aG9yPkZ1aml0YSwgWS48
L2F1dGhvcj48YXV0aG9yPkdhbGl6emksIEEuPC9hdXRob3I+PGF1dGhvcj5HYXJkYW4sIFIuPC9h
dXRob3I+PGF1dGhvcj5Fc2NoZXZpbnMsIEMuPC9hdXRob3I+PGF1dGhvcj5GdWt1c2hpbWEsIFQu
PC9hdXRob3I+PGF1dGhvcj5IYWdhLCBLLjwvYXV0aG9yPjxhdXRob3I+SGFyd29vZCwgQy4gUi48
L2F1dGhvcj48YXV0aG9yPkhlY2tlciwgTS48L2F1dGhvcj48YXV0aG9yPkhvc295YSwgRC48L2F1
dGhvcj48YXV0aG9yPkh1bGxvLCBNLiBGLjwvYXV0aG9yPjxhdXRob3I+S2FrZXNoaXRhLCBILjwv
YXV0aG9yPjxhdXRob3I+S2FyYW1hdGEsIEQuPC9hdXRob3I+PGF1dGhvcj5LYXNhaGFyYSwgWS48
L2F1dGhvcj48YXV0aG9yPkthd2FtdXJhLCBGLjwvYXV0aG9yPjxhdXRob3I+S29nYSwgSy48L2F1
dGhvcj48YXV0aG9yPktvc2tpLCBQLjwvYXV0aG9yPjxhdXRob3I+S3V3YW5hLCBSLjwvYXV0aG9y
PjxhdXRob3I+SW1hbXVyYSwgRC48L2F1dGhvcj48YXV0aG9yPklzaGltYXJ1LCBNLjwvYXV0aG9y
PjxhdXRob3I+SXNoaWthd2EsIFMuPC9hdXRob3I+PGF1dGhvcj5Jc2hpbywgSS48L2F1dGhvcj48
YXV0aG9yPkxlIENvcSwgRC48L2F1dGhvcj48YXV0aG9yPk1hc3NvbiwgQS48L2F1dGhvcj48YXV0
aG9yPk1hdWVsLCBDLjwvYXV0aG9yPjxhdXRob3I+TWVpbWEsIFIuPC9hdXRob3I+PGF1dGhvcj5N
ZWxsYWRvLCBSLiBQLjwvYXV0aG9yPjxhdXRob3I+TW9pciwgQS48L2F1dGhvcj48YXV0aG9yPk1v
cml5YSwgUy48L2F1dGhvcj48YXV0aG9yPk5hZ2FrYXdhLCBFLjwvYXV0aG9yPjxhdXRob3I+TmFu
YW1peWEsIEguPC9hdXRob3I+PGF1dGhvcj5OYWthaSwgUy48L2F1dGhvcj48YXV0aG9yPk55Z2Fh
cmQsIFAuPC9hdXRob3I+PGF1dGhvcj5PZ3VyYSwgTS48L2F1dGhvcj48YXV0aG9yPk9oYW5hbiwg
VC48L2F1dGhvcj48YXV0aG9yPk8mYXBvcztSZWlsbHksIE0uPC9hdXRob3I+PGF1dGhvcj5PJmFw
b3M7Um91cmtlLCBNLjwvYXV0aG9yPjxhdXRob3I+UHJhZ2FpLCBaLjwvYXV0aG9yPjxhdXRob3I+
UG9vbGV5LCBILiBNLjwvYXV0aG9yPjxhdXRob3I+UmFwb3BvcnQsIEcuPC9hdXRob3I+PGF1dGhv
cj5SYXdsaW5zLCBKLiBQLjwvYXV0aG9yPjxhdXRob3I+Uml2YXMsIEwuIEEuPC9hdXRob3I+PGF1
dGhvcj5SaXZvbHRhLCBDLjwvYXV0aG9yPjxhdXRob3I+U2FkYWllLCBBLjwvYXV0aG9yPjxhdXRo
b3I+U2FkYWllLCBZLjwvYXV0aG9yPjxhdXRob3I+U2FydmFzLCBNLjwvYXV0aG9yPjxhdXRob3I+
U2F0bywgVC48L2F1dGhvcj48YXV0aG9yPlNheGlsZCwgSC4gSC48L2F1dGhvcj48YXV0aG9yPlNj
YW5sYW4sIEUuPC9hdXRob3I+PGF1dGhvcj5TY2h1bWFubiwgVy48L2F1dGhvcj48YXV0aG9yPlNl
ZWdlcnMsIEouIEYuPC9hdXRob3I+PGF1dGhvcj5TZWtpZ3VjaGksIEouPC9hdXRob3I+PGF1dGhv
cj5TZWtvd3NrYSwgQS48L2F1dGhvcj48YXV0aG9yPlNlcm9yLCBTLiBKLjwvYXV0aG9yPjxhdXRo
b3I+U2ltb24sIE0uPC9hdXRob3I+PGF1dGhvcj5TdHJhZ2llciwgUC48L2F1dGhvcj48YXV0aG9y
PlN0dWRlciwgUi48L2F1dGhvcj48YXV0aG9yPlRha2FtYXRzdSwgSC48L2F1dGhvcj48YXV0aG9y
PlRhbmFrYSwgVC48L2F1dGhvcj48YXV0aG9yPlRha2V1Y2hpLCBNLjwvYXV0aG9yPjxhdXRob3I+
VGhvbWFpZGVzLCBILiBCLjwvYXV0aG9yPjxhdXRob3I+VmFnbmVyLCBWLjwvYXV0aG9yPjxhdXRo
b3I+dmFuIERpamwsIEouIE0uPC9hdXRob3I+PGF1dGhvcj5XYXRhYmUsIEsuPC9hdXRob3I+PGF1
dGhvcj5XaXBhdCwgQS48L2F1dGhvcj48YXV0aG9yPllhbWFtb3RvLCBILjwvYXV0aG9yPjxhdXRo
b3I+WWFtYW1vdG8sIE0uPC9hdXRob3I+PGF1dGhvcj5ZYW1hbW90bywgWS48L2F1dGhvcj48YXV0
aG9yPllhbWFuZSwgSy48L2F1dGhvcj48YXV0aG9yPllhdGEsIEsuPC9hdXRob3I+PGF1dGhvcj5Z
b3NoaWRhLCBLLjwvYXV0aG9yPjxhdXRob3I+WW9zaGlrYXdhLCBILjwvYXV0aG9yPjxhdXRob3I+
WnViZXIsIFUuPC9hdXRob3I+PGF1dGhvcj5PZ2FzYXdhcmEsIE4uPC9hdXRob3I+PC9hdXRob3Jz
PjwvY29udHJpYnV0b3JzPjxhdXRoLWFkZHJlc3M+R3JhZHVhdGUgU2Nob29sIG9mIEluZm9ybWF0
aW9uIFNjaWVuY2UsIE5hcmEgSW5zdGl0dXRlIG9mIFNjaWVuY2UgYW5kIFRlY2hub2xvZ3ksIE5h
cmEgNjMwLTAxMDEsIEphcGFuLjwvYXV0aC1hZGRyZXNzPjx0aXRsZXM+PHRpdGxlPjxzdHlsZSBm
YWNlPSJub3JtYWwiIGZvbnQ9ImRlZmF1bHQiIHNpemU9IjEwMCUiPkVzc2VudGlhbCA8L3N0eWxl
PjxzdHlsZSBmYWNlPSJpdGFsaWMiIGZvbnQ9ImRlZmF1bHQiIHNpemU9IjEwMCUiPkJhY2lsbHVz
IHN1YnRpbGlzIDwvc3R5bGU+PHN0eWxlIGZhY2U9Im5vcm1hbCIgZm9udD0iZGVmYXVsdCIgc2l6
ZT0iMTAwJSI+Z2VuZXM8L3N0eWxlPjwvdGl0bGU+PHNlY29uZGFyeS10aXRsZT5Qcm9jIE5hdGwg
QWNhZCBTY2kgVSBTIEE8L3NlY29uZGFyeS10aXRsZT48L3RpdGxlcz48cGVyaW9kaWNhbD48ZnVs
bC10aXRsZT5Qcm9jIE5hdGwgQWNhZCBTY2kgVSBTIEE8L2Z1bGwtdGl0bGU+PC9wZXJpb2RpY2Fs
PjxwYWdlcz40Njc4LTgzPC9wYWdlcz48dm9sdW1lPjEwMDwvdm9sdW1lPjxudW1iZXI+ODwvbnVt
YmVyPjxrZXl3b3Jkcz48a2V5d29yZD5CYWNpbGx1cyBzdWJ0aWxpcy9jeXRvbG9neS8qZ2VuZXRp
Y3MvbWV0YWJvbGlzbTwva2V5d29yZD48a2V5d29yZD5DZWxsIERpdmlzaW9uL2dlbmV0aWNzPC9r
ZXl3b3JkPjxrZXl3b3JkPkNlbGwgTWVtYnJhbmUvZ2VuZXRpY3M8L2tleXdvcmQ+PGtleXdvcmQ+
Q29lbnp5bWVzL2dlbmV0aWNzL21ldGFib2xpc208L2tleXdvcmQ+PGtleXdvcmQ+RW5lcmd5IE1l
dGFib2xpc20vZ2VuZXRpY3M8L2tleXdvcmQ+PGtleXdvcmQ+KkdlbmVzLCBCYWN0ZXJpYWw8L2tl
eXdvcmQ+PGtleXdvcmQ+R2Vub21lLCBCYWN0ZXJpYWw8L2tleXdvcmQ+PGtleXdvcmQ+TXV0YXRp
b248L2tleXdvcmQ+PGtleXdvcmQ+TnVjbGVvdGlkZXMvZ2VuZXRpY3MvbWV0YWJvbGlzbTwva2V5
d29yZD48a2V5d29yZD5QaHlsb2dlbnk8L2tleXdvcmQ+PC9rZXl3b3Jkcz48ZGF0ZXM+PHllYXI+
MjAwMzwveWVhcj48cHViLWRhdGVzPjxkYXRlPkFwciAxNTwvZGF0ZT48L3B1Yi1kYXRlcz48L2Rh
dGVzPjxhY2Nlc3Npb24tbnVtPjEyNjgyMjk5PC9hY2Nlc3Npb24tbnVtPjx1cmxzPjxyZWxhdGVk
LXVybHM+PHVybD5odHRwOi8vd3d3Lm5jYmkubmxtLm5paC5nb3YvZW50cmV6L3F1ZXJ5LmZjZ2k/
Y21kPVJldHJpZXZlJmFtcDtkYj1QdWJNZWQmYW1wO2RvcHQ9Q2l0YXRpb24mYW1wO2xpc3RfdWlk
cz0xMjY4MjI5OSA8L3VybD48L3JlbGF0ZWQtdXJscz48L3VybHM+PHJlc2VhcmNoLW5vdGVzPioq
KiBic3UgZXNzZW50aWFsIGdlbmVzPC9yZXNlYXJjaC1ub3Rlcz48L3JlY29yZD48L0NpdGU+PC9F
bmROb3RlPn==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39" \o "Kobayashi, 2003 #83" </w:instrText>
      </w:r>
      <w:r w:rsidR="001E1917">
        <w:rPr>
          <w:noProof/>
        </w:rPr>
        <w:fldChar w:fldCharType="separate"/>
      </w:r>
      <w:r w:rsidR="001E1917">
        <w:rPr>
          <w:noProof/>
        </w:rPr>
        <w:t>39</w:t>
      </w:r>
      <w:r w:rsidR="001E1917">
        <w:rPr>
          <w:noProof/>
        </w:rPr>
        <w:fldChar w:fldCharType="end"/>
      </w:r>
      <w:r w:rsidR="001E1917">
        <w:rPr>
          <w:noProof/>
        </w:rPr>
        <w:t>]</w:t>
      </w:r>
      <w:r w:rsidR="001E1917">
        <w:fldChar w:fldCharType="end"/>
      </w:r>
      <w:ins w:id="173" w:author="hqin" w:date="2013-01-08T11:15:00Z">
        <w:r w:rsidR="00C942EE">
          <w:t xml:space="preserve">. Spore coat genes in </w:t>
        </w:r>
        <w:r w:rsidR="0036587D" w:rsidRPr="0036587D">
          <w:rPr>
            <w:i/>
            <w:rPrChange w:id="174" w:author="hqin" w:date="2013-01-08T11:15:00Z">
              <w:rPr/>
            </w:rPrChange>
          </w:rPr>
          <w:t>B. subtlis</w:t>
        </w:r>
        <w:r w:rsidR="00C942EE">
          <w:t xml:space="preserve"> were annotated in</w:t>
        </w:r>
      </w:ins>
      <w:ins w:id="175" w:author="hqin" w:date="2013-01-08T11:16:00Z">
        <w:r w:rsidR="00C942EE">
          <w:t xml:space="preserve"> the Driks group (see below).  </w:t>
        </w:r>
      </w:ins>
      <w:ins w:id="176" w:author="hqin" w:date="2013-01-08T11:18:00Z">
        <w:r w:rsidR="00013E74">
          <w:t xml:space="preserve">After excluding the spore coat </w:t>
        </w:r>
      </w:ins>
      <w:ins w:id="177" w:author="hqin" w:date="2013-01-08T11:19:00Z">
        <w:r w:rsidR="001622D9">
          <w:t xml:space="preserve">genes </w:t>
        </w:r>
      </w:ins>
      <w:ins w:id="178" w:author="hqin" w:date="2013-01-08T11:18:00Z">
        <w:r w:rsidR="00013E74">
          <w:t xml:space="preserve">and essential genes, the remaining genes are referred as </w:t>
        </w:r>
      </w:ins>
      <w:ins w:id="179" w:author="hqin" w:date="2013-01-08T11:16:00Z">
        <w:r w:rsidR="001A246E">
          <w:t xml:space="preserve">non-coat and non-essential </w:t>
        </w:r>
      </w:ins>
      <w:ins w:id="180" w:author="hqin" w:date="2013-01-15T10:04:00Z">
        <w:r w:rsidR="000A0C0D">
          <w:t xml:space="preserve">(nonCE) </w:t>
        </w:r>
      </w:ins>
      <w:ins w:id="181" w:author="hqin" w:date="2013-01-08T11:16:00Z">
        <w:r w:rsidR="001A246E">
          <w:t>genes</w:t>
        </w:r>
      </w:ins>
      <w:ins w:id="182" w:author="hqin" w:date="2013-01-08T11:19:00Z">
        <w:r w:rsidR="00013E74">
          <w:t xml:space="preserve">. </w:t>
        </w:r>
        <w:r w:rsidR="000A0C0D">
          <w:t xml:space="preserve"> </w:t>
        </w:r>
      </w:ins>
      <w:ins w:id="183" w:author="hqin" w:date="2013-01-15T10:04:00Z">
        <w:r w:rsidR="000A0C0D">
          <w:t xml:space="preserve">The lists of </w:t>
        </w:r>
      </w:ins>
      <w:ins w:id="184" w:author="hqin" w:date="2013-01-08T11:19:00Z">
        <w:r w:rsidR="0036587D" w:rsidRPr="0036587D">
          <w:rPr>
            <w:i/>
            <w:rPrChange w:id="185" w:author="hqin" w:date="2013-01-15T10:04:00Z">
              <w:rPr/>
            </w:rPrChange>
          </w:rPr>
          <w:t>B</w:t>
        </w:r>
      </w:ins>
      <w:ins w:id="186" w:author="hqin" w:date="2013-01-15T10:04:00Z">
        <w:r w:rsidR="0036587D" w:rsidRPr="0036587D">
          <w:rPr>
            <w:i/>
            <w:rPrChange w:id="187" w:author="hqin" w:date="2013-01-15T10:04:00Z">
              <w:rPr/>
            </w:rPrChange>
          </w:rPr>
          <w:t>. subtilis</w:t>
        </w:r>
        <w:r w:rsidR="000A0C0D">
          <w:t xml:space="preserve"> spore coat, essential, and nonCE genes are provided in supplementary information. </w:t>
        </w:r>
      </w:ins>
      <w:moveTo w:id="188" w:author="hqin" w:date="2013-01-08T11:13:00Z">
        <w:del w:id="189" w:author="hqin" w:date="2013-01-08T11:15:00Z">
          <w:r w:rsidRPr="002A0697" w:rsidDel="00C942EE">
            <w:delText>.</w:delText>
          </w:r>
        </w:del>
      </w:moveTo>
      <w:moveToRangeEnd w:id="170"/>
    </w:p>
    <w:p w14:paraId="7B7FF684" w14:textId="77777777" w:rsidR="0036587D" w:rsidRDefault="0036587D">
      <w:pPr>
        <w:ind w:firstLine="720"/>
        <w:pPrChange w:id="190" w:author="hqin" w:date="2013-01-29T09:44:00Z">
          <w:pPr>
            <w:spacing w:line="480" w:lineRule="auto"/>
            <w:ind w:firstLine="720"/>
          </w:pPr>
        </w:pPrChange>
      </w:pPr>
    </w:p>
    <w:p w14:paraId="7721216F" w14:textId="77777777" w:rsidR="0036587D" w:rsidRDefault="001C7FC9">
      <w:pPr>
        <w:rPr>
          <w:rFonts w:eastAsia="Times New Roman"/>
          <w:b/>
          <w:bCs/>
          <w:lang w:eastAsia="en-US"/>
        </w:rPr>
        <w:pPrChange w:id="191" w:author="hqin" w:date="2013-01-29T09:44:00Z">
          <w:pPr>
            <w:spacing w:line="480" w:lineRule="auto"/>
          </w:pPr>
        </w:pPrChange>
      </w:pPr>
      <w:r w:rsidRPr="002A0697">
        <w:rPr>
          <w:rFonts w:eastAsia="Times New Roman"/>
          <w:b/>
          <w:bCs/>
          <w:lang w:eastAsia="en-US"/>
        </w:rPr>
        <w:t>2.2 Ortholog</w:t>
      </w:r>
      <w:ins w:id="192" w:author="hqin" w:date="2011-11-17T11:07:00Z">
        <w:r>
          <w:rPr>
            <w:rFonts w:eastAsia="Times New Roman"/>
            <w:b/>
            <w:bCs/>
            <w:lang w:eastAsia="en-US"/>
          </w:rPr>
          <w:t>o</w:t>
        </w:r>
      </w:ins>
      <w:r w:rsidRPr="002A0697">
        <w:rPr>
          <w:rFonts w:eastAsia="Times New Roman"/>
          <w:b/>
          <w:bCs/>
          <w:lang w:eastAsia="en-US"/>
        </w:rPr>
        <w:t>us identification</w:t>
      </w:r>
    </w:p>
    <w:p w14:paraId="4D0C865A" w14:textId="77777777" w:rsidR="0036587D" w:rsidRDefault="001C7FC9">
      <w:pPr>
        <w:pStyle w:val="p-ni"/>
        <w:spacing w:before="0" w:after="0" w:line="240" w:lineRule="auto"/>
        <w:ind w:firstLine="720"/>
        <w:rPr>
          <w:ins w:id="193" w:author="hqin" w:date="2013-01-08T10:39:00Z"/>
          <w:bCs/>
          <w:szCs w:val="24"/>
          <w:lang w:val="en-US"/>
        </w:rPr>
        <w:pPrChange w:id="194" w:author="hqin" w:date="2013-01-29T09:44:00Z">
          <w:pPr>
            <w:pStyle w:val="p-ni"/>
            <w:spacing w:before="0" w:after="0" w:line="480" w:lineRule="auto"/>
            <w:ind w:firstLine="720"/>
          </w:pPr>
        </w:pPrChange>
      </w:pPr>
      <w:r w:rsidRPr="002A0697">
        <w:rPr>
          <w:bCs/>
          <w:szCs w:val="24"/>
          <w:lang w:val="en-US"/>
        </w:rPr>
        <w:t xml:space="preserve">We performed pairwise BLASTP search </w:t>
      </w:r>
      <w:r w:rsidR="001E1917">
        <w:rPr>
          <w:bCs/>
          <w:szCs w:val="24"/>
          <w:lang w:val="en-US"/>
        </w:rPr>
        <w:fldChar w:fldCharType="begin"/>
      </w:r>
      <w:r w:rsidR="001E1917">
        <w:rPr>
          <w:bCs/>
          <w:szCs w:val="24"/>
          <w:lang w:val="en-US"/>
        </w:rPr>
        <w:instrText xml:space="preserve"> ADDIN EN.CITE &lt;EndNote&gt;&lt;Cite&gt;&lt;Author&gt;Altschul&lt;/Author&gt;&lt;Year&gt;1997&lt;/Year&gt;&lt;RecNum&gt;89&lt;/RecNum&gt;&lt;DisplayText&gt;[40]&lt;/DisplayText&gt;&lt;record&gt;&lt;rec-number&gt;89&lt;/rec-number&gt;&lt;foreign-keys&gt;&lt;key app="EN" db-id="02sps2pse5vde9eszr6vesw82vsrpaeerdva"&gt;89&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accession-num&gt;9254694&lt;/accession-num&gt;&lt;urls&gt;&lt;related-urls&gt;&lt;url&gt;http://www.ncbi.nlm.nih.gov/entrez/query.fcgi?cmd=Retrieve&amp;amp;db=PubMed&amp;amp;dopt=Citation&amp;amp;list_uids=9254694 &lt;/url&gt;&lt;/related-urls&gt;&lt;/urls&gt;&lt;/record&gt;&lt;/Cite&gt;&lt;/EndNote&gt;</w:instrText>
      </w:r>
      <w:r w:rsidR="001E1917">
        <w:rPr>
          <w:bCs/>
          <w:szCs w:val="24"/>
          <w:lang w:val="en-US"/>
        </w:rPr>
        <w:fldChar w:fldCharType="separate"/>
      </w:r>
      <w:r w:rsidR="001E1917">
        <w:rPr>
          <w:bCs/>
          <w:noProof/>
          <w:szCs w:val="24"/>
          <w:lang w:val="en-US"/>
        </w:rPr>
        <w:t>[</w:t>
      </w:r>
      <w:r w:rsidR="001E1917">
        <w:rPr>
          <w:bCs/>
          <w:noProof/>
          <w:szCs w:val="24"/>
          <w:lang w:val="en-US"/>
        </w:rPr>
        <w:fldChar w:fldCharType="begin"/>
      </w:r>
      <w:r w:rsidR="001E1917">
        <w:rPr>
          <w:bCs/>
          <w:noProof/>
          <w:szCs w:val="24"/>
          <w:lang w:val="en-US"/>
        </w:rPr>
        <w:instrText xml:space="preserve"> HYPERLINK \l "_ENREF_40" \o "Altschul, 1997 #89" </w:instrText>
      </w:r>
      <w:r w:rsidR="001E1917">
        <w:rPr>
          <w:bCs/>
          <w:noProof/>
          <w:szCs w:val="24"/>
          <w:lang w:val="en-US"/>
        </w:rPr>
        <w:fldChar w:fldCharType="separate"/>
      </w:r>
      <w:r w:rsidR="001E1917">
        <w:rPr>
          <w:bCs/>
          <w:noProof/>
          <w:szCs w:val="24"/>
          <w:lang w:val="en-US"/>
        </w:rPr>
        <w:t>40</w:t>
      </w:r>
      <w:r w:rsidR="001E1917">
        <w:rPr>
          <w:bCs/>
          <w:noProof/>
          <w:szCs w:val="24"/>
          <w:lang w:val="en-US"/>
        </w:rPr>
        <w:fldChar w:fldCharType="end"/>
      </w:r>
      <w:r w:rsidR="001E1917">
        <w:rPr>
          <w:bCs/>
          <w:noProof/>
          <w:szCs w:val="24"/>
          <w:lang w:val="en-US"/>
        </w:rPr>
        <w:t>]</w:t>
      </w:r>
      <w:r w:rsidR="001E1917">
        <w:rPr>
          <w:bCs/>
          <w:szCs w:val="24"/>
          <w:lang w:val="en-US"/>
        </w:rPr>
        <w:fldChar w:fldCharType="end"/>
      </w:r>
      <w:del w:id="195" w:author="hqin" w:date="2011-11-20T19:52:00Z">
        <w:r w:rsidRPr="002A0697" w:rsidDel="005C2288">
          <w:rPr>
            <w:bCs/>
            <w:noProof/>
            <w:szCs w:val="24"/>
            <w:lang w:val="en-US"/>
          </w:rPr>
          <w:delText>(1)</w:delText>
        </w:r>
      </w:del>
      <w:r w:rsidRPr="002A0697">
        <w:rPr>
          <w:bCs/>
          <w:szCs w:val="24"/>
          <w:lang w:val="en-US"/>
        </w:rPr>
        <w:t xml:space="preserve"> for all genomes to find potential homologs</w:t>
      </w:r>
      <w:del w:id="196" w:author="hong qin" w:date="2012-09-04T10:41:00Z">
        <w:r w:rsidRPr="002A0697" w:rsidDel="00BE179E">
          <w:rPr>
            <w:bCs/>
            <w:szCs w:val="24"/>
            <w:lang w:val="en-US"/>
          </w:rPr>
          <w:delText xml:space="preserve"> using an E-value cutoff of 1/5000</w:delText>
        </w:r>
      </w:del>
      <w:r w:rsidRPr="002A0697">
        <w:rPr>
          <w:bCs/>
          <w:szCs w:val="24"/>
          <w:lang w:val="en-US"/>
        </w:rPr>
        <w:t xml:space="preserve">. </w:t>
      </w:r>
      <w:ins w:id="197" w:author="hong qin" w:date="2012-09-04T10:34:00Z">
        <w:r>
          <w:rPr>
            <w:bCs/>
            <w:szCs w:val="24"/>
            <w:lang w:val="en-US"/>
          </w:rPr>
          <w:t xml:space="preserve">Because the </w:t>
        </w:r>
      </w:ins>
      <w:ins w:id="198" w:author="hong qin" w:date="2012-09-04T10:33:00Z">
        <w:r>
          <w:rPr>
            <w:bCs/>
            <w:szCs w:val="24"/>
            <w:lang w:val="en-US"/>
          </w:rPr>
          <w:t xml:space="preserve">BLAST E-value is influenced by </w:t>
        </w:r>
      </w:ins>
      <w:ins w:id="199" w:author="hong qin" w:date="2012-09-04T10:40:00Z">
        <w:r>
          <w:rPr>
            <w:bCs/>
            <w:szCs w:val="24"/>
            <w:lang w:val="en-US"/>
          </w:rPr>
          <w:t xml:space="preserve">particular </w:t>
        </w:r>
      </w:ins>
      <w:ins w:id="200" w:author="hong qin" w:date="2012-09-04T10:33:00Z">
        <w:r>
          <w:rPr>
            <w:bCs/>
            <w:szCs w:val="24"/>
            <w:lang w:val="en-US"/>
          </w:rPr>
          <w:t>database size</w:t>
        </w:r>
      </w:ins>
      <w:ins w:id="201" w:author="hong qin" w:date="2012-09-04T10:35:00Z">
        <w:r>
          <w:rPr>
            <w:bCs/>
            <w:szCs w:val="24"/>
            <w:lang w:val="en-US"/>
          </w:rPr>
          <w:t>s</w:t>
        </w:r>
      </w:ins>
      <w:ins w:id="202" w:author="hong qin" w:date="2012-09-04T10:38:00Z">
        <w:r>
          <w:rPr>
            <w:bCs/>
            <w:szCs w:val="24"/>
            <w:lang w:val="en-US"/>
          </w:rPr>
          <w:t xml:space="preserve"> </w:t>
        </w:r>
      </w:ins>
      <w:r w:rsidR="001E1917">
        <w:rPr>
          <w:bCs/>
          <w:szCs w:val="24"/>
          <w:lang w:val="en-US"/>
        </w:rPr>
        <w:fldChar w:fldCharType="begin"/>
      </w:r>
      <w:r w:rsidR="001E1917">
        <w:rPr>
          <w:bCs/>
          <w:szCs w:val="24"/>
          <w:lang w:val="en-US"/>
        </w:rPr>
        <w:instrText xml:space="preserve"> ADDIN EN.CITE &lt;EndNote&gt;&lt;Cite&gt;&lt;Author&gt;Kerfeld&lt;/Author&gt;&lt;Year&gt;2011&lt;/Year&gt;&lt;RecNum&gt;291&lt;/RecNum&gt;&lt;DisplayText&gt;[41]&lt;/DisplayText&gt;&lt;record&gt;&lt;rec-number&gt;291&lt;/rec-number&gt;&lt;foreign-keys&gt;&lt;key app="EN" db-id="02sps2pse5vde9eszr6vesw82vsrpaeerdva"&gt;291&lt;/key&gt;&lt;/foreign-keys&gt;&lt;ref-type name="Journal Article"&gt;17&lt;/ref-type&gt;&lt;contributors&gt;&lt;authors&gt;&lt;author&gt;Kerfeld, C. A.&lt;/author&gt;&lt;author&gt;Scott, K. M.&lt;/author&gt;&lt;/authors&gt;&lt;/contributors&gt;&lt;auth-address&gt;Joint Genome Institute, Walnut Creek, California, United States of America. CKerfeld@lbl.gov&lt;/auth-address&gt;&lt;titles&gt;&lt;title&gt;Using BLAST to teach &amp;quot;E-value-tionary&amp;quot; concepts&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1001014&lt;/pages&gt;&lt;volume&gt;9&lt;/volume&gt;&lt;number&gt;2&lt;/number&gt;&lt;edition&gt;2011/02/10&lt;/edition&gt;&lt;keywords&gt;&lt;keyword&gt;Algorithms&lt;/keyword&gt;&lt;keyword&gt;Amino Acid Sequence&lt;/keyword&gt;&lt;keyword&gt;Computational Biology&lt;/keyword&gt;&lt;keyword&gt;*Evolution, Molecular&lt;/keyword&gt;&lt;keyword&gt;Molecular Sequence Data&lt;/keyword&gt;&lt;keyword&gt;*Sequence Alignment&lt;/keyword&gt;&lt;keyword&gt;Sequence Analysis&lt;/keyword&gt;&lt;keyword&gt;*Software&lt;/keyword&gt;&lt;keyword&gt;*Teaching&lt;/keyword&gt;&lt;/keywords&gt;&lt;dates&gt;&lt;year&gt;2011&lt;/year&gt;&lt;/dates&gt;&lt;isbn&gt;1545-7885 (Electronic)&amp;#xD;1544-9173 (Linking)&lt;/isbn&gt;&lt;accession-num&gt;21304918&lt;/accession-num&gt;&lt;work-type&gt;Research Support, U.S. Gov&amp;apos;t, Non-P.H.S.&lt;/work-type&gt;&lt;urls&gt;&lt;related-urls&gt;&lt;url&gt;http://www.ncbi.nlm.nih.gov/pubmed/21304918&lt;/url&gt;&lt;/related-urls&gt;&lt;/urls&gt;&lt;custom2&gt;3032543&lt;/custom2&gt;&lt;electronic-resource-num&gt;10.1371/journal.pbio.1001014&lt;/electronic-resource-num&gt;&lt;language&gt;eng&lt;/language&gt;&lt;/record&gt;&lt;/Cite&gt;&lt;/EndNote&gt;</w:instrText>
      </w:r>
      <w:r w:rsidR="001E1917">
        <w:rPr>
          <w:bCs/>
          <w:szCs w:val="24"/>
          <w:lang w:val="en-US"/>
        </w:rPr>
        <w:fldChar w:fldCharType="separate"/>
      </w:r>
      <w:r w:rsidR="001E1917">
        <w:rPr>
          <w:bCs/>
          <w:noProof/>
          <w:szCs w:val="24"/>
          <w:lang w:val="en-US"/>
        </w:rPr>
        <w:t>[</w:t>
      </w:r>
      <w:r w:rsidR="001E1917">
        <w:rPr>
          <w:bCs/>
          <w:noProof/>
          <w:szCs w:val="24"/>
          <w:lang w:val="en-US"/>
        </w:rPr>
        <w:fldChar w:fldCharType="begin"/>
      </w:r>
      <w:r w:rsidR="001E1917">
        <w:rPr>
          <w:bCs/>
          <w:noProof/>
          <w:szCs w:val="24"/>
          <w:lang w:val="en-US"/>
        </w:rPr>
        <w:instrText xml:space="preserve"> HYPERLINK \l "_ENREF_41" \o "Kerfeld, 2011 #291" </w:instrText>
      </w:r>
      <w:r w:rsidR="001E1917">
        <w:rPr>
          <w:bCs/>
          <w:noProof/>
          <w:szCs w:val="24"/>
          <w:lang w:val="en-US"/>
        </w:rPr>
        <w:fldChar w:fldCharType="separate"/>
      </w:r>
      <w:r w:rsidR="001E1917">
        <w:rPr>
          <w:bCs/>
          <w:noProof/>
          <w:szCs w:val="24"/>
          <w:lang w:val="en-US"/>
        </w:rPr>
        <w:t>41</w:t>
      </w:r>
      <w:r w:rsidR="001E1917">
        <w:rPr>
          <w:bCs/>
          <w:noProof/>
          <w:szCs w:val="24"/>
          <w:lang w:val="en-US"/>
        </w:rPr>
        <w:fldChar w:fldCharType="end"/>
      </w:r>
      <w:r w:rsidR="001E1917">
        <w:rPr>
          <w:bCs/>
          <w:noProof/>
          <w:szCs w:val="24"/>
          <w:lang w:val="en-US"/>
        </w:rPr>
        <w:t>]</w:t>
      </w:r>
      <w:r w:rsidR="001E1917">
        <w:rPr>
          <w:bCs/>
          <w:szCs w:val="24"/>
          <w:lang w:val="en-US"/>
        </w:rPr>
        <w:fldChar w:fldCharType="end"/>
      </w:r>
      <w:ins w:id="203" w:author="hong qin" w:date="2012-09-04T10:34:00Z">
        <w:r>
          <w:rPr>
            <w:bCs/>
            <w:szCs w:val="24"/>
            <w:lang w:val="en-US"/>
          </w:rPr>
          <w:t xml:space="preserve">, and </w:t>
        </w:r>
      </w:ins>
      <w:ins w:id="204" w:author="hong qin" w:date="2012-09-04T10:40:00Z">
        <w:r>
          <w:rPr>
            <w:bCs/>
            <w:szCs w:val="24"/>
            <w:lang w:val="en-US"/>
          </w:rPr>
          <w:t xml:space="preserve">because </w:t>
        </w:r>
      </w:ins>
      <w:ins w:id="205" w:author="hong qin" w:date="2012-09-04T10:34:00Z">
        <w:r>
          <w:rPr>
            <w:bCs/>
            <w:szCs w:val="24"/>
            <w:lang w:val="en-US"/>
          </w:rPr>
          <w:t xml:space="preserve">bacterial genomes </w:t>
        </w:r>
        <w:del w:id="206" w:author="hqin" w:date="2013-01-08T10:27:00Z">
          <w:r w:rsidDel="00C759F1">
            <w:rPr>
              <w:bCs/>
              <w:szCs w:val="24"/>
              <w:lang w:val="en-US"/>
            </w:rPr>
            <w:delText>are much smaller than many other genomes</w:delText>
          </w:r>
        </w:del>
      </w:ins>
      <w:ins w:id="207" w:author="hqin" w:date="2013-01-08T10:27:00Z">
        <w:r w:rsidR="00C759F1">
          <w:rPr>
            <w:bCs/>
            <w:szCs w:val="24"/>
            <w:lang w:val="en-US"/>
          </w:rPr>
          <w:t>usually contains about 5000 genes</w:t>
        </w:r>
      </w:ins>
      <w:ins w:id="208" w:author="hong qin" w:date="2012-09-04T10:40:00Z">
        <w:r>
          <w:rPr>
            <w:bCs/>
            <w:szCs w:val="24"/>
            <w:lang w:val="en-US"/>
          </w:rPr>
          <w:t>,</w:t>
        </w:r>
      </w:ins>
      <w:ins w:id="209" w:author="hong qin" w:date="2012-09-04T10:34:00Z">
        <w:r>
          <w:rPr>
            <w:bCs/>
            <w:szCs w:val="24"/>
            <w:lang w:val="en-US"/>
          </w:rPr>
          <w:t xml:space="preserve"> </w:t>
        </w:r>
      </w:ins>
      <w:ins w:id="210" w:author="hong qin" w:date="2012-09-04T10:40:00Z">
        <w:r>
          <w:rPr>
            <w:bCs/>
            <w:szCs w:val="24"/>
            <w:lang w:val="en-US"/>
          </w:rPr>
          <w:t xml:space="preserve">we </w:t>
        </w:r>
        <w:commentRangeStart w:id="211"/>
        <w:r>
          <w:rPr>
            <w:bCs/>
            <w:szCs w:val="24"/>
            <w:lang w:val="en-US"/>
          </w:rPr>
          <w:t>chose a</w:t>
        </w:r>
      </w:ins>
      <w:ins w:id="212" w:author="hong qin" w:date="2012-09-04T10:41:00Z">
        <w:r>
          <w:rPr>
            <w:bCs/>
            <w:szCs w:val="24"/>
            <w:lang w:val="en-US"/>
          </w:rPr>
          <w:t>n</w:t>
        </w:r>
      </w:ins>
      <w:ins w:id="213" w:author="hong qin" w:date="2012-09-04T10:40:00Z">
        <w:r>
          <w:rPr>
            <w:bCs/>
            <w:szCs w:val="24"/>
            <w:lang w:val="en-US"/>
          </w:rPr>
          <w:t xml:space="preserve"> </w:t>
        </w:r>
      </w:ins>
      <w:ins w:id="214" w:author="hong qin" w:date="2012-09-04T10:35:00Z">
        <w:r>
          <w:rPr>
            <w:bCs/>
            <w:szCs w:val="24"/>
            <w:lang w:val="en-US"/>
          </w:rPr>
          <w:t xml:space="preserve">E-value cutoff </w:t>
        </w:r>
      </w:ins>
      <w:ins w:id="215" w:author="hong qin" w:date="2012-09-04T10:41:00Z">
        <w:r w:rsidRPr="002A0697">
          <w:rPr>
            <w:bCs/>
            <w:szCs w:val="24"/>
            <w:lang w:val="en-US"/>
          </w:rPr>
          <w:t>of 1/5000</w:t>
        </w:r>
        <w:r>
          <w:rPr>
            <w:bCs/>
            <w:szCs w:val="24"/>
            <w:lang w:val="en-US"/>
          </w:rPr>
          <w:t xml:space="preserve"> </w:t>
        </w:r>
      </w:ins>
      <w:del w:id="216" w:author="hong qin" w:date="2012-09-04T10:35:00Z">
        <w:r w:rsidRPr="002A0697" w:rsidDel="00D1505C">
          <w:rPr>
            <w:bCs/>
            <w:szCs w:val="24"/>
            <w:lang w:val="en-US"/>
          </w:rPr>
          <w:delText xml:space="preserve">This cutoff </w:delText>
        </w:r>
      </w:del>
      <w:del w:id="217" w:author="hong qin" w:date="2012-09-04T10:41:00Z">
        <w:r w:rsidRPr="002A0697" w:rsidDel="00BE179E">
          <w:rPr>
            <w:bCs/>
            <w:szCs w:val="24"/>
            <w:lang w:val="en-US"/>
          </w:rPr>
          <w:delText xml:space="preserve">means </w:delText>
        </w:r>
      </w:del>
      <w:ins w:id="218" w:author="hong qin" w:date="2012-09-04T10:36:00Z">
        <w:r>
          <w:rPr>
            <w:bCs/>
            <w:szCs w:val="24"/>
            <w:lang w:val="en-US"/>
          </w:rPr>
          <w:t xml:space="preserve">that </w:t>
        </w:r>
      </w:ins>
      <w:del w:id="219" w:author="hong qin" w:date="2012-09-04T10:41:00Z">
        <w:r w:rsidRPr="002A0697" w:rsidDel="00BE179E">
          <w:rPr>
            <w:bCs/>
            <w:szCs w:val="24"/>
            <w:lang w:val="en-US"/>
          </w:rPr>
          <w:delText xml:space="preserve">we expect about </w:delText>
        </w:r>
      </w:del>
      <w:ins w:id="220" w:author="hong qin" w:date="2012-09-04T10:41:00Z">
        <w:r>
          <w:rPr>
            <w:bCs/>
            <w:szCs w:val="24"/>
            <w:lang w:val="en-US"/>
          </w:rPr>
          <w:t xml:space="preserve">means approximately </w:t>
        </w:r>
      </w:ins>
      <w:r w:rsidRPr="002A0697">
        <w:rPr>
          <w:bCs/>
          <w:szCs w:val="24"/>
          <w:lang w:val="en-US"/>
        </w:rPr>
        <w:t>one false positive hit per bacterial genome</w:t>
      </w:r>
      <w:commentRangeEnd w:id="211"/>
      <w:r>
        <w:rPr>
          <w:rStyle w:val="CommentReference"/>
          <w:lang w:val="en-US"/>
        </w:rPr>
        <w:commentReference w:id="211"/>
      </w:r>
      <w:r w:rsidRPr="002A0697">
        <w:rPr>
          <w:bCs/>
          <w:szCs w:val="24"/>
          <w:lang w:val="en-US"/>
        </w:rPr>
        <w:t xml:space="preserve">. </w:t>
      </w:r>
      <w:ins w:id="221" w:author="hqin" w:date="2013-01-08T10:48:00Z">
        <w:r w:rsidR="005844A9">
          <w:rPr>
            <w:bCs/>
            <w:szCs w:val="24"/>
            <w:lang w:val="en-US"/>
          </w:rPr>
          <w:t xml:space="preserve"> It is worth mentioning that E-value</w:t>
        </w:r>
      </w:ins>
      <w:ins w:id="222" w:author="hqin" w:date="2013-01-08T10:53:00Z">
        <w:r w:rsidR="005844A9">
          <w:rPr>
            <w:bCs/>
            <w:szCs w:val="24"/>
            <w:lang w:val="en-US"/>
          </w:rPr>
          <w:t xml:space="preserve"> ranges</w:t>
        </w:r>
      </w:ins>
      <w:ins w:id="223" w:author="hqin" w:date="2013-01-08T10:48:00Z">
        <w:r w:rsidR="005844A9">
          <w:rPr>
            <w:bCs/>
            <w:szCs w:val="24"/>
            <w:lang w:val="en-US"/>
          </w:rPr>
          <w:t xml:space="preserve"> </w:t>
        </w:r>
      </w:ins>
      <w:ins w:id="224" w:author="hqin" w:date="2013-01-08T10:51:00Z">
        <w:r w:rsidR="005844A9">
          <w:rPr>
            <w:bCs/>
            <w:szCs w:val="24"/>
            <w:lang w:val="en-US"/>
          </w:rPr>
          <w:t xml:space="preserve">would </w:t>
        </w:r>
      </w:ins>
      <w:ins w:id="225" w:author="hqin" w:date="2013-01-08T10:53:00Z">
        <w:r w:rsidR="005844A9">
          <w:rPr>
            <w:bCs/>
            <w:szCs w:val="24"/>
            <w:lang w:val="en-US"/>
          </w:rPr>
          <w:t xml:space="preserve">only affect a </w:t>
        </w:r>
      </w:ins>
      <w:ins w:id="226" w:author="hqin" w:date="2013-01-08T10:59:00Z">
        <w:r w:rsidR="003443AE">
          <w:rPr>
            <w:bCs/>
            <w:szCs w:val="24"/>
            <w:lang w:val="en-US"/>
          </w:rPr>
          <w:t xml:space="preserve">tiny fraction </w:t>
        </w:r>
      </w:ins>
      <w:ins w:id="227" w:author="hqin" w:date="2013-01-08T10:54:00Z">
        <w:r w:rsidR="005844A9">
          <w:rPr>
            <w:bCs/>
            <w:szCs w:val="24"/>
            <w:lang w:val="en-US"/>
          </w:rPr>
          <w:t xml:space="preserve">of the BLAST hits. For example, </w:t>
        </w:r>
        <w:r w:rsidR="003443AE">
          <w:rPr>
            <w:bCs/>
            <w:szCs w:val="24"/>
            <w:lang w:val="en-US"/>
          </w:rPr>
          <w:t xml:space="preserve">in </w:t>
        </w:r>
      </w:ins>
      <w:ins w:id="228" w:author="hqin" w:date="2013-01-08T10:42:00Z">
        <w:r w:rsidR="0036587D" w:rsidRPr="0036587D">
          <w:rPr>
            <w:bCs/>
            <w:i/>
            <w:szCs w:val="24"/>
            <w:lang w:val="en-US"/>
            <w:rPrChange w:id="229" w:author="hqin" w:date="2013-01-08T10:42:00Z">
              <w:rPr>
                <w:bCs/>
                <w:szCs w:val="24"/>
                <w:lang w:val="en-US"/>
              </w:rPr>
            </w:rPrChange>
          </w:rPr>
          <w:t>B. subtilis</w:t>
        </w:r>
        <w:r w:rsidR="00681CF1">
          <w:rPr>
            <w:bCs/>
            <w:szCs w:val="24"/>
            <w:lang w:val="en-US"/>
          </w:rPr>
          <w:t xml:space="preserve"> 168 and </w:t>
        </w:r>
      </w:ins>
      <w:ins w:id="230" w:author="hqin" w:date="2013-01-08T10:44:00Z">
        <w:r w:rsidR="005844A9" w:rsidRPr="002A0697">
          <w:rPr>
            <w:bCs/>
            <w:i/>
            <w:szCs w:val="24"/>
            <w:lang w:val="en-US"/>
          </w:rPr>
          <w:t>B</w:t>
        </w:r>
        <w:r w:rsidR="005844A9">
          <w:rPr>
            <w:bCs/>
            <w:i/>
            <w:szCs w:val="24"/>
            <w:lang w:val="en-US"/>
          </w:rPr>
          <w:t>.</w:t>
        </w:r>
        <w:r w:rsidR="005844A9" w:rsidRPr="002A0697">
          <w:rPr>
            <w:bCs/>
            <w:i/>
            <w:szCs w:val="24"/>
            <w:lang w:val="en-US"/>
          </w:rPr>
          <w:t xml:space="preserve"> amyloliquefaciens</w:t>
        </w:r>
        <w:r w:rsidR="005844A9" w:rsidRPr="002A0697">
          <w:rPr>
            <w:bCs/>
            <w:szCs w:val="24"/>
            <w:lang w:val="en-US"/>
          </w:rPr>
          <w:t xml:space="preserve"> FZB42</w:t>
        </w:r>
      </w:ins>
      <w:ins w:id="231" w:author="hqin" w:date="2013-01-08T10:54:00Z">
        <w:r w:rsidR="003443AE">
          <w:rPr>
            <w:bCs/>
            <w:szCs w:val="24"/>
            <w:lang w:val="en-US"/>
          </w:rPr>
          <w:t xml:space="preserve"> comparison</w:t>
        </w:r>
      </w:ins>
      <w:ins w:id="232" w:author="hqin" w:date="2013-01-08T10:44:00Z">
        <w:r w:rsidR="001622D9">
          <w:rPr>
            <w:bCs/>
            <w:szCs w:val="24"/>
            <w:lang w:val="en-US"/>
          </w:rPr>
          <w:t xml:space="preserve">, </w:t>
        </w:r>
      </w:ins>
      <w:ins w:id="233" w:author="hqin" w:date="2013-01-08T10:55:00Z">
        <w:r w:rsidR="003443AE">
          <w:rPr>
            <w:bCs/>
            <w:szCs w:val="24"/>
            <w:lang w:val="en-US"/>
          </w:rPr>
          <w:t>the 90%, 95%, and 99</w:t>
        </w:r>
      </w:ins>
      <w:ins w:id="234" w:author="hqin" w:date="2013-01-08T10:59:00Z">
        <w:r w:rsidR="003443AE">
          <w:rPr>
            <w:bCs/>
            <w:szCs w:val="24"/>
            <w:lang w:val="en-US"/>
          </w:rPr>
          <w:t>.9</w:t>
        </w:r>
      </w:ins>
      <w:ins w:id="235" w:author="hqin" w:date="2013-01-08T10:55:00Z">
        <w:r w:rsidR="003443AE">
          <w:rPr>
            <w:bCs/>
            <w:szCs w:val="24"/>
            <w:lang w:val="en-US"/>
          </w:rPr>
          <w:t xml:space="preserve">% quantiles of </w:t>
        </w:r>
      </w:ins>
      <w:ins w:id="236" w:author="hqin" w:date="2013-01-08T10:41:00Z">
        <w:r w:rsidR="00681CF1">
          <w:rPr>
            <w:bCs/>
            <w:szCs w:val="24"/>
            <w:lang w:val="en-US"/>
          </w:rPr>
          <w:t>BLAST E-value</w:t>
        </w:r>
      </w:ins>
      <w:ins w:id="237" w:author="hqin" w:date="2013-01-08T10:47:00Z">
        <w:r w:rsidR="003443AE">
          <w:rPr>
            <w:bCs/>
            <w:szCs w:val="24"/>
            <w:lang w:val="en-US"/>
          </w:rPr>
          <w:t xml:space="preserve">s are </w:t>
        </w:r>
      </w:ins>
      <w:ins w:id="238" w:author="hqin" w:date="2013-01-08T10:56:00Z">
        <w:r w:rsidR="003443AE">
          <w:rPr>
            <w:bCs/>
            <w:szCs w:val="24"/>
            <w:lang w:val="en-US"/>
          </w:rPr>
          <w:t>2.3x10</w:t>
        </w:r>
        <w:r w:rsidR="003443AE" w:rsidRPr="005844A9">
          <w:rPr>
            <w:bCs/>
            <w:szCs w:val="24"/>
            <w:vertAlign w:val="superscript"/>
            <w:lang w:val="en-US"/>
          </w:rPr>
          <w:t>-6</w:t>
        </w:r>
      </w:ins>
      <w:ins w:id="239" w:author="hqin" w:date="2013-01-08T10:58:00Z">
        <w:r w:rsidR="003443AE">
          <w:rPr>
            <w:bCs/>
            <w:szCs w:val="24"/>
            <w:lang w:val="en-US"/>
          </w:rPr>
          <w:t>,</w:t>
        </w:r>
      </w:ins>
      <w:ins w:id="240" w:author="hqin" w:date="2013-01-08T10:47:00Z">
        <w:r w:rsidR="005844A9">
          <w:rPr>
            <w:bCs/>
            <w:szCs w:val="24"/>
            <w:lang w:val="en-US"/>
          </w:rPr>
          <w:t xml:space="preserve"> </w:t>
        </w:r>
      </w:ins>
      <w:ins w:id="241" w:author="hqin" w:date="2013-01-08T10:58:00Z">
        <w:r w:rsidR="003443AE">
          <w:rPr>
            <w:bCs/>
            <w:szCs w:val="24"/>
            <w:lang w:val="en-US"/>
          </w:rPr>
          <w:t>3.0</w:t>
        </w:r>
      </w:ins>
      <w:ins w:id="242" w:author="hqin" w:date="2013-01-08T10:56:00Z">
        <w:r w:rsidR="003443AE">
          <w:rPr>
            <w:bCs/>
            <w:szCs w:val="24"/>
            <w:lang w:val="en-US"/>
          </w:rPr>
          <w:t>x</w:t>
        </w:r>
      </w:ins>
      <w:ins w:id="243" w:author="hqin" w:date="2013-01-08T10:47:00Z">
        <w:r w:rsidR="005844A9">
          <w:rPr>
            <w:bCs/>
            <w:szCs w:val="24"/>
            <w:lang w:val="en-US"/>
          </w:rPr>
          <w:t>10</w:t>
        </w:r>
        <w:r w:rsidR="0036587D" w:rsidRPr="0036587D">
          <w:rPr>
            <w:bCs/>
            <w:szCs w:val="24"/>
            <w:vertAlign w:val="superscript"/>
            <w:lang w:val="en-US"/>
            <w:rPrChange w:id="244" w:author="hqin" w:date="2013-01-08T10:48:00Z">
              <w:rPr>
                <w:bCs/>
                <w:szCs w:val="24"/>
                <w:lang w:val="en-US"/>
              </w:rPr>
            </w:rPrChange>
          </w:rPr>
          <w:t>-</w:t>
        </w:r>
      </w:ins>
      <w:ins w:id="245" w:author="hqin" w:date="2013-01-08T10:58:00Z">
        <w:r w:rsidR="003443AE">
          <w:rPr>
            <w:bCs/>
            <w:szCs w:val="24"/>
            <w:vertAlign w:val="superscript"/>
            <w:lang w:val="en-US"/>
          </w:rPr>
          <w:t>5</w:t>
        </w:r>
      </w:ins>
      <w:ins w:id="246" w:author="hqin" w:date="2013-01-08T10:47:00Z">
        <w:r w:rsidR="005844A9">
          <w:rPr>
            <w:bCs/>
            <w:szCs w:val="24"/>
            <w:lang w:val="en-US"/>
          </w:rPr>
          <w:t>,</w:t>
        </w:r>
      </w:ins>
      <w:ins w:id="247" w:author="hqin" w:date="2013-01-08T10:58:00Z">
        <w:r w:rsidR="003443AE">
          <w:rPr>
            <w:bCs/>
            <w:szCs w:val="24"/>
            <w:lang w:val="en-US"/>
          </w:rPr>
          <w:t xml:space="preserve"> and 2x10</w:t>
        </w:r>
        <w:r w:rsidR="003443AE" w:rsidRPr="005844A9">
          <w:rPr>
            <w:bCs/>
            <w:szCs w:val="24"/>
            <w:vertAlign w:val="superscript"/>
            <w:lang w:val="en-US"/>
          </w:rPr>
          <w:t>-</w:t>
        </w:r>
        <w:r w:rsidR="003443AE">
          <w:rPr>
            <w:bCs/>
            <w:szCs w:val="24"/>
            <w:vertAlign w:val="superscript"/>
            <w:lang w:val="en-US"/>
          </w:rPr>
          <w:t>4</w:t>
        </w:r>
      </w:ins>
      <w:ins w:id="248" w:author="hqin" w:date="2013-01-08T10:47:00Z">
        <w:r w:rsidR="005844A9">
          <w:rPr>
            <w:bCs/>
            <w:szCs w:val="24"/>
            <w:lang w:val="en-US"/>
          </w:rPr>
          <w:t xml:space="preserve"> respectively</w:t>
        </w:r>
      </w:ins>
      <w:ins w:id="249" w:author="hqin" w:date="2013-01-08T10:59:00Z">
        <w:r w:rsidR="003443AE">
          <w:rPr>
            <w:bCs/>
            <w:szCs w:val="24"/>
            <w:lang w:val="en-US"/>
          </w:rPr>
          <w:t>.</w:t>
        </w:r>
      </w:ins>
      <w:ins w:id="250" w:author="hqin" w:date="2013-01-08T10:47:00Z">
        <w:r w:rsidR="005844A9">
          <w:rPr>
            <w:bCs/>
            <w:szCs w:val="24"/>
            <w:lang w:val="en-US"/>
          </w:rPr>
          <w:t xml:space="preserve"> </w:t>
        </w:r>
      </w:ins>
    </w:p>
    <w:p w14:paraId="748AFB3E" w14:textId="77777777" w:rsidR="0036587D" w:rsidRDefault="0036587D">
      <w:pPr>
        <w:pStyle w:val="p-ni"/>
        <w:spacing w:before="0" w:after="0" w:line="240" w:lineRule="auto"/>
        <w:ind w:firstLine="720"/>
        <w:rPr>
          <w:ins w:id="251" w:author="hong qin" w:date="2012-09-04T10:32:00Z"/>
          <w:del w:id="252" w:author="hqin" w:date="2013-01-08T11:00:00Z"/>
          <w:bCs/>
          <w:szCs w:val="24"/>
          <w:lang w:val="en-US"/>
        </w:rPr>
        <w:pPrChange w:id="253" w:author="hqin" w:date="2013-01-29T09:44:00Z">
          <w:pPr>
            <w:pStyle w:val="p-ni"/>
            <w:spacing w:before="0" w:after="0" w:line="480" w:lineRule="auto"/>
            <w:ind w:firstLine="720"/>
          </w:pPr>
        </w:pPrChange>
      </w:pPr>
    </w:p>
    <w:p w14:paraId="12D55D7B" w14:textId="77777777" w:rsidR="0036587D" w:rsidRDefault="001C7FC9">
      <w:pPr>
        <w:pStyle w:val="p-ni"/>
        <w:spacing w:before="0" w:after="0" w:line="240" w:lineRule="auto"/>
        <w:ind w:firstLine="720"/>
        <w:rPr>
          <w:del w:id="254" w:author="MI" w:date="2011-11-29T19:09:00Z"/>
          <w:bCs/>
          <w:szCs w:val="24"/>
          <w:lang w:val="en-US"/>
        </w:rPr>
        <w:pPrChange w:id="255" w:author="hqin" w:date="2013-01-29T09:44:00Z">
          <w:pPr>
            <w:pStyle w:val="p-ni"/>
            <w:spacing w:before="0" w:after="0" w:line="480" w:lineRule="auto"/>
            <w:ind w:firstLine="720"/>
          </w:pPr>
        </w:pPrChange>
      </w:pPr>
      <w:r w:rsidRPr="002A0697">
        <w:rPr>
          <w:bCs/>
          <w:szCs w:val="24"/>
          <w:lang w:val="en-US"/>
        </w:rPr>
        <w:t xml:space="preserve">Potential orthologs were identified both by Markov clustering (MCL) </w:t>
      </w:r>
      <w:r w:rsidR="001E1917">
        <w:rPr>
          <w:bCs/>
        </w:rPr>
        <w:fldChar w:fldCharType="begin"/>
      </w:r>
      <w:r w:rsidR="001E1917">
        <w:rPr>
          <w:bCs/>
          <w:szCs w:val="24"/>
          <w:lang w:val="en-US"/>
        </w:rPr>
        <w:instrText xml:space="preserve"> ADDIN EN.CITE &lt;EndNote&gt;&lt;Cite&gt;&lt;Author&gt;Enright&lt;/Author&gt;&lt;Year&gt;2002&lt;/Year&gt;&lt;RecNum&gt;86&lt;/RecNum&gt;&lt;DisplayText&gt;[42]&lt;/DisplayText&gt;&lt;record&gt;&lt;rec-number&gt;86&lt;/rec-number&gt;&lt;foreign-keys&gt;&lt;key app="EN" db-id="02sps2pse5vde9eszr6vesw82vsrpaeerdva"&gt;86&lt;/key&gt;&lt;/foreign-keys&gt;&lt;ref-type name="Journal Article"&gt;17&lt;/ref-type&gt;&lt;contributors&gt;&lt;authors&gt;&lt;author&gt;Enright, A. J.&lt;/author&gt;&lt;author&gt;Van Dongen, S.&lt;/author&gt;&lt;author&gt;Ouzounis, C. A.&lt;/author&gt;&lt;/authors&gt;&lt;/contributors&gt;&lt;auth-address&gt;Computational Genomics Group, The European Bioinformatics Institute, EMBL Cambridge Outstation, Cambridge CB10 1SD, UK. anton@ebi.ac.uk&lt;/auth-address&gt;&lt;titles&gt;&lt;title&gt;An efficient algorithm for large-scale detection of protein families&lt;/title&gt;&lt;secondary-title&gt;Nucleic Acids Res&lt;/secondary-title&gt;&lt;/titles&gt;&lt;periodical&gt;&lt;full-title&gt;Nucleic Acids Res&lt;/full-title&gt;&lt;/periodical&gt;&lt;pages&gt;1575-84&lt;/pages&gt;&lt;volume&gt;30&lt;/volume&gt;&lt;number&gt;7&lt;/number&gt;&lt;keywords&gt;&lt;keyword&gt;*Algorithms&lt;/keyword&gt;&lt;keyword&gt;Amino Acid Sequence&lt;/keyword&gt;&lt;keyword&gt;*Databases, Protein&lt;/keyword&gt;&lt;keyword&gt;Genome, Human&lt;/keyword&gt;&lt;keyword&gt;Humans&lt;/keyword&gt;&lt;keyword&gt;Internet&lt;/keyword&gt;&lt;keyword&gt;Molecular Sequence Data&lt;/keyword&gt;&lt;keyword&gt;Proteins/*genetics&lt;/keyword&gt;&lt;keyword&gt;Sequence Alignment&lt;/keyword&gt;&lt;keyword&gt;Sequence Homology, Amino Acid&lt;/keyword&gt;&lt;keyword&gt;Transcription Factor TFIIB&lt;/keyword&gt;&lt;keyword&gt;Transcription Factors/genetics&lt;/keyword&gt;&lt;/keywords&gt;&lt;dates&gt;&lt;year&gt;2002&lt;/year&gt;&lt;pub-dates&gt;&lt;date&gt;Apr 1&lt;/date&gt;&lt;/pub-dates&gt;&lt;/dates&gt;&lt;accession-num&gt;11917018&lt;/accession-num&gt;&lt;urls&gt;&lt;related-urls&gt;&lt;url&gt;http://www.ncbi.nlm.nih.gov/entrez/query.fcgi?cmd=Retrieve&amp;amp;db=PubMed&amp;amp;dopt=Citation&amp;amp;list_uids=11917018 &lt;/url&gt;&lt;/related-urls&gt;&lt;/urls&gt;&lt;/record&gt;&lt;/Cite&gt;&lt;/EndNote&gt;</w:instrText>
      </w:r>
      <w:r w:rsidR="001E1917">
        <w:rPr>
          <w:bCs/>
        </w:rPr>
        <w:fldChar w:fldCharType="separate"/>
      </w:r>
      <w:r w:rsidR="001E1917">
        <w:rPr>
          <w:bCs/>
          <w:noProof/>
          <w:szCs w:val="24"/>
          <w:lang w:val="en-US"/>
        </w:rPr>
        <w:t>[</w:t>
      </w:r>
      <w:r w:rsidR="001E1917">
        <w:rPr>
          <w:bCs/>
          <w:noProof/>
        </w:rPr>
        <w:fldChar w:fldCharType="begin"/>
      </w:r>
      <w:r w:rsidR="001E1917">
        <w:rPr>
          <w:bCs/>
          <w:noProof/>
          <w:szCs w:val="24"/>
          <w:lang w:val="en-US"/>
        </w:rPr>
        <w:instrText xml:space="preserve"> HYPERLINK \l "_ENREF_42" \o "Enright, 2002 #86" </w:instrText>
      </w:r>
      <w:r w:rsidR="001E1917">
        <w:rPr>
          <w:bCs/>
          <w:noProof/>
        </w:rPr>
        <w:fldChar w:fldCharType="separate"/>
      </w:r>
      <w:r w:rsidR="001E1917">
        <w:rPr>
          <w:bCs/>
          <w:noProof/>
          <w:szCs w:val="24"/>
          <w:lang w:val="en-US"/>
        </w:rPr>
        <w:t>42</w:t>
      </w:r>
      <w:r w:rsidR="001E1917">
        <w:rPr>
          <w:bCs/>
          <w:noProof/>
        </w:rPr>
        <w:fldChar w:fldCharType="end"/>
      </w:r>
      <w:r w:rsidR="001E1917">
        <w:rPr>
          <w:bCs/>
          <w:noProof/>
          <w:szCs w:val="24"/>
          <w:lang w:val="en-US"/>
        </w:rPr>
        <w:t>]</w:t>
      </w:r>
      <w:r w:rsidR="001E1917">
        <w:rPr>
          <w:bCs/>
        </w:rPr>
        <w:fldChar w:fldCharType="end"/>
      </w:r>
      <w:del w:id="256" w:author="hqin" w:date="2011-11-20T19:52:00Z">
        <w:r w:rsidRPr="002A0697" w:rsidDel="005C2288">
          <w:rPr>
            <w:bCs/>
            <w:noProof/>
            <w:szCs w:val="24"/>
            <w:lang w:val="en-US"/>
          </w:rPr>
          <w:delText>(25)</w:delText>
        </w:r>
      </w:del>
      <w:r w:rsidRPr="002A0697">
        <w:rPr>
          <w:bCs/>
          <w:szCs w:val="24"/>
          <w:lang w:val="en-US"/>
        </w:rPr>
        <w:t xml:space="preserve"> and reciprocal best hits (RBH) </w:t>
      </w:r>
      <w:r w:rsidR="001E1917">
        <w:rPr>
          <w:bCs/>
        </w:rPr>
        <w:fldChar w:fldCharType="begin">
          <w:fldData xml:space="preserve">PEVuZE5vdGU+PENpdGU+PEF1dGhvcj5Cb3JrPC9BdXRob3I+PFllYXI+MTk5ODwvWWVhcj48UmVj
TnVtPjg3PC9SZWNOdW0+PERpc3BsYXlUZXh0Pls0MywgNDRdPC9EaXNwbGF5VGV4dD48cmVjb3Jk
PjxyZWMtbnVtYmVyPjg3PC9yZWMtbnVtYmVyPjxmb3JlaWduLWtleXM+PGtleSBhcHA9IkVOIiBk
Yi1pZD0iMDJzcHMycHNlNXZkZTllc3pyNnZlc3c4MnZzcnBhZWVyZHZhIj44Nzwva2V5PjwvZm9y
ZWlnbi1rZXlzPjxyZWYtdHlwZSBuYW1lPSJKb3VybmFsIEFydGljbGUiPjE3PC9yZWYtdHlwZT48
Y29udHJpYnV0b3JzPjxhdXRob3JzPjxhdXRob3I+Qm9yaywgUC48L2F1dGhvcj48YXV0aG9yPkRh
bmRla2FyLCBULjwvYXV0aG9yPjxhdXRob3I+RGlhei1MYXpjb3osIFkuPC9hdXRob3I+PGF1dGhv
cj5FaXNlbmhhYmVyLCBGLjwvYXV0aG9yPjxhdXRob3I+SHV5bmVuLCBNLjwvYXV0aG9yPjxhdXRo
b3I+WXVhbiwgWS48L2F1dGhvcj48L2F1dGhvcnM+PC9jb250cmlidXRvcnM+PGF1dGgtYWRkcmVz
cz5FdXJvcGVhbiBNb2xlY3VsYXIgQmlvbG9neSBMYWJvcmF0b3J5LCBNZXllcmhvZnN0ci4gMSwg
SGVpZGVsYmVyZywgUEYgMTAuMjIwOSwgR2VybWFueS4gQm9ya0BFTUJMLUhlaWRlbGJlcmcuZGU8
L2F1dGgtYWRkcmVzcz48dGl0bGVzPjx0aXRsZT5QcmVkaWN0aW5nIGZ1bmN0aW9uOiBmcm9tIGdl
bmVzIHRvIGdlbm9tZXMgYW5kIGJhY2s8L3RpdGxlPjxzZWNvbmRhcnktdGl0bGU+SiBNb2wgQmlv
bDwvc2Vjb25kYXJ5LXRpdGxlPjwvdGl0bGVzPjxwZXJpb2RpY2FsPjxmdWxsLXRpdGxlPkogTW9s
IEJpb2w8L2Z1bGwtdGl0bGU+PC9wZXJpb2RpY2FsPjxwYWdlcz43MDctMjU8L3BhZ2VzPjx2b2x1
bWU+MjgzPC92b2x1bWU+PG51bWJlcj40PC9udW1iZXI+PGtleXdvcmRzPjxrZXl3b3JkPkJhY3Rl
cmlhbCBQcm90ZWlucy9nZW5ldGljcy9waHlzaW9sb2d5PC9rZXl3b3JkPjxrZXl3b3JkPkROQS8q
Z2VuZXRpY3MvcGh5c2lvbG9neTwva2V5d29yZD48a2V5d29yZD5HZW5lcy8qZ2VuZXRpY3M8L2tl
eXdvcmQ+PGtleXdvcmQ+R2VuZXMsIEJhY3RlcmlhbC9nZW5ldGljczwva2V5d29yZD48a2V5d29y
ZD4qR2Vub21lPC9rZXl3b3JkPjxrZXl3b3JkPkdlbm90eXBlPC9rZXl3b3JkPjxrZXl3b3JkPk51
Y2xlaWMgQWNpZCBDb25mb3JtYXRpb248L2tleXdvcmQ+PGtleXdvcmQ+UGhlbm90eXBlPC9rZXl3
b3JkPjxrZXl3b3JkPlByb3RlaW5zLypnZW5ldGljcy9waHlzaW9sb2d5PC9rZXl3b3JkPjxrZXl3
b3JkPlJlcGV0aXRpdmUgU2VxdWVuY2VzLCBOdWNsZWljIEFjaWQ8L2tleXdvcmQ+PC9rZXl3b3Jk
cz48ZGF0ZXM+PHllYXI+MTk5ODwveWVhcj48cHViLWRhdGVzPjxkYXRlPk5vdiA2PC9kYXRlPjwv
cHViLWRhdGVzPjwvZGF0ZXM+PGFjY2Vzc2lvbi1udW0+OTc5MDgzNDwvYWNjZXNzaW9uLW51bT48
dXJscz48cmVsYXRlZC11cmxzPjx1cmw+aHR0cDovL3d3dy5uY2JpLm5sbS5uaWguZ292L2VudHJl
ei9xdWVyeS5mY2dpP2NtZD1SZXRyaWV2ZSZhbXA7ZGI9UHViTWVkJmFtcDtkb3B0PUNpdGF0aW9u
JmFtcDtsaXN0X3VpZHM9OTc5MDgzNCA8L3VybD48L3JlbGF0ZWQtdXJscz48L3VybHM+PC9yZWNv
cmQ+PC9DaXRlPjxDaXRlPjxBdXRob3I+VGF0dXNvdjwvQXV0aG9yPjxZZWFyPjE5OTc8L1llYXI+
PFJlY051bT44ODwvUmVjTnVtPjxyZWNvcmQ+PHJlYy1udW1iZXI+ODg8L3JlYy1udW1iZXI+PGZv
cmVpZ24ta2V5cz48a2V5IGFwcD0iRU4iIGRiLWlkPSIwMnNwczJwc2U1dmRlOWVzenI2dmVzdzgy
dnNycGFlZXJkdmEiPjg4PC9rZXk+PC9mb3JlaWduLWtleXM+PHJlZi10eXBlIG5hbWU9IkpvdXJu
YWwgQXJ0aWNsZSI+MTc8L3JlZi10eXBlPjxjb250cmlidXRvcnM+PGF1dGhvcnM+PGF1dGhvcj5U
YXR1c292LCBSLiBMLjwvYXV0aG9yPjxhdXRob3I+S29vbmluLCBFLiBWLjwvYXV0aG9yPjxhdXRo
b3I+TGlwbWFuLCBELiBKLjwvYXV0aG9yPjwvYXV0aG9ycz48L2NvbnRyaWJ1dG9ycz48YXV0aC1h
ZGRyZXNzPk5hdGlvbmFsIENlbnRlciBmb3IgQmlvdGVjaG5vbG9neSBJbmZvcm1hdGlvbiwgTmF0
aW9uYWwgTGlicmFyeSBvZiBNZWRpY2luZSwgTmF0aW9uYWwgSW5zdGl0dXRlcyBvZiBIZWFsdGgs
IEJldGhlc2RhLCBNRCAyMDg5NCwgVVNBLjwvYXV0aC1hZGRyZXNzPjx0aXRsZXM+PHRpdGxlPkEg
Z2Vub21pYyBwZXJzcGVjdGl2ZSBvbiBwcm90ZWluIGZhbWlsaWVzPC90aXRsZT48c2Vjb25kYXJ5
LXRpdGxlPlNjaWVuY2U8L3NlY29uZGFyeS10aXRsZT48L3RpdGxlcz48cGVyaW9kaWNhbD48ZnVs
bC10aXRsZT5TY2llbmNlPC9mdWxsLXRpdGxlPjwvcGVyaW9kaWNhbD48cGFnZXM+NjMxLTc8L3Bh
Z2VzPjx2b2x1bWU+Mjc4PC92b2x1bWU+PG51bWJlcj41MzM4PC9udW1iZXI+PGtleXdvcmRzPjxr
ZXl3b3JkPkFtaW5vIEFjaWQgU2VxdWVuY2U8L2tleXdvcmQ+PGtleXdvcmQ+QXJjaGFlYWwgUHJv
dGVpbnMvY2hlbWlzdHJ5L2NsYXNzaWZpY2F0aW9uL2dlbmV0aWNzL3BoeXNpb2xvZ3k8L2tleXdv
cmQ+PGtleXdvcmQ+QmFjdGVyaWEvY2hlbWlzdHJ5L2dlbmV0aWNzPC9rZXl3b3JkPjxrZXl3b3Jk
PkJhY3RlcmlhbCBQcm90ZWlucy9jaGVtaXN0cnkvY2xhc3NpZmljYXRpb24vZ2VuZXRpY3MvcGh5
c2lvbG9neTwva2V5d29yZD48a2V5d29yZD5Db25zZXJ2ZWQgU2VxdWVuY2U8L2tleXdvcmQ+PGtl
eXdvcmQ+RXZvbHV0aW9uLCBNb2xlY3VsYXI8L2tleXdvcmQ+PGtleXdvcmQ+RnVuZ2FsIFByb3Rl
aW5zL2NoZW1pc3RyeS9jbGFzc2lmaWNhdGlvbi9nZW5ldGljcy9waHlzaW9sb2d5PC9rZXl3b3Jk
PjxrZXl3b3JkPipHZW5lcywgQXJjaGFlYWw8L2tleXdvcmQ+PGtleXdvcmQ+KkdlbmVzLCBCYWN0
ZXJpYWw8L2tleXdvcmQ+PGtleXdvcmQ+KkdlbmVzLCBGdW5nYWw8L2tleXdvcmQ+PGtleXdvcmQ+
TWV0aGFub2NvY2N1cy9jaGVtaXN0cnkvZ2VuZXRpY3M8L2tleXdvcmQ+PGtleXdvcmQ+Kk11bHRp
Z2VuZSBGYW1pbHk8L2tleXdvcmQ+PGtleXdvcmQ+KlBoeWxvZ2VueTwva2V5d29yZD48a2V5d29y
ZD5Qcm90ZWlucy9jaGVtaXN0cnkvY2xhc3NpZmljYXRpb24vKmdlbmV0aWNzL3BoeXNpb2xvZ3k8
L2tleXdvcmQ+PGtleXdvcmQ+U2FjY2hhcm9teWNlcyBjZXJldmlzaWFlL2NoZW1pc3RyeS9nZW5l
dGljczwva2V5d29yZD48a2V5d29yZD5TcGVjaWVzIFNwZWNpZmljaXR5PC9rZXl3b3JkPjwva2V5
d29yZHM+PGRhdGVzPjx5ZWFyPjE5OTc8L3llYXI+PHB1Yi1kYXRlcz48ZGF0ZT5PY3QgMjQ8L2Rh
dGU+PC9wdWItZGF0ZXM+PC9kYXRlcz48YWNjZXNzaW9uLW51bT45MzgxMTczPC9hY2Nlc3Npb24t
bnVtPjx1cmxzPjxyZWxhdGVkLXVybHM+PHVybD5odHRwOi8vd3d3Lm5jYmkubmxtLm5paC5nb3Yv
ZW50cmV6L3F1ZXJ5LmZjZ2k/Y21kPVJldHJpZXZlJmFtcDtkYj1QdWJNZWQmYW1wO2RvcHQ9Q2l0
YXRpb24mYW1wO2xpc3RfdWlkcz05MzgxMTczIDwvdXJsPjwvcmVsYXRlZC11cmxzPjwvdXJscz48
L3JlY29yZD48L0NpdGU+PC9FbmROb3RlPn==
</w:fldData>
        </w:fldChar>
      </w:r>
      <w:r w:rsidR="001E1917">
        <w:rPr>
          <w:bCs/>
          <w:szCs w:val="24"/>
          <w:lang w:val="en-US"/>
        </w:rPr>
        <w:instrText xml:space="preserve"> ADDIN EN.CITE </w:instrText>
      </w:r>
      <w:r w:rsidR="001E1917">
        <w:rPr>
          <w:bCs/>
        </w:rPr>
        <w:fldChar w:fldCharType="begin">
          <w:fldData xml:space="preserve">PEVuZE5vdGU+PENpdGU+PEF1dGhvcj5Cb3JrPC9BdXRob3I+PFllYXI+MTk5ODwvWWVhcj48UmVj
TnVtPjg3PC9SZWNOdW0+PERpc3BsYXlUZXh0Pls0MywgNDRdPC9EaXNwbGF5VGV4dD48cmVjb3Jk
PjxyZWMtbnVtYmVyPjg3PC9yZWMtbnVtYmVyPjxmb3JlaWduLWtleXM+PGtleSBhcHA9IkVOIiBk
Yi1pZD0iMDJzcHMycHNlNXZkZTllc3pyNnZlc3c4MnZzcnBhZWVyZHZhIj44Nzwva2V5PjwvZm9y
ZWlnbi1rZXlzPjxyZWYtdHlwZSBuYW1lPSJKb3VybmFsIEFydGljbGUiPjE3PC9yZWYtdHlwZT48
Y29udHJpYnV0b3JzPjxhdXRob3JzPjxhdXRob3I+Qm9yaywgUC48L2F1dGhvcj48YXV0aG9yPkRh
bmRla2FyLCBULjwvYXV0aG9yPjxhdXRob3I+RGlhei1MYXpjb3osIFkuPC9hdXRob3I+PGF1dGhv
cj5FaXNlbmhhYmVyLCBGLjwvYXV0aG9yPjxhdXRob3I+SHV5bmVuLCBNLjwvYXV0aG9yPjxhdXRo
b3I+WXVhbiwgWS48L2F1dGhvcj48L2F1dGhvcnM+PC9jb250cmlidXRvcnM+PGF1dGgtYWRkcmVz
cz5FdXJvcGVhbiBNb2xlY3VsYXIgQmlvbG9neSBMYWJvcmF0b3J5LCBNZXllcmhvZnN0ci4gMSwg
SGVpZGVsYmVyZywgUEYgMTAuMjIwOSwgR2VybWFueS4gQm9ya0BFTUJMLUhlaWRlbGJlcmcuZGU8
L2F1dGgtYWRkcmVzcz48dGl0bGVzPjx0aXRsZT5QcmVkaWN0aW5nIGZ1bmN0aW9uOiBmcm9tIGdl
bmVzIHRvIGdlbm9tZXMgYW5kIGJhY2s8L3RpdGxlPjxzZWNvbmRhcnktdGl0bGU+SiBNb2wgQmlv
bDwvc2Vjb25kYXJ5LXRpdGxlPjwvdGl0bGVzPjxwZXJpb2RpY2FsPjxmdWxsLXRpdGxlPkogTW9s
IEJpb2w8L2Z1bGwtdGl0bGU+PC9wZXJpb2RpY2FsPjxwYWdlcz43MDctMjU8L3BhZ2VzPjx2b2x1
bWU+MjgzPC92b2x1bWU+PG51bWJlcj40PC9udW1iZXI+PGtleXdvcmRzPjxrZXl3b3JkPkJhY3Rl
cmlhbCBQcm90ZWlucy9nZW5ldGljcy9waHlzaW9sb2d5PC9rZXl3b3JkPjxrZXl3b3JkPkROQS8q
Z2VuZXRpY3MvcGh5c2lvbG9neTwva2V5d29yZD48a2V5d29yZD5HZW5lcy8qZ2VuZXRpY3M8L2tl
eXdvcmQ+PGtleXdvcmQ+R2VuZXMsIEJhY3RlcmlhbC9nZW5ldGljczwva2V5d29yZD48a2V5d29y
ZD4qR2Vub21lPC9rZXl3b3JkPjxrZXl3b3JkPkdlbm90eXBlPC9rZXl3b3JkPjxrZXl3b3JkPk51
Y2xlaWMgQWNpZCBDb25mb3JtYXRpb248L2tleXdvcmQ+PGtleXdvcmQ+UGhlbm90eXBlPC9rZXl3
b3JkPjxrZXl3b3JkPlByb3RlaW5zLypnZW5ldGljcy9waHlzaW9sb2d5PC9rZXl3b3JkPjxrZXl3
b3JkPlJlcGV0aXRpdmUgU2VxdWVuY2VzLCBOdWNsZWljIEFjaWQ8L2tleXdvcmQ+PC9rZXl3b3Jk
cz48ZGF0ZXM+PHllYXI+MTk5ODwveWVhcj48cHViLWRhdGVzPjxkYXRlPk5vdiA2PC9kYXRlPjwv
cHViLWRhdGVzPjwvZGF0ZXM+PGFjY2Vzc2lvbi1udW0+OTc5MDgzNDwvYWNjZXNzaW9uLW51bT48
dXJscz48cmVsYXRlZC11cmxzPjx1cmw+aHR0cDovL3d3dy5uY2JpLm5sbS5uaWguZ292L2VudHJl
ei9xdWVyeS5mY2dpP2NtZD1SZXRyaWV2ZSZhbXA7ZGI9UHViTWVkJmFtcDtkb3B0PUNpdGF0aW9u
JmFtcDtsaXN0X3VpZHM9OTc5MDgzNCA8L3VybD48L3JlbGF0ZWQtdXJscz48L3VybHM+PC9yZWNv
cmQ+PC9DaXRlPjxDaXRlPjxBdXRob3I+VGF0dXNvdjwvQXV0aG9yPjxZZWFyPjE5OTc8L1llYXI+
PFJlY051bT44ODwvUmVjTnVtPjxyZWNvcmQ+PHJlYy1udW1iZXI+ODg8L3JlYy1udW1iZXI+PGZv
cmVpZ24ta2V5cz48a2V5IGFwcD0iRU4iIGRiLWlkPSIwMnNwczJwc2U1dmRlOWVzenI2dmVzdzgy
dnNycGFlZXJkdmEiPjg4PC9rZXk+PC9mb3JlaWduLWtleXM+PHJlZi10eXBlIG5hbWU9IkpvdXJu
YWwgQXJ0aWNsZSI+MTc8L3JlZi10eXBlPjxjb250cmlidXRvcnM+PGF1dGhvcnM+PGF1dGhvcj5U
YXR1c292LCBSLiBMLjwvYXV0aG9yPjxhdXRob3I+S29vbmluLCBFLiBWLjwvYXV0aG9yPjxhdXRo
b3I+TGlwbWFuLCBELiBKLjwvYXV0aG9yPjwvYXV0aG9ycz48L2NvbnRyaWJ1dG9ycz48YXV0aC1h
ZGRyZXNzPk5hdGlvbmFsIENlbnRlciBmb3IgQmlvdGVjaG5vbG9neSBJbmZvcm1hdGlvbiwgTmF0
aW9uYWwgTGlicmFyeSBvZiBNZWRpY2luZSwgTmF0aW9uYWwgSW5zdGl0dXRlcyBvZiBIZWFsdGgs
IEJldGhlc2RhLCBNRCAyMDg5NCwgVVNBLjwvYXV0aC1hZGRyZXNzPjx0aXRsZXM+PHRpdGxlPkEg
Z2Vub21pYyBwZXJzcGVjdGl2ZSBvbiBwcm90ZWluIGZhbWlsaWVzPC90aXRsZT48c2Vjb25kYXJ5
LXRpdGxlPlNjaWVuY2U8L3NlY29uZGFyeS10aXRsZT48L3RpdGxlcz48cGVyaW9kaWNhbD48ZnVs
bC10aXRsZT5TY2llbmNlPC9mdWxsLXRpdGxlPjwvcGVyaW9kaWNhbD48cGFnZXM+NjMxLTc8L3Bh
Z2VzPjx2b2x1bWU+Mjc4PC92b2x1bWU+PG51bWJlcj41MzM4PC9udW1iZXI+PGtleXdvcmRzPjxr
ZXl3b3JkPkFtaW5vIEFjaWQgU2VxdWVuY2U8L2tleXdvcmQ+PGtleXdvcmQ+QXJjaGFlYWwgUHJv
dGVpbnMvY2hlbWlzdHJ5L2NsYXNzaWZpY2F0aW9uL2dlbmV0aWNzL3BoeXNpb2xvZ3k8L2tleXdv
cmQ+PGtleXdvcmQ+QmFjdGVyaWEvY2hlbWlzdHJ5L2dlbmV0aWNzPC9rZXl3b3JkPjxrZXl3b3Jk
PkJhY3RlcmlhbCBQcm90ZWlucy9jaGVtaXN0cnkvY2xhc3NpZmljYXRpb24vZ2VuZXRpY3MvcGh5
c2lvbG9neTwva2V5d29yZD48a2V5d29yZD5Db25zZXJ2ZWQgU2VxdWVuY2U8L2tleXdvcmQ+PGtl
eXdvcmQ+RXZvbHV0aW9uLCBNb2xlY3VsYXI8L2tleXdvcmQ+PGtleXdvcmQ+RnVuZ2FsIFByb3Rl
aW5zL2NoZW1pc3RyeS9jbGFzc2lmaWNhdGlvbi9nZW5ldGljcy9waHlzaW9sb2d5PC9rZXl3b3Jk
PjxrZXl3b3JkPipHZW5lcywgQXJjaGFlYWw8L2tleXdvcmQ+PGtleXdvcmQ+KkdlbmVzLCBCYWN0
ZXJpYWw8L2tleXdvcmQ+PGtleXdvcmQ+KkdlbmVzLCBGdW5nYWw8L2tleXdvcmQ+PGtleXdvcmQ+
TWV0aGFub2NvY2N1cy9jaGVtaXN0cnkvZ2VuZXRpY3M8L2tleXdvcmQ+PGtleXdvcmQ+Kk11bHRp
Z2VuZSBGYW1pbHk8L2tleXdvcmQ+PGtleXdvcmQ+KlBoeWxvZ2VueTwva2V5d29yZD48a2V5d29y
ZD5Qcm90ZWlucy9jaGVtaXN0cnkvY2xhc3NpZmljYXRpb24vKmdlbmV0aWNzL3BoeXNpb2xvZ3k8
L2tleXdvcmQ+PGtleXdvcmQ+U2FjY2hhcm9teWNlcyBjZXJldmlzaWFlL2NoZW1pc3RyeS9nZW5l
dGljczwva2V5d29yZD48a2V5d29yZD5TcGVjaWVzIFNwZWNpZmljaXR5PC9rZXl3b3JkPjwva2V5
d29yZHM+PGRhdGVzPjx5ZWFyPjE5OTc8L3llYXI+PHB1Yi1kYXRlcz48ZGF0ZT5PY3QgMjQ8L2Rh
dGU+PC9wdWItZGF0ZXM+PC9kYXRlcz48YWNjZXNzaW9uLW51bT45MzgxMTczPC9hY2Nlc3Npb24t
bnVtPjx1cmxzPjxyZWxhdGVkLXVybHM+PHVybD5odHRwOi8vd3d3Lm5jYmkubmxtLm5paC5nb3Yv
ZW50cmV6L3F1ZXJ5LmZjZ2k/Y21kPVJldHJpZXZlJmFtcDtkYj1QdWJNZWQmYW1wO2RvcHQ9Q2l0
YXRpb24mYW1wO2xpc3RfdWlkcz05MzgxMTczIDwvdXJsPjwvcmVsYXRlZC11cmxzPjwvdXJscz48
L3JlY29yZD48L0NpdGU+PC9FbmROb3RlPn==
</w:fldData>
        </w:fldChar>
      </w:r>
      <w:r w:rsidR="001E1917">
        <w:rPr>
          <w:bCs/>
          <w:szCs w:val="24"/>
          <w:lang w:val="en-US"/>
        </w:rPr>
        <w:instrText xml:space="preserve"> ADDIN EN.CITE.DATA </w:instrText>
      </w:r>
      <w:r w:rsidR="001E1917">
        <w:rPr>
          <w:bCs/>
        </w:rPr>
      </w:r>
      <w:r w:rsidR="001E1917">
        <w:rPr>
          <w:bCs/>
        </w:rPr>
        <w:fldChar w:fldCharType="end"/>
      </w:r>
      <w:r w:rsidR="001E1917">
        <w:rPr>
          <w:bCs/>
        </w:rPr>
      </w:r>
      <w:r w:rsidR="001E1917">
        <w:rPr>
          <w:bCs/>
        </w:rPr>
        <w:fldChar w:fldCharType="separate"/>
      </w:r>
      <w:r w:rsidR="001E1917">
        <w:rPr>
          <w:bCs/>
          <w:noProof/>
          <w:szCs w:val="24"/>
          <w:lang w:val="en-US"/>
        </w:rPr>
        <w:t>[</w:t>
      </w:r>
      <w:r w:rsidR="001E1917">
        <w:rPr>
          <w:bCs/>
          <w:noProof/>
        </w:rPr>
        <w:fldChar w:fldCharType="begin"/>
      </w:r>
      <w:r w:rsidR="001E1917">
        <w:rPr>
          <w:bCs/>
          <w:noProof/>
          <w:szCs w:val="24"/>
          <w:lang w:val="en-US"/>
        </w:rPr>
        <w:instrText xml:space="preserve"> HYPERLINK \l "_ENREF_43" \o "Bork, 1998 #87" </w:instrText>
      </w:r>
      <w:r w:rsidR="001E1917">
        <w:rPr>
          <w:bCs/>
          <w:noProof/>
        </w:rPr>
        <w:fldChar w:fldCharType="separate"/>
      </w:r>
      <w:r w:rsidR="001E1917">
        <w:rPr>
          <w:bCs/>
          <w:noProof/>
          <w:szCs w:val="24"/>
          <w:lang w:val="en-US"/>
        </w:rPr>
        <w:t>43</w:t>
      </w:r>
      <w:r w:rsidR="001E1917">
        <w:rPr>
          <w:bCs/>
          <w:noProof/>
        </w:rPr>
        <w:fldChar w:fldCharType="end"/>
      </w:r>
      <w:r w:rsidR="001E1917">
        <w:rPr>
          <w:bCs/>
          <w:noProof/>
          <w:szCs w:val="24"/>
          <w:lang w:val="en-US"/>
        </w:rPr>
        <w:t xml:space="preserve">, </w:t>
      </w:r>
      <w:r w:rsidR="001E1917">
        <w:rPr>
          <w:bCs/>
          <w:noProof/>
        </w:rPr>
        <w:fldChar w:fldCharType="begin"/>
      </w:r>
      <w:r w:rsidR="001E1917">
        <w:rPr>
          <w:bCs/>
          <w:noProof/>
          <w:szCs w:val="24"/>
          <w:lang w:val="en-US"/>
        </w:rPr>
        <w:instrText xml:space="preserve"> HYPERLINK \l "_ENREF_44" \o "Tatusov, 1997 #88" </w:instrText>
      </w:r>
      <w:r w:rsidR="001E1917">
        <w:rPr>
          <w:bCs/>
          <w:noProof/>
        </w:rPr>
        <w:fldChar w:fldCharType="separate"/>
      </w:r>
      <w:r w:rsidR="001E1917">
        <w:rPr>
          <w:bCs/>
          <w:noProof/>
          <w:szCs w:val="24"/>
          <w:lang w:val="en-US"/>
        </w:rPr>
        <w:t>44</w:t>
      </w:r>
      <w:r w:rsidR="001E1917">
        <w:rPr>
          <w:bCs/>
          <w:noProof/>
        </w:rPr>
        <w:fldChar w:fldCharType="end"/>
      </w:r>
      <w:r w:rsidR="001E1917">
        <w:rPr>
          <w:bCs/>
          <w:noProof/>
          <w:szCs w:val="24"/>
          <w:lang w:val="en-US"/>
        </w:rPr>
        <w:t>]</w:t>
      </w:r>
      <w:r w:rsidR="001E1917">
        <w:rPr>
          <w:bCs/>
        </w:rPr>
        <w:fldChar w:fldCharType="end"/>
      </w:r>
      <w:del w:id="257" w:author="hqin" w:date="2011-11-20T19:52:00Z">
        <w:r w:rsidRPr="002A0697" w:rsidDel="005C2288">
          <w:rPr>
            <w:bCs/>
            <w:noProof/>
            <w:szCs w:val="24"/>
            <w:lang w:val="en-US"/>
          </w:rPr>
          <w:delText>(8, 64)</w:delText>
        </w:r>
      </w:del>
      <w:r w:rsidRPr="002A0697">
        <w:rPr>
          <w:bCs/>
          <w:szCs w:val="24"/>
          <w:lang w:val="en-US"/>
        </w:rPr>
        <w:t xml:space="preserve">. </w:t>
      </w:r>
      <w:r w:rsidRPr="002A0697">
        <w:rPr>
          <w:szCs w:val="24"/>
          <w:lang w:val="en-US"/>
        </w:rPr>
        <w:t>We iterated the Inflation parameter (I) of MCL from 1.1 to 8.0 to explore the granular effect on gene clusters. We started with 73 coat protein genes. We found that a value, I=3.1, is the smallest value that can give the largest number of orthologous groups in the coat protein genes</w:t>
      </w:r>
      <w:ins w:id="258" w:author="hqin" w:date="2013-01-29T09:15:00Z">
        <w:r w:rsidR="00D0694C">
          <w:rPr>
            <w:szCs w:val="24"/>
            <w:lang w:val="en-US"/>
          </w:rPr>
          <w:t>,</w:t>
        </w:r>
      </w:ins>
      <w:r w:rsidRPr="002A0697">
        <w:rPr>
          <w:szCs w:val="24"/>
          <w:lang w:val="en-US"/>
        </w:rPr>
        <w:t xml:space="preserve"> </w:t>
      </w:r>
      <w:del w:id="259" w:author="hqin" w:date="2013-01-29T09:15:00Z">
        <w:r w:rsidRPr="002A0697" w:rsidDel="00D0694C">
          <w:rPr>
            <w:szCs w:val="24"/>
            <w:lang w:val="en-US"/>
          </w:rPr>
          <w:delText>(</w:delText>
        </w:r>
      </w:del>
      <w:r w:rsidRPr="002A0697">
        <w:rPr>
          <w:szCs w:val="24"/>
          <w:lang w:val="en-US"/>
        </w:rPr>
        <w:t>70 clusters</w:t>
      </w:r>
      <w:ins w:id="260" w:author="hqin" w:date="2013-01-29T09:15:00Z">
        <w:r w:rsidR="00D0694C">
          <w:rPr>
            <w:szCs w:val="24"/>
            <w:lang w:val="en-US"/>
          </w:rPr>
          <w:t>,</w:t>
        </w:r>
      </w:ins>
      <w:ins w:id="261" w:author="hqin" w:date="2013-01-29T09:16:00Z">
        <w:r w:rsidR="00D0694C">
          <w:rPr>
            <w:szCs w:val="24"/>
            <w:lang w:val="en-US"/>
          </w:rPr>
          <w:t xml:space="preserve"> </w:t>
        </w:r>
      </w:ins>
      <w:ins w:id="262" w:author="hqin" w:date="2013-01-29T09:15:00Z">
        <w:r w:rsidR="00D0694C">
          <w:rPr>
            <w:szCs w:val="24"/>
            <w:lang w:val="en-US"/>
          </w:rPr>
          <w:t>(</w:t>
        </w:r>
      </w:ins>
      <w:ins w:id="263" w:author="hqin" w:date="2013-01-29T09:14:00Z">
        <w:r w:rsidR="00C409F0">
          <w:rPr>
            <w:szCs w:val="24"/>
            <w:lang w:val="en-US"/>
          </w:rPr>
          <w:t xml:space="preserve">3 cluster </w:t>
        </w:r>
      </w:ins>
      <w:ins w:id="264" w:author="hqin" w:date="2013-01-29T09:16:00Z">
        <w:r w:rsidR="00D0694C">
          <w:rPr>
            <w:szCs w:val="24"/>
            <w:lang w:val="en-US"/>
          </w:rPr>
          <w:t xml:space="preserve">contain </w:t>
        </w:r>
      </w:ins>
      <w:ins w:id="265" w:author="hqin" w:date="2013-01-29T09:14:00Z">
        <w:r w:rsidR="00C409F0">
          <w:rPr>
            <w:szCs w:val="24"/>
            <w:lang w:val="en-US"/>
          </w:rPr>
          <w:t>duplicates</w:t>
        </w:r>
      </w:ins>
      <w:ins w:id="266" w:author="hqin" w:date="2013-01-29T09:16:00Z">
        <w:r w:rsidR="00457BF1">
          <w:rPr>
            <w:szCs w:val="24"/>
            <w:lang w:val="en-US"/>
          </w:rPr>
          <w:t xml:space="preserve"> even at very stringent I values</w:t>
        </w:r>
      </w:ins>
      <w:r w:rsidRPr="002A0697">
        <w:rPr>
          <w:szCs w:val="24"/>
          <w:lang w:val="en-US"/>
        </w:rPr>
        <w:t xml:space="preserve">).  </w:t>
      </w:r>
      <w:r w:rsidRPr="002A0697">
        <w:rPr>
          <w:bCs/>
          <w:szCs w:val="24"/>
          <w:lang w:val="en-US"/>
        </w:rPr>
        <w:t xml:space="preserve">We distinguished orthologs from paralogs by comparing the bootstrapped neighbor-joining trees of the candidate orthologs to the species </w:t>
      </w:r>
      <w:ins w:id="267" w:author="hqin" w:date="2013-01-29T09:19:00Z">
        <w:r w:rsidR="002F50B8">
          <w:rPr>
            <w:bCs/>
            <w:szCs w:val="24"/>
            <w:lang w:val="en-US"/>
          </w:rPr>
          <w:t xml:space="preserve">reference </w:t>
        </w:r>
      </w:ins>
      <w:r w:rsidRPr="002A0697">
        <w:rPr>
          <w:bCs/>
          <w:szCs w:val="24"/>
          <w:lang w:val="en-US"/>
        </w:rPr>
        <w:t xml:space="preserve">trees and its alternatives </w:t>
      </w:r>
      <w:r w:rsidR="0036587D" w:rsidRPr="0036587D">
        <w:rPr>
          <w:bCs/>
          <w:color w:val="0070C0"/>
          <w:rPrChange w:id="268" w:author="hqin" w:date="2013-01-29T09:39:00Z">
            <w:rPr>
              <w:bCs/>
            </w:rPr>
          </w:rPrChange>
        </w:rPr>
        <w:t>(see</w:t>
      </w:r>
      <w:del w:id="269" w:author="hqin" w:date="2013-01-28T08:34:00Z">
        <w:r w:rsidR="0036587D" w:rsidRPr="0036587D">
          <w:rPr>
            <w:bCs/>
            <w:color w:val="0070C0"/>
            <w:rPrChange w:id="270" w:author="hqin" w:date="2013-01-29T09:39:00Z">
              <w:rPr>
                <w:bCs/>
              </w:rPr>
            </w:rPrChange>
          </w:rPr>
          <w:delText xml:space="preserve"> supplementary information, Table S1, and Figure S</w:delText>
        </w:r>
      </w:del>
      <w:ins w:id="271" w:author="hqin" w:date="2013-01-28T08:35:00Z">
        <w:r w:rsidR="0036587D" w:rsidRPr="0036587D">
          <w:rPr>
            <w:bCs/>
            <w:color w:val="0070C0"/>
            <w:rPrChange w:id="272" w:author="hqin" w:date="2013-01-29T09:39:00Z">
              <w:rPr>
                <w:bCs/>
              </w:rPr>
            </w:rPrChange>
          </w:rPr>
          <w:t xml:space="preserve"> also Results section xxx</w:t>
        </w:r>
      </w:ins>
      <w:del w:id="273" w:author="hqin" w:date="2013-01-28T08:34:00Z">
        <w:r w:rsidR="0036587D" w:rsidRPr="0036587D">
          <w:rPr>
            <w:bCs/>
            <w:rPrChange w:id="274" w:author="hqin" w:date="2011-08-26T08:49:00Z">
              <w:rPr>
                <w:bCs/>
                <w:highlight w:val="yellow"/>
              </w:rPr>
            </w:rPrChange>
          </w:rPr>
          <w:delText>1</w:delText>
        </w:r>
      </w:del>
      <w:r w:rsidRPr="002A0697">
        <w:rPr>
          <w:bCs/>
          <w:szCs w:val="24"/>
          <w:lang w:val="en-US"/>
        </w:rPr>
        <w:t>).</w:t>
      </w:r>
      <w:del w:id="275" w:author="hqin" w:date="2013-01-29T09:19:00Z">
        <w:r w:rsidRPr="002A0697" w:rsidDel="002F50B8">
          <w:rPr>
            <w:bCs/>
            <w:szCs w:val="24"/>
            <w:lang w:val="en-US"/>
          </w:rPr>
          <w:delText xml:space="preserve"> Alternative species trees were selected by the AU-test provided in CONSEL</w:delText>
        </w:r>
        <w:r w:rsidR="0036587D" w:rsidDel="002F50B8">
          <w:rPr>
            <w:bCs/>
          </w:rPr>
          <w:fldChar w:fldCharType="begin"/>
        </w:r>
        <w:r w:rsidR="00EF1B77" w:rsidDel="002F50B8">
          <w:rPr>
            <w:bCs/>
            <w:szCs w:val="24"/>
            <w:lang w:val="en-US"/>
          </w:rPr>
          <w:delInstrText xml:space="preserve"> ADDIN EN.CITE &lt;EndNote&gt;&lt;Cite&gt;&lt;Author&gt;Shimodaira&lt;/Author&gt;&lt;Year&gt;2001&lt;/Year&gt;&lt;RecNum&gt;287&lt;/RecNum&gt;&lt;DisplayText&gt;[45]&lt;/DisplayText&gt;&lt;record&gt;&lt;rec-number&gt;287&lt;/rec-number&gt;&lt;foreign-keys&gt;&lt;key app="EN" db-id="02sps2pse5vde9eszr6vesw82vsrpaeerdva"&gt;287&lt;/key&gt;&lt;/foreign-keys&gt;&lt;ref-type name="Journal Article"&gt;17&lt;/ref-type&gt;&lt;contributors&gt;&lt;authors&gt;&lt;author&gt;Shimodaira, H.&lt;/author&gt;&lt;author&gt;Hasegawa, M.&lt;/author&gt;&lt;/authors&gt;&lt;/contributors&gt;&lt;auth-address&gt;The Institute of Statistical Mathematics, 4-6-7 Minami-Azabu, Minatoku, Tokyo 106-8569, Japan. shimo@ism.ac.jp&lt;/auth-address&gt;&lt;titles&gt;&lt;title&gt;CONSEL: for assessing the confidence of phylogenetic tree selection&lt;/title&gt;&lt;secondary-title&gt;Bioinformatics&lt;/secondary-title&gt;&lt;/titles&gt;&lt;periodical&gt;&lt;full-title&gt;Bioinformatics&lt;/full-title&gt;&lt;/periodical&gt;&lt;pages&gt;1246-7&lt;/pages&gt;&lt;volume&gt;17&lt;/volume&gt;&lt;number&gt;12&lt;/number&gt;&lt;edition&gt;2001/12/26&lt;/edition&gt;&lt;keywords&gt;&lt;keyword&gt;*Likelihood Functions&lt;/keyword&gt;&lt;keyword&gt;Phylogeny&lt;/keyword&gt;&lt;keyword&gt;*Software&lt;/keyword&gt;&lt;/keywords&gt;&lt;dates&gt;&lt;year&gt;2001&lt;/year&gt;&lt;pub-dates&gt;&lt;date&gt;Dec&lt;/date&gt;&lt;/pub-dates&gt;&lt;/dates&gt;&lt;isbn&gt;1367-4803 (Print)&amp;#xD;1367-4803 (Linking)&lt;/isbn&gt;&lt;accession-num&gt;11751242&lt;/accession-num&gt;&lt;urls&gt;&lt;related-urls&gt;&lt;url&gt;http://www.ncbi.nlm.nih.gov/entrez/query.fcgi?cmd=Retrieve&amp;amp;db=PubMed&amp;amp;dopt=Citation&amp;amp;list_uids=11751242&lt;/url&gt;&lt;/related-urls&gt;&lt;/urls&gt;&lt;language&gt;eng&lt;/language&gt;&lt;/record&gt;&lt;/Cite&gt;&lt;/EndNote&gt;</w:delInstrText>
        </w:r>
        <w:r w:rsidR="0036587D" w:rsidDel="002F50B8">
          <w:rPr>
            <w:bCs/>
          </w:rPr>
          <w:fldChar w:fldCharType="separate"/>
        </w:r>
        <w:r w:rsidR="00EF1B77" w:rsidDel="002F50B8">
          <w:rPr>
            <w:bCs/>
            <w:noProof/>
            <w:szCs w:val="24"/>
            <w:lang w:val="en-US"/>
          </w:rPr>
          <w:delText>[</w:delText>
        </w:r>
        <w:r w:rsidR="0036587D" w:rsidDel="002F50B8">
          <w:fldChar w:fldCharType="begin"/>
        </w:r>
        <w:r w:rsidR="00E07702" w:rsidDel="002F50B8">
          <w:delInstrText>HYPERLINK \l "_ENREF_45" \o "Shimodaira, 2001 #287"</w:delInstrText>
        </w:r>
        <w:r w:rsidR="0036587D" w:rsidDel="002F50B8">
          <w:fldChar w:fldCharType="separate"/>
        </w:r>
        <w:r w:rsidR="00EF1B77" w:rsidDel="002F50B8">
          <w:rPr>
            <w:bCs/>
            <w:noProof/>
            <w:szCs w:val="24"/>
            <w:lang w:val="en-US"/>
          </w:rPr>
          <w:delText>45</w:delText>
        </w:r>
        <w:r w:rsidR="0036587D" w:rsidDel="002F50B8">
          <w:fldChar w:fldCharType="end"/>
        </w:r>
        <w:r w:rsidR="00EF1B77" w:rsidDel="002F50B8">
          <w:rPr>
            <w:bCs/>
            <w:noProof/>
            <w:szCs w:val="24"/>
            <w:lang w:val="en-US"/>
          </w:rPr>
          <w:delText>]</w:delText>
        </w:r>
        <w:r w:rsidR="0036587D" w:rsidDel="002F50B8">
          <w:rPr>
            <w:bCs/>
          </w:rPr>
          <w:fldChar w:fldCharType="end"/>
        </w:r>
      </w:del>
      <w:del w:id="276" w:author="hqin" w:date="2011-11-20T19:52:00Z">
        <w:r w:rsidRPr="002A0697" w:rsidDel="005C2288">
          <w:rPr>
            <w:bCs/>
            <w:noProof/>
            <w:szCs w:val="24"/>
            <w:lang w:val="en-US"/>
          </w:rPr>
          <w:delText>(60)</w:delText>
        </w:r>
      </w:del>
      <w:del w:id="277" w:author="hqin" w:date="2013-01-29T09:19:00Z">
        <w:r w:rsidRPr="002A0697" w:rsidDel="002F50B8">
          <w:rPr>
            <w:bCs/>
            <w:szCs w:val="24"/>
            <w:lang w:val="en-US"/>
          </w:rPr>
          <w:delText xml:space="preserve"> </w:delText>
        </w:r>
      </w:del>
      <w:del w:id="278" w:author="hqin" w:date="2013-01-31T10:33:00Z">
        <w:r w:rsidRPr="002A0697" w:rsidDel="00E645CC">
          <w:rPr>
            <w:bCs/>
            <w:szCs w:val="24"/>
            <w:lang w:val="en-US"/>
          </w:rPr>
          <w:delText>.</w:delText>
        </w:r>
      </w:del>
      <w:r w:rsidRPr="002A0697">
        <w:rPr>
          <w:bCs/>
          <w:szCs w:val="24"/>
          <w:lang w:val="en-US"/>
        </w:rPr>
        <w:t xml:space="preserve"> Topological comparison of trees was carried out using the program ‘treedist’ from the PHYLIP software package </w:t>
      </w:r>
      <w:r w:rsidR="001E1917">
        <w:rPr>
          <w:bCs/>
        </w:rPr>
        <w:fldChar w:fldCharType="begin"/>
      </w:r>
      <w:r w:rsidR="001E1917">
        <w:rPr>
          <w:bCs/>
          <w:szCs w:val="24"/>
          <w:lang w:val="en-US"/>
        </w:rPr>
        <w:instrText xml:space="preserve"> ADDIN EN.CITE &lt;EndNote&gt;&lt;Cite&gt;&lt;Author&gt;Felsenstein&lt;/Author&gt;&lt;Year&gt;2005&lt;/Year&gt;&lt;RecNum&gt;207&lt;/RecNum&gt;&lt;DisplayText&gt;[45]&lt;/DisplayText&gt;&lt;record&gt;&lt;rec-number&gt;207&lt;/rec-number&gt;&lt;foreign-keys&gt;&lt;key app="EN" db-id="02sps2pse5vde9eszr6vesw82vsrpaeerdva"&gt;207&lt;/key&gt;&lt;/foreign-keys&gt;&lt;ref-type name="Journal Article"&gt;17&lt;/ref-type&gt;&lt;contributors&gt;&lt;authors&gt;&lt;author&gt;Felsenstein, J&lt;/author&gt;&lt;/authors&gt;&lt;/contributors&gt;&lt;titles&gt;&lt;title&gt;PHYLIP (Phylogeny inference package) version 3.6&lt;/title&gt;&lt;secondary-title&gt;Distributed by the author. Department of Genome Sciences, University of Washington, Seattle&lt;/secondary-title&gt;&lt;/titles&gt;&lt;periodical&gt;&lt;full-title&gt;Distributed by the author. Department of Genome Sciences, University of Washington, Seattle&lt;/full-title&gt;&lt;/periodical&gt;&lt;dates&gt;&lt;year&gt;2005&lt;/year&gt;&lt;/dates&gt;&lt;urls&gt;&lt;/urls&gt;&lt;/record&gt;&lt;/Cite&gt;&lt;/EndNote&gt;</w:instrText>
      </w:r>
      <w:r w:rsidR="001E1917">
        <w:rPr>
          <w:bCs/>
        </w:rPr>
        <w:fldChar w:fldCharType="separate"/>
      </w:r>
      <w:r w:rsidR="001E1917">
        <w:rPr>
          <w:bCs/>
          <w:noProof/>
          <w:szCs w:val="24"/>
          <w:lang w:val="en-US"/>
        </w:rPr>
        <w:t>[</w:t>
      </w:r>
      <w:r w:rsidR="001E1917">
        <w:rPr>
          <w:bCs/>
          <w:noProof/>
        </w:rPr>
        <w:fldChar w:fldCharType="begin"/>
      </w:r>
      <w:r w:rsidR="001E1917">
        <w:rPr>
          <w:bCs/>
          <w:noProof/>
          <w:szCs w:val="24"/>
          <w:lang w:val="en-US"/>
        </w:rPr>
        <w:instrText xml:space="preserve"> HYPERLINK \l "_ENREF_45" \o "Felsenstein, 2005 #207" </w:instrText>
      </w:r>
      <w:r w:rsidR="001E1917">
        <w:rPr>
          <w:bCs/>
          <w:noProof/>
        </w:rPr>
        <w:fldChar w:fldCharType="separate"/>
      </w:r>
      <w:r w:rsidR="001E1917">
        <w:rPr>
          <w:bCs/>
          <w:noProof/>
          <w:szCs w:val="24"/>
          <w:lang w:val="en-US"/>
        </w:rPr>
        <w:t>45</w:t>
      </w:r>
      <w:r w:rsidR="001E1917">
        <w:rPr>
          <w:bCs/>
          <w:noProof/>
        </w:rPr>
        <w:fldChar w:fldCharType="end"/>
      </w:r>
      <w:r w:rsidR="001E1917">
        <w:rPr>
          <w:bCs/>
          <w:noProof/>
          <w:szCs w:val="24"/>
          <w:lang w:val="en-US"/>
        </w:rPr>
        <w:t>]</w:t>
      </w:r>
      <w:r w:rsidR="001E1917">
        <w:rPr>
          <w:bCs/>
        </w:rPr>
        <w:fldChar w:fldCharType="end"/>
      </w:r>
      <w:del w:id="279" w:author="hqin" w:date="2011-11-20T19:52:00Z">
        <w:r w:rsidRPr="002A0697" w:rsidDel="005C2288">
          <w:rPr>
            <w:bCs/>
            <w:noProof/>
            <w:szCs w:val="24"/>
            <w:lang w:val="en-US"/>
          </w:rPr>
          <w:delText>(26)</w:delText>
        </w:r>
      </w:del>
      <w:r w:rsidRPr="002A0697">
        <w:rPr>
          <w:bCs/>
          <w:noProof/>
          <w:szCs w:val="24"/>
          <w:lang w:val="en-US"/>
        </w:rPr>
        <w:t xml:space="preserve">. </w:t>
      </w:r>
      <w:r w:rsidRPr="002A0697">
        <w:rPr>
          <w:bCs/>
          <w:szCs w:val="24"/>
          <w:lang w:val="en-US"/>
        </w:rPr>
        <w:t xml:space="preserve"> Examination of the multiple sequence alignments showed that many of the unresolved gene trees are due to repeat sequences, also known as low complexity regions (LCRs), in coat proteins. Because some coat proteins tend to contain a substantial number of repeats, filtering out these repeat regions during BLASTP searches would result in a reduction of the numbers of detectable hits </w:t>
      </w:r>
      <w:r w:rsidR="001E1917">
        <w:rPr>
          <w:bCs/>
        </w:rPr>
        <w:fldChar w:fldCharType="begin"/>
      </w:r>
      <w:r w:rsidR="001E1917">
        <w:rPr>
          <w:bCs/>
          <w:szCs w:val="24"/>
          <w:lang w:val="en-US"/>
        </w:rPr>
        <w:instrText xml:space="preserve"> ADDIN EN.CITE &lt;EndNote&gt;&lt;Cite&gt;&lt;Author&gt;Moreno-Hagelsieb&lt;/Author&gt;&lt;Year&gt;2008&lt;/Year&gt;&lt;RecNum&gt;91&lt;/RecNum&gt;&lt;DisplayText&gt;[46]&lt;/DisplayText&gt;&lt;record&gt;&lt;rec-number&gt;91&lt;/rec-number&gt;&lt;foreign-keys&gt;&lt;key app="EN" db-id="02sps2pse5vde9eszr6vesw82vsrpaeerdva"&gt;91&lt;/key&gt;&lt;/foreign-keys&gt;&lt;ref-type name="Journal Article"&gt;17&lt;/ref-type&gt;&lt;contributors&gt;&lt;authors&gt;&lt;author&gt;Moreno-Hagelsieb, G.&lt;/author&gt;&lt;author&gt;Latimer, K.&lt;/author&gt;&lt;/authors&gt;&lt;/contributors&gt;&lt;auth-address&gt;Department of Biology, Wilfrid Laurier University, 75 University Avenue West, Waterloo, ON, Canada, N2L 3C5. gmoreno@wlu.ca&lt;/auth-address&gt;&lt;titles&gt;&lt;title&gt;Choosing BLAST options for better detection of orthologs as reciprocal best hits&lt;/title&gt;&lt;secondary-title&gt;Bioinformatics&lt;/secondary-title&gt;&lt;/titles&gt;&lt;periodical&gt;&lt;full-title&gt;Bioinformatics&lt;/full-title&gt;&lt;/periodical&gt;&lt;pages&gt;319-24&lt;/pages&gt;&lt;volume&gt;24&lt;/volume&gt;&lt;number&gt;3&lt;/number&gt;&lt;keywords&gt;&lt;keyword&gt;Base Sequence&lt;/keyword&gt;&lt;keyword&gt;Chromosome Mapping/*methods&lt;/keyword&gt;&lt;keyword&gt;DNA, Bacterial/*genetics&lt;/keyword&gt;&lt;keyword&gt;Database Management Systems&lt;/keyword&gt;&lt;keyword&gt;*Databases, Genetic&lt;/keyword&gt;&lt;keyword&gt;Escherichia coli/*genetics&lt;/keyword&gt;&lt;keyword&gt;Molecular Sequence Data&lt;/keyword&gt;&lt;keyword&gt;Proteins/*genetics&lt;/keyword&gt;&lt;keyword&gt;Sequence Alignment/*methods&lt;/keyword&gt;&lt;keyword&gt;Sequence Analysis, DNA/*methods&lt;/keyword&gt;&lt;keyword&gt;Sequence Homology, Nucleic Acid&lt;/keyword&gt;&lt;/keywords&gt;&lt;dates&gt;&lt;year&gt;2008&lt;/year&gt;&lt;pub-dates&gt;&lt;date&gt;Feb 1&lt;/date&gt;&lt;/pub-dates&gt;&lt;/dates&gt;&lt;accession-num&gt;18042555&lt;/accession-num&gt;&lt;urls&gt;&lt;related-urls&gt;&lt;url&gt;http://www.ncbi.nlm.nih.gov/entrez/query.fcgi?cmd=Retrieve&amp;amp;db=PubMed&amp;amp;dopt=Citation&amp;amp;list_uids=18042555 &lt;/url&gt;&lt;/related-urls&gt;&lt;/urls&gt;&lt;/record&gt;&lt;/Cite&gt;&lt;/EndNote&gt;</w:instrText>
      </w:r>
      <w:r w:rsidR="001E1917">
        <w:rPr>
          <w:bCs/>
        </w:rPr>
        <w:fldChar w:fldCharType="separate"/>
      </w:r>
      <w:r w:rsidR="001E1917">
        <w:rPr>
          <w:bCs/>
          <w:noProof/>
          <w:szCs w:val="24"/>
          <w:lang w:val="en-US"/>
        </w:rPr>
        <w:t>[</w:t>
      </w:r>
      <w:r w:rsidR="001E1917">
        <w:rPr>
          <w:bCs/>
          <w:noProof/>
        </w:rPr>
        <w:fldChar w:fldCharType="begin"/>
      </w:r>
      <w:r w:rsidR="001E1917">
        <w:rPr>
          <w:bCs/>
          <w:noProof/>
          <w:szCs w:val="24"/>
          <w:lang w:val="en-US"/>
        </w:rPr>
        <w:instrText xml:space="preserve"> HYPERLINK \l "_ENREF_46" \o "Moreno-Hagelsieb, 2008 #91" </w:instrText>
      </w:r>
      <w:r w:rsidR="001E1917">
        <w:rPr>
          <w:bCs/>
          <w:noProof/>
        </w:rPr>
        <w:fldChar w:fldCharType="separate"/>
      </w:r>
      <w:r w:rsidR="001E1917">
        <w:rPr>
          <w:bCs/>
          <w:noProof/>
          <w:szCs w:val="24"/>
          <w:lang w:val="en-US"/>
        </w:rPr>
        <w:t>46</w:t>
      </w:r>
      <w:r w:rsidR="001E1917">
        <w:rPr>
          <w:bCs/>
          <w:noProof/>
        </w:rPr>
        <w:fldChar w:fldCharType="end"/>
      </w:r>
      <w:r w:rsidR="001E1917">
        <w:rPr>
          <w:bCs/>
          <w:noProof/>
          <w:szCs w:val="24"/>
          <w:lang w:val="en-US"/>
        </w:rPr>
        <w:t>]</w:t>
      </w:r>
      <w:r w:rsidR="001E1917">
        <w:rPr>
          <w:bCs/>
        </w:rPr>
        <w:fldChar w:fldCharType="end"/>
      </w:r>
      <w:del w:id="280" w:author="hqin" w:date="2011-11-20T19:52:00Z">
        <w:r w:rsidRPr="002A0697" w:rsidDel="005C2288">
          <w:rPr>
            <w:bCs/>
            <w:noProof/>
            <w:szCs w:val="24"/>
            <w:lang w:val="en-US"/>
          </w:rPr>
          <w:delText>(44)</w:delText>
        </w:r>
      </w:del>
      <w:r w:rsidRPr="002A0697">
        <w:rPr>
          <w:bCs/>
          <w:szCs w:val="24"/>
          <w:lang w:val="en-US"/>
        </w:rPr>
        <w:t xml:space="preserve">. To avoid this problem, we included repetitive sequence regions during BLASTP searches, used bootstrapping to mitigate </w:t>
      </w:r>
      <w:ins w:id="281" w:author="hqin" w:date="2013-01-29T09:21:00Z">
        <w:r w:rsidR="002F50B8">
          <w:rPr>
            <w:bCs/>
            <w:szCs w:val="24"/>
            <w:lang w:val="en-US"/>
          </w:rPr>
          <w:t xml:space="preserve">the </w:t>
        </w:r>
      </w:ins>
      <w:ins w:id="282" w:author="hqin" w:date="2013-01-29T09:20:00Z">
        <w:r w:rsidR="002F50B8">
          <w:rPr>
            <w:bCs/>
            <w:szCs w:val="24"/>
            <w:lang w:val="en-US"/>
          </w:rPr>
          <w:t xml:space="preserve">topological uncertainly due </w:t>
        </w:r>
      </w:ins>
      <w:ins w:id="283" w:author="hqin" w:date="2013-01-29T09:21:00Z">
        <w:r w:rsidR="002F50B8">
          <w:rPr>
            <w:bCs/>
            <w:szCs w:val="24"/>
            <w:lang w:val="en-US"/>
          </w:rPr>
          <w:t xml:space="preserve">to </w:t>
        </w:r>
      </w:ins>
      <w:del w:id="284" w:author="hqin" w:date="2013-01-29T09:21:00Z">
        <w:r w:rsidRPr="002A0697" w:rsidDel="002F50B8">
          <w:rPr>
            <w:bCs/>
            <w:szCs w:val="24"/>
            <w:lang w:val="en-US"/>
          </w:rPr>
          <w:delText xml:space="preserve">the </w:delText>
        </w:r>
      </w:del>
      <w:r w:rsidRPr="002A0697">
        <w:rPr>
          <w:bCs/>
          <w:szCs w:val="24"/>
          <w:lang w:val="en-US"/>
        </w:rPr>
        <w:t>alignment problem</w:t>
      </w:r>
      <w:ins w:id="285" w:author="hqin" w:date="2013-01-29T09:21:00Z">
        <w:r w:rsidR="002F50B8">
          <w:rPr>
            <w:bCs/>
            <w:szCs w:val="24"/>
            <w:lang w:val="en-US"/>
          </w:rPr>
          <w:t>s</w:t>
        </w:r>
      </w:ins>
      <w:r w:rsidRPr="002A0697">
        <w:rPr>
          <w:bCs/>
          <w:szCs w:val="24"/>
          <w:lang w:val="en-US"/>
        </w:rPr>
        <w:t xml:space="preserve"> caused by repeats, compare</w:t>
      </w:r>
      <w:ins w:id="286" w:author="MI" w:date="2011-11-29T19:09:00Z">
        <w:r>
          <w:rPr>
            <w:bCs/>
            <w:szCs w:val="24"/>
            <w:lang w:val="en-US"/>
          </w:rPr>
          <w:t>d</w:t>
        </w:r>
      </w:ins>
      <w:r w:rsidRPr="002A0697">
        <w:rPr>
          <w:bCs/>
          <w:szCs w:val="24"/>
          <w:lang w:val="en-US"/>
        </w:rPr>
        <w:t xml:space="preserve"> the topology between gene trees and the species tree</w:t>
      </w:r>
      <w:ins w:id="287" w:author="hqin" w:date="2013-01-29T09:22:00Z">
        <w:r w:rsidR="002F50B8">
          <w:rPr>
            <w:bCs/>
            <w:szCs w:val="24"/>
            <w:lang w:val="en-US"/>
          </w:rPr>
          <w:t>s</w:t>
        </w:r>
      </w:ins>
      <w:r w:rsidRPr="002A0697">
        <w:rPr>
          <w:bCs/>
          <w:szCs w:val="24"/>
          <w:lang w:val="en-US"/>
        </w:rPr>
        <w:t>, and exclude</w:t>
      </w:r>
      <w:ins w:id="288" w:author="MI" w:date="2011-11-29T19:09:00Z">
        <w:r>
          <w:rPr>
            <w:bCs/>
            <w:szCs w:val="24"/>
            <w:lang w:val="en-US"/>
          </w:rPr>
          <w:t>d</w:t>
        </w:r>
      </w:ins>
      <w:r w:rsidRPr="002A0697">
        <w:rPr>
          <w:bCs/>
          <w:szCs w:val="24"/>
          <w:lang w:val="en-US"/>
        </w:rPr>
        <w:t xml:space="preserve"> the topological inconsistent hits as ‘false positives’.  In addition, all of the phylogenies of coat protein orthologous groups were double-checked visually. This visual examination led to the identification of a split ORF in one coat </w:t>
      </w:r>
      <w:r w:rsidRPr="002A0697">
        <w:rPr>
          <w:szCs w:val="24"/>
          <w:lang w:val="en-US"/>
        </w:rPr>
        <w:t xml:space="preserve">protein </w:t>
      </w:r>
      <w:r w:rsidRPr="002A0697">
        <w:rPr>
          <w:bCs/>
          <w:szCs w:val="24"/>
          <w:lang w:val="en-US"/>
        </w:rPr>
        <w:t>gene (</w:t>
      </w:r>
      <w:del w:id="289" w:author="hqin" w:date="2013-01-25T09:20:00Z">
        <w:r w:rsidR="0036587D" w:rsidRPr="0036587D">
          <w:rPr>
            <w:bCs/>
            <w:color w:val="0070C0"/>
            <w:rPrChange w:id="290" w:author="hqin" w:date="2013-01-29T09:39:00Z">
              <w:rPr>
                <w:bCs/>
              </w:rPr>
            </w:rPrChange>
          </w:rPr>
          <w:delText>see below</w:delText>
        </w:r>
      </w:del>
      <w:ins w:id="291" w:author="hqin" w:date="2013-01-25T09:20:00Z">
        <w:r w:rsidR="0036587D" w:rsidRPr="0036587D">
          <w:rPr>
            <w:bCs/>
            <w:color w:val="0070C0"/>
            <w:rPrChange w:id="292" w:author="hqin" w:date="2013-01-29T09:39:00Z">
              <w:rPr>
                <w:bCs/>
              </w:rPr>
            </w:rPrChange>
          </w:rPr>
          <w:t>see supporting information</w:t>
        </w:r>
      </w:ins>
      <w:r w:rsidRPr="002A0697">
        <w:rPr>
          <w:bCs/>
          <w:szCs w:val="24"/>
          <w:lang w:val="en-US"/>
        </w:rPr>
        <w:t>)</w:t>
      </w:r>
      <w:r w:rsidRPr="002A0697">
        <w:rPr>
          <w:szCs w:val="24"/>
          <w:lang w:val="en-US"/>
        </w:rPr>
        <w:t>.</w:t>
      </w:r>
      <w:ins w:id="293" w:author="MI" w:date="2011-11-29T19:09:00Z">
        <w:r>
          <w:rPr>
            <w:bCs/>
            <w:szCs w:val="24"/>
            <w:lang w:val="en-US"/>
          </w:rPr>
          <w:t xml:space="preserve"> </w:t>
        </w:r>
      </w:ins>
    </w:p>
    <w:p w14:paraId="1E6FF726" w14:textId="77777777" w:rsidR="0036587D" w:rsidRDefault="0036587D">
      <w:pPr>
        <w:pStyle w:val="p-ni"/>
        <w:spacing w:before="0" w:after="0" w:line="240" w:lineRule="auto"/>
        <w:ind w:firstLine="720"/>
        <w:rPr>
          <w:ins w:id="294" w:author="hqin" w:date="2013-01-25T09:20:00Z"/>
          <w:bCs/>
          <w:szCs w:val="24"/>
          <w:lang w:val="en-US"/>
        </w:rPr>
        <w:pPrChange w:id="295" w:author="hqin" w:date="2013-01-29T09:44:00Z">
          <w:pPr>
            <w:pStyle w:val="p-ni"/>
            <w:spacing w:before="0" w:after="0" w:line="480" w:lineRule="auto"/>
            <w:ind w:firstLine="720"/>
          </w:pPr>
        </w:pPrChange>
      </w:pPr>
    </w:p>
    <w:p w14:paraId="486940E0" w14:textId="77777777" w:rsidR="0036587D" w:rsidRDefault="001C7FC9">
      <w:pPr>
        <w:pStyle w:val="p-ni"/>
        <w:spacing w:before="0" w:after="0" w:line="240" w:lineRule="auto"/>
        <w:ind w:firstLine="720"/>
        <w:rPr>
          <w:bCs/>
          <w:szCs w:val="24"/>
          <w:lang w:val="en-US"/>
        </w:rPr>
        <w:pPrChange w:id="296" w:author="hqin" w:date="2013-01-29T09:44:00Z">
          <w:pPr>
            <w:pStyle w:val="p-ni"/>
            <w:spacing w:before="0" w:after="0" w:line="480" w:lineRule="auto"/>
            <w:ind w:firstLine="720"/>
          </w:pPr>
        </w:pPrChange>
      </w:pPr>
      <w:r w:rsidRPr="002A0697">
        <w:rPr>
          <w:bCs/>
          <w:szCs w:val="24"/>
          <w:lang w:val="en-US"/>
        </w:rPr>
        <w:t xml:space="preserve">For orthologous identification of non-coat protein genes, only automated analyses were used, but the repetitive sequences were filtered out during BLASTP searches to improve specificity. </w:t>
      </w:r>
    </w:p>
    <w:p w14:paraId="08EAA393" w14:textId="77777777" w:rsidR="0036587D" w:rsidRDefault="001C7FC9">
      <w:pPr>
        <w:pStyle w:val="p-ni"/>
        <w:spacing w:before="0" w:after="0" w:line="240" w:lineRule="auto"/>
        <w:ind w:firstLine="720"/>
        <w:rPr>
          <w:bCs/>
          <w:szCs w:val="24"/>
          <w:lang w:val="en-US"/>
        </w:rPr>
        <w:pPrChange w:id="297" w:author="hqin" w:date="2013-01-29T09:44:00Z">
          <w:pPr>
            <w:pStyle w:val="p-ni"/>
            <w:spacing w:before="0" w:after="0" w:line="480" w:lineRule="auto"/>
            <w:ind w:firstLine="720"/>
          </w:pPr>
        </w:pPrChange>
      </w:pPr>
      <w:r w:rsidRPr="002A0697">
        <w:rPr>
          <w:bCs/>
          <w:szCs w:val="24"/>
          <w:lang w:val="en-US"/>
        </w:rPr>
        <w:t xml:space="preserve">We also attempted to use PSI-BLAST </w:t>
      </w:r>
      <w:commentRangeStart w:id="298"/>
      <w:r w:rsidRPr="002A0697">
        <w:rPr>
          <w:bCs/>
          <w:szCs w:val="24"/>
          <w:lang w:val="en-US"/>
        </w:rPr>
        <w:t>(with up to 5 iterations)</w:t>
      </w:r>
      <w:commentRangeEnd w:id="298"/>
      <w:r w:rsidRPr="002A0697">
        <w:rPr>
          <w:rStyle w:val="CommentReference"/>
          <w:lang w:val="en-US"/>
        </w:rPr>
        <w:commentReference w:id="298"/>
      </w:r>
      <w:r w:rsidRPr="002A0697">
        <w:rPr>
          <w:bCs/>
          <w:szCs w:val="24"/>
          <w:lang w:val="en-US"/>
        </w:rPr>
        <w:t xml:space="preserve"> </w:t>
      </w:r>
      <w:r w:rsidR="001E1917">
        <w:rPr>
          <w:bCs/>
          <w:szCs w:val="24"/>
          <w:lang w:val="en-US"/>
        </w:rPr>
        <w:fldChar w:fldCharType="begin"/>
      </w:r>
      <w:r w:rsidR="001E1917">
        <w:rPr>
          <w:bCs/>
          <w:szCs w:val="24"/>
          <w:lang w:val="en-US"/>
        </w:rPr>
        <w:instrText xml:space="preserve"> ADDIN EN.CITE &lt;EndNote&gt;&lt;Cite&gt;&lt;Author&gt;Altschul&lt;/Author&gt;&lt;Year&gt;1997&lt;/Year&gt;&lt;RecNum&gt;89&lt;/RecNum&gt;&lt;DisplayText&gt;[40]&lt;/DisplayText&gt;&lt;record&gt;&lt;rec-number&gt;89&lt;/rec-number&gt;&lt;foreign-keys&gt;&lt;key app="EN" db-id="02sps2pse5vde9eszr6vesw82vsrpaeerdva"&gt;89&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accession-num&gt;9254694&lt;/accession-num&gt;&lt;urls&gt;&lt;related-urls&gt;&lt;url&gt;http://www.ncbi.nlm.nih.gov/entrez/query.fcgi?cmd=Retrieve&amp;amp;db=PubMed&amp;amp;dopt=Citation&amp;amp;list_uids=9254694 &lt;/url&gt;&lt;/related-urls&gt;&lt;/urls&gt;&lt;/record&gt;&lt;/Cite&gt;&lt;/EndNote&gt;</w:instrText>
      </w:r>
      <w:r w:rsidR="001E1917">
        <w:rPr>
          <w:bCs/>
          <w:szCs w:val="24"/>
          <w:lang w:val="en-US"/>
        </w:rPr>
        <w:fldChar w:fldCharType="separate"/>
      </w:r>
      <w:r w:rsidR="001E1917">
        <w:rPr>
          <w:bCs/>
          <w:noProof/>
          <w:szCs w:val="24"/>
          <w:lang w:val="en-US"/>
        </w:rPr>
        <w:t>[</w:t>
      </w:r>
      <w:r w:rsidR="001E1917">
        <w:rPr>
          <w:bCs/>
          <w:noProof/>
          <w:szCs w:val="24"/>
          <w:lang w:val="en-US"/>
        </w:rPr>
        <w:fldChar w:fldCharType="begin"/>
      </w:r>
      <w:r w:rsidR="001E1917">
        <w:rPr>
          <w:bCs/>
          <w:noProof/>
          <w:szCs w:val="24"/>
          <w:lang w:val="en-US"/>
        </w:rPr>
        <w:instrText xml:space="preserve"> HYPERLINK \l "_ENREF_40" \o "Altschul, 1997 #89" </w:instrText>
      </w:r>
      <w:r w:rsidR="001E1917">
        <w:rPr>
          <w:bCs/>
          <w:noProof/>
          <w:szCs w:val="24"/>
          <w:lang w:val="en-US"/>
        </w:rPr>
        <w:fldChar w:fldCharType="separate"/>
      </w:r>
      <w:r w:rsidR="001E1917">
        <w:rPr>
          <w:bCs/>
          <w:noProof/>
          <w:szCs w:val="24"/>
          <w:lang w:val="en-US"/>
        </w:rPr>
        <w:t>40</w:t>
      </w:r>
      <w:r w:rsidR="001E1917">
        <w:rPr>
          <w:bCs/>
          <w:noProof/>
          <w:szCs w:val="24"/>
          <w:lang w:val="en-US"/>
        </w:rPr>
        <w:fldChar w:fldCharType="end"/>
      </w:r>
      <w:r w:rsidR="001E1917">
        <w:rPr>
          <w:bCs/>
          <w:noProof/>
          <w:szCs w:val="24"/>
          <w:lang w:val="en-US"/>
        </w:rPr>
        <w:t>]</w:t>
      </w:r>
      <w:r w:rsidR="001E1917">
        <w:rPr>
          <w:bCs/>
          <w:szCs w:val="24"/>
          <w:lang w:val="en-US"/>
        </w:rPr>
        <w:fldChar w:fldCharType="end"/>
      </w:r>
      <w:del w:id="299" w:author="hqin" w:date="2011-11-20T19:52:00Z">
        <w:r w:rsidRPr="002A0697" w:rsidDel="005C2288">
          <w:rPr>
            <w:bCs/>
            <w:noProof/>
            <w:szCs w:val="24"/>
            <w:lang w:val="en-US"/>
          </w:rPr>
          <w:delText>(1)</w:delText>
        </w:r>
      </w:del>
      <w:r w:rsidRPr="002A0697">
        <w:rPr>
          <w:bCs/>
          <w:szCs w:val="24"/>
          <w:lang w:val="en-US"/>
        </w:rPr>
        <w:t xml:space="preserve"> to search for remote orthologs of coat protein genes. This approach provided fewer than 1% more hits than BLAST </w:t>
      </w:r>
      <w:commentRangeStart w:id="300"/>
      <w:r w:rsidRPr="002A0697">
        <w:rPr>
          <w:bCs/>
          <w:szCs w:val="24"/>
          <w:lang w:val="en-US"/>
        </w:rPr>
        <w:t xml:space="preserve">that </w:t>
      </w:r>
      <w:commentRangeEnd w:id="300"/>
      <w:r w:rsidRPr="002A0697">
        <w:rPr>
          <w:rStyle w:val="CommentReference"/>
          <w:lang w:val="en-US"/>
        </w:rPr>
        <w:commentReference w:id="300"/>
      </w:r>
      <w:r w:rsidRPr="002A0697">
        <w:rPr>
          <w:bCs/>
          <w:szCs w:val="24"/>
          <w:lang w:val="en-US"/>
        </w:rPr>
        <w:t>passed the phylogeny tests, and in many cases grouped together 1-2% of genes in the genome. Therefore, we did not find this approach to be useful for our purposes.</w:t>
      </w:r>
    </w:p>
    <w:p w14:paraId="2C91FBD8" w14:textId="77777777" w:rsidR="0036587D" w:rsidRDefault="001C7FC9">
      <w:pPr>
        <w:pStyle w:val="p-ni"/>
        <w:spacing w:before="0" w:after="0" w:line="240" w:lineRule="auto"/>
        <w:ind w:firstLine="720"/>
        <w:rPr>
          <w:ins w:id="301" w:author="hqin" w:date="2013-01-15T10:07:00Z"/>
          <w:rFonts w:eastAsia="Times New Roman"/>
          <w:bCs/>
        </w:rPr>
        <w:pPrChange w:id="302" w:author="hqin" w:date="2013-01-29T09:44:00Z">
          <w:pPr>
            <w:pStyle w:val="p-ni"/>
            <w:spacing w:before="0" w:after="0" w:line="480" w:lineRule="auto"/>
            <w:ind w:firstLine="720"/>
          </w:pPr>
        </w:pPrChange>
      </w:pPr>
      <w:r w:rsidRPr="002A0697">
        <w:rPr>
          <w:bCs/>
          <w:szCs w:val="24"/>
          <w:lang w:val="en-US"/>
        </w:rPr>
        <w:t xml:space="preserve">Among the 73 coat proteins in </w:t>
      </w:r>
      <w:r w:rsidRPr="002A0697">
        <w:rPr>
          <w:bCs/>
          <w:i/>
          <w:szCs w:val="24"/>
          <w:lang w:val="en-US"/>
        </w:rPr>
        <w:t>B. subtilis</w:t>
      </w:r>
      <w:r w:rsidRPr="002A0697">
        <w:rPr>
          <w:bCs/>
          <w:szCs w:val="24"/>
          <w:lang w:val="en-US"/>
        </w:rPr>
        <w:t xml:space="preserve">, six were </w:t>
      </w:r>
      <w:r w:rsidRPr="002A0697">
        <w:rPr>
          <w:bCs/>
        </w:rPr>
        <w:t xml:space="preserve">closely related </w:t>
      </w:r>
      <w:r w:rsidRPr="002A0697">
        <w:rPr>
          <w:bCs/>
          <w:szCs w:val="24"/>
          <w:lang w:val="en-US"/>
        </w:rPr>
        <w:t>paralogs</w:t>
      </w:r>
      <w:r w:rsidRPr="002A0697">
        <w:rPr>
          <w:bCs/>
        </w:rPr>
        <w:t xml:space="preserve"> that cannot be separated into orthologous groups</w:t>
      </w:r>
      <w:del w:id="303" w:author="hqin" w:date="2013-01-31T10:33:00Z">
        <w:r w:rsidRPr="002A0697" w:rsidDel="00E645CC">
          <w:delText xml:space="preserve"> based on phylogeny</w:delText>
        </w:r>
      </w:del>
      <w:r w:rsidRPr="002A0697">
        <w:rPr>
          <w:bCs/>
          <w:szCs w:val="24"/>
          <w:lang w:val="en-US"/>
        </w:rPr>
        <w:t>. Hence, we obtained 70 orthologous clusters (three clusters contain two orthologous groups).</w:t>
      </w:r>
      <w:r w:rsidRPr="002A0697">
        <w:t xml:space="preserve"> </w:t>
      </w:r>
      <w:r w:rsidRPr="002A0697">
        <w:rPr>
          <w:rFonts w:eastAsia="Times New Roman"/>
          <w:bCs/>
        </w:rPr>
        <w:t xml:space="preserve">The pair BG13471 (CotU) </w:t>
      </w:r>
      <w:r w:rsidRPr="002A0697">
        <w:rPr>
          <w:bCs/>
        </w:rPr>
        <w:t xml:space="preserve">and </w:t>
      </w:r>
      <w:r w:rsidRPr="002A0697">
        <w:rPr>
          <w:rFonts w:eastAsia="Times New Roman"/>
          <w:bCs/>
        </w:rPr>
        <w:t xml:space="preserve">BG10492 (CotC) </w:t>
      </w:r>
      <w:r w:rsidRPr="002A0697">
        <w:rPr>
          <w:bCs/>
        </w:rPr>
        <w:t>are</w:t>
      </w:r>
      <w:r w:rsidRPr="002A0697">
        <w:rPr>
          <w:rFonts w:eastAsia="Times New Roman"/>
          <w:bCs/>
        </w:rPr>
        <w:t xml:space="preserve"> so similar that their </w:t>
      </w:r>
      <w:r w:rsidRPr="002A0697">
        <w:rPr>
          <w:bCs/>
        </w:rPr>
        <w:t>ortholog</w:t>
      </w:r>
      <w:r w:rsidRPr="002A0697">
        <w:rPr>
          <w:rFonts w:eastAsia="Times New Roman"/>
          <w:bCs/>
        </w:rPr>
        <w:t xml:space="preserve">s in </w:t>
      </w:r>
      <w:r w:rsidRPr="002A0697">
        <w:rPr>
          <w:bCs/>
          <w:i/>
          <w:iCs/>
        </w:rPr>
        <w:t>B. licheniformis</w:t>
      </w:r>
      <w:r w:rsidRPr="002A0697">
        <w:rPr>
          <w:rFonts w:eastAsia="Times New Roman"/>
          <w:bCs/>
        </w:rPr>
        <w:t xml:space="preserve"> were arbitrarily chosen for </w:t>
      </w:r>
      <w:del w:id="304" w:author="hqin" w:date="2013-01-29T09:42:00Z">
        <w:r w:rsidRPr="002A0697" w:rsidDel="00E96D02">
          <w:rPr>
            <w:rFonts w:eastAsia="Times New Roman"/>
            <w:bCs/>
          </w:rPr>
          <w:delText xml:space="preserve">clustering </w:delText>
        </w:r>
      </w:del>
      <w:ins w:id="305" w:author="hqin" w:date="2013-01-29T09:42:00Z">
        <w:r w:rsidR="00E96D02">
          <w:rPr>
            <w:rFonts w:eastAsia="Times New Roman"/>
            <w:bCs/>
          </w:rPr>
          <w:t xml:space="preserve">further </w:t>
        </w:r>
      </w:ins>
      <w:r w:rsidRPr="002A0697">
        <w:rPr>
          <w:rFonts w:eastAsia="Times New Roman"/>
          <w:bCs/>
        </w:rPr>
        <w:t>analysis.</w:t>
      </w:r>
    </w:p>
    <w:p w14:paraId="77776535" w14:textId="77777777" w:rsidR="0036587D" w:rsidRDefault="0036587D">
      <w:pPr>
        <w:pStyle w:val="p-ni"/>
        <w:spacing w:before="0" w:after="0" w:line="240" w:lineRule="auto"/>
        <w:ind w:firstLine="720"/>
        <w:rPr>
          <w:del w:id="306" w:author="hqin" w:date="2013-01-15T10:07:00Z"/>
          <w:bCs/>
          <w:szCs w:val="24"/>
          <w:lang w:val="en-US"/>
        </w:rPr>
        <w:pPrChange w:id="307" w:author="hqin" w:date="2013-01-29T09:44:00Z">
          <w:pPr>
            <w:pStyle w:val="p-ni"/>
            <w:spacing w:before="0" w:after="0" w:line="480" w:lineRule="auto"/>
            <w:ind w:firstLine="720"/>
          </w:pPr>
        </w:pPrChange>
      </w:pPr>
    </w:p>
    <w:p w14:paraId="3A7296FE" w14:textId="77777777" w:rsidR="00136683" w:rsidRDefault="00136683">
      <w:pPr>
        <w:rPr>
          <w:b/>
        </w:rPr>
      </w:pPr>
    </w:p>
    <w:p w14:paraId="5917681C" w14:textId="77777777" w:rsidR="0036587D" w:rsidRDefault="001C7FC9">
      <w:pPr>
        <w:pPrChange w:id="308" w:author="hqin" w:date="2013-01-29T09:44:00Z">
          <w:pPr>
            <w:spacing w:line="480" w:lineRule="auto"/>
          </w:pPr>
        </w:pPrChange>
      </w:pPr>
      <w:r w:rsidRPr="002A0697">
        <w:rPr>
          <w:b/>
        </w:rPr>
        <w:t>2.3 Implementation</w:t>
      </w:r>
      <w:r w:rsidRPr="002A0697">
        <w:t xml:space="preserve"> </w:t>
      </w:r>
    </w:p>
    <w:p w14:paraId="7201F234" w14:textId="77777777" w:rsidR="0036587D" w:rsidRDefault="001C7FC9">
      <w:pPr>
        <w:ind w:firstLine="720"/>
        <w:rPr>
          <w:ins w:id="309" w:author="hqin" w:date="2013-01-29T09:34:00Z"/>
        </w:rPr>
        <w:pPrChange w:id="310" w:author="hqin" w:date="2013-01-29T09:44:00Z">
          <w:pPr>
            <w:spacing w:line="480" w:lineRule="auto"/>
            <w:ind w:firstLine="720"/>
          </w:pPr>
        </w:pPrChange>
      </w:pPr>
      <w:r w:rsidRPr="002A0697">
        <w:t xml:space="preserve">Statistical analyses and data visualization were largely performed in the R language and environment </w:t>
      </w:r>
      <w:r w:rsidR="001E1917">
        <w:fldChar w:fldCharType="begin"/>
      </w:r>
      <w:r w:rsidR="001E1917">
        <w:instrText xml:space="preserve"> ADDIN EN.CITE &lt;EndNote&gt;&lt;Cite&gt;&lt;Author&gt;R Development Core Team&lt;/Author&gt;&lt;Year&gt;2009&lt;/Year&gt;&lt;RecNum&gt;206&lt;/RecNum&gt;&lt;DisplayText&gt;[47]&lt;/DisplayText&gt;&lt;record&gt;&lt;rec-number&gt;206&lt;/rec-number&gt;&lt;foreign-keys&gt;&lt;key app="EN" db-id="02sps2pse5vde9eszr6vesw82vsrpaeerdva"&gt;206&lt;/key&gt;&lt;/foreign-keys&gt;&lt;ref-type name="Journal Article"&gt;17&lt;/ref-type&gt;&lt;contributors&gt;&lt;authors&gt;&lt;author&gt;R Development Core Team,&lt;/author&gt;&lt;/authors&gt;&lt;/contributors&gt;&lt;titles&gt;&lt;title&gt;R: A language and environment for statistical computing&lt;/title&gt;&lt;secondary-title&gt;http://www.R-project.org&lt;/secondary-title&gt;&lt;/titles&gt;&lt;periodical&gt;&lt;full-title&gt;http://www.R-project.org&lt;/full-title&gt;&lt;/periodical&gt;&lt;dates&gt;&lt;year&gt;2009&lt;/year&gt;&lt;/dates&gt;&lt;urls&gt;&lt;related-urls&gt;&lt;url&gt;http://www.R-project.org&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47" \o "R Development Core Team, 2009 #206" </w:instrText>
      </w:r>
      <w:r w:rsidR="001E1917">
        <w:rPr>
          <w:noProof/>
        </w:rPr>
        <w:fldChar w:fldCharType="separate"/>
      </w:r>
      <w:r w:rsidR="001E1917">
        <w:rPr>
          <w:noProof/>
        </w:rPr>
        <w:t>47</w:t>
      </w:r>
      <w:r w:rsidR="001E1917">
        <w:rPr>
          <w:noProof/>
        </w:rPr>
        <w:fldChar w:fldCharType="end"/>
      </w:r>
      <w:r w:rsidR="001E1917">
        <w:rPr>
          <w:noProof/>
        </w:rPr>
        <w:t>]</w:t>
      </w:r>
      <w:r w:rsidR="001E1917">
        <w:fldChar w:fldCharType="end"/>
      </w:r>
      <w:del w:id="311" w:author="hqin" w:date="2011-11-20T19:52:00Z">
        <w:r w:rsidRPr="002A0697" w:rsidDel="005C2288">
          <w:rPr>
            <w:noProof/>
          </w:rPr>
          <w:delText>(52)</w:delText>
        </w:r>
      </w:del>
      <w:r w:rsidRPr="002A0697">
        <w:t>. Batch jobs were automated using PERL and shell scripts in LINUX</w:t>
      </w:r>
      <w:ins w:id="312" w:author="hqin" w:date="2013-01-29T09:24:00Z">
        <w:r w:rsidR="005D4277">
          <w:t>/UNIX</w:t>
        </w:r>
      </w:ins>
      <w:r w:rsidRPr="002A0697">
        <w:t xml:space="preserve"> platforms. Phylogenies were mostly generated by neighbor-joining and evaluated by bootstraps in PHYLIP </w:t>
      </w:r>
      <w:r w:rsidR="001E1917">
        <w:fldChar w:fldCharType="begin"/>
      </w:r>
      <w:r w:rsidR="001E1917">
        <w:instrText xml:space="preserve"> ADDIN EN.CITE &lt;EndNote&gt;&lt;Cite&gt;&lt;Author&gt;Felsenstein&lt;/Author&gt;&lt;Year&gt;2005&lt;/Year&gt;&lt;RecNum&gt;207&lt;/RecNum&gt;&lt;DisplayText&gt;[45]&lt;/DisplayText&gt;&lt;record&gt;&lt;rec-number&gt;207&lt;/rec-number&gt;&lt;foreign-keys&gt;&lt;key app="EN" db-id="02sps2pse5vde9eszr6vesw82vsrpaeerdva"&gt;207&lt;/key&gt;&lt;/foreign-keys&gt;&lt;ref-type name="Journal Article"&gt;17&lt;/ref-type&gt;&lt;contributors&gt;&lt;authors&gt;&lt;author&gt;Felsenstein, J&lt;/author&gt;&lt;/authors&gt;&lt;/contributors&gt;&lt;titles&gt;&lt;title&gt;PHYLIP (Phylogeny inference package) version 3.6&lt;/title&gt;&lt;secondary-title&gt;Distributed by the author. Department of Genome Sciences, University of Washington, Seattle&lt;/secondary-title&gt;&lt;/titles&gt;&lt;periodical&gt;&lt;full-title&gt;Distributed by the author. Department of Genome Sciences, University of Washington, Seattle&lt;/full-title&gt;&lt;/periodical&gt;&lt;dates&gt;&lt;year&gt;2005&lt;/year&gt;&lt;/dates&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45" \o "Felsenstein, 2005 #207" </w:instrText>
      </w:r>
      <w:r w:rsidR="001E1917">
        <w:rPr>
          <w:noProof/>
        </w:rPr>
        <w:fldChar w:fldCharType="separate"/>
      </w:r>
      <w:r w:rsidR="001E1917">
        <w:rPr>
          <w:noProof/>
        </w:rPr>
        <w:t>45</w:t>
      </w:r>
      <w:r w:rsidR="001E1917">
        <w:rPr>
          <w:noProof/>
        </w:rPr>
        <w:fldChar w:fldCharType="end"/>
      </w:r>
      <w:r w:rsidR="001E1917">
        <w:rPr>
          <w:noProof/>
        </w:rPr>
        <w:t>]</w:t>
      </w:r>
      <w:r w:rsidR="001E1917">
        <w:fldChar w:fldCharType="end"/>
      </w:r>
      <w:del w:id="313" w:author="hqin" w:date="2011-11-20T19:52:00Z">
        <w:r w:rsidRPr="002A0697" w:rsidDel="005C2288">
          <w:rPr>
            <w:noProof/>
          </w:rPr>
          <w:delText>(26)</w:delText>
        </w:r>
      </w:del>
      <w:r w:rsidRPr="002A0697">
        <w:t xml:space="preserve"> and APE </w:t>
      </w:r>
      <w:r w:rsidR="001E1917">
        <w:fldChar w:fldCharType="begin"/>
      </w:r>
      <w:r w:rsidR="001E1917">
        <w:instrText xml:space="preserve"> ADDIN EN.CITE &lt;EndNote&gt;&lt;Cite&gt;&lt;Author&gt;Paradis&lt;/Author&gt;&lt;Year&gt;2004&lt;/Year&gt;&lt;RecNum&gt;208&lt;/RecNum&gt;&lt;DisplayText&gt;[48]&lt;/DisplayText&gt;&lt;record&gt;&lt;rec-number&gt;208&lt;/rec-number&gt;&lt;foreign-keys&gt;&lt;key app="EN" db-id="02sps2pse5vde9eszr6vesw82vsrpaeerdva"&gt;208&lt;/key&gt;&lt;/foreign-keys&gt;&lt;ref-type name="Journal Article"&gt;17&lt;/ref-type&gt;&lt;contributors&gt;&lt;authors&gt;&lt;author&gt;Paradis, E.&lt;/author&gt;&lt;author&gt;Claude, J.&lt;/author&gt;&lt;author&gt;Strimmer, K.&lt;/author&gt;&lt;/authors&gt;&lt;/contributors&gt;&lt;titles&gt;&lt;title&gt;APE: analyses of phylogenetics and evolution in R&lt;/title&gt;&lt;secondary-title&gt;Bioinformatics&lt;/secondary-title&gt;&lt;/titles&gt;&lt;periodical&gt;&lt;full-title&gt;Bioinformatics&lt;/full-title&gt;&lt;/periodical&gt;&lt;pages&gt;289-290&lt;/pages&gt;&lt;volume&gt;20&lt;/volume&gt;&lt;dates&gt;&lt;year&gt;2004&lt;/year&gt;&lt;/dates&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48" \o "Paradis, 2004 #208" </w:instrText>
      </w:r>
      <w:r w:rsidR="001E1917">
        <w:rPr>
          <w:noProof/>
        </w:rPr>
        <w:fldChar w:fldCharType="separate"/>
      </w:r>
      <w:r w:rsidR="001E1917">
        <w:rPr>
          <w:noProof/>
        </w:rPr>
        <w:t>48</w:t>
      </w:r>
      <w:r w:rsidR="001E1917">
        <w:rPr>
          <w:noProof/>
        </w:rPr>
        <w:fldChar w:fldCharType="end"/>
      </w:r>
      <w:r w:rsidR="001E1917">
        <w:rPr>
          <w:noProof/>
        </w:rPr>
        <w:t>]</w:t>
      </w:r>
      <w:r w:rsidR="001E1917">
        <w:fldChar w:fldCharType="end"/>
      </w:r>
      <w:del w:id="314" w:author="hqin" w:date="2011-11-20T19:52:00Z">
        <w:r w:rsidRPr="002A0697" w:rsidDel="005C2288">
          <w:rPr>
            <w:noProof/>
          </w:rPr>
          <w:delText>(48)</w:delText>
        </w:r>
      </w:del>
      <w:r w:rsidRPr="002A0697">
        <w:t xml:space="preserve">. Visualization of phylogeny was done using MEGA </w:t>
      </w:r>
      <w:r w:rsidR="001E1917">
        <w:fldChar w:fldCharType="begin">
          <w:fldData xml:space="preserve">PEVuZE5vdGU+PENpdGU+PEF1dGhvcj5UYW11cmE8L0F1dGhvcj48WWVhcj4yMDA3PC9ZZWFyPjxS
ZWNOdW0+OTM8L1JlY051bT48RGlzcGxheVRleHQ+WzQ5LCA1MF08L0Rpc3BsYXlUZXh0PjxyZWNv
cmQ+PHJlYy1udW1iZXI+OTM8L3JlYy1udW1iZXI+PGZvcmVpZ24ta2V5cz48a2V5IGFwcD0iRU4i
IGRiLWlkPSIwMnNwczJwc2U1dmRlOWVzenI2dmVzdzgydnNycGFlZXJkdmEiPjkzPC9rZXk+PC9m
b3JlaWduLWtleXM+PHJlZi10eXBlIG5hbWU9IkpvdXJuYWwgQXJ0aWNsZSI+MTc8L3JlZi10eXBl
Pjxjb250cmlidXRvcnM+PGF1dGhvcnM+PGF1dGhvcj5UYW11cmEsIEsuPC9hdXRob3I+PGF1dGhv
cj5EdWRsZXksIEouPC9hdXRob3I+PGF1dGhvcj5OZWksIE0uPC9hdXRob3I+PGF1dGhvcj5LdW1h
ciwgUy48L2F1dGhvcj48L2F1dGhvcnM+PC9jb250cmlidXRvcnM+PGF1dGgtYWRkcmVzcz5DZW50
ZXIgZm9yIEV2b2x1dGlvbmFyeSBGdW5jdGlvbmFsIEdlbm9taWNzLCBUaGUgQmlvZGVzaWduIElu
c3RpdHV0ZSwgQXJpem9uYSBTdGF0ZSBVbml2ZXJzaXR5LCBBWiwgVVNBLjwvYXV0aC1hZGRyZXNz
Pjx0aXRsZXM+PHRpdGxlPk1FR0E0OiBNb2xlY3VsYXIgRXZvbHV0aW9uYXJ5IEdlbmV0aWNzIEFu
YWx5c2lzIChNRUdBKSBzb2Z0d2FyZSB2ZXJzaW9uIDQuMDwvdGl0bGU+PHNlY29uZGFyeS10aXRs
ZT5Nb2wgQmlvbCBFdm9sPC9zZWNvbmRhcnktdGl0bGU+PC90aXRsZXM+PHBlcmlvZGljYWw+PGZ1
bGwtdGl0bGU+TW9sIEJpb2wgRXZvbDwvZnVsbC10aXRsZT48L3BlcmlvZGljYWw+PHBhZ2VzPjE1
OTYtOTwvcGFnZXM+PHZvbHVtZT4yNDwvdm9sdW1lPjxudW1iZXI+ODwvbnVtYmVyPjxrZXl3b3Jk
cz48a2V5d29yZD5EYXRhYmFzZXMsIEdlbmV0aWM8L2tleXdvcmQ+PGtleXdvcmQ+KkV2b2x1dGlv
biwgTW9sZWN1bGFyPC9rZXl3b3JkPjxrZXl3b3JkPkludGVybmV0PC9rZXl3b3JkPjxrZXl3b3Jk
PlBoeWxvZ2VueTwva2V5d29yZD48a2V5d29yZD4qU2VxdWVuY2UgQWxpZ25tZW50L21ldGhvZHM8
L2tleXdvcmQ+PGtleXdvcmQ+U2VxdWVuY2UgQW5hbHlzaXMsIEROQTwva2V5d29yZD48a2V5d29y
ZD5TZXF1ZW5jZSBBbmFseXNpcywgUHJvdGVpbjwva2V5d29yZD48a2V5d29yZD5Tb2Z0d2FyZTwv
a2V5d29yZD48L2tleXdvcmRzPjxkYXRlcz48eWVhcj4yMDA3PC95ZWFyPjxwdWItZGF0ZXM+PGRh
dGU+QXVnPC9kYXRlPjwvcHViLWRhdGVzPjwvZGF0ZXM+PGFjY2Vzc2lvbi1udW0+MTc0ODg3Mzg8
L2FjY2Vzc2lvbi1udW0+PHVybHM+PHJlbGF0ZWQtdXJscz48dXJsPmh0dHA6Ly93d3cubmNiaS5u
bG0ubmloLmdvdi9lbnRyZXovcXVlcnkuZmNnaT9jbWQ9UmV0cmlldmUmYW1wO2RiPVB1Yk1lZCZh
bXA7ZG9wdD1DaXRhdGlvbiZhbXA7bGlzdF91aWRzPTE3NDg4NzM4IDwvdXJsPjwvcmVsYXRlZC11
cmxzPjwvdXJscz48L3JlY29yZD48L0NpdGU+PENpdGU+PEF1dGhvcj5LdW1hcjwvQXV0aG9yPjxZ
ZWFyPjIwMDg8L1llYXI+PFJlY051bT45MjwvUmVjTnVtPjxyZWNvcmQ+PHJlYy1udW1iZXI+OTI8
L3JlYy1udW1iZXI+PGZvcmVpZ24ta2V5cz48a2V5IGFwcD0iRU4iIGRiLWlkPSIwMnNwczJwc2U1
dmRlOWVzenI2dmVzdzgydnNycGFlZXJkdmEiPjkyPC9rZXk+PC9mb3JlaWduLWtleXM+PHJlZi10
eXBlIG5hbWU9IkpvdXJuYWwgQXJ0aWNsZSI+MTc8L3JlZi10eXBlPjxjb250cmlidXRvcnM+PGF1
dGhvcnM+PGF1dGhvcj5LdW1hciwgUy48L2F1dGhvcj48YXV0aG9yPk5laSwgTS48L2F1dGhvcj48
YXV0aG9yPkR1ZGxleSwgSi48L2F1dGhvcj48YXV0aG9yPlRhbXVyYSwgSy48L2F1dGhvcj48L2F1
dGhvcnM+PC9jb250cmlidXRvcnM+PGF1dGgtYWRkcmVzcz5CaW9kZXNpZ24gSW5zdGl0dXRlLCBB
MjQwLCBBcml6b25hIFN0YXRlIFVuaXZlcnNpdHksIFRlbXBlLCBBWiA4NTI4Ny01MzAxLCBVU0Eu
IHMua3VtYXJAYXN1LmVkdTwvYXV0aC1hZGRyZXNzPjx0aXRsZXM+PHRpdGxlPk1FR0E6IGEgYmlv
bG9naXN0LWNlbnRyaWMgc29mdHdhcmUgZm9yIGV2b2x1dGlvbmFyeSBhbmFseXNpcyBvZiBETkEg
YW5kIHByb3RlaW4gc2VxdWVuY2VzPC90aXRsZT48c2Vjb25kYXJ5LXRpdGxlPkJyaWVmIEJpb2lu
Zm9ybTwvc2Vjb25kYXJ5LXRpdGxlPjwvdGl0bGVzPjxwZXJpb2RpY2FsPjxmdWxsLXRpdGxlPkJy
aWVmIEJpb2luZm9ybTwvZnVsbC10aXRsZT48L3BlcmlvZGljYWw+PHBhZ2VzPjI5OS0zMDY8L3Bh
Z2VzPjx2b2x1bWU+OTwvdm9sdW1lPjxudW1iZXI+NDwvbnVtYmVyPjxrZXl3b3Jkcz48a2V5d29y
ZD5BbGdvcml0aG1zPC9rZXl3b3JkPjxrZXl3b3JkPkJhc2UgU2VxdWVuY2U8L2tleXdvcmQ+PGtl
eXdvcmQ+QmlvbG9neS9tZXRob2RzPC9rZXl3b3JkPjxrZXl3b3JkPkNocm9tb3NvbWUgTWFwcGlu
Zy8qbWV0aG9kczwva2V5d29yZD48a2V5d29yZD5ETkEvKmdlbmV0aWNzPC9rZXl3b3JkPjxrZXl3
b3JkPkROQSBNdXRhdGlvbmFsIEFuYWx5c2lzLyptZXRob2RzPC9rZXl3b3JkPjxrZXl3b3JkPipF
dm9sdXRpb24sIE1vbGVjdWxhcjwva2V5d29yZD48a2V5d29yZD5Nb2xlY3VsYXIgU2VxdWVuY2Ug
RGF0YTwva2V5d29yZD48a2V5d29yZD5Qcm90ZWlucy8qZ2VuZXRpY3M8L2tleXdvcmQ+PGtleXdv
cmQ+U2VxdWVuY2UgQWxpZ25tZW50L21ldGhvZHM8L2tleXdvcmQ+PGtleXdvcmQ+U2VxdWVuY2Ug
QW5hbHlzaXMsIEROQS8qbWV0aG9kczwva2V5d29yZD48a2V5d29yZD4qU29mdHdhcmU8L2tleXdv
cmQ+PGtleXdvcmQ+VmFyaWF0aW9uIChHZW5ldGljcykvZ2VuZXRpY3M8L2tleXdvcmQ+PC9rZXl3
b3Jkcz48ZGF0ZXM+PHllYXI+MjAwODwveWVhcj48cHViLWRhdGVzPjxkYXRlPkp1bDwvZGF0ZT48
L3B1Yi1kYXRlcz48L2RhdGVzPjxhY2Nlc3Npb24tbnVtPjE4NDE3NTM3PC9hY2Nlc3Npb24tbnVt
Pjx1cmxzPjxyZWxhdGVkLXVybHM+PHVybD5odHRwOi8vd3d3Lm5jYmkubmxtLm5paC5nb3YvZW50
cmV6L3F1ZXJ5LmZjZ2k/Y21kPVJldHJpZXZlJmFtcDtkYj1QdWJNZWQmYW1wO2RvcHQ9Q2l0YXRp
b24mYW1wO2xpc3RfdWlkcz0xODQxNzUzNyA8L3VybD48L3JlbGF0ZWQtdXJscz48L3VybHM+PC9y
ZWNvcmQ+PC9DaXRlPjwvRW5kTm90ZT4A
</w:fldData>
        </w:fldChar>
      </w:r>
      <w:r w:rsidR="001E1917">
        <w:instrText xml:space="preserve"> ADDIN EN.CITE </w:instrText>
      </w:r>
      <w:r w:rsidR="001E1917">
        <w:fldChar w:fldCharType="begin">
          <w:fldData xml:space="preserve">PEVuZE5vdGU+PENpdGU+PEF1dGhvcj5UYW11cmE8L0F1dGhvcj48WWVhcj4yMDA3PC9ZZWFyPjxS
ZWNOdW0+OTM8L1JlY051bT48RGlzcGxheVRleHQ+WzQ5LCA1MF08L0Rpc3BsYXlUZXh0PjxyZWNv
cmQ+PHJlYy1udW1iZXI+OTM8L3JlYy1udW1iZXI+PGZvcmVpZ24ta2V5cz48a2V5IGFwcD0iRU4i
IGRiLWlkPSIwMnNwczJwc2U1dmRlOWVzenI2dmVzdzgydnNycGFlZXJkdmEiPjkzPC9rZXk+PC9m
b3JlaWduLWtleXM+PHJlZi10eXBlIG5hbWU9IkpvdXJuYWwgQXJ0aWNsZSI+MTc8L3JlZi10eXBl
Pjxjb250cmlidXRvcnM+PGF1dGhvcnM+PGF1dGhvcj5UYW11cmEsIEsuPC9hdXRob3I+PGF1dGhv
cj5EdWRsZXksIEouPC9hdXRob3I+PGF1dGhvcj5OZWksIE0uPC9hdXRob3I+PGF1dGhvcj5LdW1h
ciwgUy48L2F1dGhvcj48L2F1dGhvcnM+PC9jb250cmlidXRvcnM+PGF1dGgtYWRkcmVzcz5DZW50
ZXIgZm9yIEV2b2x1dGlvbmFyeSBGdW5jdGlvbmFsIEdlbm9taWNzLCBUaGUgQmlvZGVzaWduIElu
c3RpdHV0ZSwgQXJpem9uYSBTdGF0ZSBVbml2ZXJzaXR5LCBBWiwgVVNBLjwvYXV0aC1hZGRyZXNz
Pjx0aXRsZXM+PHRpdGxlPk1FR0E0OiBNb2xlY3VsYXIgRXZvbHV0aW9uYXJ5IEdlbmV0aWNzIEFu
YWx5c2lzIChNRUdBKSBzb2Z0d2FyZSB2ZXJzaW9uIDQuMDwvdGl0bGU+PHNlY29uZGFyeS10aXRs
ZT5Nb2wgQmlvbCBFdm9sPC9zZWNvbmRhcnktdGl0bGU+PC90aXRsZXM+PHBlcmlvZGljYWw+PGZ1
bGwtdGl0bGU+TW9sIEJpb2wgRXZvbDwvZnVsbC10aXRsZT48L3BlcmlvZGljYWw+PHBhZ2VzPjE1
OTYtOTwvcGFnZXM+PHZvbHVtZT4yNDwvdm9sdW1lPjxudW1iZXI+ODwvbnVtYmVyPjxrZXl3b3Jk
cz48a2V5d29yZD5EYXRhYmFzZXMsIEdlbmV0aWM8L2tleXdvcmQ+PGtleXdvcmQ+KkV2b2x1dGlv
biwgTW9sZWN1bGFyPC9rZXl3b3JkPjxrZXl3b3JkPkludGVybmV0PC9rZXl3b3JkPjxrZXl3b3Jk
PlBoeWxvZ2VueTwva2V5d29yZD48a2V5d29yZD4qU2VxdWVuY2UgQWxpZ25tZW50L21ldGhvZHM8
L2tleXdvcmQ+PGtleXdvcmQ+U2VxdWVuY2UgQW5hbHlzaXMsIEROQTwva2V5d29yZD48a2V5d29y
ZD5TZXF1ZW5jZSBBbmFseXNpcywgUHJvdGVpbjwva2V5d29yZD48a2V5d29yZD5Tb2Z0d2FyZTwv
a2V5d29yZD48L2tleXdvcmRzPjxkYXRlcz48eWVhcj4yMDA3PC95ZWFyPjxwdWItZGF0ZXM+PGRh
dGU+QXVnPC9kYXRlPjwvcHViLWRhdGVzPjwvZGF0ZXM+PGFjY2Vzc2lvbi1udW0+MTc0ODg3Mzg8
L2FjY2Vzc2lvbi1udW0+PHVybHM+PHJlbGF0ZWQtdXJscz48dXJsPmh0dHA6Ly93d3cubmNiaS5u
bG0ubmloLmdvdi9lbnRyZXovcXVlcnkuZmNnaT9jbWQ9UmV0cmlldmUmYW1wO2RiPVB1Yk1lZCZh
bXA7ZG9wdD1DaXRhdGlvbiZhbXA7bGlzdF91aWRzPTE3NDg4NzM4IDwvdXJsPjwvcmVsYXRlZC11
cmxzPjwvdXJscz48L3JlY29yZD48L0NpdGU+PENpdGU+PEF1dGhvcj5LdW1hcjwvQXV0aG9yPjxZ
ZWFyPjIwMDg8L1llYXI+PFJlY051bT45MjwvUmVjTnVtPjxyZWNvcmQ+PHJlYy1udW1iZXI+OTI8
L3JlYy1udW1iZXI+PGZvcmVpZ24ta2V5cz48a2V5IGFwcD0iRU4iIGRiLWlkPSIwMnNwczJwc2U1
dmRlOWVzenI2dmVzdzgydnNycGFlZXJkdmEiPjkyPC9rZXk+PC9mb3JlaWduLWtleXM+PHJlZi10
eXBlIG5hbWU9IkpvdXJuYWwgQXJ0aWNsZSI+MTc8L3JlZi10eXBlPjxjb250cmlidXRvcnM+PGF1
dGhvcnM+PGF1dGhvcj5LdW1hciwgUy48L2F1dGhvcj48YXV0aG9yPk5laSwgTS48L2F1dGhvcj48
YXV0aG9yPkR1ZGxleSwgSi48L2F1dGhvcj48YXV0aG9yPlRhbXVyYSwgSy48L2F1dGhvcj48L2F1
dGhvcnM+PC9jb250cmlidXRvcnM+PGF1dGgtYWRkcmVzcz5CaW9kZXNpZ24gSW5zdGl0dXRlLCBB
MjQwLCBBcml6b25hIFN0YXRlIFVuaXZlcnNpdHksIFRlbXBlLCBBWiA4NTI4Ny01MzAxLCBVU0Eu
IHMua3VtYXJAYXN1LmVkdTwvYXV0aC1hZGRyZXNzPjx0aXRsZXM+PHRpdGxlPk1FR0E6IGEgYmlv
bG9naXN0LWNlbnRyaWMgc29mdHdhcmUgZm9yIGV2b2x1dGlvbmFyeSBhbmFseXNpcyBvZiBETkEg
YW5kIHByb3RlaW4gc2VxdWVuY2VzPC90aXRsZT48c2Vjb25kYXJ5LXRpdGxlPkJyaWVmIEJpb2lu
Zm9ybTwvc2Vjb25kYXJ5LXRpdGxlPjwvdGl0bGVzPjxwZXJpb2RpY2FsPjxmdWxsLXRpdGxlPkJy
aWVmIEJpb2luZm9ybTwvZnVsbC10aXRsZT48L3BlcmlvZGljYWw+PHBhZ2VzPjI5OS0zMDY8L3Bh
Z2VzPjx2b2x1bWU+OTwvdm9sdW1lPjxudW1iZXI+NDwvbnVtYmVyPjxrZXl3b3Jkcz48a2V5d29y
ZD5BbGdvcml0aG1zPC9rZXl3b3JkPjxrZXl3b3JkPkJhc2UgU2VxdWVuY2U8L2tleXdvcmQ+PGtl
eXdvcmQ+QmlvbG9neS9tZXRob2RzPC9rZXl3b3JkPjxrZXl3b3JkPkNocm9tb3NvbWUgTWFwcGlu
Zy8qbWV0aG9kczwva2V5d29yZD48a2V5d29yZD5ETkEvKmdlbmV0aWNzPC9rZXl3b3JkPjxrZXl3
b3JkPkROQSBNdXRhdGlvbmFsIEFuYWx5c2lzLyptZXRob2RzPC9rZXl3b3JkPjxrZXl3b3JkPipF
dm9sdXRpb24sIE1vbGVjdWxhcjwva2V5d29yZD48a2V5d29yZD5Nb2xlY3VsYXIgU2VxdWVuY2Ug
RGF0YTwva2V5d29yZD48a2V5d29yZD5Qcm90ZWlucy8qZ2VuZXRpY3M8L2tleXdvcmQ+PGtleXdv
cmQ+U2VxdWVuY2UgQWxpZ25tZW50L21ldGhvZHM8L2tleXdvcmQ+PGtleXdvcmQ+U2VxdWVuY2Ug
QW5hbHlzaXMsIEROQS8qbWV0aG9kczwva2V5d29yZD48a2V5d29yZD4qU29mdHdhcmU8L2tleXdv
cmQ+PGtleXdvcmQ+VmFyaWF0aW9uIChHZW5ldGljcykvZ2VuZXRpY3M8L2tleXdvcmQ+PC9rZXl3
b3Jkcz48ZGF0ZXM+PHllYXI+MjAwODwveWVhcj48cHViLWRhdGVzPjxkYXRlPkp1bDwvZGF0ZT48
L3B1Yi1kYXRlcz48L2RhdGVzPjxhY2Nlc3Npb24tbnVtPjE4NDE3NTM3PC9hY2Nlc3Npb24tbnVt
Pjx1cmxzPjxyZWxhdGVkLXVybHM+PHVybD5odHRwOi8vd3d3Lm5jYmkubmxtLm5paC5nb3YvZW50
cmV6L3F1ZXJ5LmZjZ2k/Y21kPVJldHJpZXZlJmFtcDtkYj1QdWJNZWQmYW1wO2RvcHQ9Q2l0YXRp
b24mYW1wO2xpc3RfdWlkcz0xODQxNzUzNyA8L3VybD48L3JlbGF0ZWQtdXJscz48L3VybHM+PC9y
ZWNvcmQ+PC9DaXRlPjwvRW5kTm90ZT4A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49" \o "Tamura, 2007 #93" </w:instrText>
      </w:r>
      <w:r w:rsidR="001E1917">
        <w:rPr>
          <w:noProof/>
        </w:rPr>
        <w:fldChar w:fldCharType="separate"/>
      </w:r>
      <w:r w:rsidR="001E1917">
        <w:rPr>
          <w:noProof/>
        </w:rPr>
        <w:t>49</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50" \o "Kumar, 2008 #92" </w:instrText>
      </w:r>
      <w:r w:rsidR="001E1917">
        <w:rPr>
          <w:noProof/>
        </w:rPr>
        <w:fldChar w:fldCharType="separate"/>
      </w:r>
      <w:r w:rsidR="001E1917">
        <w:rPr>
          <w:noProof/>
        </w:rPr>
        <w:t>50</w:t>
      </w:r>
      <w:r w:rsidR="001E1917">
        <w:rPr>
          <w:noProof/>
        </w:rPr>
        <w:fldChar w:fldCharType="end"/>
      </w:r>
      <w:r w:rsidR="001E1917">
        <w:rPr>
          <w:noProof/>
        </w:rPr>
        <w:t>]</w:t>
      </w:r>
      <w:r w:rsidR="001E1917">
        <w:fldChar w:fldCharType="end"/>
      </w:r>
      <w:del w:id="315" w:author="hqin" w:date="2011-11-20T19:52:00Z">
        <w:r w:rsidRPr="002A0697" w:rsidDel="005C2288">
          <w:rPr>
            <w:noProof/>
          </w:rPr>
          <w:delText>(36, 63)</w:delText>
        </w:r>
      </w:del>
      <w:r w:rsidRPr="002A0697">
        <w:t xml:space="preserve">, Dendroscope </w:t>
      </w:r>
      <w:r w:rsidR="001E1917">
        <w:fldChar w:fldCharType="begin"/>
      </w:r>
      <w:r w:rsidR="001E1917">
        <w:instrText xml:space="preserve"> ADDIN EN.CITE &lt;EndNote&gt;&lt;Cite&gt;&lt;Author&gt;Huson&lt;/Author&gt;&lt;Year&gt;2007&lt;/Year&gt;&lt;RecNum&gt;210&lt;/RecNum&gt;&lt;DisplayText&gt;[51]&lt;/DisplayText&gt;&lt;record&gt;&lt;rec-number&gt;210&lt;/rec-number&gt;&lt;foreign-keys&gt;&lt;key app="EN" db-id="02sps2pse5vde9eszr6vesw82vsrpaeerdva"&gt;210&lt;/key&gt;&lt;/foreign-keys&gt;&lt;ref-type name="Journal Article"&gt;17&lt;/ref-type&gt;&lt;contributors&gt;&lt;authors&gt;&lt;author&gt;Huson, D. H.&lt;/author&gt;&lt;author&gt;Richter, D. C.&lt;/author&gt;&lt;author&gt;Rausch, C.&lt;/author&gt;&lt;author&gt;Dezulian, T.&lt;/author&gt;&lt;author&gt;Franz, M.&lt;/author&gt;&lt;author&gt;Rupp, R.&lt;/author&gt;&lt;/authors&gt;&lt;/contributors&gt;&lt;auth-address&gt;Center for Bioinformatics Tubingen (ZBIT), Eberhard-Karls-Universitat Tubingen, Sand 14, 72076 Tubingen, Germany. huson@informatik.uni-tuebingen.de&lt;/auth-address&gt;&lt;titles&gt;&lt;title&gt;Dendroscope: An interactive viewer for large phylogenetic trees&lt;/title&gt;&lt;secondary-title&gt;BMC Bioinformatics&lt;/secondary-title&gt;&lt;/titles&gt;&lt;periodical&gt;&lt;full-title&gt;BMC Bioinformatics&lt;/full-title&gt;&lt;/periodical&gt;&lt;pages&gt;460&lt;/pages&gt;&lt;volume&gt;8&lt;/volume&gt;&lt;edition&gt;2007/11/24&lt;/edition&gt;&lt;keywords&gt;&lt;keyword&gt;*Computer Graphics&lt;/keyword&gt;&lt;keyword&gt;Computer Simulation&lt;/keyword&gt;&lt;keyword&gt;Database Management Systems&lt;/keyword&gt;&lt;keyword&gt;Databases, Genetic&lt;/keyword&gt;&lt;keyword&gt;*Evolution&lt;/keyword&gt;&lt;keyword&gt;Information Storage and Retrieval/methods&lt;/keyword&gt;&lt;keyword&gt;*Models, Genetic&lt;/keyword&gt;&lt;keyword&gt;*Pedigree&lt;/keyword&gt;&lt;keyword&gt;*Phylogeny&lt;/keyword&gt;&lt;keyword&gt;*Software&lt;/keyword&gt;&lt;keyword&gt;*User-Computer Interface&lt;/keyword&gt;&lt;/keywords&gt;&lt;dates&gt;&lt;year&gt;2007&lt;/year&gt;&lt;/dates&gt;&lt;isbn&gt;1471-2105 (Electronic)&lt;/isbn&gt;&lt;accession-num&gt;18034891&lt;/accession-num&gt;&lt;urls&gt;&lt;related-urls&gt;&lt;url&gt;http://www.ncbi.nlm.nih.gov/entrez/query.fcgi?cmd=Retrieve&amp;amp;db=PubMed&amp;amp;dopt=Citation&amp;amp;list_uids=18034891&lt;/url&gt;&lt;/related-urls&gt;&lt;/urls&gt;&lt;custom2&gt;2216043&lt;/custom2&gt;&lt;electronic-resource-num&gt;1471-2105-8-460 [pii]&amp;#xD;10.1186/1471-2105-8-460&lt;/electronic-resource-num&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51" \o "Huson, 2007 #210" </w:instrText>
      </w:r>
      <w:r w:rsidR="001E1917">
        <w:rPr>
          <w:noProof/>
        </w:rPr>
        <w:fldChar w:fldCharType="separate"/>
      </w:r>
      <w:r w:rsidR="001E1917">
        <w:rPr>
          <w:noProof/>
        </w:rPr>
        <w:t>51</w:t>
      </w:r>
      <w:r w:rsidR="001E1917">
        <w:rPr>
          <w:noProof/>
        </w:rPr>
        <w:fldChar w:fldCharType="end"/>
      </w:r>
      <w:r w:rsidR="001E1917">
        <w:rPr>
          <w:noProof/>
        </w:rPr>
        <w:t>]</w:t>
      </w:r>
      <w:r w:rsidR="001E1917">
        <w:fldChar w:fldCharType="end"/>
      </w:r>
      <w:del w:id="316" w:author="hqin" w:date="2011-11-20T19:52:00Z">
        <w:r w:rsidRPr="002A0697" w:rsidDel="005C2288">
          <w:rPr>
            <w:noProof/>
          </w:rPr>
          <w:delText>(32)</w:delText>
        </w:r>
      </w:del>
      <w:r w:rsidRPr="002A0697">
        <w:t xml:space="preserve">, and APE. Nested model tests on adaptive changes were performed using PAML </w:t>
      </w:r>
      <w:r w:rsidR="001E1917">
        <w:fldChar w:fldCharType="begin">
          <w:fldData xml:space="preserve">PEVuZE5vdGU+PENpdGU+PEF1dGhvcj5ZYW5nPC9BdXRob3I+PFllYXI+MjAwNjwvWWVhcj48UmVj
TnVtPjEwMTwvUmVjTnVtPjxEaXNwbGF5VGV4dD5bNTItNTRdPC9EaXNwbGF5VGV4dD48cmVjb3Jk
PjxyZWMtbnVtYmVyPjEwMTwvcmVjLW51bWJlcj48Zm9yZWlnbi1rZXlzPjxrZXkgYXBwPSJFTiIg
ZGItaWQ9IjAyc3BzMnBzZTV2ZGU5ZXN6cjZ2ZXN3ODJ2c3JwYWVlcmR2YSI+MTAxPC9rZXk+PC9m
b3JlaWduLWtleXM+PHJlZi10eXBlIG5hbWU9IkJvb2siPjY8L3JlZi10eXBlPjxjb250cmlidXRv
cnM+PGF1dGhvcnM+PGF1dGhvcj5ZYW5nLCBaaWhlbmc8L2F1dGhvcj48L2F1dGhvcnM+PHNlY29u
ZGFyeS1hdXRob3JzPjxhdXRob3I+SGFydmV5LCBQYXVsIEg8L2F1dGhvcj48YXV0aG9yPk1heSwg
Um9iZXJ0IE0uPC9hdXRob3I+PC9zZWNvbmRhcnktYXV0aG9ycz48L2NvbnRyaWJ1dG9ycz48dGl0
bGVzPjx0aXRsZT5Db21wdXRhdGlvbmFsIE1vbGVjdWxhciBFdm9sdXRpb248L3RpdGxlPjxzZWNv
bmRhcnktdGl0bGU+T3hmb3JkIFNlcmllcyBpbiBFY29sb2d5IGFuZCBFdm9sdXRpb248L3NlY29u
ZGFyeS10aXRsZT48L3RpdGxlcz48cGFnZXM+MzU3PC9wYWdlcz48ZGF0ZXM+PHllYXI+MjAwNjwv
eWVhcj48L2RhdGVzPjxwdWItbG9jYXRpb24+T3hmb3JkPC9wdWItbG9jYXRpb24+PHB1Ymxpc2hl
cj5PeGZvcmQgVW5pdmVyc2l0eSBQcmVzczwvcHVibGlzaGVyPjxpc2JuPjk3OC0wLTE5LTg1NjY5
OS0xPC9pc2JuPjx1cmxzPjwvdXJscz48L3JlY29yZD48L0NpdGU+PENpdGU+PEF1dGhvcj5CaWVs
YXdza2k8L0F1dGhvcj48WWVhcj4yMDA1PC9ZZWFyPjxSZWNOdW0+ODI8L1JlY051bT48cmVjb3Jk
PjxyZWMtbnVtYmVyPjgyPC9yZWMtbnVtYmVyPjxmb3JlaWduLWtleXM+PGtleSBhcHA9IkVOIiBk
Yi1pZD0iMDJzcHMycHNlNXZkZTllc3pyNnZlc3c4MnZzcnBhZWVyZHZhIj44Mjwva2V5PjwvZm9y
ZWlnbi1rZXlzPjxyZWYtdHlwZSBuYW1lPSJCb29rIFNlY3Rpb24iPjU8L3JlZi10eXBlPjxjb250
cmlidXRvcnM+PGF1dGhvcnM+PGF1dGhvcj5CaWVsYXdza2ksIEpvc2VwIFAuPC9hdXRob3I+PGF1
dGhvcj5ZYW5nLCBaaWhlbmc8L2F1dGhvcj48L2F1dGhvcnM+PHNlY29uZGFyeS1hdXRob3JzPjxh
dXRob3I+TmllbHNlbiwgUmFzbXVzIDwvYXV0aG9yPjwvc2Vjb25kYXJ5LWF1dGhvcnM+PC9jb250
cmlidXRvcnM+PHRpdGxlcz48dGl0bGU+TWF4aW11bSBMaWtlbGlob29kIE1ldGhvZHMgZm9yIERl
dGVjdGluZyBBZGFwdGl2ZSBQcm90ZWluIEV2b2x1dGlvbjwvdGl0bGU+PHNlY29uZGFyeS10aXRs
ZT5TdGF0aXN0aWNhbCBNZXRob2RzIGluIE1vbGVjdWxhciBFdm9sdXRpb248L3NlY29uZGFyeS10
aXRsZT48L3RpdGxlcz48cGFnZXM+MTAzLTEyNDwvcGFnZXM+PGRhdGVzPjx5ZWFyPjIwMDU8L3ll
YXI+PC9kYXRlcz48cHVibGlzaGVyPlNwcmluZ2VyPC9wdWJsaXNoZXI+PHVybHM+PC91cmxzPjwv
cmVjb3JkPjwvQ2l0ZT48Q2l0ZT48QXV0aG9yPllhbmc8L0F1dGhvcj48WWVhcj4xOTk3PC9ZZWFy
PjxSZWNOdW0+MjA5PC9SZWNOdW0+PHJlY29yZD48cmVjLW51bWJlcj4yMDk8L3JlYy1udW1iZXI+
PGZvcmVpZ24ta2V5cz48a2V5IGFwcD0iRU4iIGRiLWlkPSIwMnNwczJwc2U1dmRlOWVzenI2dmVz
dzgydnNycGFlZXJkdmEiPjIwOTwva2V5PjwvZm9yZWlnbi1rZXlzPjxyZWYtdHlwZSBuYW1lPSJK
b3VybmFsIEFydGljbGUiPjE3PC9yZWYtdHlwZT48Y29udHJpYnV0b3JzPjxhdXRob3JzPjxhdXRo
b3I+WWFuZywgWi48L2F1dGhvcj48L2F1dGhvcnM+PC9jb250cmlidXRvcnM+PHRpdGxlcz48dGl0
bGU+UEFNTDogYSBwcm9ncmFtIHBhY2thZ2UgZm9yIHBoeWxvZ2VuZXRpYyBhbmFseXNpcyBieSBt
YXhpbXVtIGxpa2VsaWhvb2Q8L3RpdGxlPjxzZWNvbmRhcnktdGl0bGU+Q0FCSU9TPC9zZWNvbmRh
cnktdGl0bGU+PC90aXRsZXM+PHBlcmlvZGljYWw+PGZ1bGwtdGl0bGU+Q0FCSU9TPC9mdWxsLXRp
dGxlPjwvcGVyaW9kaWNhbD48cGFnZXM+NTU1LTU1NjwvcGFnZXM+PHZvbHVtZT4xMzwvdm9sdW1l
PjxkYXRlcz48eWVhcj4xOTk3PC95ZWFyPjwvZGF0ZXM+PHVybHM+PC91cmxzPjwvcmVjb3JkPjwv
Q2l0ZT48L0VuZE5vdGU+
</w:fldData>
        </w:fldChar>
      </w:r>
      <w:r w:rsidR="001E1917">
        <w:instrText xml:space="preserve"> ADDIN EN.CITE </w:instrText>
      </w:r>
      <w:r w:rsidR="001E1917">
        <w:fldChar w:fldCharType="begin">
          <w:fldData xml:space="preserve">PEVuZE5vdGU+PENpdGU+PEF1dGhvcj5ZYW5nPC9BdXRob3I+PFllYXI+MjAwNjwvWWVhcj48UmVj
TnVtPjEwMTwvUmVjTnVtPjxEaXNwbGF5VGV4dD5bNTItNTRdPC9EaXNwbGF5VGV4dD48cmVjb3Jk
PjxyZWMtbnVtYmVyPjEwMTwvcmVjLW51bWJlcj48Zm9yZWlnbi1rZXlzPjxrZXkgYXBwPSJFTiIg
ZGItaWQ9IjAyc3BzMnBzZTV2ZGU5ZXN6cjZ2ZXN3ODJ2c3JwYWVlcmR2YSI+MTAxPC9rZXk+PC9m
b3JlaWduLWtleXM+PHJlZi10eXBlIG5hbWU9IkJvb2siPjY8L3JlZi10eXBlPjxjb250cmlidXRv
cnM+PGF1dGhvcnM+PGF1dGhvcj5ZYW5nLCBaaWhlbmc8L2F1dGhvcj48L2F1dGhvcnM+PHNlY29u
ZGFyeS1hdXRob3JzPjxhdXRob3I+SGFydmV5LCBQYXVsIEg8L2F1dGhvcj48YXV0aG9yPk1heSwg
Um9iZXJ0IE0uPC9hdXRob3I+PC9zZWNvbmRhcnktYXV0aG9ycz48L2NvbnRyaWJ1dG9ycz48dGl0
bGVzPjx0aXRsZT5Db21wdXRhdGlvbmFsIE1vbGVjdWxhciBFdm9sdXRpb248L3RpdGxlPjxzZWNv
bmRhcnktdGl0bGU+T3hmb3JkIFNlcmllcyBpbiBFY29sb2d5IGFuZCBFdm9sdXRpb248L3NlY29u
ZGFyeS10aXRsZT48L3RpdGxlcz48cGFnZXM+MzU3PC9wYWdlcz48ZGF0ZXM+PHllYXI+MjAwNjwv
eWVhcj48L2RhdGVzPjxwdWItbG9jYXRpb24+T3hmb3JkPC9wdWItbG9jYXRpb24+PHB1Ymxpc2hl
cj5PeGZvcmQgVW5pdmVyc2l0eSBQcmVzczwvcHVibGlzaGVyPjxpc2JuPjk3OC0wLTE5LTg1NjY5
OS0xPC9pc2JuPjx1cmxzPjwvdXJscz48L3JlY29yZD48L0NpdGU+PENpdGU+PEF1dGhvcj5CaWVs
YXdza2k8L0F1dGhvcj48WWVhcj4yMDA1PC9ZZWFyPjxSZWNOdW0+ODI8L1JlY051bT48cmVjb3Jk
PjxyZWMtbnVtYmVyPjgyPC9yZWMtbnVtYmVyPjxmb3JlaWduLWtleXM+PGtleSBhcHA9IkVOIiBk
Yi1pZD0iMDJzcHMycHNlNXZkZTllc3pyNnZlc3c4MnZzcnBhZWVyZHZhIj44Mjwva2V5PjwvZm9y
ZWlnbi1rZXlzPjxyZWYtdHlwZSBuYW1lPSJCb29rIFNlY3Rpb24iPjU8L3JlZi10eXBlPjxjb250
cmlidXRvcnM+PGF1dGhvcnM+PGF1dGhvcj5CaWVsYXdza2ksIEpvc2VwIFAuPC9hdXRob3I+PGF1
dGhvcj5ZYW5nLCBaaWhlbmc8L2F1dGhvcj48L2F1dGhvcnM+PHNlY29uZGFyeS1hdXRob3JzPjxh
dXRob3I+TmllbHNlbiwgUmFzbXVzIDwvYXV0aG9yPjwvc2Vjb25kYXJ5LWF1dGhvcnM+PC9jb250
cmlidXRvcnM+PHRpdGxlcz48dGl0bGU+TWF4aW11bSBMaWtlbGlob29kIE1ldGhvZHMgZm9yIERl
dGVjdGluZyBBZGFwdGl2ZSBQcm90ZWluIEV2b2x1dGlvbjwvdGl0bGU+PHNlY29uZGFyeS10aXRs
ZT5TdGF0aXN0aWNhbCBNZXRob2RzIGluIE1vbGVjdWxhciBFdm9sdXRpb248L3NlY29uZGFyeS10
aXRsZT48L3RpdGxlcz48cGFnZXM+MTAzLTEyNDwvcGFnZXM+PGRhdGVzPjx5ZWFyPjIwMDU8L3ll
YXI+PC9kYXRlcz48cHVibGlzaGVyPlNwcmluZ2VyPC9wdWJsaXNoZXI+PHVybHM+PC91cmxzPjwv
cmVjb3JkPjwvQ2l0ZT48Q2l0ZT48QXV0aG9yPllhbmc8L0F1dGhvcj48WWVhcj4xOTk3PC9ZZWFy
PjxSZWNOdW0+MjA5PC9SZWNOdW0+PHJlY29yZD48cmVjLW51bWJlcj4yMDk8L3JlYy1udW1iZXI+
PGZvcmVpZ24ta2V5cz48a2V5IGFwcD0iRU4iIGRiLWlkPSIwMnNwczJwc2U1dmRlOWVzenI2dmVz
dzgydnNycGFlZXJkdmEiPjIwOTwva2V5PjwvZm9yZWlnbi1rZXlzPjxyZWYtdHlwZSBuYW1lPSJK
b3VybmFsIEFydGljbGUiPjE3PC9yZWYtdHlwZT48Y29udHJpYnV0b3JzPjxhdXRob3JzPjxhdXRo
b3I+WWFuZywgWi48L2F1dGhvcj48L2F1dGhvcnM+PC9jb250cmlidXRvcnM+PHRpdGxlcz48dGl0
bGU+UEFNTDogYSBwcm9ncmFtIHBhY2thZ2UgZm9yIHBoeWxvZ2VuZXRpYyBhbmFseXNpcyBieSBt
YXhpbXVtIGxpa2VsaWhvb2Q8L3RpdGxlPjxzZWNvbmRhcnktdGl0bGU+Q0FCSU9TPC9zZWNvbmRh
cnktdGl0bGU+PC90aXRsZXM+PHBlcmlvZGljYWw+PGZ1bGwtdGl0bGU+Q0FCSU9TPC9mdWxsLXRp
dGxlPjwvcGVyaW9kaWNhbD48cGFnZXM+NTU1LTU1NjwvcGFnZXM+PHZvbHVtZT4xMzwvdm9sdW1l
PjxkYXRlcz48eWVhcj4xOTk3PC95ZWFyPjwvZGF0ZXM+PHVybHM+PC91cmxzPjwvcmVjb3JkPjwv
Q2l0ZT48L0VuZE5vdGU+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52" \o "Yang, 2006 #101" </w:instrText>
      </w:r>
      <w:r w:rsidR="001E1917">
        <w:rPr>
          <w:noProof/>
        </w:rPr>
        <w:fldChar w:fldCharType="separate"/>
      </w:r>
      <w:r w:rsidR="001E1917">
        <w:rPr>
          <w:noProof/>
        </w:rPr>
        <w:t>52-54</w:t>
      </w:r>
      <w:r w:rsidR="001E1917">
        <w:rPr>
          <w:noProof/>
        </w:rPr>
        <w:fldChar w:fldCharType="end"/>
      </w:r>
      <w:r w:rsidR="001E1917">
        <w:rPr>
          <w:noProof/>
        </w:rPr>
        <w:t>]</w:t>
      </w:r>
      <w:r w:rsidR="001E1917">
        <w:fldChar w:fldCharType="end"/>
      </w:r>
      <w:del w:id="317" w:author="hqin" w:date="2011-11-20T19:52:00Z">
        <w:r w:rsidRPr="002A0697" w:rsidDel="005C2288">
          <w:rPr>
            <w:noProof/>
          </w:rPr>
          <w:delText>(6, 70, 71)</w:delText>
        </w:r>
      </w:del>
      <w:r w:rsidRPr="002A0697">
        <w:t xml:space="preserve">. Initial clustering of sequence was done using MCL </w:t>
      </w:r>
      <w:r w:rsidR="001E1917">
        <w:fldChar w:fldCharType="begin"/>
      </w:r>
      <w:r w:rsidR="001E1917">
        <w:instrText xml:space="preserve"> ADDIN EN.CITE &lt;EndNote&gt;&lt;Cite&gt;&lt;Author&gt;Enright&lt;/Author&gt;&lt;Year&gt;2002&lt;/Year&gt;&lt;RecNum&gt;86&lt;/RecNum&gt;&lt;DisplayText&gt;[42]&lt;/DisplayText&gt;&lt;record&gt;&lt;rec-number&gt;86&lt;/rec-number&gt;&lt;foreign-keys&gt;&lt;key app="EN" db-id="02sps2pse5vde9eszr6vesw82vsrpaeerdva"&gt;86&lt;/key&gt;&lt;/foreign-keys&gt;&lt;ref-type name="Journal Article"&gt;17&lt;/ref-type&gt;&lt;contributors&gt;&lt;authors&gt;&lt;author&gt;Enright, A. J.&lt;/author&gt;&lt;author&gt;Van Dongen, S.&lt;/author&gt;&lt;author&gt;Ouzounis, C. A.&lt;/author&gt;&lt;/authors&gt;&lt;/contributors&gt;&lt;auth-address&gt;Computational Genomics Group, The European Bioinformatics Institute, EMBL Cambridge Outstation, Cambridge CB10 1SD, UK. anton@ebi.ac.uk&lt;/auth-address&gt;&lt;titles&gt;&lt;title&gt;An efficient algorithm for large-scale detection of protein families&lt;/title&gt;&lt;secondary-title&gt;Nucleic Acids Res&lt;/secondary-title&gt;&lt;/titles&gt;&lt;periodical&gt;&lt;full-title&gt;Nucleic Acids Res&lt;/full-title&gt;&lt;/periodical&gt;&lt;pages&gt;1575-84&lt;/pages&gt;&lt;volume&gt;30&lt;/volume&gt;&lt;number&gt;7&lt;/number&gt;&lt;keywords&gt;&lt;keyword&gt;*Algorithms&lt;/keyword&gt;&lt;keyword&gt;Amino Acid Sequence&lt;/keyword&gt;&lt;keyword&gt;*Databases, Protein&lt;/keyword&gt;&lt;keyword&gt;Genome, Human&lt;/keyword&gt;&lt;keyword&gt;Humans&lt;/keyword&gt;&lt;keyword&gt;Internet&lt;/keyword&gt;&lt;keyword&gt;Molecular Sequence Data&lt;/keyword&gt;&lt;keyword&gt;Proteins/*genetics&lt;/keyword&gt;&lt;keyword&gt;Sequence Alignment&lt;/keyword&gt;&lt;keyword&gt;Sequence Homology, Amino Acid&lt;/keyword&gt;&lt;keyword&gt;Transcription Factor TFIIB&lt;/keyword&gt;&lt;keyword&gt;Transcription Factors/genetics&lt;/keyword&gt;&lt;/keywords&gt;&lt;dates&gt;&lt;year&gt;2002&lt;/year&gt;&lt;pub-dates&gt;&lt;date&gt;Apr 1&lt;/date&gt;&lt;/pub-dates&gt;&lt;/dates&gt;&lt;accession-num&gt;11917018&lt;/accession-num&gt;&lt;urls&gt;&lt;related-urls&gt;&lt;url&gt;http://www.ncbi.nlm.nih.gov/entrez/query.fcgi?cmd=Retrieve&amp;amp;db=PubMed&amp;amp;dopt=Citation&amp;amp;list_uids=11917018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42" \o "Enright, 2002 #86" </w:instrText>
      </w:r>
      <w:r w:rsidR="001E1917">
        <w:rPr>
          <w:noProof/>
        </w:rPr>
        <w:fldChar w:fldCharType="separate"/>
      </w:r>
      <w:r w:rsidR="001E1917">
        <w:rPr>
          <w:noProof/>
        </w:rPr>
        <w:t>42</w:t>
      </w:r>
      <w:r w:rsidR="001E1917">
        <w:rPr>
          <w:noProof/>
        </w:rPr>
        <w:fldChar w:fldCharType="end"/>
      </w:r>
      <w:r w:rsidR="001E1917">
        <w:rPr>
          <w:noProof/>
        </w:rPr>
        <w:t>]</w:t>
      </w:r>
      <w:r w:rsidR="001E1917">
        <w:fldChar w:fldCharType="end"/>
      </w:r>
      <w:del w:id="318" w:author="hqin" w:date="2011-11-20T19:52:00Z">
        <w:r w:rsidRPr="002A0697" w:rsidDel="005C2288">
          <w:rPr>
            <w:noProof/>
          </w:rPr>
          <w:delText>(25)</w:delText>
        </w:r>
      </w:del>
      <w:r w:rsidRPr="002A0697">
        <w:t xml:space="preserve"> and PERL scripts.  </w:t>
      </w:r>
      <w:r w:rsidRPr="002A0697">
        <w:rPr>
          <w:bCs/>
        </w:rPr>
        <w:t xml:space="preserve">Protein statistics were calculated by pepstats from EMBOSS </w:t>
      </w:r>
      <w:r w:rsidR="001E1917">
        <w:rPr>
          <w:bCs/>
        </w:rPr>
        <w:fldChar w:fldCharType="begin"/>
      </w:r>
      <w:r w:rsidR="001E1917">
        <w:rPr>
          <w:bCs/>
        </w:rPr>
        <w:instrText xml:space="preserve"> ADDIN EN.CITE &lt;EndNote&gt;&lt;Cite&gt;&lt;Author&gt;Rice&lt;/Author&gt;&lt;Year&gt;2000&lt;/Year&gt;&lt;RecNum&gt;211&lt;/RecNum&gt;&lt;DisplayText&gt;[55]&lt;/DisplayText&gt;&lt;record&gt;&lt;rec-number&gt;211&lt;/rec-number&gt;&lt;foreign-keys&gt;&lt;key app="EN" db-id="02sps2pse5vde9eszr6vesw82vsrpaeerdva"&gt;211&lt;/key&gt;&lt;/foreign-keys&gt;&lt;ref-type name="Journal Article"&gt;17&lt;/ref-type&gt;&lt;contributors&gt;&lt;authors&gt;&lt;author&gt;Rice, P.&lt;/author&gt;&lt;author&gt;Longden, I.&lt;/author&gt;&lt;author&gt;Bleasby, A.&lt;/author&gt;&lt;/authors&gt;&lt;/contributors&gt;&lt;auth-address&gt;The Sanger Centre, Wellcome Trust Genome Campus, Hinxton, Cambridge, UK CB10 1SA.&lt;/auth-address&gt;&lt;titles&gt;&lt;title&gt;EMBOSS: the European Molecular Biology Open Software Suite&lt;/title&gt;&lt;secondary-title&gt;Trends Genet&lt;/secondary-title&gt;&lt;/titles&gt;&lt;periodical&gt;&lt;full-title&gt;Trends Genet&lt;/full-title&gt;&lt;/periodical&gt;&lt;pages&gt;276-7&lt;/pages&gt;&lt;volume&gt;16&lt;/volume&gt;&lt;number&gt;6&lt;/number&gt;&lt;edition&gt;2000/05/29&lt;/edition&gt;&lt;keywords&gt;&lt;keyword&gt;*Internet&lt;/keyword&gt;&lt;keyword&gt;*Molecular Biology&lt;/keyword&gt;&lt;keyword&gt;Sequence Alignment/methods&lt;/keyword&gt;&lt;keyword&gt;*Software&lt;/keyword&gt;&lt;keyword&gt;User-Computer Interface&lt;/keyword&gt;&lt;/keywords&gt;&lt;dates&gt;&lt;year&gt;2000&lt;/year&gt;&lt;pub-dates&gt;&lt;date&gt;Jun&lt;/date&gt;&lt;/pub-dates&gt;&lt;/dates&gt;&lt;isbn&gt;0168-9525 (Print)&lt;/isbn&gt;&lt;accession-num&gt;10827456&lt;/accession-num&gt;&lt;urls&gt;&lt;related-urls&gt;&lt;url&gt;http://www.ncbi.nlm.nih.gov/entrez/query.fcgi?cmd=Retrieve&amp;amp;db=PubMed&amp;amp;dopt=Citation&amp;amp;list_uids=10827456&lt;/url&gt;&lt;/related-urls&gt;&lt;/urls&gt;&lt;electronic-resource-num&gt;S0168-9525(00)02024-2 [pii]&lt;/electronic-resource-num&gt;&lt;language&gt;eng&lt;/language&gt;&lt;/record&gt;&lt;/Cite&gt;&lt;/EndNote&gt;</w:instrText>
      </w:r>
      <w:r w:rsidR="001E1917">
        <w:rPr>
          <w:bCs/>
        </w:rPr>
        <w:fldChar w:fldCharType="separate"/>
      </w:r>
      <w:r w:rsidR="001E1917">
        <w:rPr>
          <w:bCs/>
          <w:noProof/>
        </w:rPr>
        <w:t>[</w:t>
      </w:r>
      <w:r w:rsidR="001E1917">
        <w:rPr>
          <w:bCs/>
          <w:noProof/>
        </w:rPr>
        <w:fldChar w:fldCharType="begin"/>
      </w:r>
      <w:r w:rsidR="001E1917">
        <w:rPr>
          <w:bCs/>
          <w:noProof/>
        </w:rPr>
        <w:instrText xml:space="preserve"> HYPERLINK \l "_ENREF_55" \o "Rice, 2000 #211" </w:instrText>
      </w:r>
      <w:r w:rsidR="001E1917">
        <w:rPr>
          <w:bCs/>
          <w:noProof/>
        </w:rPr>
        <w:fldChar w:fldCharType="separate"/>
      </w:r>
      <w:r w:rsidR="001E1917">
        <w:rPr>
          <w:bCs/>
          <w:noProof/>
        </w:rPr>
        <w:t>55</w:t>
      </w:r>
      <w:r w:rsidR="001E1917">
        <w:rPr>
          <w:bCs/>
          <w:noProof/>
        </w:rPr>
        <w:fldChar w:fldCharType="end"/>
      </w:r>
      <w:r w:rsidR="001E1917">
        <w:rPr>
          <w:bCs/>
          <w:noProof/>
        </w:rPr>
        <w:t>]</w:t>
      </w:r>
      <w:r w:rsidR="001E1917">
        <w:rPr>
          <w:bCs/>
        </w:rPr>
        <w:fldChar w:fldCharType="end"/>
      </w:r>
      <w:del w:id="319" w:author="hqin" w:date="2011-11-20T19:52:00Z">
        <w:r w:rsidRPr="002A0697" w:rsidDel="005C2288">
          <w:rPr>
            <w:bCs/>
            <w:noProof/>
          </w:rPr>
          <w:delText>(54)</w:delText>
        </w:r>
      </w:del>
      <w:r w:rsidRPr="002A0697">
        <w:rPr>
          <w:bCs/>
        </w:rPr>
        <w:t xml:space="preserve">. Disordered regions in proteins were predicted using DisEMBL </w:t>
      </w:r>
      <w:r w:rsidR="001E1917">
        <w:rPr>
          <w:bCs/>
        </w:rPr>
        <w:fldChar w:fldCharType="begin"/>
      </w:r>
      <w:r w:rsidR="001E1917">
        <w:rPr>
          <w:bCs/>
        </w:rPr>
        <w:instrText xml:space="preserve"> ADDIN EN.CITE &lt;EndNote&gt;&lt;Cite&gt;&lt;Author&gt;Linding&lt;/Author&gt;&lt;Year&gt;2003&lt;/Year&gt;&lt;RecNum&gt;243&lt;/RecNum&gt;&lt;DisplayText&gt;[56]&lt;/DisplayText&gt;&lt;record&gt;&lt;rec-number&gt;243&lt;/rec-number&gt;&lt;foreign-keys&gt;&lt;key app="EN" db-id="02sps2pse5vde9eszr6vesw82vsrpaeerdva"&gt;243&lt;/key&gt;&lt;/foreign-keys&gt;&lt;ref-type name="Journal Article"&gt;17&lt;/ref-type&gt;&lt;contributors&gt;&lt;authors&gt;&lt;author&gt;Linding, R.&lt;/author&gt;&lt;author&gt;Jensen, L. J.&lt;/author&gt;&lt;author&gt;Diella, F.&lt;/author&gt;&lt;author&gt;Bork, P.&lt;/author&gt;&lt;author&gt;Gibson, T. J.&lt;/author&gt;&lt;author&gt;Russell, R. B.&lt;/author&gt;&lt;/authors&gt;&lt;/contributors&gt;&lt;auth-address&gt;EMBL, Biocomputing Unit, Meyerhofstr 1, D-69117 Heidelberg, Germany. linding@embl.de&lt;/auth-address&gt;&lt;titles&gt;&lt;title&gt;Protein disorder prediction: implications for structural proteomics&lt;/title&gt;&lt;secondary-title&gt;Structure&lt;/secondary-title&gt;&lt;/titles&gt;&lt;periodical&gt;&lt;full-title&gt;Structure&lt;/full-title&gt;&lt;/periodical&gt;&lt;pages&gt;1453-9&lt;/pages&gt;&lt;volume&gt;11&lt;/volume&gt;&lt;number&gt;11&lt;/number&gt;&lt;edition&gt;2003/11/08&lt;/edition&gt;&lt;keywords&gt;&lt;keyword&gt;Circular Dichroism&lt;/keyword&gt;&lt;keyword&gt;Crystallography, X-Ray&lt;/keyword&gt;&lt;keyword&gt;Humans&lt;/keyword&gt;&lt;keyword&gt;Ligands&lt;/keyword&gt;&lt;keyword&gt;Magnetic Resonance Spectroscopy&lt;/keyword&gt;&lt;keyword&gt;Models, Theoretical&lt;/keyword&gt;&lt;keyword&gt;Neural Networks (Computer)&lt;/keyword&gt;&lt;keyword&gt;Protein Conformation&lt;/keyword&gt;&lt;keyword&gt;Proteins/*chemistry&lt;/keyword&gt;&lt;keyword&gt;Proteome/*chemistry&lt;/keyword&gt;&lt;keyword&gt;Sensitivity and Specificity&lt;/keyword&gt;&lt;keyword&gt;Statistics as Topic&lt;/keyword&gt;&lt;keyword&gt;Temperature&lt;/keyword&gt;&lt;keyword&gt;Ultraviolet Rays&lt;/keyword&gt;&lt;keyword&gt;src Homology Domains&lt;/keyword&gt;&lt;/keywords&gt;&lt;dates&gt;&lt;year&gt;2003&lt;/year&gt;&lt;pub-dates&gt;&lt;date&gt;Nov&lt;/date&gt;&lt;/pub-dates&gt;&lt;/dates&gt;&lt;isbn&gt;0969-2126 (Print)&amp;#xD;0969-2126 (Linking)&lt;/isbn&gt;&lt;accession-num&gt;14604535&lt;/accession-num&gt;&lt;urls&gt;&lt;related-urls&gt;&lt;url&gt;http://www.ncbi.nlm.nih.gov/entrez/query.fcgi?cmd=Retrieve&amp;amp;db=PubMed&amp;amp;dopt=Citation&amp;amp;list_uids=14604535&lt;/url&gt;&lt;/related-urls&gt;&lt;/urls&gt;&lt;electronic-resource-num&gt;S0969212603002351 [pii]&lt;/electronic-resource-num&gt;&lt;language&gt;eng&lt;/language&gt;&lt;/record&gt;&lt;/Cite&gt;&lt;/EndNote&gt;</w:instrText>
      </w:r>
      <w:r w:rsidR="001E1917">
        <w:rPr>
          <w:bCs/>
        </w:rPr>
        <w:fldChar w:fldCharType="separate"/>
      </w:r>
      <w:r w:rsidR="001E1917">
        <w:rPr>
          <w:bCs/>
          <w:noProof/>
        </w:rPr>
        <w:t>[</w:t>
      </w:r>
      <w:r w:rsidR="001E1917">
        <w:rPr>
          <w:bCs/>
          <w:noProof/>
        </w:rPr>
        <w:fldChar w:fldCharType="begin"/>
      </w:r>
      <w:r w:rsidR="001E1917">
        <w:rPr>
          <w:bCs/>
          <w:noProof/>
        </w:rPr>
        <w:instrText xml:space="preserve"> HYPERLINK \l "_ENREF_56" \o "Linding, 2003 #243" </w:instrText>
      </w:r>
      <w:r w:rsidR="001E1917">
        <w:rPr>
          <w:bCs/>
          <w:noProof/>
        </w:rPr>
        <w:fldChar w:fldCharType="separate"/>
      </w:r>
      <w:r w:rsidR="001E1917">
        <w:rPr>
          <w:bCs/>
          <w:noProof/>
        </w:rPr>
        <w:t>56</w:t>
      </w:r>
      <w:r w:rsidR="001E1917">
        <w:rPr>
          <w:bCs/>
          <w:noProof/>
        </w:rPr>
        <w:fldChar w:fldCharType="end"/>
      </w:r>
      <w:r w:rsidR="001E1917">
        <w:rPr>
          <w:bCs/>
          <w:noProof/>
        </w:rPr>
        <w:t>]</w:t>
      </w:r>
      <w:r w:rsidR="001E1917">
        <w:rPr>
          <w:bCs/>
        </w:rPr>
        <w:fldChar w:fldCharType="end"/>
      </w:r>
      <w:del w:id="320" w:author="hqin" w:date="2011-11-20T19:52:00Z">
        <w:r w:rsidRPr="002A0697" w:rsidDel="005C2288">
          <w:rPr>
            <w:bCs/>
            <w:noProof/>
          </w:rPr>
          <w:delText>(39)</w:delText>
        </w:r>
      </w:del>
      <w:r w:rsidRPr="002A0697">
        <w:rPr>
          <w:bCs/>
        </w:rPr>
        <w:t xml:space="preserve">. LCR regions were calculated using xnu </w:t>
      </w:r>
      <w:r w:rsidR="001E1917">
        <w:rPr>
          <w:bCs/>
        </w:rPr>
        <w:fldChar w:fldCharType="begin"/>
      </w:r>
      <w:r w:rsidR="001E1917">
        <w:rPr>
          <w:bCs/>
        </w:rPr>
        <w:instrText xml:space="preserve"> ADDIN EN.CITE &lt;EndNote&gt;&lt;Cite&gt;&lt;Author&gt;Claverie&lt;/Author&gt;&lt;Year&gt;1993&lt;/Year&gt;&lt;RecNum&gt;155&lt;/RecNum&gt;&lt;DisplayText&gt;[57]&lt;/DisplayText&gt;&lt;record&gt;&lt;rec-number&gt;155&lt;/rec-number&gt;&lt;foreign-keys&gt;&lt;key app="EN" db-id="02sps2pse5vde9eszr6vesw82vsrpaeerdva"&gt;155&lt;/key&gt;&lt;/foreign-keys&gt;&lt;ref-type name="Journal Article"&gt;17&lt;/ref-type&gt;&lt;contributors&gt;&lt;authors&gt;&lt;author&gt;Claverie, J. M.&lt;/author&gt;&lt;author&gt;States, D.&lt;/author&gt;&lt;/authors&gt;&lt;/contributors&gt;&lt;auth-address&gt;Genetics Department, Washington University Medical School, St. Louis, MO 63110.&lt;/auth-address&gt;&lt;titles&gt;&lt;title&gt;Information enhancement methods for large scale sequence analysis&lt;/title&gt;&lt;secondary-title&gt;Computers and Chemistry&lt;/secondary-title&gt;&lt;/titles&gt;&lt;periodical&gt;&lt;full-title&gt;Computers and Chemistry&lt;/full-title&gt;&lt;/periodical&gt;&lt;pages&gt;191-201&lt;/pages&gt;&lt;volume&gt;17&lt;/volume&gt;&lt;dates&gt;&lt;year&gt;1993&lt;/year&gt;&lt;/dates&gt;&lt;urls&gt;&lt;/urls&gt;&lt;language&gt;eng&lt;/language&gt;&lt;/record&gt;&lt;/Cite&gt;&lt;/EndNote&gt;</w:instrText>
      </w:r>
      <w:r w:rsidR="001E1917">
        <w:rPr>
          <w:bCs/>
        </w:rPr>
        <w:fldChar w:fldCharType="separate"/>
      </w:r>
      <w:r w:rsidR="001E1917">
        <w:rPr>
          <w:bCs/>
          <w:noProof/>
        </w:rPr>
        <w:t>[</w:t>
      </w:r>
      <w:r w:rsidR="001E1917">
        <w:rPr>
          <w:bCs/>
          <w:noProof/>
        </w:rPr>
        <w:fldChar w:fldCharType="begin"/>
      </w:r>
      <w:r w:rsidR="001E1917">
        <w:rPr>
          <w:bCs/>
          <w:noProof/>
        </w:rPr>
        <w:instrText xml:space="preserve"> HYPERLINK \l "_ENREF_57" \o "Claverie, 1993 #155" </w:instrText>
      </w:r>
      <w:r w:rsidR="001E1917">
        <w:rPr>
          <w:bCs/>
          <w:noProof/>
        </w:rPr>
        <w:fldChar w:fldCharType="separate"/>
      </w:r>
      <w:r w:rsidR="001E1917">
        <w:rPr>
          <w:bCs/>
          <w:noProof/>
        </w:rPr>
        <w:t>57</w:t>
      </w:r>
      <w:r w:rsidR="001E1917">
        <w:rPr>
          <w:bCs/>
          <w:noProof/>
        </w:rPr>
        <w:fldChar w:fldCharType="end"/>
      </w:r>
      <w:r w:rsidR="001E1917">
        <w:rPr>
          <w:bCs/>
          <w:noProof/>
        </w:rPr>
        <w:t>]</w:t>
      </w:r>
      <w:r w:rsidR="001E1917">
        <w:rPr>
          <w:bCs/>
        </w:rPr>
        <w:fldChar w:fldCharType="end"/>
      </w:r>
      <w:del w:id="321" w:author="hqin" w:date="2011-11-20T19:52:00Z">
        <w:r w:rsidRPr="002A0697" w:rsidDel="005C2288">
          <w:rPr>
            <w:bCs/>
            <w:noProof/>
          </w:rPr>
          <w:delText>(14)</w:delText>
        </w:r>
      </w:del>
      <w:r w:rsidRPr="002A0697">
        <w:rPr>
          <w:bCs/>
        </w:rPr>
        <w:t xml:space="preserve">. </w:t>
      </w:r>
      <w:r w:rsidRPr="002A0697">
        <w:t xml:space="preserve">Handling of sequences and automation were </w:t>
      </w:r>
      <w:del w:id="322" w:author="hqin" w:date="2013-01-08T14:06:00Z">
        <w:r w:rsidRPr="002A0697" w:rsidDel="005D5A95">
          <w:delText xml:space="preserve">largely </w:delText>
        </w:r>
      </w:del>
      <w:r w:rsidRPr="002A0697">
        <w:t xml:space="preserve">done </w:t>
      </w:r>
      <w:ins w:id="323" w:author="hqin" w:date="2013-01-08T14:06:00Z">
        <w:r w:rsidR="005D5A95" w:rsidRPr="002A0697">
          <w:t xml:space="preserve">largely </w:t>
        </w:r>
      </w:ins>
      <w:r w:rsidRPr="002A0697">
        <w:t xml:space="preserve">by PERL </w:t>
      </w:r>
      <w:commentRangeStart w:id="324"/>
      <w:r w:rsidRPr="002A0697">
        <w:t>scripts</w:t>
      </w:r>
      <w:commentRangeEnd w:id="324"/>
      <w:r w:rsidR="0040725F">
        <w:rPr>
          <w:rStyle w:val="CommentReference"/>
        </w:rPr>
        <w:commentReference w:id="324"/>
      </w:r>
      <w:ins w:id="325" w:author="hqin" w:date="2013-01-08T14:09:00Z">
        <w:r w:rsidR="00526BE5">
          <w:t xml:space="preserve"> in conjunction with </w:t>
        </w:r>
      </w:ins>
      <w:ins w:id="326" w:author="hqin" w:date="2013-01-29T09:30:00Z">
        <w:r w:rsidR="00654414">
          <w:t>B</w:t>
        </w:r>
      </w:ins>
      <w:ins w:id="327" w:author="hqin" w:date="2013-01-08T14:09:00Z">
        <w:r w:rsidR="00526BE5">
          <w:t xml:space="preserve">ioperl </w:t>
        </w:r>
      </w:ins>
      <w:r w:rsidR="001E1917">
        <w:fldChar w:fldCharType="begin">
          <w:fldData xml:space="preserve">PEVuZE5vdGU+PENpdGU+PEF1dGhvcj5TdGFqaWNoPC9BdXRob3I+PFllYXI+MjAwMjwvWWVhcj48
UmVjTnVtPjMwNDwvUmVjTnVtPjxEaXNwbGF5VGV4dD5bNThdPC9EaXNwbGF5VGV4dD48cmVjb3Jk
PjxyZWMtbnVtYmVyPjMwNDwvcmVjLW51bWJlcj48Zm9yZWlnbi1rZXlzPjxrZXkgYXBwPSJFTiIg
ZGItaWQ9IjAyc3BzMnBzZTV2ZGU5ZXN6cjZ2ZXN3ODJ2c3JwYWVlcmR2YSI+MzA0PC9rZXk+PC9m
b3JlaWduLWtleXM+PHJlZi10eXBlIG5hbWU9IkpvdXJuYWwgQXJ0aWNsZSI+MTc8L3JlZi10eXBl
Pjxjb250cmlidXRvcnM+PGF1dGhvcnM+PGF1dGhvcj5TdGFqaWNoLCBKLiBFLjwvYXV0aG9yPjxh
dXRob3I+QmxvY2ssIEQuPC9hdXRob3I+PGF1dGhvcj5Cb3VsZXosIEsuPC9hdXRob3I+PGF1dGhv
cj5CcmVubmVyLCBTLiBFLjwvYXV0aG9yPjxhdXRob3I+Q2hlcnZpdHosIFMuIEEuPC9hdXRob3I+
PGF1dGhvcj5EYWdkaWdpYW4sIEMuPC9hdXRob3I+PGF1dGhvcj5GdWVsbGVuLCBHLjwvYXV0aG9y
PjxhdXRob3I+R2lsYmVydCwgSi4gRy48L2F1dGhvcj48YXV0aG9yPktvcmYsIEkuPC9hdXRob3I+
PGF1dGhvcj5MYXBwLCBILjwvYXV0aG9yPjxhdXRob3I+TGVodmFzbGFpaG8sIEguPC9hdXRob3I+
PGF1dGhvcj5NYXRzYWxsYSwgQy48L2F1dGhvcj48YXV0aG9yPk11bmdhbGwsIEMuIEouPC9hdXRo
b3I+PGF1dGhvcj5Pc2Jvcm5lLCBCLiBJLjwvYXV0aG9yPjxhdXRob3I+UG9jb2NrLCBNLiBSLjwv
YXV0aG9yPjxhdXRob3I+U2NoYXR0bmVyLCBQLjwvYXV0aG9yPjxhdXRob3I+U2VuZ2VyLCBNLjwv
YXV0aG9yPjxhdXRob3I+U3RlaW4sIEwuIEQuPC9hdXRob3I+PGF1dGhvcj5TdHVwa2EsIEUuPC9h
dXRob3I+PGF1dGhvcj5XaWxraW5zb24sIE0uIEQuPC9hdXRob3I+PGF1dGhvcj5CaXJuZXksIEUu
PC9hdXRob3I+PC9hdXRob3JzPjwvY29udHJpYnV0b3JzPjxhdXRoLWFkZHJlc3M+VW5pdmVyc2l0
eSBQcm9ncmFtIGluIEdlbmV0aWNzLCBEdWtlIFVuaXZlcnNpdHksIER1cmhhbSwgTm9ydGggQ2Fy
b2xpbmEgMjc3MTAsIFVTQS4gamFzb24uc3RhamljaEBkdWtlLmVkdTwvYXV0aC1hZGRyZXNzPjx0
aXRsZXM+PHRpdGxlPlRoZSBCaW9wZXJsIHRvb2xraXQ6IFBlcmwgbW9kdWxlcyBmb3IgdGhlIGxp
ZmUgc2NpZW5jZXM8L3RpdGxlPjxzZWNvbmRhcnktdGl0bGU+R2Vub21lIFJlczwvc2Vjb25kYXJ5
LXRpdGxlPjxhbHQtdGl0bGU+R2Vub21lIHJlc2VhcmNoPC9hbHQtdGl0bGU+PC90aXRsZXM+PHBl
cmlvZGljYWw+PGZ1bGwtdGl0bGU+R2Vub21lIFJlczwvZnVsbC10aXRsZT48YWJici0xPkdlbm9t
ZSByZXNlYXJjaDwvYWJici0xPjwvcGVyaW9kaWNhbD48YWx0LXBlcmlvZGljYWw+PGZ1bGwtdGl0
bGU+R2Vub21lIFJlczwvZnVsbC10aXRsZT48YWJici0xPkdlbm9tZSByZXNlYXJjaDwvYWJici0x
PjwvYWx0LXBlcmlvZGljYWw+PHBhZ2VzPjE2MTEtODwvcGFnZXM+PHZvbHVtZT4xMjwvdm9sdW1l
PjxudW1iZXI+MTA8L251bWJlcj48ZWRpdGlvbj4yMDAyLzEwLzA5PC9lZGl0aW9uPjxrZXl3b3Jk
cz48a2V5d29yZD5BbGdvcml0aG1zPC9rZXl3b3JkPjxrZXl3b3JkPkFuaW1hbHM8L2tleXdvcmQ+
PGtleXdvcmQ+QmlvbG9naWNhbCBTY2llbmNlIERpc2NpcGxpbmVzLyptZXRob2RzL3RyZW5kczwv
a2V5d29yZD48a2V5d29yZD5Db21wdXRhdGlvbmFsIEJpb2xvZ3kvKm1ldGhvZHMvdHJlbmRzPC9r
ZXl3b3JkPjxrZXl3b3JkPkNvbXB1dGVyIEdyYXBoaWNzPC9rZXl3b3JkPjxrZXl3b3JkPkRhdGFi
YXNlIE1hbmFnZW1lbnQgU3lzdGVtczwva2V5d29yZD48a2V5d29yZD5EYXRhYmFzZXMsIEdlbmV0
aWM8L2tleXdvcmQ+PGtleXdvcmQ+SHVtYW5zPC9rZXl3b3JkPjxrZXl3b3JkPkludGVybmV0PC9r
ZXl3b3JkPjxrZXl3b3JkPk9ubGluZSBTeXN0ZW1zPC9rZXl3b3JkPjxrZXl3b3JkPlNvZnR3YXJl
PC9rZXl3b3JkPjxrZXl3b3JkPlNvZnR3YXJlIERlc2lnbjwva2V5d29yZD48a2V5d29yZD5TeXN0
ZW1zIEludGVncmF0aW9uPC9rZXl3b3JkPjwva2V5d29yZHM+PGRhdGVzPjx5ZWFyPjIwMDI8L3ll
YXI+PHB1Yi1kYXRlcz48ZGF0ZT5PY3Q8L2RhdGU+PC9wdWItZGF0ZXM+PC9kYXRlcz48aXNibj4x
MDg4LTkwNTEgKFByaW50KSYjeEQ7MTA4OC05MDUxIChMaW5raW5nKTwvaXNibj48YWNjZXNzaW9u
LW51bT4xMjM2ODI1NDwvYWNjZXNzaW9uLW51bT48d29yay10eXBlPlJlc2VhcmNoIFN1cHBvcnQs
IE5vbi1VLlMuIEdvdiZhcG9zO3QmI3hEO1Jlc2VhcmNoIFN1cHBvcnQsIFUuUy4gR292JmFwb3M7
dCwgUC5ILlMuPC93b3JrLXR5cGU+PHVybHM+PHJlbGF0ZWQtdXJscz48dXJsPmh0dHA6Ly93d3cu
bmNiaS5ubG0ubmloLmdvdi9wdWJtZWQvMTIzNjgyNTQ8L3VybD48L3JlbGF0ZWQtdXJscz48L3Vy
bHM+PGN1c3RvbTI+MTg3NTM2PC9jdXN0b20yPjxlbGVjdHJvbmljLXJlc291cmNlLW51bT4xMC4x
MTAxL2dyLjM2MTYwMjwvZWxlY3Ryb25pYy1yZXNvdXJjZS1udW0+PGxhbmd1YWdlPmVuZzwvbGFu
Z3VhZ2U+PC9yZWNvcmQ+PC9DaXRlPjwvRW5kTm90ZT5=
</w:fldData>
        </w:fldChar>
      </w:r>
      <w:r w:rsidR="001E1917">
        <w:instrText xml:space="preserve"> ADDIN EN.CITE </w:instrText>
      </w:r>
      <w:r w:rsidR="001E1917">
        <w:fldChar w:fldCharType="begin">
          <w:fldData xml:space="preserve">PEVuZE5vdGU+PENpdGU+PEF1dGhvcj5TdGFqaWNoPC9BdXRob3I+PFllYXI+MjAwMjwvWWVhcj48
UmVjTnVtPjMwNDwvUmVjTnVtPjxEaXNwbGF5VGV4dD5bNThdPC9EaXNwbGF5VGV4dD48cmVjb3Jk
PjxyZWMtbnVtYmVyPjMwNDwvcmVjLW51bWJlcj48Zm9yZWlnbi1rZXlzPjxrZXkgYXBwPSJFTiIg
ZGItaWQ9IjAyc3BzMnBzZTV2ZGU5ZXN6cjZ2ZXN3ODJ2c3JwYWVlcmR2YSI+MzA0PC9rZXk+PC9m
b3JlaWduLWtleXM+PHJlZi10eXBlIG5hbWU9IkpvdXJuYWwgQXJ0aWNsZSI+MTc8L3JlZi10eXBl
Pjxjb250cmlidXRvcnM+PGF1dGhvcnM+PGF1dGhvcj5TdGFqaWNoLCBKLiBFLjwvYXV0aG9yPjxh
dXRob3I+QmxvY2ssIEQuPC9hdXRob3I+PGF1dGhvcj5Cb3VsZXosIEsuPC9hdXRob3I+PGF1dGhv
cj5CcmVubmVyLCBTLiBFLjwvYXV0aG9yPjxhdXRob3I+Q2hlcnZpdHosIFMuIEEuPC9hdXRob3I+
PGF1dGhvcj5EYWdkaWdpYW4sIEMuPC9hdXRob3I+PGF1dGhvcj5GdWVsbGVuLCBHLjwvYXV0aG9y
PjxhdXRob3I+R2lsYmVydCwgSi4gRy48L2F1dGhvcj48YXV0aG9yPktvcmYsIEkuPC9hdXRob3I+
PGF1dGhvcj5MYXBwLCBILjwvYXV0aG9yPjxhdXRob3I+TGVodmFzbGFpaG8sIEguPC9hdXRob3I+
PGF1dGhvcj5NYXRzYWxsYSwgQy48L2F1dGhvcj48YXV0aG9yPk11bmdhbGwsIEMuIEouPC9hdXRo
b3I+PGF1dGhvcj5Pc2Jvcm5lLCBCLiBJLjwvYXV0aG9yPjxhdXRob3I+UG9jb2NrLCBNLiBSLjwv
YXV0aG9yPjxhdXRob3I+U2NoYXR0bmVyLCBQLjwvYXV0aG9yPjxhdXRob3I+U2VuZ2VyLCBNLjwv
YXV0aG9yPjxhdXRob3I+U3RlaW4sIEwuIEQuPC9hdXRob3I+PGF1dGhvcj5TdHVwa2EsIEUuPC9h
dXRob3I+PGF1dGhvcj5XaWxraW5zb24sIE0uIEQuPC9hdXRob3I+PGF1dGhvcj5CaXJuZXksIEUu
PC9hdXRob3I+PC9hdXRob3JzPjwvY29udHJpYnV0b3JzPjxhdXRoLWFkZHJlc3M+VW5pdmVyc2l0
eSBQcm9ncmFtIGluIEdlbmV0aWNzLCBEdWtlIFVuaXZlcnNpdHksIER1cmhhbSwgTm9ydGggQ2Fy
b2xpbmEgMjc3MTAsIFVTQS4gamFzb24uc3RhamljaEBkdWtlLmVkdTwvYXV0aC1hZGRyZXNzPjx0
aXRsZXM+PHRpdGxlPlRoZSBCaW9wZXJsIHRvb2xraXQ6IFBlcmwgbW9kdWxlcyBmb3IgdGhlIGxp
ZmUgc2NpZW5jZXM8L3RpdGxlPjxzZWNvbmRhcnktdGl0bGU+R2Vub21lIFJlczwvc2Vjb25kYXJ5
LXRpdGxlPjxhbHQtdGl0bGU+R2Vub21lIHJlc2VhcmNoPC9hbHQtdGl0bGU+PC90aXRsZXM+PHBl
cmlvZGljYWw+PGZ1bGwtdGl0bGU+R2Vub21lIFJlczwvZnVsbC10aXRsZT48YWJici0xPkdlbm9t
ZSByZXNlYXJjaDwvYWJici0xPjwvcGVyaW9kaWNhbD48YWx0LXBlcmlvZGljYWw+PGZ1bGwtdGl0
bGU+R2Vub21lIFJlczwvZnVsbC10aXRsZT48YWJici0xPkdlbm9tZSByZXNlYXJjaDwvYWJici0x
PjwvYWx0LXBlcmlvZGljYWw+PHBhZ2VzPjE2MTEtODwvcGFnZXM+PHZvbHVtZT4xMjwvdm9sdW1l
PjxudW1iZXI+MTA8L251bWJlcj48ZWRpdGlvbj4yMDAyLzEwLzA5PC9lZGl0aW9uPjxrZXl3b3Jk
cz48a2V5d29yZD5BbGdvcml0aG1zPC9rZXl3b3JkPjxrZXl3b3JkPkFuaW1hbHM8L2tleXdvcmQ+
PGtleXdvcmQ+QmlvbG9naWNhbCBTY2llbmNlIERpc2NpcGxpbmVzLyptZXRob2RzL3RyZW5kczwv
a2V5d29yZD48a2V5d29yZD5Db21wdXRhdGlvbmFsIEJpb2xvZ3kvKm1ldGhvZHMvdHJlbmRzPC9r
ZXl3b3JkPjxrZXl3b3JkPkNvbXB1dGVyIEdyYXBoaWNzPC9rZXl3b3JkPjxrZXl3b3JkPkRhdGFi
YXNlIE1hbmFnZW1lbnQgU3lzdGVtczwva2V5d29yZD48a2V5d29yZD5EYXRhYmFzZXMsIEdlbmV0
aWM8L2tleXdvcmQ+PGtleXdvcmQ+SHVtYW5zPC9rZXl3b3JkPjxrZXl3b3JkPkludGVybmV0PC9r
ZXl3b3JkPjxrZXl3b3JkPk9ubGluZSBTeXN0ZW1zPC9rZXl3b3JkPjxrZXl3b3JkPlNvZnR3YXJl
PC9rZXl3b3JkPjxrZXl3b3JkPlNvZnR3YXJlIERlc2lnbjwva2V5d29yZD48a2V5d29yZD5TeXN0
ZW1zIEludGVncmF0aW9uPC9rZXl3b3JkPjwva2V5d29yZHM+PGRhdGVzPjx5ZWFyPjIwMDI8L3ll
YXI+PHB1Yi1kYXRlcz48ZGF0ZT5PY3Q8L2RhdGU+PC9wdWItZGF0ZXM+PC9kYXRlcz48aXNibj4x
MDg4LTkwNTEgKFByaW50KSYjeEQ7MTA4OC05MDUxIChMaW5raW5nKTwvaXNibj48YWNjZXNzaW9u
LW51bT4xMjM2ODI1NDwvYWNjZXNzaW9uLW51bT48d29yay10eXBlPlJlc2VhcmNoIFN1cHBvcnQs
IE5vbi1VLlMuIEdvdiZhcG9zO3QmI3hEO1Jlc2VhcmNoIFN1cHBvcnQsIFUuUy4gR292JmFwb3M7
dCwgUC5ILlMuPC93b3JrLXR5cGU+PHVybHM+PHJlbGF0ZWQtdXJscz48dXJsPmh0dHA6Ly93d3cu
bmNiaS5ubG0ubmloLmdvdi9wdWJtZWQvMTIzNjgyNTQ8L3VybD48L3JlbGF0ZWQtdXJscz48L3Vy
bHM+PGN1c3RvbTI+MTg3NTM2PC9jdXN0b20yPjxlbGVjdHJvbmljLXJlc291cmNlLW51bT4xMC4x
MTAxL2dyLjM2MTYwMjwvZWxlY3Ryb25pYy1yZXNvdXJjZS1udW0+PGxhbmd1YWdlPmVuZzwvbGFu
Z3VhZ2U+PC9yZWNvcmQ+PC9DaXRl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58" \o "Stajich, 2002 #304" </w:instrText>
      </w:r>
      <w:r w:rsidR="001E1917">
        <w:rPr>
          <w:noProof/>
        </w:rPr>
        <w:fldChar w:fldCharType="separate"/>
      </w:r>
      <w:r w:rsidR="001E1917">
        <w:rPr>
          <w:noProof/>
        </w:rPr>
        <w:t>58</w:t>
      </w:r>
      <w:r w:rsidR="001E1917">
        <w:rPr>
          <w:noProof/>
        </w:rPr>
        <w:fldChar w:fldCharType="end"/>
      </w:r>
      <w:r w:rsidR="001E1917">
        <w:rPr>
          <w:noProof/>
        </w:rPr>
        <w:t>]</w:t>
      </w:r>
      <w:r w:rsidR="001E1917">
        <w:fldChar w:fldCharType="end"/>
      </w:r>
      <w:ins w:id="328" w:author="hqin" w:date="2013-01-08T14:08:00Z">
        <w:r w:rsidR="00D104C4">
          <w:t>.</w:t>
        </w:r>
      </w:ins>
      <w:ins w:id="329" w:author="hqin" w:date="2013-01-08T14:07:00Z">
        <w:r w:rsidR="00D104C4">
          <w:t xml:space="preserve"> </w:t>
        </w:r>
      </w:ins>
      <w:ins w:id="330" w:author="hqin" w:date="2013-01-08T14:08:00Z">
        <w:r w:rsidR="00D104C4">
          <w:t>A</w:t>
        </w:r>
      </w:ins>
      <w:ins w:id="331" w:author="hqin" w:date="2013-01-08T14:07:00Z">
        <w:r w:rsidR="005D5A95">
          <w:t xml:space="preserve"> small fraction of </w:t>
        </w:r>
      </w:ins>
      <w:ins w:id="332" w:author="hqin" w:date="2013-01-29T09:25:00Z">
        <w:r w:rsidR="007B611C">
          <w:t>P</w:t>
        </w:r>
      </w:ins>
      <w:ins w:id="333" w:author="hqin" w:date="2013-01-08T14:06:00Z">
        <w:r w:rsidR="005D5A95">
          <w:t>ython</w:t>
        </w:r>
      </w:ins>
      <w:ins w:id="334" w:author="hqin" w:date="2013-01-29T09:25:00Z">
        <w:r w:rsidR="007B611C">
          <w:t>/BioPython</w:t>
        </w:r>
      </w:ins>
      <w:ins w:id="335" w:author="hqin" w:date="2013-01-08T14:06:00Z">
        <w:r w:rsidR="005D5A95">
          <w:t xml:space="preserve"> </w:t>
        </w:r>
      </w:ins>
      <w:ins w:id="336" w:author="hqin" w:date="2013-01-08T14:07:00Z">
        <w:r w:rsidR="005D5A95">
          <w:t>codes</w:t>
        </w:r>
      </w:ins>
      <w:ins w:id="337" w:author="hqin" w:date="2013-01-08T14:08:00Z">
        <w:r w:rsidR="00D104C4">
          <w:t xml:space="preserve"> were also </w:t>
        </w:r>
        <w:r w:rsidR="00A80466">
          <w:t>used, especially for the topological analysis</w:t>
        </w:r>
      </w:ins>
      <w:ins w:id="338" w:author="hqin" w:date="2013-01-29T09:30:00Z">
        <w:r w:rsidR="00400027">
          <w:t xml:space="preserve"> </w:t>
        </w:r>
      </w:ins>
      <w:r w:rsidR="001E1917">
        <w:fldChar w:fldCharType="begin">
          <w:fldData xml:space="preserve">PEVuZE5vdGU+PENpdGU+PEF1dGhvcj5UYWxldmljaDwvQXV0aG9yPjxZZWFyPjIwMTI8L1llYXI+
PFJlY051bT4zMDU8L1JlY051bT48RGlzcGxheVRleHQ+WzU5LCA2MF08L0Rpc3BsYXlUZXh0Pjxy
ZWNvcmQ+PHJlYy1udW1iZXI+MzA1PC9yZWMtbnVtYmVyPjxmb3JlaWduLWtleXM+PGtleSBhcHA9
IkVOIiBkYi1pZD0iMDJzcHMycHNlNXZkZTllc3pyNnZlc3c4MnZzcnBhZWVyZHZhIj4zMDU8L2tl
eT48L2ZvcmVpZ24ta2V5cz48cmVmLXR5cGUgbmFtZT0iSm91cm5hbCBBcnRpY2xlIj4xNzwvcmVm
LXR5cGU+PGNvbnRyaWJ1dG9ycz48YXV0aG9ycz48YXV0aG9yPlRhbGV2aWNoLCBFLjwvYXV0aG9y
PjxhdXRob3I+SW52ZXJnbywgQi4gTS48L2F1dGhvcj48YXV0aG9yPkNvY2ssIFAuIEouPC9hdXRo
b3I+PGF1dGhvcj5DaGFwbWFuLCBCLiBBLjwvYXV0aG9yPjwvYXV0aG9ycz48L2NvbnRyaWJ1dG9y
cz48YXV0aC1hZGRyZXNzPkluc3RpdHV0ZSBvZiBCaW9pbmZvcm1hdGljcywgVW5pdmVyc2l0eSBv
ZiBHZW9yZ2lhLCAxMjAgR3JlZW4gU3RyZWV0LCBBdGhlbnMsIEdBIDMwNjAyLCBVU0EuIGV0YWxA
dWdhLmVkdTwvYXV0aC1hZGRyZXNzPjx0aXRsZXM+PHRpdGxlPkJpby5QaHlsbzogYSB1bmlmaWVk
IHRvb2xraXQgZm9yIHByb2Nlc3NpbmcsIGFuYWx5emluZyBhbmQgdmlzdWFsaXppbmcgcGh5bG9n
ZW5ldGljIHRyZWVzIGluIEJpb3B5dGhvbjwvdGl0bGU+PHNlY29uZGFyeS10aXRsZT5CTUMgQmlv
aW5mb3JtYXRpY3M8L3NlY29uZGFyeS10aXRsZT48YWx0LXRpdGxlPkJNQyBiaW9pbmZvcm1hdGlj
czwvYWx0LXRpdGxlPjwvdGl0bGVzPjxwZXJpb2RpY2FsPjxmdWxsLXRpdGxlPkJNQyBCaW9pbmZv
cm1hdGljczwvZnVsbC10aXRsZT48L3BlcmlvZGljYWw+PGFsdC1wZXJpb2RpY2FsPjxmdWxsLXRp
dGxlPkJNQyBCaW9pbmZvcm1hdGljczwvZnVsbC10aXRsZT48L2FsdC1wZXJpb2RpY2FsPjxwYWdl
cz4yMDk8L3BhZ2VzPjx2b2x1bWU+MTM8L3ZvbHVtZT48ZWRpdGlvbj4yMDEyLzA4LzIzPC9lZGl0
aW9uPjxkYXRlcz48eWVhcj4yMDEyPC95ZWFyPjwvZGF0ZXM+PGlzYm4+MTQ3MS0yMTA1IChFbGVj
dHJvbmljKSYjeEQ7MTQ3MS0yMTA1IChMaW5raW5nKTwvaXNibj48YWNjZXNzaW9uLW51bT4yMjkw
OTI0OTwvYWNjZXNzaW9uLW51bT48d29yay10eXBlPlJlc2VhcmNoIFN1cHBvcnQsIE5vbi1VLlMu
IEdvdiZhcG9zO3Q8L3dvcmstdHlwZT48dXJscz48cmVsYXRlZC11cmxzPjx1cmw+aHR0cDovL3d3
dy5uY2JpLm5sbS5uaWguZ292L3B1Ym1lZC8yMjkwOTI0OTwvdXJsPjwvcmVsYXRlZC11cmxzPjwv
dXJscz48Y3VzdG9tMj4zNDY4MzgxPC9jdXN0b20yPjxlbGVjdHJvbmljLXJlc291cmNlLW51bT4x
MC4xMTg2LzE0NzEtMjEwNS0xMy0yMDk8L2VsZWN0cm9uaWMtcmVzb3VyY2UtbnVtPjxsYW5ndWFn
ZT5lbmc8L2xhbmd1YWdlPjwvcmVjb3JkPjwvQ2l0ZT48Q2l0ZT48QXV0aG9yPkNvY2s8L0F1dGhv
cj48WWVhcj4yMDA5PC9ZZWFyPjxSZWNOdW0+MzA2PC9SZWNOdW0+PHJlY29yZD48cmVjLW51bWJl
cj4zMDY8L3JlYy1udW1iZXI+PGZvcmVpZ24ta2V5cz48a2V5IGFwcD0iRU4iIGRiLWlkPSIwMnNw
czJwc2U1dmRlOWVzenI2dmVzdzgydnNycGFlZXJkdmEiPjMwNjwva2V5PjwvZm9yZWlnbi1rZXlz
PjxyZWYtdHlwZSBuYW1lPSJKb3VybmFsIEFydGljbGUiPjE3PC9yZWYtdHlwZT48Y29udHJpYnV0
b3JzPjxhdXRob3JzPjxhdXRob3I+Q29jaywgUC4gSi48L2F1dGhvcj48YXV0aG9yPkFudGFvLCBU
LjwvYXV0aG9yPjxhdXRob3I+Q2hhbmcsIEouIFQuPC9hdXRob3I+PGF1dGhvcj5DaGFwbWFuLCBC
LiBBLjwvYXV0aG9yPjxhdXRob3I+Q294LCBDLiBKLjwvYXV0aG9yPjxhdXRob3I+RGFsa2UsIEEu
PC9hdXRob3I+PGF1dGhvcj5GcmllZGJlcmcsIEkuPC9hdXRob3I+PGF1dGhvcj5IYW1lbHJ5Y2ss
IFQuPC9hdXRob3I+PGF1dGhvcj5LYXVmZiwgRi48L2F1dGhvcj48YXV0aG9yPldpbGN6eW5za2ks
IEIuPC9hdXRob3I+PGF1dGhvcj5kZSBIb29uLCBNLiBKLjwvYXV0aG9yPjwvYXV0aG9ycz48L2Nv
bnRyaWJ1dG9ycz48YXV0aC1hZGRyZXNzPlBsYW50IFBhdGhvbG9neSwgU0NSSSwgSW52ZXJnb3dy
aWUsIER1bmRlZSwgVUsuIHBldGVyLmNvY2tAc2NyaS5hYy51azwvYXV0aC1hZGRyZXNzPjx0aXRs
ZXM+PHRpdGxlPkJpb3B5dGhvbjogZnJlZWx5IGF2YWlsYWJsZSBQeXRob24gdG9vbHMgZm9yIGNv
bXB1dGF0aW9uYWwgbW9sZWN1bGFyIGJpb2xvZ3kgYW5kIGJpb2luZm9ybWF0aWNzPC90aXRsZT48
c2Vjb25kYXJ5LXRpdGxlPkJpb2luZm9ybWF0aWNzPC9zZWNvbmRhcnktdGl0bGU+PC90aXRsZXM+
PHBlcmlvZGljYWw+PGZ1bGwtdGl0bGU+QmlvaW5mb3JtYXRpY3M8L2Z1bGwtdGl0bGU+PC9wZXJp
b2RpY2FsPjxwYWdlcz4xNDIyLTM8L3BhZ2VzPjx2b2x1bWU+MjU8L3ZvbHVtZT48bnVtYmVyPjEx
PC9udW1iZXI+PGVkaXRpb24+MjAwOS8wMy8yNDwvZWRpdGlvbj48a2V5d29yZHM+PGtleXdvcmQ+
Q29tcHV0YXRpb25hbCBCaW9sb2d5LyptZXRob2RzPC9rZXl3b3JkPjxrZXl3b3JkPkRhdGFiYXNl
cywgRmFjdHVhbDwva2V5d29yZD48a2V5d29yZD5JbnRlcm5ldDwva2V5d29yZD48a2V5d29yZD5Q
cm9ncmFtbWluZyBMYW5ndWFnZXM8L2tleXdvcmQ+PGtleXdvcmQ+KlNvZnR3YXJlPC9rZXl3b3Jk
Pjwva2V5d29yZHM+PGRhdGVzPjx5ZWFyPjIwMDk8L3llYXI+PHB1Yi1kYXRlcz48ZGF0ZT5KdW4g
MTwvZGF0ZT48L3B1Yi1kYXRlcz48L2RhdGVzPjxpc2JuPjEzNjctNDgxMSAoRWxlY3Ryb25pYykm
I3hEOzEzNjctNDgwMyAoTGlua2luZyk8L2lzYm4+PGFjY2Vzc2lvbi1udW0+MTkzMDQ4Nzg8L2Fj
Y2Vzc2lvbi1udW0+PHdvcmstdHlwZT5SZXNlYXJjaCBTdXBwb3J0LCBOb24tVS5TLiBHb3YmYXBv
czt0PC93b3JrLXR5cGU+PHVybHM+PHJlbGF0ZWQtdXJscz48dXJsPmh0dHA6Ly93d3cubmNiaS5u
bG0ubmloLmdvdi9wdWJtZWQvMTkzMDQ4Nzg8L3VybD48L3JlbGF0ZWQtdXJscz48L3VybHM+PGN1
c3RvbTI+MjY4MjUxMjwvY3VzdG9tMj48ZWxlY3Ryb25pYy1yZXNvdXJjZS1udW0+MTAuMTA5My9i
aW9pbmZvcm1hdGljcy9idHAxNjM8L2VsZWN0cm9uaWMtcmVzb3VyY2UtbnVtPjxsYW5ndWFnZT5l
bmc8L2xhbmd1YWdlPjwvcmVjb3JkPjwvQ2l0ZT48L0VuZE5vdGU+
</w:fldData>
        </w:fldChar>
      </w:r>
      <w:r w:rsidR="001E1917">
        <w:instrText xml:space="preserve"> ADDIN EN.CITE </w:instrText>
      </w:r>
      <w:r w:rsidR="001E1917">
        <w:fldChar w:fldCharType="begin">
          <w:fldData xml:space="preserve">PEVuZE5vdGU+PENpdGU+PEF1dGhvcj5UYWxldmljaDwvQXV0aG9yPjxZZWFyPjIwMTI8L1llYXI+
PFJlY051bT4zMDU8L1JlY051bT48RGlzcGxheVRleHQ+WzU5LCA2MF08L0Rpc3BsYXlUZXh0Pjxy
ZWNvcmQ+PHJlYy1udW1iZXI+MzA1PC9yZWMtbnVtYmVyPjxmb3JlaWduLWtleXM+PGtleSBhcHA9
IkVOIiBkYi1pZD0iMDJzcHMycHNlNXZkZTllc3pyNnZlc3c4MnZzcnBhZWVyZHZhIj4zMDU8L2tl
eT48L2ZvcmVpZ24ta2V5cz48cmVmLXR5cGUgbmFtZT0iSm91cm5hbCBBcnRpY2xlIj4xNzwvcmVm
LXR5cGU+PGNvbnRyaWJ1dG9ycz48YXV0aG9ycz48YXV0aG9yPlRhbGV2aWNoLCBFLjwvYXV0aG9y
PjxhdXRob3I+SW52ZXJnbywgQi4gTS48L2F1dGhvcj48YXV0aG9yPkNvY2ssIFAuIEouPC9hdXRo
b3I+PGF1dGhvcj5DaGFwbWFuLCBCLiBBLjwvYXV0aG9yPjwvYXV0aG9ycz48L2NvbnRyaWJ1dG9y
cz48YXV0aC1hZGRyZXNzPkluc3RpdHV0ZSBvZiBCaW9pbmZvcm1hdGljcywgVW5pdmVyc2l0eSBv
ZiBHZW9yZ2lhLCAxMjAgR3JlZW4gU3RyZWV0LCBBdGhlbnMsIEdBIDMwNjAyLCBVU0EuIGV0YWxA
dWdhLmVkdTwvYXV0aC1hZGRyZXNzPjx0aXRsZXM+PHRpdGxlPkJpby5QaHlsbzogYSB1bmlmaWVk
IHRvb2xraXQgZm9yIHByb2Nlc3NpbmcsIGFuYWx5emluZyBhbmQgdmlzdWFsaXppbmcgcGh5bG9n
ZW5ldGljIHRyZWVzIGluIEJpb3B5dGhvbjwvdGl0bGU+PHNlY29uZGFyeS10aXRsZT5CTUMgQmlv
aW5mb3JtYXRpY3M8L3NlY29uZGFyeS10aXRsZT48YWx0LXRpdGxlPkJNQyBiaW9pbmZvcm1hdGlj
czwvYWx0LXRpdGxlPjwvdGl0bGVzPjxwZXJpb2RpY2FsPjxmdWxsLXRpdGxlPkJNQyBCaW9pbmZv
cm1hdGljczwvZnVsbC10aXRsZT48L3BlcmlvZGljYWw+PGFsdC1wZXJpb2RpY2FsPjxmdWxsLXRp
dGxlPkJNQyBCaW9pbmZvcm1hdGljczwvZnVsbC10aXRsZT48L2FsdC1wZXJpb2RpY2FsPjxwYWdl
cz4yMDk8L3BhZ2VzPjx2b2x1bWU+MTM8L3ZvbHVtZT48ZWRpdGlvbj4yMDEyLzA4LzIzPC9lZGl0
aW9uPjxkYXRlcz48eWVhcj4yMDEyPC95ZWFyPjwvZGF0ZXM+PGlzYm4+MTQ3MS0yMTA1IChFbGVj
dHJvbmljKSYjeEQ7MTQ3MS0yMTA1IChMaW5raW5nKTwvaXNibj48YWNjZXNzaW9uLW51bT4yMjkw
OTI0OTwvYWNjZXNzaW9uLW51bT48d29yay10eXBlPlJlc2VhcmNoIFN1cHBvcnQsIE5vbi1VLlMu
IEdvdiZhcG9zO3Q8L3dvcmstdHlwZT48dXJscz48cmVsYXRlZC11cmxzPjx1cmw+aHR0cDovL3d3
dy5uY2JpLm5sbS5uaWguZ292L3B1Ym1lZC8yMjkwOTI0OTwvdXJsPjwvcmVsYXRlZC11cmxzPjwv
dXJscz48Y3VzdG9tMj4zNDY4MzgxPC9jdXN0b20yPjxlbGVjdHJvbmljLXJlc291cmNlLW51bT4x
MC4xMTg2LzE0NzEtMjEwNS0xMy0yMDk8L2VsZWN0cm9uaWMtcmVzb3VyY2UtbnVtPjxsYW5ndWFn
ZT5lbmc8L2xhbmd1YWdlPjwvcmVjb3JkPjwvQ2l0ZT48Q2l0ZT48QXV0aG9yPkNvY2s8L0F1dGhv
cj48WWVhcj4yMDA5PC9ZZWFyPjxSZWNOdW0+MzA2PC9SZWNOdW0+PHJlY29yZD48cmVjLW51bWJl
cj4zMDY8L3JlYy1udW1iZXI+PGZvcmVpZ24ta2V5cz48a2V5IGFwcD0iRU4iIGRiLWlkPSIwMnNw
czJwc2U1dmRlOWVzenI2dmVzdzgydnNycGFlZXJkdmEiPjMwNjwva2V5PjwvZm9yZWlnbi1rZXlz
PjxyZWYtdHlwZSBuYW1lPSJKb3VybmFsIEFydGljbGUiPjE3PC9yZWYtdHlwZT48Y29udHJpYnV0
b3JzPjxhdXRob3JzPjxhdXRob3I+Q29jaywgUC4gSi48L2F1dGhvcj48YXV0aG9yPkFudGFvLCBU
LjwvYXV0aG9yPjxhdXRob3I+Q2hhbmcsIEouIFQuPC9hdXRob3I+PGF1dGhvcj5DaGFwbWFuLCBC
LiBBLjwvYXV0aG9yPjxhdXRob3I+Q294LCBDLiBKLjwvYXV0aG9yPjxhdXRob3I+RGFsa2UsIEEu
PC9hdXRob3I+PGF1dGhvcj5GcmllZGJlcmcsIEkuPC9hdXRob3I+PGF1dGhvcj5IYW1lbHJ5Y2ss
IFQuPC9hdXRob3I+PGF1dGhvcj5LYXVmZiwgRi48L2F1dGhvcj48YXV0aG9yPldpbGN6eW5za2ks
IEIuPC9hdXRob3I+PGF1dGhvcj5kZSBIb29uLCBNLiBKLjwvYXV0aG9yPjwvYXV0aG9ycz48L2Nv
bnRyaWJ1dG9ycz48YXV0aC1hZGRyZXNzPlBsYW50IFBhdGhvbG9neSwgU0NSSSwgSW52ZXJnb3dy
aWUsIER1bmRlZSwgVUsuIHBldGVyLmNvY2tAc2NyaS5hYy51azwvYXV0aC1hZGRyZXNzPjx0aXRs
ZXM+PHRpdGxlPkJpb3B5dGhvbjogZnJlZWx5IGF2YWlsYWJsZSBQeXRob24gdG9vbHMgZm9yIGNv
bXB1dGF0aW9uYWwgbW9sZWN1bGFyIGJpb2xvZ3kgYW5kIGJpb2luZm9ybWF0aWNzPC90aXRsZT48
c2Vjb25kYXJ5LXRpdGxlPkJpb2luZm9ybWF0aWNzPC9zZWNvbmRhcnktdGl0bGU+PC90aXRsZXM+
PHBlcmlvZGljYWw+PGZ1bGwtdGl0bGU+QmlvaW5mb3JtYXRpY3M8L2Z1bGwtdGl0bGU+PC9wZXJp
b2RpY2FsPjxwYWdlcz4xNDIyLTM8L3BhZ2VzPjx2b2x1bWU+MjU8L3ZvbHVtZT48bnVtYmVyPjEx
PC9udW1iZXI+PGVkaXRpb24+MjAwOS8wMy8yNDwvZWRpdGlvbj48a2V5d29yZHM+PGtleXdvcmQ+
Q29tcHV0YXRpb25hbCBCaW9sb2d5LyptZXRob2RzPC9rZXl3b3JkPjxrZXl3b3JkPkRhdGFiYXNl
cywgRmFjdHVhbDwva2V5d29yZD48a2V5d29yZD5JbnRlcm5ldDwva2V5d29yZD48a2V5d29yZD5Q
cm9ncmFtbWluZyBMYW5ndWFnZXM8L2tleXdvcmQ+PGtleXdvcmQ+KlNvZnR3YXJlPC9rZXl3b3Jk
Pjwva2V5d29yZHM+PGRhdGVzPjx5ZWFyPjIwMDk8L3llYXI+PHB1Yi1kYXRlcz48ZGF0ZT5KdW4g
MTwvZGF0ZT48L3B1Yi1kYXRlcz48L2RhdGVzPjxpc2JuPjEzNjctNDgxMSAoRWxlY3Ryb25pYykm
I3hEOzEzNjctNDgwMyAoTGlua2luZyk8L2lzYm4+PGFjY2Vzc2lvbi1udW0+MTkzMDQ4Nzg8L2Fj
Y2Vzc2lvbi1udW0+PHdvcmstdHlwZT5SZXNlYXJjaCBTdXBwb3J0LCBOb24tVS5TLiBHb3YmYXBv
czt0PC93b3JrLXR5cGU+PHVybHM+PHJlbGF0ZWQtdXJscz48dXJsPmh0dHA6Ly93d3cubmNiaS5u
bG0ubmloLmdvdi9wdWJtZWQvMTkzMDQ4Nzg8L3VybD48L3JlbGF0ZWQtdXJscz48L3VybHM+PGN1
c3RvbTI+MjY4MjUxMjwvY3VzdG9tMj48ZWxlY3Ryb25pYy1yZXNvdXJjZS1udW0+MTAuMTA5My9i
aW9pbmZvcm1hdGljcy9idHAxNjM8L2VsZWN0cm9uaWMtcmVzb3VyY2UtbnVtPjxsYW5ndWFnZT5l
bmc8L2xhbmd1YWdlPjwvcmVjb3JkPjwvQ2l0ZT48L0VuZE5vdGU+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59" \o "Talevich, 2012 #305" </w:instrText>
      </w:r>
      <w:r w:rsidR="001E1917">
        <w:rPr>
          <w:noProof/>
        </w:rPr>
        <w:fldChar w:fldCharType="separate"/>
      </w:r>
      <w:r w:rsidR="001E1917">
        <w:rPr>
          <w:noProof/>
        </w:rPr>
        <w:t>59</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60" \o "Cock, 2009 #306" </w:instrText>
      </w:r>
      <w:r w:rsidR="001E1917">
        <w:rPr>
          <w:noProof/>
        </w:rPr>
        <w:fldChar w:fldCharType="separate"/>
      </w:r>
      <w:r w:rsidR="001E1917">
        <w:rPr>
          <w:noProof/>
        </w:rPr>
        <w:t>60</w:t>
      </w:r>
      <w:r w:rsidR="001E1917">
        <w:rPr>
          <w:noProof/>
        </w:rPr>
        <w:fldChar w:fldCharType="end"/>
      </w:r>
      <w:r w:rsidR="001E1917">
        <w:rPr>
          <w:noProof/>
        </w:rPr>
        <w:t>]</w:t>
      </w:r>
      <w:r w:rsidR="001E1917">
        <w:fldChar w:fldCharType="end"/>
      </w:r>
      <w:r w:rsidRPr="002A0697">
        <w:t xml:space="preserve">. </w:t>
      </w:r>
    </w:p>
    <w:p w14:paraId="4FB5B4A5" w14:textId="77777777" w:rsidR="0036587D" w:rsidRDefault="0036587D">
      <w:pPr>
        <w:ind w:firstLine="720"/>
        <w:rPr>
          <w:ins w:id="339" w:author="hqin" w:date="2013-01-15T10:07:00Z"/>
        </w:rPr>
        <w:pPrChange w:id="340" w:author="hqin" w:date="2013-01-29T09:44:00Z">
          <w:pPr>
            <w:spacing w:line="480" w:lineRule="auto"/>
            <w:ind w:firstLine="720"/>
          </w:pPr>
        </w:pPrChange>
      </w:pPr>
    </w:p>
    <w:p w14:paraId="08DFEC3F" w14:textId="77777777" w:rsidR="0036587D" w:rsidRDefault="000A0C0D">
      <w:pPr>
        <w:rPr>
          <w:ins w:id="341" w:author="hqin" w:date="2013-01-15T10:07:00Z"/>
          <w:rFonts w:eastAsia="Times New Roman"/>
          <w:b/>
          <w:bCs/>
          <w:lang w:eastAsia="en-US"/>
        </w:rPr>
        <w:pPrChange w:id="342" w:author="hqin" w:date="2013-01-29T09:44:00Z">
          <w:pPr>
            <w:spacing w:line="480" w:lineRule="auto"/>
          </w:pPr>
        </w:pPrChange>
      </w:pPr>
      <w:ins w:id="343" w:author="hqin" w:date="2013-01-15T10:07:00Z">
        <w:r w:rsidRPr="002A0697">
          <w:rPr>
            <w:rFonts w:eastAsia="Times New Roman"/>
            <w:b/>
            <w:bCs/>
            <w:lang w:eastAsia="en-US"/>
          </w:rPr>
          <w:t>2.</w:t>
        </w:r>
        <w:r>
          <w:rPr>
            <w:rFonts w:eastAsia="Times New Roman"/>
            <w:b/>
            <w:bCs/>
            <w:lang w:eastAsia="en-US"/>
          </w:rPr>
          <w:t>4</w:t>
        </w:r>
        <w:r w:rsidRPr="002A0697">
          <w:rPr>
            <w:rFonts w:eastAsia="Times New Roman"/>
            <w:b/>
            <w:bCs/>
            <w:lang w:eastAsia="en-US"/>
          </w:rPr>
          <w:t xml:space="preserve"> </w:t>
        </w:r>
        <w:r w:rsidR="00F957F0">
          <w:rPr>
            <w:rFonts w:eastAsia="Times New Roman"/>
            <w:b/>
            <w:bCs/>
            <w:lang w:eastAsia="en-US"/>
          </w:rPr>
          <w:t xml:space="preserve">Public project </w:t>
        </w:r>
      </w:ins>
      <w:ins w:id="344" w:author="hqin" w:date="2013-01-15T10:15:00Z">
        <w:r w:rsidR="00F957F0">
          <w:rPr>
            <w:rFonts w:eastAsia="Times New Roman"/>
            <w:b/>
            <w:bCs/>
            <w:lang w:eastAsia="en-US"/>
          </w:rPr>
          <w:t>repository</w:t>
        </w:r>
      </w:ins>
    </w:p>
    <w:p w14:paraId="1176D93F" w14:textId="77777777" w:rsidR="0036587D" w:rsidRDefault="000A0C0D">
      <w:pPr>
        <w:pStyle w:val="p-ni"/>
        <w:spacing w:before="0" w:after="0" w:line="240" w:lineRule="auto"/>
        <w:ind w:firstLine="720"/>
        <w:rPr>
          <w:ins w:id="345" w:author="hqin" w:date="2013-01-15T10:08:00Z"/>
          <w:bCs/>
          <w:szCs w:val="24"/>
          <w:lang w:val="en-US"/>
        </w:rPr>
        <w:pPrChange w:id="346" w:author="hqin" w:date="2013-01-29T09:44:00Z">
          <w:pPr>
            <w:pStyle w:val="p-ni"/>
            <w:spacing w:before="0" w:after="0" w:line="480" w:lineRule="auto"/>
            <w:ind w:firstLine="720"/>
          </w:pPr>
        </w:pPrChange>
      </w:pPr>
      <w:ins w:id="347" w:author="hqin" w:date="2013-01-15T10:09:00Z">
        <w:r>
          <w:rPr>
            <w:bCs/>
            <w:szCs w:val="24"/>
            <w:lang w:val="en-US"/>
          </w:rPr>
          <w:t>In addition to the sup</w:t>
        </w:r>
        <w:r w:rsidR="00F957F0">
          <w:rPr>
            <w:bCs/>
            <w:szCs w:val="24"/>
            <w:lang w:val="en-US"/>
          </w:rPr>
          <w:t>plementary information, we created a</w:t>
        </w:r>
      </w:ins>
      <w:ins w:id="348" w:author="hqin" w:date="2013-01-15T10:10:00Z">
        <w:r>
          <w:rPr>
            <w:bCs/>
            <w:szCs w:val="24"/>
            <w:lang w:val="en-US"/>
          </w:rPr>
          <w:t xml:space="preserve"> GitHub</w:t>
        </w:r>
      </w:ins>
      <w:ins w:id="349" w:author="hqin" w:date="2013-01-15T10:14:00Z">
        <w:r w:rsidR="00F957F0">
          <w:rPr>
            <w:bCs/>
            <w:szCs w:val="24"/>
            <w:lang w:val="en-US"/>
          </w:rPr>
          <w:t xml:space="preserve"> repository</w:t>
        </w:r>
      </w:ins>
      <w:ins w:id="350" w:author="hqin" w:date="2013-01-15T10:10:00Z">
        <w:r>
          <w:rPr>
            <w:bCs/>
            <w:szCs w:val="24"/>
            <w:lang w:val="en-US"/>
          </w:rPr>
          <w:t xml:space="preserve">, https://github.com/hongqin/BacillusSporeCoat. </w:t>
        </w:r>
      </w:ins>
      <w:ins w:id="351" w:author="hqin" w:date="2013-01-15T10:11:00Z">
        <w:r>
          <w:rPr>
            <w:bCs/>
            <w:szCs w:val="24"/>
            <w:lang w:val="en-US"/>
          </w:rPr>
          <w:t xml:space="preserve">This GitHub repository contains the list of </w:t>
        </w:r>
      </w:ins>
      <w:ins w:id="352" w:author="hqin" w:date="2013-01-15T10:12:00Z">
        <w:r>
          <w:rPr>
            <w:bCs/>
            <w:szCs w:val="24"/>
            <w:lang w:val="en-US"/>
          </w:rPr>
          <w:t xml:space="preserve">annotated spore coat </w:t>
        </w:r>
      </w:ins>
      <w:ins w:id="353" w:author="hqin" w:date="2013-01-15T10:11:00Z">
        <w:r>
          <w:rPr>
            <w:bCs/>
            <w:szCs w:val="24"/>
            <w:lang w:val="en-US"/>
          </w:rPr>
          <w:t>genes</w:t>
        </w:r>
      </w:ins>
      <w:ins w:id="354" w:author="hqin" w:date="2013-01-15T10:12:00Z">
        <w:r>
          <w:rPr>
            <w:bCs/>
            <w:szCs w:val="24"/>
            <w:lang w:val="en-US"/>
          </w:rPr>
          <w:t>, their sequences in FASTA format</w:t>
        </w:r>
      </w:ins>
      <w:ins w:id="355" w:author="hqin" w:date="2013-01-15T10:13:00Z">
        <w:r w:rsidR="00E51DE5">
          <w:rPr>
            <w:bCs/>
            <w:szCs w:val="24"/>
            <w:lang w:val="en-US"/>
          </w:rPr>
          <w:t xml:space="preserve">s, </w:t>
        </w:r>
      </w:ins>
      <w:ins w:id="356" w:author="hqin" w:date="2013-01-29T09:36:00Z">
        <w:r w:rsidR="00CF00EA">
          <w:rPr>
            <w:bCs/>
            <w:szCs w:val="24"/>
            <w:lang w:val="en-US"/>
          </w:rPr>
          <w:t xml:space="preserve">gene trees, </w:t>
        </w:r>
        <w:r w:rsidR="00BF7761">
          <w:rPr>
            <w:bCs/>
            <w:szCs w:val="24"/>
            <w:lang w:val="en-US"/>
          </w:rPr>
          <w:t xml:space="preserve">running results, </w:t>
        </w:r>
      </w:ins>
      <w:ins w:id="357" w:author="hqin" w:date="2013-01-15T10:15:00Z">
        <w:r w:rsidR="00F957F0">
          <w:rPr>
            <w:bCs/>
            <w:szCs w:val="24"/>
            <w:lang w:val="en-US"/>
          </w:rPr>
          <w:t xml:space="preserve">and </w:t>
        </w:r>
      </w:ins>
      <w:ins w:id="358" w:author="hqin" w:date="2013-01-15T10:13:00Z">
        <w:r w:rsidR="00E51DE5">
          <w:rPr>
            <w:bCs/>
            <w:szCs w:val="24"/>
            <w:lang w:val="en-US"/>
          </w:rPr>
          <w:t xml:space="preserve">key scripts for data analysis. </w:t>
        </w:r>
      </w:ins>
    </w:p>
    <w:p w14:paraId="17790DBF" w14:textId="77777777" w:rsidR="0036587D" w:rsidRDefault="0036587D">
      <w:pPr>
        <w:ind w:firstLine="720"/>
        <w:pPrChange w:id="359" w:author="hqin" w:date="2013-01-29T09:44:00Z">
          <w:pPr>
            <w:spacing w:line="480" w:lineRule="auto"/>
            <w:ind w:firstLine="720"/>
          </w:pPr>
        </w:pPrChange>
      </w:pPr>
    </w:p>
    <w:p w14:paraId="1A111348" w14:textId="77777777" w:rsidR="0036587D" w:rsidRDefault="001C7FC9">
      <w:pPr>
        <w:pStyle w:val="Heading1"/>
        <w:rPr>
          <w:rFonts w:ascii="Times New Roman" w:hAnsi="Times New Roman"/>
          <w:sz w:val="24"/>
          <w:szCs w:val="24"/>
        </w:rPr>
        <w:pPrChange w:id="360" w:author="hqin" w:date="2013-01-29T09:44:00Z">
          <w:pPr>
            <w:pStyle w:val="Heading1"/>
            <w:spacing w:line="480" w:lineRule="auto"/>
          </w:pPr>
        </w:pPrChange>
      </w:pPr>
      <w:r w:rsidRPr="002A0697">
        <w:rPr>
          <w:rFonts w:ascii="Times New Roman" w:hAnsi="Times New Roman"/>
          <w:bCs w:val="0"/>
          <w:sz w:val="24"/>
          <w:szCs w:val="24"/>
        </w:rPr>
        <w:t>3. Results</w:t>
      </w:r>
      <w:r w:rsidRPr="002A0697">
        <w:rPr>
          <w:rStyle w:val="CommentReference"/>
          <w:rFonts w:ascii="Times New Roman" w:hAnsi="Times New Roman"/>
          <w:b w:val="0"/>
          <w:bCs w:val="0"/>
          <w:kern w:val="0"/>
        </w:rPr>
        <w:commentReference w:id="361"/>
      </w:r>
      <w:ins w:id="362" w:author="hong qin" w:date="2012-09-11T10:16:00Z">
        <w:r>
          <w:rPr>
            <w:rFonts w:ascii="Times New Roman" w:hAnsi="Times New Roman"/>
            <w:bCs w:val="0"/>
            <w:sz w:val="24"/>
            <w:szCs w:val="24"/>
          </w:rPr>
          <w:t xml:space="preserve"> </w:t>
        </w:r>
        <w:del w:id="363" w:author="hqin" w:date="2013-01-30T08:56:00Z">
          <w:r w:rsidR="0036587D" w:rsidRPr="0036587D">
            <w:rPr>
              <w:rFonts w:ascii="Times New Roman" w:hAnsi="Times New Roman"/>
              <w:bCs w:val="0"/>
              <w:color w:val="0070C0"/>
              <w:sz w:val="24"/>
              <w:szCs w:val="24"/>
              <w:rPrChange w:id="364" w:author="hqin" w:date="2013-01-29T09:37:00Z">
                <w:rPr>
                  <w:rFonts w:ascii="Times New Roman" w:hAnsi="Times New Roman"/>
                  <w:bCs w:val="0"/>
                  <w:sz w:val="24"/>
                  <w:szCs w:val="24"/>
                </w:rPr>
              </w:rPrChange>
            </w:rPr>
            <w:delText xml:space="preserve">and Discussion </w:delText>
          </w:r>
        </w:del>
      </w:ins>
      <w:ins w:id="365" w:author="hong qin" w:date="2012-09-04T10:46:00Z">
        <w:del w:id="366" w:author="hqin" w:date="2013-01-30T08:56:00Z">
          <w:r w:rsidR="0036587D" w:rsidRPr="0036587D">
            <w:rPr>
              <w:rFonts w:ascii="Times New Roman" w:hAnsi="Times New Roman"/>
              <w:bCs w:val="0"/>
              <w:color w:val="0070C0"/>
              <w:sz w:val="24"/>
              <w:szCs w:val="24"/>
              <w:rPrChange w:id="367" w:author="hqin" w:date="2013-01-29T09:37:00Z">
                <w:rPr>
                  <w:rFonts w:ascii="Times New Roman" w:hAnsi="Times New Roman"/>
                  <w:bCs w:val="0"/>
                  <w:sz w:val="24"/>
                  <w:szCs w:val="24"/>
                </w:rPr>
              </w:rPrChange>
            </w:rPr>
            <w:delText>[ Add new papers</w:delText>
          </w:r>
          <w:r w:rsidDel="0029315A">
            <w:rPr>
              <w:rFonts w:ascii="Times New Roman" w:hAnsi="Times New Roman"/>
              <w:bCs w:val="0"/>
              <w:sz w:val="24"/>
              <w:szCs w:val="24"/>
            </w:rPr>
            <w:delText xml:space="preserve"> </w:delText>
          </w:r>
        </w:del>
      </w:ins>
      <w:del w:id="368" w:author="hqin" w:date="2013-01-30T08:56:00Z">
        <w:r w:rsidR="0029315A" w:rsidDel="0029315A">
          <w:rPr>
            <w:rFonts w:ascii="Times New Roman" w:hAnsi="Times New Roman"/>
            <w:bCs w:val="0"/>
            <w:sz w:val="24"/>
            <w:szCs w:val="24"/>
            <w:highlight w:val="yellow"/>
          </w:rPr>
          <w:delText>{Imamura, 2011 #295;Imamura, 2012 #293}</w:delText>
        </w:r>
      </w:del>
      <w:ins w:id="369" w:author="hong qin" w:date="2012-09-04T10:46:00Z">
        <w:del w:id="370" w:author="hqin" w:date="2013-01-30T08:56:00Z">
          <w:r w:rsidR="0036587D" w:rsidRPr="0036587D">
            <w:rPr>
              <w:rFonts w:ascii="Times New Roman" w:hAnsi="Times New Roman"/>
              <w:bCs w:val="0"/>
              <w:sz w:val="24"/>
              <w:szCs w:val="24"/>
              <w:highlight w:val="yellow"/>
              <w:rPrChange w:id="371" w:author="hqin" w:date="2013-01-03T09:41:00Z">
                <w:rPr>
                  <w:rFonts w:ascii="Times New Roman" w:hAnsi="Times New Roman"/>
                  <w:bCs w:val="0"/>
                  <w:sz w:val="24"/>
                  <w:szCs w:val="24"/>
                </w:rPr>
              </w:rPrChange>
            </w:rPr>
            <w:delText xml:space="preserve"> ]</w:delText>
          </w:r>
        </w:del>
      </w:ins>
    </w:p>
    <w:p w14:paraId="1C1D8228" w14:textId="77777777" w:rsidR="00136683" w:rsidRDefault="002D789E">
      <w:pPr>
        <w:rPr>
          <w:ins w:id="372" w:author="hqin" w:date="2013-01-03T09:46:00Z"/>
          <w:b/>
        </w:rPr>
      </w:pPr>
      <w:ins w:id="373" w:author="hqin" w:date="2013-01-03T09:46:00Z">
        <w:r>
          <w:rPr>
            <w:b/>
          </w:rPr>
          <w:t xml:space="preserve">3.1 </w:t>
        </w:r>
        <w:r w:rsidRPr="00F67347">
          <w:rPr>
            <w:rFonts w:hint="eastAsia"/>
            <w:b/>
          </w:rPr>
          <w:t xml:space="preserve">Inference of the species </w:t>
        </w:r>
        <w:r w:rsidR="0036587D" w:rsidRPr="0036587D">
          <w:rPr>
            <w:b/>
            <w:highlight w:val="yellow"/>
            <w:rPrChange w:id="374" w:author="hqin" w:date="2013-01-03T09:47:00Z">
              <w:rPr>
                <w:b/>
              </w:rPr>
            </w:rPrChange>
          </w:rPr>
          <w:t>reference</w:t>
        </w:r>
        <w:r>
          <w:rPr>
            <w:b/>
          </w:rPr>
          <w:t xml:space="preserve"> </w:t>
        </w:r>
        <w:r w:rsidRPr="00F67347">
          <w:rPr>
            <w:rFonts w:hint="eastAsia"/>
            <w:b/>
          </w:rPr>
          <w:t>tree</w:t>
        </w:r>
      </w:ins>
      <w:ins w:id="375" w:author="hqin" w:date="2013-01-03T10:08:00Z">
        <w:r w:rsidR="0040725F">
          <w:rPr>
            <w:b/>
          </w:rPr>
          <w:t xml:space="preserve"> </w:t>
        </w:r>
      </w:ins>
    </w:p>
    <w:p w14:paraId="3316F992" w14:textId="77777777" w:rsidR="00136683" w:rsidRDefault="002D789E">
      <w:pPr>
        <w:ind w:firstLine="720"/>
        <w:rPr>
          <w:ins w:id="376" w:author="hqin" w:date="2013-01-03T09:46:00Z"/>
          <w:bCs/>
        </w:rPr>
      </w:pPr>
      <w:ins w:id="377" w:author="hqin" w:date="2013-01-03T09:46:00Z">
        <w:r w:rsidRPr="00F67347">
          <w:rPr>
            <w:bCs/>
          </w:rPr>
          <w:t xml:space="preserve">A defined species </w:t>
        </w:r>
      </w:ins>
      <w:ins w:id="378" w:author="hqin" w:date="2013-01-03T10:09:00Z">
        <w:r w:rsidR="0040725F">
          <w:rPr>
            <w:bCs/>
          </w:rPr>
          <w:t xml:space="preserve">reference </w:t>
        </w:r>
      </w:ins>
      <w:ins w:id="379" w:author="hqin" w:date="2013-01-03T09:46:00Z">
        <w:r w:rsidRPr="00F67347">
          <w:rPr>
            <w:bCs/>
          </w:rPr>
          <w:t xml:space="preserve">tree is important in phylogenetic analysis </w:t>
        </w:r>
      </w:ins>
      <w:r w:rsidR="001E1917">
        <w:rPr>
          <w:bCs/>
        </w:rPr>
        <w:fldChar w:fldCharType="begin"/>
      </w:r>
      <w:r w:rsidR="001E1917">
        <w:rPr>
          <w:bCs/>
        </w:rPr>
        <w:instrText xml:space="preserve"> ADDIN EN.CITE &lt;EndNote&gt;&lt;Cite&gt;&lt;Author&gt;Bielawski&lt;/Author&gt;&lt;Year&gt;2005&lt;/Year&gt;&lt;RecNum&gt;82&lt;/RecNum&gt;&lt;DisplayText&gt;[52, 53]&lt;/DisplayText&gt;&lt;record&gt;&lt;rec-number&gt;82&lt;/rec-number&gt;&lt;foreign-keys&gt;&lt;key app="EN" db-id="02sps2pse5vde9eszr6vesw82vsrpaeerdva"&gt;82&lt;/key&gt;&lt;/foreign-keys&gt;&lt;ref-type name="Book Section"&gt;5&lt;/ref-type&gt;&lt;contributors&gt;&lt;authors&gt;&lt;author&gt;Bielawski, Josep P.&lt;/author&gt;&lt;author&gt;Yang, Ziheng&lt;/author&gt;&lt;/authors&gt;&lt;secondary-authors&gt;&lt;author&gt;Nielsen, Rasmus &lt;/author&gt;&lt;/secondary-authors&gt;&lt;/contributors&gt;&lt;titles&gt;&lt;title&gt;Maximum Likelihood Methods for Detecting Adaptive Protein Evolution&lt;/title&gt;&lt;secondary-title&gt;Statistical Methods in Molecular Evolution&lt;/secondary-title&gt;&lt;/titles&gt;&lt;pages&gt;103-124&lt;/pages&gt;&lt;dates&gt;&lt;year&gt;2005&lt;/year&gt;&lt;/dates&gt;&lt;publisher&gt;Springer&lt;/publisher&gt;&lt;urls&gt;&lt;/urls&gt;&lt;/record&gt;&lt;/Cite&gt;&lt;Cite&gt;&lt;Author&gt;Yang&lt;/Author&gt;&lt;Year&gt;2006&lt;/Year&gt;&lt;RecNum&gt;101&lt;/RecNum&gt;&lt;record&gt;&lt;rec-number&gt;101&lt;/rec-number&gt;&lt;foreign-keys&gt;&lt;key app="EN" db-id="02sps2pse5vde9eszr6vesw82vsrpaeerdva"&gt;101&lt;/key&gt;&lt;/foreign-keys&gt;&lt;ref-type name="Book"&gt;6&lt;/ref-type&gt;&lt;contributors&gt;&lt;authors&gt;&lt;author&gt;Yang, Ziheng&lt;/author&gt;&lt;/authors&gt;&lt;secondary-authors&gt;&lt;author&gt;Harvey, Paul H&lt;/author&gt;&lt;author&gt;May, Robert M.&lt;/author&gt;&lt;/secondary-authors&gt;&lt;/contributors&gt;&lt;titles&gt;&lt;title&gt;Computational Molecular Evolution&lt;/title&gt;&lt;secondary-title&gt;Oxford Series in Ecology and Evolution&lt;/secondary-title&gt;&lt;/titles&gt;&lt;pages&gt;357&lt;/pages&gt;&lt;dates&gt;&lt;year&gt;2006&lt;/year&gt;&lt;/dates&gt;&lt;pub-location&gt;Oxford&lt;/pub-location&gt;&lt;publisher&gt;Oxford University Press&lt;/publisher&gt;&lt;isbn&gt;978-0-19-856699-1&lt;/isbn&gt;&lt;urls&gt;&lt;/urls&gt;&lt;/record&gt;&lt;/Cite&gt;&lt;/EndNote&gt;</w:instrText>
      </w:r>
      <w:r w:rsidR="001E1917">
        <w:rPr>
          <w:bCs/>
        </w:rPr>
        <w:fldChar w:fldCharType="separate"/>
      </w:r>
      <w:r w:rsidR="001E1917">
        <w:rPr>
          <w:bCs/>
          <w:noProof/>
        </w:rPr>
        <w:t>[</w:t>
      </w:r>
      <w:hyperlink w:anchor="_ENREF_52" w:tooltip="Yang, 2006 #101" w:history="1">
        <w:r w:rsidR="001E1917">
          <w:rPr>
            <w:bCs/>
            <w:noProof/>
          </w:rPr>
          <w:t>52</w:t>
        </w:r>
      </w:hyperlink>
      <w:r w:rsidR="001E1917">
        <w:rPr>
          <w:bCs/>
          <w:noProof/>
        </w:rPr>
        <w:t xml:space="preserve">, </w:t>
      </w:r>
      <w:hyperlink w:anchor="_ENREF_53" w:tooltip="Bielawski, 2005 #82" w:history="1">
        <w:r w:rsidR="001E1917">
          <w:rPr>
            <w:bCs/>
            <w:noProof/>
          </w:rPr>
          <w:t>53</w:t>
        </w:r>
      </w:hyperlink>
      <w:r w:rsidR="001E1917">
        <w:rPr>
          <w:bCs/>
          <w:noProof/>
        </w:rPr>
        <w:t>]</w:t>
      </w:r>
      <w:r w:rsidR="001E1917">
        <w:rPr>
          <w:bCs/>
        </w:rPr>
        <w:fldChar w:fldCharType="end"/>
      </w:r>
      <w:ins w:id="380" w:author="hqin" w:date="2013-01-03T09:46:00Z">
        <w:r w:rsidRPr="00F67347">
          <w:rPr>
            <w:bCs/>
          </w:rPr>
          <w:t>. However, species tree</w:t>
        </w:r>
        <w:r>
          <w:rPr>
            <w:bCs/>
          </w:rPr>
          <w:t>s</w:t>
        </w:r>
        <w:r w:rsidRPr="00F67347">
          <w:rPr>
            <w:bCs/>
          </w:rPr>
          <w:t xml:space="preserve"> of bacteria </w:t>
        </w:r>
        <w:r>
          <w:rPr>
            <w:bCs/>
          </w:rPr>
          <w:t>are</w:t>
        </w:r>
        <w:r w:rsidRPr="00F67347">
          <w:rPr>
            <w:bCs/>
          </w:rPr>
          <w:t xml:space="preserve"> difficult to construct</w:t>
        </w:r>
        <w:r w:rsidRPr="00F67347">
          <w:rPr>
            <w:rFonts w:hint="eastAsia"/>
            <w:bCs/>
          </w:rPr>
          <w:t xml:space="preserve"> </w:t>
        </w:r>
      </w:ins>
      <w:r w:rsidR="001E1917">
        <w:rPr>
          <w:bCs/>
        </w:rPr>
        <w:fldChar w:fldCharType="begin"/>
      </w:r>
      <w:r w:rsidR="001E1917">
        <w:rPr>
          <w:bCs/>
        </w:rPr>
        <w:instrText xml:space="preserve"> ADDIN EN.CITE &lt;EndNote&gt;&lt;Cite&gt;&lt;Author&gt;Gevers&lt;/Author&gt;&lt;Year&gt;2005&lt;/Year&gt;&lt;RecNum&gt;118&lt;/RecNum&gt;&lt;DisplayText&gt;[61]&lt;/DisplayText&gt;&lt;record&gt;&lt;rec-number&gt;118&lt;/rec-number&gt;&lt;foreign-keys&gt;&lt;key app="EN" db-id="02sps2pse5vde9eszr6vesw82vsrpaeerdva"&gt;118&lt;/key&gt;&lt;/foreign-keys&gt;&lt;ref-type name="Journal Article"&gt;17&lt;/ref-type&gt;&lt;contributors&gt;&lt;authors&gt;&lt;author&gt;Gevers, D.&lt;/author&gt;&lt;author&gt;Cohan, F. M.&lt;/author&gt;&lt;author&gt;Lawrence, J. G.&lt;/author&gt;&lt;author&gt;Spratt, B. G.&lt;/author&gt;&lt;author&gt;Coenye, T.&lt;/author&gt;&lt;author&gt;Feil, E. J.&lt;/author&gt;&lt;author&gt;Stackebrandt, E.&lt;/author&gt;&lt;author&gt;Van de Peer, Y.&lt;/author&gt;&lt;author&gt;Vandamme, P.&lt;/author&gt;&lt;author&gt;Thompson, F. L.&lt;/author&gt;&lt;author&gt;Swings, J.&lt;/author&gt;&lt;/authors&gt;&lt;/contributors&gt;&lt;auth-address&gt;Laboratory of Microbiology and the Bioinformatics and Evolutionary Genomics Research Group, Ghent University/VIB, Ghent, Belgium. dirk.gevers@UGent.be&lt;/auth-address&gt;&lt;titles&gt;&lt;title&gt;Opinion: Re-evaluating prokaryotic species&lt;/title&gt;&lt;secondary-title&gt;Nat Rev Microbiol&lt;/secondary-title&gt;&lt;/titles&gt;&lt;periodical&gt;&lt;full-title&gt;Nat Rev Microbiol&lt;/full-title&gt;&lt;/periodical&gt;&lt;pages&gt;733-9&lt;/pages&gt;&lt;volume&gt;3&lt;/volume&gt;&lt;number&gt;9&lt;/number&gt;&lt;keywords&gt;&lt;keyword&gt;Bacteria/classification/*genetics&lt;/keyword&gt;&lt;keyword&gt;DNA, Bacterial/genetics&lt;/keyword&gt;&lt;keyword&gt;Models, Genetic&lt;/keyword&gt;&lt;keyword&gt;Phylogeny&lt;/keyword&gt;&lt;/keywords&gt;&lt;dates&gt;&lt;year&gt;2005&lt;/year&gt;&lt;pub-dates&gt;&lt;date&gt;Sep&lt;/date&gt;&lt;/pub-dates&gt;&lt;/dates&gt;&lt;accession-num&gt;16138101&lt;/accession-num&gt;&lt;urls&gt;&lt;related-urls&gt;&lt;url&gt;http://www.ncbi.nlm.nih.gov/entrez/query.fcgi?cmd=Retrieve&amp;amp;db=PubMed&amp;amp;dopt=Citation&amp;amp;list_uids=16138101 &lt;/url&gt;&lt;/related-urls&gt;&lt;/urls&gt;&lt;/record&gt;&lt;/Cite&gt;&lt;/EndNote&gt;</w:instrText>
      </w:r>
      <w:r w:rsidR="001E1917">
        <w:rPr>
          <w:bCs/>
        </w:rPr>
        <w:fldChar w:fldCharType="separate"/>
      </w:r>
      <w:r w:rsidR="001E1917">
        <w:rPr>
          <w:bCs/>
          <w:noProof/>
        </w:rPr>
        <w:t>[</w:t>
      </w:r>
      <w:hyperlink w:anchor="_ENREF_61" w:tooltip="Gevers, 2005 #118" w:history="1">
        <w:r w:rsidR="001E1917">
          <w:rPr>
            <w:bCs/>
            <w:noProof/>
          </w:rPr>
          <w:t>61</w:t>
        </w:r>
      </w:hyperlink>
      <w:r w:rsidR="001E1917">
        <w:rPr>
          <w:bCs/>
          <w:noProof/>
        </w:rPr>
        <w:t>]</w:t>
      </w:r>
      <w:r w:rsidR="001E1917">
        <w:rPr>
          <w:bCs/>
        </w:rPr>
        <w:fldChar w:fldCharType="end"/>
      </w:r>
      <w:ins w:id="381" w:author="hqin" w:date="2013-01-03T09:46:00Z">
        <w:r w:rsidRPr="00F67347">
          <w:rPr>
            <w:bCs/>
          </w:rPr>
          <w:t xml:space="preserve">. </w:t>
        </w:r>
        <w:r w:rsidRPr="00F67347">
          <w:rPr>
            <w:rFonts w:hint="eastAsia"/>
            <w:bCs/>
          </w:rPr>
          <w:t>T</w:t>
        </w:r>
        <w:r w:rsidRPr="00F67347">
          <w:rPr>
            <w:bCs/>
          </w:rPr>
          <w:t xml:space="preserve">he </w:t>
        </w:r>
        <w:r w:rsidRPr="00F67347">
          <w:rPr>
            <w:bCs/>
            <w:i/>
          </w:rPr>
          <w:t>B. cereus</w:t>
        </w:r>
        <w:r w:rsidRPr="00F67347">
          <w:rPr>
            <w:bCs/>
          </w:rPr>
          <w:t xml:space="preserve"> sensu lato group </w:t>
        </w:r>
        <w:r w:rsidRPr="00F67347">
          <w:rPr>
            <w:rFonts w:hint="eastAsia"/>
            <w:bCs/>
          </w:rPr>
          <w:t xml:space="preserve">is </w:t>
        </w:r>
        <w:r w:rsidRPr="00F67347">
          <w:rPr>
            <w:bCs/>
          </w:rPr>
          <w:t>known to be very close</w:t>
        </w:r>
        <w:r>
          <w:rPr>
            <w:bCs/>
          </w:rPr>
          <w:t>ly related</w:t>
        </w:r>
        <w:r w:rsidRPr="00F67347">
          <w:rPr>
            <w:bCs/>
          </w:rPr>
          <w:t xml:space="preserve">. </w:t>
        </w:r>
        <w:r w:rsidRPr="00F67347">
          <w:rPr>
            <w:rFonts w:hint="eastAsia"/>
            <w:bCs/>
          </w:rPr>
          <w:t xml:space="preserve">Sequence variations suggest that the </w:t>
        </w:r>
        <w:r w:rsidRPr="00F67347">
          <w:rPr>
            <w:bCs/>
            <w:i/>
          </w:rPr>
          <w:t>B. cereus</w:t>
        </w:r>
        <w:r w:rsidRPr="00F67347">
          <w:rPr>
            <w:bCs/>
          </w:rPr>
          <w:t xml:space="preserve"> sensu lato group</w:t>
        </w:r>
        <w:r w:rsidRPr="00F67347">
          <w:rPr>
            <w:rFonts w:hint="eastAsia"/>
            <w:bCs/>
          </w:rPr>
          <w:t xml:space="preserve"> is a group of asexual clonal lineages </w:t>
        </w:r>
      </w:ins>
      <w:r w:rsidR="001E1917">
        <w:rPr>
          <w:bCs/>
        </w:rPr>
        <w:fldChar w:fldCharType="begin"/>
      </w:r>
      <w:r w:rsidR="001E1917">
        <w:rPr>
          <w:bCs/>
        </w:rPr>
        <w:instrText xml:space="preserve"> ADDIN EN.CITE &lt;EndNote&gt;&lt;Cite&gt;&lt;Author&gt;Priest&lt;/Author&gt;&lt;Year&gt;2004&lt;/Year&gt;&lt;RecNum&gt;128&lt;/RecNum&gt;&lt;DisplayText&gt;[62]&lt;/DisplayText&gt;&lt;record&gt;&lt;rec-number&gt;128&lt;/rec-number&gt;&lt;foreign-keys&gt;&lt;key app="EN" db-id="02sps2pse5vde9eszr6vesw82vsrpaeerdva"&gt;128&lt;/key&gt;&lt;/foreign-keys&gt;&lt;ref-type name="Journal Article"&gt;17&lt;/ref-type&gt;&lt;contributors&gt;&lt;authors&gt;&lt;author&gt;Priest, F. G.&lt;/author&gt;&lt;author&gt;Barker, M.&lt;/author&gt;&lt;author&gt;Baillie, L. W.&lt;/author&gt;&lt;author&gt;Holmes, E. C.&lt;/author&gt;&lt;author&gt;Maiden, M. C.&lt;/author&gt;&lt;/authors&gt;&lt;/contributors&gt;&lt;auth-address&gt;School of Life Sciences, Heriot Watt University, Edinburgh EH14 4AS, UK. f.g.priest@hw.ac.uk&lt;/auth-address&gt;&lt;titles&gt;&lt;title&gt;&lt;style face="normal" font="default" size="100%"&gt;Population structure and evolution of the &lt;/style&gt;&lt;style face="italic" font="default" size="100%"&gt;Bacillus cereus &lt;/style&gt;&lt;style face="normal" font="default" size="100%"&gt;group&lt;/style&gt;&lt;/title&gt;&lt;secondary-title&gt;J Bacteriol&lt;/secondary-title&gt;&lt;/titles&gt;&lt;periodical&gt;&lt;full-title&gt;J Bacteriol&lt;/full-title&gt;&lt;/periodical&gt;&lt;pages&gt;7959-70&lt;/pages&gt;&lt;volume&gt;186&lt;/volume&gt;&lt;number&gt;23&lt;/number&gt;&lt;keywords&gt;&lt;keyword&gt;Bacillus cereus/*classification/genetics&lt;/keyword&gt;&lt;keyword&gt;Evolution&lt;/keyword&gt;&lt;keyword&gt;Phenotype&lt;/keyword&gt;&lt;keyword&gt;Phylogeny&lt;/keyword&gt;&lt;keyword&gt;Polymorphism, Restriction Fragment Length&lt;/keyword&gt;&lt;/keywords&gt;&lt;dates&gt;&lt;year&gt;2004&lt;/year&gt;&lt;pub-dates&gt;&lt;date&gt;Dec&lt;/date&gt;&lt;/pub-dates&gt;&lt;/dates&gt;&lt;accession-num&gt;15547268&lt;/accession-num&gt;&lt;urls&gt;&lt;related-urls&gt;&lt;url&gt;http://www.ncbi.nlm.nih.gov/entrez/query.fcgi?cmd=Retrieve&amp;amp;db=PubMed&amp;amp;dopt=Citation&amp;amp;list_uids=15547268 &lt;/url&gt;&lt;/related-urls&gt;&lt;/urls&gt;&lt;research-notes&gt;***&lt;/research-notes&gt;&lt;/record&gt;&lt;/Cite&gt;&lt;/EndNote&gt;</w:instrText>
      </w:r>
      <w:r w:rsidR="001E1917">
        <w:rPr>
          <w:bCs/>
        </w:rPr>
        <w:fldChar w:fldCharType="separate"/>
      </w:r>
      <w:r w:rsidR="001E1917">
        <w:rPr>
          <w:bCs/>
          <w:noProof/>
        </w:rPr>
        <w:t>[</w:t>
      </w:r>
      <w:hyperlink w:anchor="_ENREF_62" w:tooltip="Priest, 2004 #128" w:history="1">
        <w:r w:rsidR="001E1917">
          <w:rPr>
            <w:bCs/>
            <w:noProof/>
          </w:rPr>
          <w:t>62</w:t>
        </w:r>
      </w:hyperlink>
      <w:r w:rsidR="001E1917">
        <w:rPr>
          <w:bCs/>
          <w:noProof/>
        </w:rPr>
        <w:t>]</w:t>
      </w:r>
      <w:r w:rsidR="001E1917">
        <w:rPr>
          <w:bCs/>
        </w:rPr>
        <w:fldChar w:fldCharType="end"/>
      </w:r>
      <w:ins w:id="382" w:author="hqin" w:date="2013-01-03T09:46:00Z">
        <w:r w:rsidRPr="00F67347">
          <w:rPr>
            <w:rFonts w:hint="eastAsia"/>
            <w:bCs/>
          </w:rPr>
          <w:t xml:space="preserve">. </w:t>
        </w:r>
        <w:r w:rsidRPr="00F67347">
          <w:rPr>
            <w:bCs/>
          </w:rPr>
          <w:t xml:space="preserve">The </w:t>
        </w:r>
        <w:r w:rsidRPr="00F67347">
          <w:rPr>
            <w:bCs/>
            <w:i/>
          </w:rPr>
          <w:t>B. cereus</w:t>
        </w:r>
        <w:r w:rsidRPr="00F67347">
          <w:rPr>
            <w:bCs/>
          </w:rPr>
          <w:t xml:space="preserve"> is also known to be a</w:t>
        </w:r>
        <w:r w:rsidRPr="00F67347">
          <w:rPr>
            <w:rFonts w:hint="eastAsia"/>
            <w:bCs/>
          </w:rPr>
          <w:t>n</w:t>
        </w:r>
        <w:r w:rsidRPr="00F67347">
          <w:rPr>
            <w:bCs/>
          </w:rPr>
          <w:t xml:space="preserve"> intermingled cluster of genetically diverse strains </w:t>
        </w:r>
      </w:ins>
      <w:r w:rsidR="001E1917">
        <w:rPr>
          <w:bCs/>
        </w:rPr>
        <w:fldChar w:fldCharType="begin"/>
      </w:r>
      <w:r w:rsidR="001E1917">
        <w:rPr>
          <w:bCs/>
        </w:rPr>
        <w:instrText xml:space="preserve"> ADDIN EN.CITE &lt;EndNote&gt;&lt;Cite&gt;&lt;Author&gt;Vilas-Boas&lt;/Author&gt;&lt;Year&gt;2007&lt;/Year&gt;&lt;RecNum&gt;103&lt;/RecNum&gt;&lt;DisplayText&gt;[63]&lt;/DisplayText&gt;&lt;record&gt;&lt;rec-number&gt;103&lt;/rec-number&gt;&lt;foreign-keys&gt;&lt;key app="EN" db-id="02sps2pse5vde9eszr6vesw82vsrpaeerdva"&gt;103&lt;/key&gt;&lt;/foreign-keys&gt;&lt;ref-type name="Journal Article"&gt;17&lt;/ref-type&gt;&lt;contributors&gt;&lt;authors&gt;&lt;author&gt;Vilas-Boas, G. T.&lt;/author&gt;&lt;author&gt;Peruca, A. P.&lt;/author&gt;&lt;author&gt;Arantes, O. M.&lt;/author&gt;&lt;/authors&gt;&lt;/contributors&gt;&lt;auth-address&gt;Departamento de Biologia Geral, CCB, UEL, CP 6001, Londrina/PR, 86051-990, Brazil. gvboas@uel.br&lt;/auth-address&gt;&lt;titles&gt;&lt;title&gt;&lt;style face="normal" font="default" size="100%"&gt;Biology and taxonomy of &lt;/style&gt;&lt;style face="italic" font="default" size="100%"&gt;Bacillus cereus&lt;/style&gt;&lt;style face="normal" font="default" size="100%"&gt;, &lt;/style&gt;&lt;style face="italic" font="default" size="100%"&gt;Bacillus anthracis&lt;/style&gt;&lt;style face="normal" font="default" size="100%"&gt;, and &lt;/style&gt;&lt;style face="italic" font="default" size="100%"&gt;Bacillus thuringiensis&lt;/style&gt;&lt;/title&gt;&lt;secondary-title&gt;Can J Microbiol&lt;/secondary-title&gt;&lt;/titles&gt;&lt;periodical&gt;&lt;full-title&gt;Can J Microbiol&lt;/full-title&gt;&lt;/periodical&gt;&lt;pages&gt;673-87&lt;/pages&gt;&lt;volume&gt;53&lt;/volume&gt;&lt;number&gt;6&lt;/number&gt;&lt;keywords&gt;&lt;keyword&gt;Bacillus anthracis/*classification/genetics/metabolism&lt;/keyword&gt;&lt;keyword&gt;Bacillus cereus/*classification/genetics/metabolism&lt;/keyword&gt;&lt;keyword&gt;Bacillus thuringiensis/*classification/genetics/metabolism&lt;/keyword&gt;&lt;keyword&gt;Genome, Bacterial&lt;/keyword&gt;&lt;keyword&gt;Genomics/methods&lt;/keyword&gt;&lt;keyword&gt;Variation (Genetics)&lt;/keyword&gt;&lt;/keywords&gt;&lt;dates&gt;&lt;year&gt;2007&lt;/year&gt;&lt;pub-dates&gt;&lt;date&gt;Jun&lt;/date&gt;&lt;/pub-dates&gt;&lt;/dates&gt;&lt;accession-num&gt;17668027&lt;/accession-num&gt;&lt;urls&gt;&lt;related-urls&gt;&lt;url&gt;http://www.ncbi.nlm.nih.gov/entrez/query.fcgi?cmd=Retrieve&amp;amp;db=PubMed&amp;amp;dopt=Citation&amp;amp;list_uids=17668027 &lt;/url&gt;&lt;/related-urls&gt;&lt;/urls&gt;&lt;research-notes&gt;***&lt;/research-notes&gt;&lt;/record&gt;&lt;/Cite&gt;&lt;/EndNote&gt;</w:instrText>
      </w:r>
      <w:r w:rsidR="001E1917">
        <w:rPr>
          <w:bCs/>
        </w:rPr>
        <w:fldChar w:fldCharType="separate"/>
      </w:r>
      <w:r w:rsidR="001E1917">
        <w:rPr>
          <w:bCs/>
          <w:noProof/>
        </w:rPr>
        <w:t>[</w:t>
      </w:r>
      <w:hyperlink w:anchor="_ENREF_63" w:tooltip="Vilas-Boas, 2007 #103" w:history="1">
        <w:r w:rsidR="001E1917">
          <w:rPr>
            <w:bCs/>
            <w:noProof/>
          </w:rPr>
          <w:t>63</w:t>
        </w:r>
      </w:hyperlink>
      <w:r w:rsidR="001E1917">
        <w:rPr>
          <w:bCs/>
          <w:noProof/>
        </w:rPr>
        <w:t>]</w:t>
      </w:r>
      <w:r w:rsidR="001E1917">
        <w:rPr>
          <w:bCs/>
        </w:rPr>
        <w:fldChar w:fldCharType="end"/>
      </w:r>
      <w:ins w:id="383" w:author="hqin" w:date="2013-01-03T09:46:00Z">
        <w:r w:rsidRPr="00F67347">
          <w:rPr>
            <w:bCs/>
          </w:rPr>
          <w:t xml:space="preserve">. </w:t>
        </w:r>
        <w:r w:rsidRPr="00F67347">
          <w:rPr>
            <w:rFonts w:hint="eastAsia"/>
            <w:bCs/>
          </w:rPr>
          <w:t xml:space="preserve">To </w:t>
        </w:r>
        <w:r w:rsidRPr="00F67347">
          <w:rPr>
            <w:bCs/>
          </w:rPr>
          <w:t>facilitate</w:t>
        </w:r>
        <w:r w:rsidRPr="00F67347">
          <w:rPr>
            <w:rFonts w:hint="eastAsia"/>
            <w:bCs/>
          </w:rPr>
          <w:t xml:space="preserve"> appropriate molecular evolution analysis, o</w:t>
        </w:r>
        <w:r w:rsidRPr="00F67347">
          <w:rPr>
            <w:bCs/>
          </w:rPr>
          <w:t>ur aim here is to infer a species</w:t>
        </w:r>
      </w:ins>
      <w:ins w:id="384" w:author="hqin" w:date="2013-01-03T10:10:00Z">
        <w:r w:rsidR="0040725F">
          <w:rPr>
            <w:bCs/>
          </w:rPr>
          <w:t xml:space="preserve"> reference </w:t>
        </w:r>
      </w:ins>
      <w:ins w:id="385" w:author="hqin" w:date="2013-01-03T09:46:00Z">
        <w:r w:rsidRPr="00F67347">
          <w:rPr>
            <w:bCs/>
          </w:rPr>
          <w:t xml:space="preserve">tree </w:t>
        </w:r>
        <w:r w:rsidRPr="00F67347">
          <w:rPr>
            <w:rFonts w:hint="eastAsia"/>
            <w:bCs/>
          </w:rPr>
          <w:t xml:space="preserve">only </w:t>
        </w:r>
        <w:r w:rsidRPr="00F67347">
          <w:rPr>
            <w:bCs/>
          </w:rPr>
          <w:t xml:space="preserve">for the strains whose complete genomes are available to our study. </w:t>
        </w:r>
      </w:ins>
    </w:p>
    <w:p w14:paraId="137122FE" w14:textId="77777777" w:rsidR="00136683" w:rsidRDefault="002D789E">
      <w:pPr>
        <w:ind w:firstLine="720"/>
        <w:rPr>
          <w:ins w:id="386" w:author="hqin" w:date="2013-01-03T09:46:00Z"/>
          <w:bCs/>
        </w:rPr>
      </w:pPr>
      <w:ins w:id="387" w:author="hqin" w:date="2013-01-03T09:46:00Z">
        <w:r w:rsidRPr="00F67347">
          <w:rPr>
            <w:rFonts w:hint="eastAsia"/>
            <w:bCs/>
          </w:rPr>
          <w:t xml:space="preserve">We tried both the </w:t>
        </w:r>
      </w:ins>
      <w:ins w:id="388" w:author="hqin" w:date="2013-01-29T09:47:00Z">
        <w:r w:rsidR="00BF5008">
          <w:rPr>
            <w:bCs/>
          </w:rPr>
          <w:t xml:space="preserve">16s </w:t>
        </w:r>
      </w:ins>
      <w:ins w:id="389" w:author="hqin" w:date="2013-01-03T09:46:00Z">
        <w:r w:rsidRPr="00F67347">
          <w:rPr>
            <w:rFonts w:hint="eastAsia"/>
            <w:bCs/>
          </w:rPr>
          <w:t xml:space="preserve">rRNA approach and the multi-locus approach </w:t>
        </w:r>
      </w:ins>
      <w:r w:rsidR="001E1917">
        <w:rPr>
          <w:bCs/>
        </w:rPr>
        <w:fldChar w:fldCharType="begin"/>
      </w:r>
      <w:r w:rsidR="001E1917">
        <w:rPr>
          <w:bCs/>
        </w:rPr>
        <w:instrText xml:space="preserve"> ADDIN EN.CITE &lt;EndNote&gt;&lt;Cite&gt;&lt;Author&gt;Gevers&lt;/Author&gt;&lt;Year&gt;2005&lt;/Year&gt;&lt;RecNum&gt;118&lt;/RecNum&gt;&lt;DisplayText&gt;[61]&lt;/DisplayText&gt;&lt;record&gt;&lt;rec-number&gt;118&lt;/rec-number&gt;&lt;foreign-keys&gt;&lt;key app="EN" db-id="02sps2pse5vde9eszr6vesw82vsrpaeerdva"&gt;118&lt;/key&gt;&lt;/foreign-keys&gt;&lt;ref-type name="Journal Article"&gt;17&lt;/ref-type&gt;&lt;contributors&gt;&lt;authors&gt;&lt;author&gt;Gevers, D.&lt;/author&gt;&lt;author&gt;Cohan, F. M.&lt;/author&gt;&lt;author&gt;Lawrence, J. G.&lt;/author&gt;&lt;author&gt;Spratt, B. G.&lt;/author&gt;&lt;author&gt;Coenye, T.&lt;/author&gt;&lt;author&gt;Feil, E. J.&lt;/author&gt;&lt;author&gt;Stackebrandt, E.&lt;/author&gt;&lt;author&gt;Van de Peer, Y.&lt;/author&gt;&lt;author&gt;Vandamme, P.&lt;/author&gt;&lt;author&gt;Thompson, F. L.&lt;/author&gt;&lt;author&gt;Swings, J.&lt;/author&gt;&lt;/authors&gt;&lt;/contributors&gt;&lt;auth-address&gt;Laboratory of Microbiology and the Bioinformatics and Evolutionary Genomics Research Group, Ghent University/VIB, Ghent, Belgium. dirk.gevers@UGent.be&lt;/auth-address&gt;&lt;titles&gt;&lt;title&gt;Opinion: Re-evaluating prokaryotic species&lt;/title&gt;&lt;secondary-title&gt;Nat Rev Microbiol&lt;/secondary-title&gt;&lt;/titles&gt;&lt;periodical&gt;&lt;full-title&gt;Nat Rev Microbiol&lt;/full-title&gt;&lt;/periodical&gt;&lt;pages&gt;733-9&lt;/pages&gt;&lt;volume&gt;3&lt;/volume&gt;&lt;number&gt;9&lt;/number&gt;&lt;keywords&gt;&lt;keyword&gt;Bacteria/classification/*genetics&lt;/keyword&gt;&lt;keyword&gt;DNA, Bacterial/genetics&lt;/keyword&gt;&lt;keyword&gt;Models, Genetic&lt;/keyword&gt;&lt;keyword&gt;Phylogeny&lt;/keyword&gt;&lt;/keywords&gt;&lt;dates&gt;&lt;year&gt;2005&lt;/year&gt;&lt;pub-dates&gt;&lt;date&gt;Sep&lt;/date&gt;&lt;/pub-dates&gt;&lt;/dates&gt;&lt;accession-num&gt;16138101&lt;/accession-num&gt;&lt;urls&gt;&lt;related-urls&gt;&lt;url&gt;http://www.ncbi.nlm.nih.gov/entrez/query.fcgi?cmd=Retrieve&amp;amp;db=PubMed&amp;amp;dopt=Citation&amp;amp;list_uids=16138101 &lt;/url&gt;&lt;/related-urls&gt;&lt;/urls&gt;&lt;/record&gt;&lt;/Cite&gt;&lt;/EndNote&gt;</w:instrText>
      </w:r>
      <w:r w:rsidR="001E1917">
        <w:rPr>
          <w:bCs/>
        </w:rPr>
        <w:fldChar w:fldCharType="separate"/>
      </w:r>
      <w:r w:rsidR="001E1917">
        <w:rPr>
          <w:bCs/>
          <w:noProof/>
        </w:rPr>
        <w:t>[</w:t>
      </w:r>
      <w:hyperlink w:anchor="_ENREF_61" w:tooltip="Gevers, 2005 #118" w:history="1">
        <w:r w:rsidR="001E1917">
          <w:rPr>
            <w:bCs/>
            <w:noProof/>
          </w:rPr>
          <w:t>61</w:t>
        </w:r>
      </w:hyperlink>
      <w:r w:rsidR="001E1917">
        <w:rPr>
          <w:bCs/>
          <w:noProof/>
        </w:rPr>
        <w:t>]</w:t>
      </w:r>
      <w:r w:rsidR="001E1917">
        <w:rPr>
          <w:bCs/>
        </w:rPr>
        <w:fldChar w:fldCharType="end"/>
      </w:r>
      <w:ins w:id="390" w:author="hqin" w:date="2013-01-03T09:46:00Z">
        <w:r w:rsidRPr="00F67347">
          <w:rPr>
            <w:rFonts w:hint="eastAsia"/>
            <w:bCs/>
          </w:rPr>
          <w:t xml:space="preserve">. The </w:t>
        </w:r>
        <w:r w:rsidRPr="00F67347">
          <w:rPr>
            <w:bCs/>
          </w:rPr>
          <w:t xml:space="preserve">16s </w:t>
        </w:r>
        <w:r w:rsidR="00E93B36">
          <w:rPr>
            <w:rFonts w:hint="eastAsia"/>
            <w:bCs/>
          </w:rPr>
          <w:t>r</w:t>
        </w:r>
        <w:r w:rsidRPr="00F67347">
          <w:rPr>
            <w:rFonts w:hint="eastAsia"/>
            <w:bCs/>
          </w:rPr>
          <w:t xml:space="preserve">RNA is often used for species </w:t>
        </w:r>
        <w:r w:rsidRPr="00F67347">
          <w:rPr>
            <w:bCs/>
          </w:rPr>
          <w:t>identification</w:t>
        </w:r>
        <w:r w:rsidRPr="00F67347">
          <w:rPr>
            <w:rFonts w:hint="eastAsia"/>
            <w:bCs/>
          </w:rPr>
          <w:t xml:space="preserve"> in the </w:t>
        </w:r>
        <w:r w:rsidR="0036587D" w:rsidRPr="0036587D">
          <w:rPr>
            <w:bCs/>
            <w:i/>
            <w:rPrChange w:id="391" w:author="hqin" w:date="2013-01-29T09:48:00Z">
              <w:rPr>
                <w:bCs/>
              </w:rPr>
            </w:rPrChange>
          </w:rPr>
          <w:t>Bacillus</w:t>
        </w:r>
        <w:r w:rsidRPr="00F67347">
          <w:rPr>
            <w:rFonts w:hint="eastAsia"/>
            <w:bCs/>
          </w:rPr>
          <w:t xml:space="preserve"> genus </w:t>
        </w:r>
      </w:ins>
      <w:r w:rsidR="001E1917">
        <w:rPr>
          <w:bCs/>
        </w:rPr>
        <w:fldChar w:fldCharType="begin">
          <w:fldData xml:space="preserve">PEVuZE5vdGU+PENpdGU+PEF1dGhvcj5Qcmllc3Q8L0F1dGhvcj48WWVhcj4xOTk0PC9ZZWFyPjxS
ZWNOdW0+MTAwPC9SZWNOdW0+PERpc3BsYXlUZXh0PlsxMiwgNjQtNjZdPC9EaXNwbGF5VGV4dD48
cmVjb3JkPjxyZWMtbnVtYmVyPjEwMDwvcmVjLW51bWJlcj48Zm9yZWlnbi1rZXlzPjxrZXkgYXBw
PSJFTiIgZGItaWQ9IjAyc3BzMnBzZTV2ZGU5ZXN6cjZ2ZXN3ODJ2c3JwYWVlcmR2YSI+MTAwPC9r
ZXk+PC9mb3JlaWduLWtleXM+PHJlZi10eXBlIG5hbWU9IkpvdXJuYWwgQXJ0aWNsZSI+MTc8L3Jl
Zi10eXBlPjxjb250cmlidXRvcnM+PGF1dGhvcnM+PGF1dGhvcj5Qcmllc3QsIEYuIEcuPC9hdXRo
b3I+PGF1dGhvcj5LYWppLCBELiBBLjwvYXV0aG9yPjxhdXRob3I+Um9zYXRvLCBZLiBCLjwvYXV0
aG9yPjxhdXRob3I+Q2FuaG9zLCBWLiBQLjwvYXV0aG9yPjwvYXV0aG9ycz48L2NvbnRyaWJ1dG9y
cz48YXV0aC1hZGRyZXNzPkRlcGFydG1lbnQgb2YgQmlvbG9naWNhbCBTY2llbmNlcywgSGVyaW90
LVdhdHQgVW5pdmVyc2l0eSwgUmljY2FydG9uLCBFZGluYnVyZ2gsIFVLLjwvYXV0aC1hZGRyZXNz
Pjx0aXRsZXM+PHRpdGxlPjxzdHlsZSBmYWNlPSJub3JtYWwiIGZvbnQ9ImRlZmF1bHQiIHNpemU9
IjEwMCUiPkNoYXJhY3Rlcml6YXRpb24gb2YgPC9zdHlsZT48c3R5bGUgZmFjZT0iaXRhbGljIiBm
b250PSJkZWZhdWx0IiBzaXplPSIxMDAlIj5CYWNpbGx1cyB0aHVyaW5naWVuc2lzIDwvc3R5bGU+
PHN0eWxlIGZhY2U9Im5vcm1hbCIgZm9udD0iZGVmYXVsdCIgc2l6ZT0iMTAwJSI+YW5kIHJlbGF0
ZWQgYmFjdGVyaWEgYnkgcmlib3NvbWFsIFJOQSBnZW5lIHJlc3RyaWN0aW9uIGZyYWdtZW50IGxl
bmd0aCBwb2x5bW9ycGhpc21zPC9zdHlsZT48L3RpdGxlPjxzZWNvbmRhcnktdGl0bGU+TWljcm9i
aW9sb2d5PC9zZWNvbmRhcnktdGl0bGU+PC90aXRsZXM+PHBlcmlvZGljYWw+PGZ1bGwtdGl0bGU+
TWljcm9iaW9sb2d5PC9mdWxsLXRpdGxlPjwvcGVyaW9kaWNhbD48cGFnZXM+MTAxNS0yMjwvcGFn
ZXM+PHZvbHVtZT4xNDAgKCBQdCA1KTwvdm9sdW1lPjxrZXl3b3Jkcz48a2V5d29yZD5CYWNpbGx1
cy9jbGFzc2lmaWNhdGlvbi9nZW5ldGljczwva2V5d29yZD48a2V5d29yZD5CYWNpbGx1cyB0aHVy
aW5naWVuc2lzLypjbGFzc2lmaWNhdGlvbi8qZ2VuZXRpY3M8L2tleXdvcmQ+PGtleXdvcmQ+QmFj
dGVyaWFsIFByb3RlaW5zL2dlbmV0aWNzPC9rZXl3b3JkPjxrZXl3b3JkPipCYWN0ZXJpYWwgVG94
aW5zPC9rZXl3b3JkPjxrZXl3b3JkPipCYWN0ZXJpYWwgVHlwaW5nIFRlY2huaXF1ZXM8L2tleXdv
cmQ+PGtleXdvcmQ+QmFzZSBTZXF1ZW5jZTwva2V5d29yZD48a2V5d29yZD5DbHVzdGVyIEFuYWx5
c2lzPC9rZXl3b3JkPjxrZXl3b3JkPkROQSwgUmlib3NvbWFsLypnZW5ldGljczwva2V5d29yZD48
a2V5d29yZD5FbmRvdG94aW5zL2dlbmV0aWNzPC9rZXl3b3JkPjxrZXl3b3JkPkhlbW9seXNpbiBQ
cm90ZWluczwva2V5d29yZD48a2V5d29yZD5Nb2xlY3VsYXIgU2VxdWVuY2UgRGF0YTwva2V5d29y
ZD48a2V5d29yZD4qUG9seW1vcnBoaXNtLCBSZXN0cmljdGlvbiBGcmFnbWVudCBMZW5ndGg8L2tl
eXdvcmQ+PGtleXdvcmQ+Uk5BLCBSaWJvc29tYWwsIDE2Uy8qZ2VuZXRpY3M8L2tleXdvcmQ+PGtl
eXdvcmQ+U2Vyb3R5cGluZzwva2V5d29yZD48L2tleXdvcmRzPjxkYXRlcz48eWVhcj4xOTk0PC95
ZWFyPjxwdWItZGF0ZXM+PGRhdGU+TWF5PC9kYXRlPjwvcHViLWRhdGVzPjwvZGF0ZXM+PGFjY2Vz
c2lvbi1udW0+NzkxMjk3OTwvYWNjZXNzaW9uLW51bT48dXJscz48cmVsYXRlZC11cmxzPjx1cmw+
aHR0cDovL3d3dy5uY2JpLm5sbS5uaWguZ292L2VudHJlei9xdWVyeS5mY2dpP2NtZD1SZXRyaWV2
ZSZhbXA7ZGI9UHViTWVkJmFtcDtkb3B0PUNpdGF0aW9uJmFtcDtsaXN0X3VpZHM9NzkxMjk3OSA8
L3VybD48L3JlbGF0ZWQtdXJscz48L3VybHM+PC9yZWNvcmQ+PC9DaXRlPjxDaXRlPjxBdXRob3I+
QmxhY2t3b29kPC9BdXRob3I+PFllYXI+MjAwNDwvWWVhcj48UmVjTnVtPjUwPC9SZWNOdW0+PHJl
Y29yZD48cmVjLW51bWJlcj41MDwvcmVjLW51bWJlcj48Zm9yZWlnbi1rZXlzPjxrZXkgYXBwPSJF
TiIgZGItaWQ9IjAyc3BzMnBzZTV2ZGU5ZXN6cjZ2ZXN3ODJ2c3JwYWVlcmR2YSI+NTA8L2tleT48
L2ZvcmVpZ24ta2V5cz48cmVmLXR5cGUgbmFtZT0iSm91cm5hbCBBcnRpY2xlIj4xNzwvcmVmLXR5
cGU+PGNvbnRyaWJ1dG9ycz48YXV0aG9ycz48YXV0aG9yPkJsYWNrd29vZCwgSy4gUy48L2F1dGhv
cj48YXV0aG9yPlR1cmVubmUsIEMuIFkuPC9hdXRob3I+PGF1dGhvcj5IYXJtc2VuLCBELjwvYXV0
aG9yPjxhdXRob3I+S2FiYW5pLCBBLiBNLjwvYXV0aG9yPjwvYXV0aG9ycz48L2NvbnRyaWJ1dG9y
cz48YXV0aC1hZGRyZXNzPk5hdGlvbmFsIFJlZmVyZW5jZSBDZW50cmUgZm9yIE15Y29iYWN0ZXJp
b2xvZ3ksIE5hdGlvbmFsIE1pY3JvYmlvbG9neSBMYWJvcmF0b3J5LCBQb3B1bGF0aW9uIGFuZCBQ
dWJsaWMgSGVhbHRoIEJyYW5jaCwgSGVhbHRoIENhbmFkYS4ga3ltX2JsYWNrd29vZEBoYy1zYy5n
Yy5jYTwvYXV0aC1hZGRyZXNzPjx0aXRsZXM+PHRpdGxlPjxzdHlsZSBmYWNlPSJub3JtYWwiIGZv
bnQ9ImRlZmF1bHQiIHNpemU9IjEwMCUiPlJlYXNzZXNzbWVudCBvZiBzZXF1ZW5jZS1iYXNlZCB0
YXJnZXRzIGZvciBpZGVudGlmaWNhdGlvbiBvZiA8L3N0eWxlPjxzdHlsZSBmYWNlPSJpdGFsaWMi
IGZvbnQ9ImRlZmF1bHQiIHNpemU9IjEwMCUiPkJhY2lsbHVzIDwvc3R5bGU+PHN0eWxlIGZhY2U9
Im5vcm1hbCIgZm9udD0iZGVmYXVsdCIgc2l6ZT0iMTAwJSI+c3BlY2llczwvc3R5bGU+PC90aXRs
ZT48c2Vjb25kYXJ5LXRpdGxlPkogQ2xpbiBNaWNyb2Jpb2w8L3NlY29uZGFyeS10aXRsZT48L3Rp
dGxlcz48cGVyaW9kaWNhbD48ZnVsbC10aXRsZT5KIENsaW4gTWljcm9iaW9sPC9mdWxsLXRpdGxl
PjwvcGVyaW9kaWNhbD48cGFnZXM+MTYyNi0zMDwvcGFnZXM+PHZvbHVtZT40Mjwvdm9sdW1lPjxu
dW1iZXI+NDwvbnVtYmVyPjxrZXl3b3Jkcz48a2V5d29yZD5CYWNpbGx1cy8qY2xhc3NpZmljYXRp
b24vKmdlbmV0aWNzPC9rZXl3b3JkPjxrZXl3b3JkPkJhY3RlcmlhbCBUeXBpbmcgVGVjaG5pcXVl
czwva2V5d29yZD48a2V5d29yZD5ETkEsIFJpYm9zb21hbC9hbmFseXNpczwva2V5d29yZD48a2V5
d29yZD5ETkEsIFJpYm9zb21hbCBTcGFjZXIvZ2VuZXRpY3M8L2tleXdvcmQ+PGtleXdvcmQ+RE5B
LURpcmVjdGVkIFJOQSBQb2x5bWVyYXNlcy8qZ2VuZXRpY3M8L2tleXdvcmQ+PGtleXdvcmQ+RGF0
YWJhc2VzLCBHZW5ldGljPC9rZXl3b3JkPjxrZXl3b3JkPkdlbmVzLCByUk5BPC9rZXl3b3JkPjxr
ZXl3b3JkPkh1bWFuczwva2V5d29yZD48a2V5d29yZD5Nb2xlY3VsYXIgU2VxdWVuY2UgRGF0YTwv
a2V5d29yZD48a2V5d29yZD5Qb2x5bWVyYXNlIENoYWluIFJlYWN0aW9uPC9rZXl3b3JkPjxrZXl3
b3JkPlJOQSwgUmlib3NvbWFsLCAxNlMvKmdlbmV0aWNzPC9rZXl3b3JkPjxrZXl3b3JkPipTZXF1
ZW5jZSBBbmFseXNpcywgRE5BPC9rZXl3b3JkPjxrZXl3b3JkPlNwZWNpZXMgU3BlY2lmaWNpdHk8
L2tleXdvcmQ+PC9rZXl3b3Jkcz48ZGF0ZXM+PHllYXI+MjAwNDwveWVhcj48cHViLWRhdGVzPjxk
YXRlPkFwcjwvZGF0ZT48L3B1Yi1kYXRlcz48L2RhdGVzPjxhY2Nlc3Npb24tbnVtPjE1MDcxMDE2
PC9hY2Nlc3Npb24tbnVtPjx1cmxzPjxyZWxhdGVkLXVybHM+PHVybD5odHRwOi8vd3d3Lm5jYmku
bmxtLm5paC5nb3YvZW50cmV6L3F1ZXJ5LmZjZ2k/Y21kPVJldHJpZXZlJmFtcDtkYj1QdWJNZWQm
YW1wO2RvcHQ9Q2l0YXRpb24mYW1wO2xpc3RfdWlkcz0xNTA3MTAxNiA8L3VybD48L3JlbGF0ZWQt
dXJscz48L3VybHM+PC9yZWNvcmQ+PC9DaXRlPjxDaXRlPjxBdXRob3I+R290bzwvQXV0aG9yPjxZ
ZWFyPjIwMDA8L1llYXI+PFJlY051bT45ODwvUmVjTnVtPjxyZWNvcmQ+PHJlYy1udW1iZXI+OTg8
L3JlYy1udW1iZXI+PGZvcmVpZ24ta2V5cz48a2V5IGFwcD0iRU4iIGRiLWlkPSIwMnNwczJwc2U1
dmRlOWVzenI2dmVzdzgydnNycGFlZXJkdmEiPjk4PC9rZXk+PC9mb3JlaWduLWtleXM+PHJlZi10
eXBlIG5hbWU9IkpvdXJuYWwgQXJ0aWNsZSI+MTc8L3JlZi10eXBlPjxjb250cmlidXRvcnM+PGF1
dGhvcnM+PGF1dGhvcj5Hb3RvLCBLLjwvYXV0aG9yPjxhdXRob3I+T211cmEsIFQuPC9hdXRob3I+
PGF1dGhvcj5IYXJhLCBZLjwvYXV0aG9yPjxhdXRob3I+U2FkYWllLCBZLjwvYXV0aG9yPjwvYXV0
aG9ycz48L2NvbnRyaWJ1dG9ycz48YXV0aC1hZGRyZXNzPkxhYm9yYXRvcnkgb2YgUUMgYW5kIEZv
b2QgQW5hbHlzaXMsIEZvb2QgUmVzZWFyY2ggSW5zdGl0dXRlLCBNaXRzdWkgTm9yaW4gQ28uLCBM
dGQuLCBTaGl6dW9rYSA0MjYtMDEzMywgSmFwYW4uPC9hdXRoLWFkZHJlc3M+PHRpdGxlcz48dGl0
bGU+PHN0eWxlIGZhY2U9Im5vcm1hbCIgZm9udD0iZGVmYXVsdCIgc2l6ZT0iMTAwJSI+QXBwbGlj
YXRpb24gb2YgdGhlIHBhcnRpYWwgMTZTIHJETkEgc2VxdWVuY2UgYXMgYW4gaW5kZXggZm9yIHJh
cGlkIGlkZW50aWZpY2F0aW9uIG9mIHNwZWNpZXMgaW4gdGhlIGdlbnVzIDwvc3R5bGU+PHN0eWxl
IGZhY2U9Iml0YWxpYyIgZm9udD0iZGVmYXVsdCIgc2l6ZT0iMTAwJSI+QmFjaWxsdXM8L3N0eWxl
PjwvdGl0bGU+PHNlY29uZGFyeS10aXRsZT5KIEdlbiBBcHBsIE1pY3JvYmlvbDwvc2Vjb25kYXJ5
LXRpdGxlPjwvdGl0bGVzPjxwZXJpb2RpY2FsPjxmdWxsLXRpdGxlPkogR2VuIEFwcGwgTWljcm9i
aW9sPC9mdWxsLXRpdGxlPjwvcGVyaW9kaWNhbD48cGFnZXM+MS04PC9wYWdlcz48dm9sdW1lPjQ2
PC92b2x1bWU+PG51bWJlcj4xPC9udW1iZXI+PGRhdGVzPjx5ZWFyPjIwMDA8L3llYXI+PHB1Yi1k
YXRlcz48ZGF0ZT5GZWI8L2RhdGU+PC9wdWItZGF0ZXM+PC9kYXRlcz48YWNjZXNzaW9uLW51bT4x
MjQ4MzU5ODwvYWNjZXNzaW9uLW51bT48dXJscz48cmVsYXRlZC11cmxzPjx1cmw+aHR0cDovL3d3
dy5uY2JpLm5sbS5uaWguZ292L2VudHJlei9xdWVyeS5mY2dpP2NtZD1SZXRyaWV2ZSZhbXA7ZGI9
UHViTWVkJmFtcDtkb3B0PUNpdGF0aW9uJmFtcDtsaXN0X3VpZHM9MTI0ODM1OTggPC91cmw+PC9y
ZWxhdGVkLXVybHM+PC91cmxzPjwvcmVjb3JkPjwvQ2l0ZT48Q2l0ZT48QXV0aG9yPlh1PC9BdXRo
b3I+PFllYXI+MjAwMzwvWWVhcj48UmVjTnVtPjUzPC9SZWNOdW0+PHJlY29yZD48cmVjLW51bWJl
cj41MzwvcmVjLW51bWJlcj48Zm9yZWlnbi1rZXlzPjxrZXkgYXBwPSJFTiIgZGItaWQ9IjAyc3Bz
MnBzZTV2ZGU5ZXN6cjZ2ZXN3ODJ2c3JwYWVlcmR2YSI+NTM8L2tleT48L2ZvcmVpZ24ta2V5cz48
cmVmLXR5cGUgbmFtZT0iSm91cm5hbCBBcnRpY2xlIj4xNzwvcmVmLXR5cGU+PGNvbnRyaWJ1dG9y
cz48YXV0aG9ycz48YXV0aG9yPlh1LCBELjwvYXV0aG9yPjxhdXRob3I+Q290ZSwgSi4gQy48L2F1
dGhvcj48L2F1dGhvcnM+PC9jb250cmlidXRvcnM+PGF1dGgtYWRkcmVzcz5BZ3JpY3VsdHVyZSBh
bmQgQWdyaS1Gb29kIENhbmFkYSwgUmVzZWFyY2ggQ2VudHJlLCA0MzAgR291aW4gQmx2ZCwgU3Qt
SmVhbi1zdXItUmljaGVsaWV1LCBRdWViZWMsIENhbmFkYSBKM0IgM0U2LjwvYXV0aC1hZGRyZXNz
Pjx0aXRsZXM+PHRpdGxlPjxzdHlsZSBmYWNlPSJub3JtYWwiIGZvbnQ9ImRlZmF1bHQiIHNpemU9
IjEwMCUiPlBoeWxvZ2VuZXRpYyByZWxhdGlvbnNoaXBzIGJldHdlZW4gPC9zdHlsZT48c3R5bGUg
ZmFjZT0iaXRhbGljIiBmb250PSJkZWZhdWx0IiBzaXplPSIxMDAlIj5CYWNpbGx1cyA8L3N0eWxl
PjxzdHlsZSBmYWNlPSJub3JtYWwiIGZvbnQ9ImRlZmF1bHQiIHNpemU9IjEwMCUiPnNwZWNpZXMg
YW5kIHJlbGF0ZWQgZ2VuZXJhIGluZmVycmVkIGZyb20gY29tcGFyaXNvbiBvZiAzJmFwb3M7IGVu
ZCAxNlMgckROQSBhbmQgNSZhcG9zOyBlbmQgMTZTLTIzUyBJVFMgbnVjbGVvdGlkZSBzZXF1ZW5j
ZXM8L3N0eWxlPjwvdGl0bGU+PHNlY29uZGFyeS10aXRsZT5JbnQgSiBTeXN0IEV2b2wgTWljcm9i
aW9sPC9zZWNvbmRhcnktdGl0bGU+PC90aXRsZXM+PHBlcmlvZGljYWw+PGZ1bGwtdGl0bGU+SW50
IEogU3lzdCBFdm9sIE1pY3JvYmlvbDwvZnVsbC10aXRsZT48L3BlcmlvZGljYWw+PHBhZ2VzPjY5
NS03MDQ8L3BhZ2VzPjx2b2x1bWU+NTM8L3ZvbHVtZT48bnVtYmVyPlB0IDM8L251bWJlcj48a2V5
d29yZHM+PGtleXdvcmQ+MyZhcG9zOyBVbnRyYW5zbGF0ZWQgUmVnaW9ucy8qZ2VuZXRpY3M8L2tl
eXdvcmQ+PGtleXdvcmQ+NSZhcG9zOyBVbnRyYW5zbGF0ZWQgUmVnaW9ucy8qZ2VuZXRpY3M8L2tl
eXdvcmQ+PGtleXdvcmQ+QmFjaWxsdXMvKmNsYXNzaWZpY2F0aW9uL2dlbmV0aWNzPC9rZXl3b3Jk
PjxrZXl3b3JkPkROQSwgUmlib3NvbWFsL2FuYWx5c2lzPC9rZXl3b3JkPjxrZXl3b3JkPkROQSwg
Umlib3NvbWFsIFNwYWNlci8qYW5hbHlzaXM8L2tleXdvcmQ+PGtleXdvcmQ+R2VuZXMsIHJSTkE8
L2tleXdvcmQ+PGtleXdvcmQ+TW9sZWN1bGFyIFNlcXVlbmNlIERhdGE8L2tleXdvcmQ+PGtleXdv
cmQ+KlBoeWxvZ2VueTwva2V5d29yZD48a2V5d29yZD5STkEsIFJpYm9zb21hbCwgMTZTLypnZW5l
dGljczwva2V5d29yZD48a2V5d29yZD5STkEsIFJpYm9zb21hbCwgMjNTL2dlbmV0aWNzPC9rZXl3
b3JkPjxrZXl3b3JkPipTZXF1ZW5jZSBBbmFseXNpcywgRE5BPC9rZXl3b3JkPjxrZXl3b3JkPlNw
ZWNpZXMgU3BlY2lmaWNpdHk8L2tleXdvcmQ+PC9rZXl3b3Jkcz48ZGF0ZXM+PHllYXI+MjAwMzwv
eWVhcj48cHViLWRhdGVzPjxkYXRlPk1heTwvZGF0ZT48L3B1Yi1kYXRlcz48L2RhdGVzPjxhY2Nl
c3Npb24tbnVtPjEyODA3MTg5PC9hY2Nlc3Npb24tbnVtPjx1cmxzPjxyZWxhdGVkLXVybHM+PHVy
bD5odHRwOi8vd3d3Lm5jYmkubmxtLm5paC5nb3YvZW50cmV6L3F1ZXJ5LmZjZ2k/Y21kPVJldHJp
ZXZlJmFtcDtkYj1QdWJNZWQmYW1wO2RvcHQ9Q2l0YXRpb24mYW1wO2xpc3RfdWlkcz0xMjgwNzE4
OSA8L3VybD48L3JlbGF0ZWQtdXJscz48L3VybHM+PC9yZWNvcmQ+PC9DaXRlPjwvRW5kTm90ZT4A
</w:fldData>
        </w:fldChar>
      </w:r>
      <w:r w:rsidR="001E1917">
        <w:rPr>
          <w:bCs/>
        </w:rPr>
        <w:instrText xml:space="preserve"> ADDIN EN.CITE </w:instrText>
      </w:r>
      <w:r w:rsidR="001E1917">
        <w:rPr>
          <w:bCs/>
        </w:rPr>
        <w:fldChar w:fldCharType="begin">
          <w:fldData xml:space="preserve">PEVuZE5vdGU+PENpdGU+PEF1dGhvcj5Qcmllc3Q8L0F1dGhvcj48WWVhcj4xOTk0PC9ZZWFyPjxS
ZWNOdW0+MTAwPC9SZWNOdW0+PERpc3BsYXlUZXh0PlsxMiwgNjQtNjZdPC9EaXNwbGF5VGV4dD48
cmVjb3JkPjxyZWMtbnVtYmVyPjEwMDwvcmVjLW51bWJlcj48Zm9yZWlnbi1rZXlzPjxrZXkgYXBw
PSJFTiIgZGItaWQ9IjAyc3BzMnBzZTV2ZGU5ZXN6cjZ2ZXN3ODJ2c3JwYWVlcmR2YSI+MTAwPC9r
ZXk+PC9mb3JlaWduLWtleXM+PHJlZi10eXBlIG5hbWU9IkpvdXJuYWwgQXJ0aWNsZSI+MTc8L3Jl
Zi10eXBlPjxjb250cmlidXRvcnM+PGF1dGhvcnM+PGF1dGhvcj5Qcmllc3QsIEYuIEcuPC9hdXRo
b3I+PGF1dGhvcj5LYWppLCBELiBBLjwvYXV0aG9yPjxhdXRob3I+Um9zYXRvLCBZLiBCLjwvYXV0
aG9yPjxhdXRob3I+Q2FuaG9zLCBWLiBQLjwvYXV0aG9yPjwvYXV0aG9ycz48L2NvbnRyaWJ1dG9y
cz48YXV0aC1hZGRyZXNzPkRlcGFydG1lbnQgb2YgQmlvbG9naWNhbCBTY2llbmNlcywgSGVyaW90
LVdhdHQgVW5pdmVyc2l0eSwgUmljY2FydG9uLCBFZGluYnVyZ2gsIFVLLjwvYXV0aC1hZGRyZXNz
Pjx0aXRsZXM+PHRpdGxlPjxzdHlsZSBmYWNlPSJub3JtYWwiIGZvbnQ9ImRlZmF1bHQiIHNpemU9
IjEwMCUiPkNoYXJhY3Rlcml6YXRpb24gb2YgPC9zdHlsZT48c3R5bGUgZmFjZT0iaXRhbGljIiBm
b250PSJkZWZhdWx0IiBzaXplPSIxMDAlIj5CYWNpbGx1cyB0aHVyaW5naWVuc2lzIDwvc3R5bGU+
PHN0eWxlIGZhY2U9Im5vcm1hbCIgZm9udD0iZGVmYXVsdCIgc2l6ZT0iMTAwJSI+YW5kIHJlbGF0
ZWQgYmFjdGVyaWEgYnkgcmlib3NvbWFsIFJOQSBnZW5lIHJlc3RyaWN0aW9uIGZyYWdtZW50IGxl
bmd0aCBwb2x5bW9ycGhpc21zPC9zdHlsZT48L3RpdGxlPjxzZWNvbmRhcnktdGl0bGU+TWljcm9i
aW9sb2d5PC9zZWNvbmRhcnktdGl0bGU+PC90aXRsZXM+PHBlcmlvZGljYWw+PGZ1bGwtdGl0bGU+
TWljcm9iaW9sb2d5PC9mdWxsLXRpdGxlPjwvcGVyaW9kaWNhbD48cGFnZXM+MTAxNS0yMjwvcGFn
ZXM+PHZvbHVtZT4xNDAgKCBQdCA1KTwvdm9sdW1lPjxrZXl3b3Jkcz48a2V5d29yZD5CYWNpbGx1
cy9jbGFzc2lmaWNhdGlvbi9nZW5ldGljczwva2V5d29yZD48a2V5d29yZD5CYWNpbGx1cyB0aHVy
aW5naWVuc2lzLypjbGFzc2lmaWNhdGlvbi8qZ2VuZXRpY3M8L2tleXdvcmQ+PGtleXdvcmQ+QmFj
dGVyaWFsIFByb3RlaW5zL2dlbmV0aWNzPC9rZXl3b3JkPjxrZXl3b3JkPipCYWN0ZXJpYWwgVG94
aW5zPC9rZXl3b3JkPjxrZXl3b3JkPipCYWN0ZXJpYWwgVHlwaW5nIFRlY2huaXF1ZXM8L2tleXdv
cmQ+PGtleXdvcmQ+QmFzZSBTZXF1ZW5jZTwva2V5d29yZD48a2V5d29yZD5DbHVzdGVyIEFuYWx5
c2lzPC9rZXl3b3JkPjxrZXl3b3JkPkROQSwgUmlib3NvbWFsLypnZW5ldGljczwva2V5d29yZD48
a2V5d29yZD5FbmRvdG94aW5zL2dlbmV0aWNzPC9rZXl3b3JkPjxrZXl3b3JkPkhlbW9seXNpbiBQ
cm90ZWluczwva2V5d29yZD48a2V5d29yZD5Nb2xlY3VsYXIgU2VxdWVuY2UgRGF0YTwva2V5d29y
ZD48a2V5d29yZD4qUG9seW1vcnBoaXNtLCBSZXN0cmljdGlvbiBGcmFnbWVudCBMZW5ndGg8L2tl
eXdvcmQ+PGtleXdvcmQ+Uk5BLCBSaWJvc29tYWwsIDE2Uy8qZ2VuZXRpY3M8L2tleXdvcmQ+PGtl
eXdvcmQ+U2Vyb3R5cGluZzwva2V5d29yZD48L2tleXdvcmRzPjxkYXRlcz48eWVhcj4xOTk0PC95
ZWFyPjxwdWItZGF0ZXM+PGRhdGU+TWF5PC9kYXRlPjwvcHViLWRhdGVzPjwvZGF0ZXM+PGFjY2Vz
c2lvbi1udW0+NzkxMjk3OTwvYWNjZXNzaW9uLW51bT48dXJscz48cmVsYXRlZC11cmxzPjx1cmw+
aHR0cDovL3d3dy5uY2JpLm5sbS5uaWguZ292L2VudHJlei9xdWVyeS5mY2dpP2NtZD1SZXRyaWV2
ZSZhbXA7ZGI9UHViTWVkJmFtcDtkb3B0PUNpdGF0aW9uJmFtcDtsaXN0X3VpZHM9NzkxMjk3OSA8
L3VybD48L3JlbGF0ZWQtdXJscz48L3VybHM+PC9yZWNvcmQ+PC9DaXRlPjxDaXRlPjxBdXRob3I+
QmxhY2t3b29kPC9BdXRob3I+PFllYXI+MjAwNDwvWWVhcj48UmVjTnVtPjUwPC9SZWNOdW0+PHJl
Y29yZD48cmVjLW51bWJlcj41MDwvcmVjLW51bWJlcj48Zm9yZWlnbi1rZXlzPjxrZXkgYXBwPSJF
TiIgZGItaWQ9IjAyc3BzMnBzZTV2ZGU5ZXN6cjZ2ZXN3ODJ2c3JwYWVlcmR2YSI+NTA8L2tleT48
L2ZvcmVpZ24ta2V5cz48cmVmLXR5cGUgbmFtZT0iSm91cm5hbCBBcnRpY2xlIj4xNzwvcmVmLXR5
cGU+PGNvbnRyaWJ1dG9ycz48YXV0aG9ycz48YXV0aG9yPkJsYWNrd29vZCwgSy4gUy48L2F1dGhv
cj48YXV0aG9yPlR1cmVubmUsIEMuIFkuPC9hdXRob3I+PGF1dGhvcj5IYXJtc2VuLCBELjwvYXV0
aG9yPjxhdXRob3I+S2FiYW5pLCBBLiBNLjwvYXV0aG9yPjwvYXV0aG9ycz48L2NvbnRyaWJ1dG9y
cz48YXV0aC1hZGRyZXNzPk5hdGlvbmFsIFJlZmVyZW5jZSBDZW50cmUgZm9yIE15Y29iYWN0ZXJp
b2xvZ3ksIE5hdGlvbmFsIE1pY3JvYmlvbG9neSBMYWJvcmF0b3J5LCBQb3B1bGF0aW9uIGFuZCBQ
dWJsaWMgSGVhbHRoIEJyYW5jaCwgSGVhbHRoIENhbmFkYS4ga3ltX2JsYWNrd29vZEBoYy1zYy5n
Yy5jYTwvYXV0aC1hZGRyZXNzPjx0aXRsZXM+PHRpdGxlPjxzdHlsZSBmYWNlPSJub3JtYWwiIGZv
bnQ9ImRlZmF1bHQiIHNpemU9IjEwMCUiPlJlYXNzZXNzbWVudCBvZiBzZXF1ZW5jZS1iYXNlZCB0
YXJnZXRzIGZvciBpZGVudGlmaWNhdGlvbiBvZiA8L3N0eWxlPjxzdHlsZSBmYWNlPSJpdGFsaWMi
IGZvbnQ9ImRlZmF1bHQiIHNpemU9IjEwMCUiPkJhY2lsbHVzIDwvc3R5bGU+PHN0eWxlIGZhY2U9
Im5vcm1hbCIgZm9udD0iZGVmYXVsdCIgc2l6ZT0iMTAwJSI+c3BlY2llczwvc3R5bGU+PC90aXRs
ZT48c2Vjb25kYXJ5LXRpdGxlPkogQ2xpbiBNaWNyb2Jpb2w8L3NlY29uZGFyeS10aXRsZT48L3Rp
dGxlcz48cGVyaW9kaWNhbD48ZnVsbC10aXRsZT5KIENsaW4gTWljcm9iaW9sPC9mdWxsLXRpdGxl
PjwvcGVyaW9kaWNhbD48cGFnZXM+MTYyNi0zMDwvcGFnZXM+PHZvbHVtZT40Mjwvdm9sdW1lPjxu
dW1iZXI+NDwvbnVtYmVyPjxrZXl3b3Jkcz48a2V5d29yZD5CYWNpbGx1cy8qY2xhc3NpZmljYXRp
b24vKmdlbmV0aWNzPC9rZXl3b3JkPjxrZXl3b3JkPkJhY3RlcmlhbCBUeXBpbmcgVGVjaG5pcXVl
czwva2V5d29yZD48a2V5d29yZD5ETkEsIFJpYm9zb21hbC9hbmFseXNpczwva2V5d29yZD48a2V5
d29yZD5ETkEsIFJpYm9zb21hbCBTcGFjZXIvZ2VuZXRpY3M8L2tleXdvcmQ+PGtleXdvcmQ+RE5B
LURpcmVjdGVkIFJOQSBQb2x5bWVyYXNlcy8qZ2VuZXRpY3M8L2tleXdvcmQ+PGtleXdvcmQ+RGF0
YWJhc2VzLCBHZW5ldGljPC9rZXl3b3JkPjxrZXl3b3JkPkdlbmVzLCByUk5BPC9rZXl3b3JkPjxr
ZXl3b3JkPkh1bWFuczwva2V5d29yZD48a2V5d29yZD5Nb2xlY3VsYXIgU2VxdWVuY2UgRGF0YTwv
a2V5d29yZD48a2V5d29yZD5Qb2x5bWVyYXNlIENoYWluIFJlYWN0aW9uPC9rZXl3b3JkPjxrZXl3
b3JkPlJOQSwgUmlib3NvbWFsLCAxNlMvKmdlbmV0aWNzPC9rZXl3b3JkPjxrZXl3b3JkPipTZXF1
ZW5jZSBBbmFseXNpcywgRE5BPC9rZXl3b3JkPjxrZXl3b3JkPlNwZWNpZXMgU3BlY2lmaWNpdHk8
L2tleXdvcmQ+PC9rZXl3b3Jkcz48ZGF0ZXM+PHllYXI+MjAwNDwveWVhcj48cHViLWRhdGVzPjxk
YXRlPkFwcjwvZGF0ZT48L3B1Yi1kYXRlcz48L2RhdGVzPjxhY2Nlc3Npb24tbnVtPjE1MDcxMDE2
PC9hY2Nlc3Npb24tbnVtPjx1cmxzPjxyZWxhdGVkLXVybHM+PHVybD5odHRwOi8vd3d3Lm5jYmku
bmxtLm5paC5nb3YvZW50cmV6L3F1ZXJ5LmZjZ2k/Y21kPVJldHJpZXZlJmFtcDtkYj1QdWJNZWQm
YW1wO2RvcHQ9Q2l0YXRpb24mYW1wO2xpc3RfdWlkcz0xNTA3MTAxNiA8L3VybD48L3JlbGF0ZWQt
dXJscz48L3VybHM+PC9yZWNvcmQ+PC9DaXRlPjxDaXRlPjxBdXRob3I+R290bzwvQXV0aG9yPjxZ
ZWFyPjIwMDA8L1llYXI+PFJlY051bT45ODwvUmVjTnVtPjxyZWNvcmQ+PHJlYy1udW1iZXI+OTg8
L3JlYy1udW1iZXI+PGZvcmVpZ24ta2V5cz48a2V5IGFwcD0iRU4iIGRiLWlkPSIwMnNwczJwc2U1
dmRlOWVzenI2dmVzdzgydnNycGFlZXJkdmEiPjk4PC9rZXk+PC9mb3JlaWduLWtleXM+PHJlZi10
eXBlIG5hbWU9IkpvdXJuYWwgQXJ0aWNsZSI+MTc8L3JlZi10eXBlPjxjb250cmlidXRvcnM+PGF1
dGhvcnM+PGF1dGhvcj5Hb3RvLCBLLjwvYXV0aG9yPjxhdXRob3I+T211cmEsIFQuPC9hdXRob3I+
PGF1dGhvcj5IYXJhLCBZLjwvYXV0aG9yPjxhdXRob3I+U2FkYWllLCBZLjwvYXV0aG9yPjwvYXV0
aG9ycz48L2NvbnRyaWJ1dG9ycz48YXV0aC1hZGRyZXNzPkxhYm9yYXRvcnkgb2YgUUMgYW5kIEZv
b2QgQW5hbHlzaXMsIEZvb2QgUmVzZWFyY2ggSW5zdGl0dXRlLCBNaXRzdWkgTm9yaW4gQ28uLCBM
dGQuLCBTaGl6dW9rYSA0MjYtMDEzMywgSmFwYW4uPC9hdXRoLWFkZHJlc3M+PHRpdGxlcz48dGl0
bGU+PHN0eWxlIGZhY2U9Im5vcm1hbCIgZm9udD0iZGVmYXVsdCIgc2l6ZT0iMTAwJSI+QXBwbGlj
YXRpb24gb2YgdGhlIHBhcnRpYWwgMTZTIHJETkEgc2VxdWVuY2UgYXMgYW4gaW5kZXggZm9yIHJh
cGlkIGlkZW50aWZpY2F0aW9uIG9mIHNwZWNpZXMgaW4gdGhlIGdlbnVzIDwvc3R5bGU+PHN0eWxl
IGZhY2U9Iml0YWxpYyIgZm9udD0iZGVmYXVsdCIgc2l6ZT0iMTAwJSI+QmFjaWxsdXM8L3N0eWxl
PjwvdGl0bGU+PHNlY29uZGFyeS10aXRsZT5KIEdlbiBBcHBsIE1pY3JvYmlvbDwvc2Vjb25kYXJ5
LXRpdGxlPjwvdGl0bGVzPjxwZXJpb2RpY2FsPjxmdWxsLXRpdGxlPkogR2VuIEFwcGwgTWljcm9i
aW9sPC9mdWxsLXRpdGxlPjwvcGVyaW9kaWNhbD48cGFnZXM+MS04PC9wYWdlcz48dm9sdW1lPjQ2
PC92b2x1bWU+PG51bWJlcj4xPC9udW1iZXI+PGRhdGVzPjx5ZWFyPjIwMDA8L3llYXI+PHB1Yi1k
YXRlcz48ZGF0ZT5GZWI8L2RhdGU+PC9wdWItZGF0ZXM+PC9kYXRlcz48YWNjZXNzaW9uLW51bT4x
MjQ4MzU5ODwvYWNjZXNzaW9uLW51bT48dXJscz48cmVsYXRlZC11cmxzPjx1cmw+aHR0cDovL3d3
dy5uY2JpLm5sbS5uaWguZ292L2VudHJlei9xdWVyeS5mY2dpP2NtZD1SZXRyaWV2ZSZhbXA7ZGI9
UHViTWVkJmFtcDtkb3B0PUNpdGF0aW9uJmFtcDtsaXN0X3VpZHM9MTI0ODM1OTggPC91cmw+PC9y
ZWxhdGVkLXVybHM+PC91cmxzPjwvcmVjb3JkPjwvQ2l0ZT48Q2l0ZT48QXV0aG9yPlh1PC9BdXRo
b3I+PFllYXI+MjAwMzwvWWVhcj48UmVjTnVtPjUzPC9SZWNOdW0+PHJlY29yZD48cmVjLW51bWJl
cj41MzwvcmVjLW51bWJlcj48Zm9yZWlnbi1rZXlzPjxrZXkgYXBwPSJFTiIgZGItaWQ9IjAyc3Bz
MnBzZTV2ZGU5ZXN6cjZ2ZXN3ODJ2c3JwYWVlcmR2YSI+NTM8L2tleT48L2ZvcmVpZ24ta2V5cz48
cmVmLXR5cGUgbmFtZT0iSm91cm5hbCBBcnRpY2xlIj4xNzwvcmVmLXR5cGU+PGNvbnRyaWJ1dG9y
cz48YXV0aG9ycz48YXV0aG9yPlh1LCBELjwvYXV0aG9yPjxhdXRob3I+Q290ZSwgSi4gQy48L2F1
dGhvcj48L2F1dGhvcnM+PC9jb250cmlidXRvcnM+PGF1dGgtYWRkcmVzcz5BZ3JpY3VsdHVyZSBh
bmQgQWdyaS1Gb29kIENhbmFkYSwgUmVzZWFyY2ggQ2VudHJlLCA0MzAgR291aW4gQmx2ZCwgU3Qt
SmVhbi1zdXItUmljaGVsaWV1LCBRdWViZWMsIENhbmFkYSBKM0IgM0U2LjwvYXV0aC1hZGRyZXNz
Pjx0aXRsZXM+PHRpdGxlPjxzdHlsZSBmYWNlPSJub3JtYWwiIGZvbnQ9ImRlZmF1bHQiIHNpemU9
IjEwMCUiPlBoeWxvZ2VuZXRpYyByZWxhdGlvbnNoaXBzIGJldHdlZW4gPC9zdHlsZT48c3R5bGUg
ZmFjZT0iaXRhbGljIiBmb250PSJkZWZhdWx0IiBzaXplPSIxMDAlIj5CYWNpbGx1cyA8L3N0eWxl
PjxzdHlsZSBmYWNlPSJub3JtYWwiIGZvbnQ9ImRlZmF1bHQiIHNpemU9IjEwMCUiPnNwZWNpZXMg
YW5kIHJlbGF0ZWQgZ2VuZXJhIGluZmVycmVkIGZyb20gY29tcGFyaXNvbiBvZiAzJmFwb3M7IGVu
ZCAxNlMgckROQSBhbmQgNSZhcG9zOyBlbmQgMTZTLTIzUyBJVFMgbnVjbGVvdGlkZSBzZXF1ZW5j
ZXM8L3N0eWxlPjwvdGl0bGU+PHNlY29uZGFyeS10aXRsZT5JbnQgSiBTeXN0IEV2b2wgTWljcm9i
aW9sPC9zZWNvbmRhcnktdGl0bGU+PC90aXRsZXM+PHBlcmlvZGljYWw+PGZ1bGwtdGl0bGU+SW50
IEogU3lzdCBFdm9sIE1pY3JvYmlvbDwvZnVsbC10aXRsZT48L3BlcmlvZGljYWw+PHBhZ2VzPjY5
NS03MDQ8L3BhZ2VzPjx2b2x1bWU+NTM8L3ZvbHVtZT48bnVtYmVyPlB0IDM8L251bWJlcj48a2V5
d29yZHM+PGtleXdvcmQ+MyZhcG9zOyBVbnRyYW5zbGF0ZWQgUmVnaW9ucy8qZ2VuZXRpY3M8L2tl
eXdvcmQ+PGtleXdvcmQ+NSZhcG9zOyBVbnRyYW5zbGF0ZWQgUmVnaW9ucy8qZ2VuZXRpY3M8L2tl
eXdvcmQ+PGtleXdvcmQ+QmFjaWxsdXMvKmNsYXNzaWZpY2F0aW9uL2dlbmV0aWNzPC9rZXl3b3Jk
PjxrZXl3b3JkPkROQSwgUmlib3NvbWFsL2FuYWx5c2lzPC9rZXl3b3JkPjxrZXl3b3JkPkROQSwg
Umlib3NvbWFsIFNwYWNlci8qYW5hbHlzaXM8L2tleXdvcmQ+PGtleXdvcmQ+R2VuZXMsIHJSTkE8
L2tleXdvcmQ+PGtleXdvcmQ+TW9sZWN1bGFyIFNlcXVlbmNlIERhdGE8L2tleXdvcmQ+PGtleXdv
cmQ+KlBoeWxvZ2VueTwva2V5d29yZD48a2V5d29yZD5STkEsIFJpYm9zb21hbCwgMTZTLypnZW5l
dGljczwva2V5d29yZD48a2V5d29yZD5STkEsIFJpYm9zb21hbCwgMjNTL2dlbmV0aWNzPC9rZXl3
b3JkPjxrZXl3b3JkPipTZXF1ZW5jZSBBbmFseXNpcywgRE5BPC9rZXl3b3JkPjxrZXl3b3JkPlNw
ZWNpZXMgU3BlY2lmaWNpdHk8L2tleXdvcmQ+PC9rZXl3b3Jkcz48ZGF0ZXM+PHllYXI+MjAwMzwv
eWVhcj48cHViLWRhdGVzPjxkYXRlPk1heTwvZGF0ZT48L3B1Yi1kYXRlcz48L2RhdGVzPjxhY2Nl
c3Npb24tbnVtPjEyODA3MTg5PC9hY2Nlc3Npb24tbnVtPjx1cmxzPjxyZWxhdGVkLXVybHM+PHVy
bD5odHRwOi8vd3d3Lm5jYmkubmxtLm5paC5nb3YvZW50cmV6L3F1ZXJ5LmZjZ2k/Y21kPVJldHJp
ZXZlJmFtcDtkYj1QdWJNZWQmYW1wO2RvcHQ9Q2l0YXRpb24mYW1wO2xpc3RfdWlkcz0xMjgwNzE4
OSA8L3VybD48L3JlbGF0ZWQtdXJscz48L3VybHM+PC9yZWNvcmQ+PC9DaXRlPjwvRW5kTm90ZT4A
</w:fldData>
        </w:fldChar>
      </w:r>
      <w:r w:rsidR="001E1917">
        <w:rPr>
          <w:bCs/>
        </w:rPr>
        <w:instrText xml:space="preserve"> ADDIN EN.CITE.DATA </w:instrText>
      </w:r>
      <w:r w:rsidR="001E1917">
        <w:rPr>
          <w:bCs/>
        </w:rPr>
      </w:r>
      <w:r w:rsidR="001E1917">
        <w:rPr>
          <w:bCs/>
        </w:rPr>
        <w:fldChar w:fldCharType="end"/>
      </w:r>
      <w:r w:rsidR="001E1917">
        <w:rPr>
          <w:bCs/>
        </w:rPr>
      </w:r>
      <w:r w:rsidR="001E1917">
        <w:rPr>
          <w:bCs/>
        </w:rPr>
        <w:fldChar w:fldCharType="separate"/>
      </w:r>
      <w:r w:rsidR="001E1917">
        <w:rPr>
          <w:bCs/>
          <w:noProof/>
        </w:rPr>
        <w:t>[</w:t>
      </w:r>
      <w:hyperlink w:anchor="_ENREF_12" w:tooltip="Blackwood, 2004 #50" w:history="1">
        <w:r w:rsidR="001E1917">
          <w:rPr>
            <w:bCs/>
            <w:noProof/>
          </w:rPr>
          <w:t>12</w:t>
        </w:r>
      </w:hyperlink>
      <w:r w:rsidR="001E1917">
        <w:rPr>
          <w:bCs/>
          <w:noProof/>
        </w:rPr>
        <w:t xml:space="preserve">, </w:t>
      </w:r>
      <w:hyperlink w:anchor="_ENREF_64" w:tooltip="Priest, 1994 #100" w:history="1">
        <w:r w:rsidR="001E1917">
          <w:rPr>
            <w:bCs/>
            <w:noProof/>
          </w:rPr>
          <w:t>64-66</w:t>
        </w:r>
      </w:hyperlink>
      <w:r w:rsidR="001E1917">
        <w:rPr>
          <w:bCs/>
          <w:noProof/>
        </w:rPr>
        <w:t>]</w:t>
      </w:r>
      <w:r w:rsidR="001E1917">
        <w:rPr>
          <w:bCs/>
        </w:rPr>
        <w:fldChar w:fldCharType="end"/>
      </w:r>
      <w:ins w:id="392" w:author="hqin" w:date="2013-01-03T09:46:00Z">
        <w:r w:rsidRPr="00F67347">
          <w:rPr>
            <w:rFonts w:hint="eastAsia"/>
            <w:bCs/>
          </w:rPr>
          <w:t xml:space="preserve">. </w:t>
        </w:r>
      </w:ins>
      <w:ins w:id="393" w:author="hqin" w:date="2013-01-31T10:33:00Z">
        <w:r w:rsidR="00E645CC">
          <w:rPr>
            <w:bCs/>
          </w:rPr>
          <w:t>W</w:t>
        </w:r>
      </w:ins>
      <w:ins w:id="394" w:author="hqin" w:date="2013-01-03T09:46:00Z">
        <w:r w:rsidRPr="00F67347">
          <w:rPr>
            <w:rFonts w:hint="eastAsia"/>
            <w:bCs/>
          </w:rPr>
          <w:t xml:space="preserve">e </w:t>
        </w:r>
        <w:r w:rsidRPr="00F67347">
          <w:rPr>
            <w:bCs/>
          </w:rPr>
          <w:t>curate</w:t>
        </w:r>
        <w:r w:rsidRPr="00F67347">
          <w:rPr>
            <w:rFonts w:hint="eastAsia"/>
            <w:bCs/>
          </w:rPr>
          <w:t xml:space="preserve">d 148 sequences of the </w:t>
        </w:r>
        <w:r w:rsidRPr="00F67347">
          <w:rPr>
            <w:bCs/>
          </w:rPr>
          <w:t xml:space="preserve">16s </w:t>
        </w:r>
        <w:r w:rsidRPr="00F67347">
          <w:rPr>
            <w:rFonts w:hint="eastAsia"/>
            <w:bCs/>
          </w:rPr>
          <w:t xml:space="preserve">ribosomal RNA sequences for </w:t>
        </w:r>
      </w:ins>
      <w:ins w:id="395" w:author="hqin" w:date="2013-01-31T10:33:00Z">
        <w:r w:rsidR="0036587D" w:rsidRPr="0036587D">
          <w:rPr>
            <w:bCs/>
            <w:i/>
            <w:rPrChange w:id="396" w:author="hqin" w:date="2013-01-31T10:34:00Z">
              <w:rPr>
                <w:bCs/>
              </w:rPr>
            </w:rPrChange>
          </w:rPr>
          <w:t>Bacillaceae</w:t>
        </w:r>
        <w:r w:rsidR="00E645CC">
          <w:rPr>
            <w:bCs/>
          </w:rPr>
          <w:t xml:space="preserve"> </w:t>
        </w:r>
      </w:ins>
      <w:ins w:id="397" w:author="hqin" w:date="2013-01-03T09:46:00Z">
        <w:r w:rsidRPr="00F67347">
          <w:rPr>
            <w:rFonts w:hint="eastAsia"/>
            <w:bCs/>
          </w:rPr>
          <w:t xml:space="preserve">and their related species. </w:t>
        </w:r>
        <w:r w:rsidRPr="00F67347">
          <w:rPr>
            <w:i/>
            <w:iCs/>
          </w:rPr>
          <w:t>Alicyclobacillus acidocaldariu</w:t>
        </w:r>
        <w:r w:rsidRPr="00F67347">
          <w:rPr>
            <w:rFonts w:hint="eastAsia"/>
            <w:i/>
            <w:iCs/>
          </w:rPr>
          <w:t xml:space="preserve"> </w:t>
        </w:r>
        <w:r w:rsidRPr="00F67347">
          <w:rPr>
            <w:rFonts w:hint="eastAsia"/>
          </w:rPr>
          <w:t xml:space="preserve">and </w:t>
        </w:r>
        <w:r w:rsidRPr="00F67347">
          <w:rPr>
            <w:rFonts w:hint="eastAsia"/>
            <w:i/>
            <w:iCs/>
          </w:rPr>
          <w:t>Geobillus kaustophilus</w:t>
        </w:r>
        <w:r w:rsidRPr="00F67347">
          <w:rPr>
            <w:rFonts w:hint="eastAsia"/>
          </w:rPr>
          <w:t xml:space="preserve"> were used outgroups. </w:t>
        </w:r>
        <w:r w:rsidRPr="00F67347">
          <w:rPr>
            <w:rFonts w:hint="eastAsia"/>
            <w:bCs/>
          </w:rPr>
          <w:t>Structure-based alignment of these rRNAs was obtained from the Ribosomal Database Project (</w:t>
        </w:r>
        <w:r w:rsidRPr="00F67347">
          <w:rPr>
            <w:bCs/>
          </w:rPr>
          <w:t>http://rdp.cme.msu.edu/</w:t>
        </w:r>
        <w:r w:rsidRPr="00F67347">
          <w:rPr>
            <w:rFonts w:hint="eastAsia"/>
            <w:bCs/>
          </w:rPr>
          <w:t xml:space="preserve">) </w:t>
        </w:r>
      </w:ins>
      <w:r w:rsidR="001E1917">
        <w:rPr>
          <w:bCs/>
        </w:rPr>
        <w:fldChar w:fldCharType="begin"/>
      </w:r>
      <w:r w:rsidR="001E1917">
        <w:rPr>
          <w:bCs/>
        </w:rPr>
        <w:instrText xml:space="preserve"> ADDIN EN.CITE &lt;EndNote&gt;&lt;Cite&gt;&lt;Author&gt;Cole&lt;/Author&gt;&lt;Year&gt;2007&lt;/Year&gt;&lt;RecNum&gt;90&lt;/RecNum&gt;&lt;DisplayText&gt;[67]&lt;/DisplayText&gt;&lt;record&gt;&lt;rec-number&gt;90&lt;/rec-number&gt;&lt;foreign-keys&gt;&lt;key app="EN" db-id="02sps2pse5vde9eszr6vesw82vsrpaeerdva"&gt;90&lt;/key&gt;&lt;/foreign-keys&gt;&lt;ref-type name="Journal Article"&gt;17&lt;/ref-type&gt;&lt;contributors&gt;&lt;authors&gt;&lt;author&gt;Cole, J. R.&lt;/author&gt;&lt;author&gt;Chai, B.&lt;/author&gt;&lt;author&gt;Farris, R. J.&lt;/author&gt;&lt;author&gt;Wang, Q.&lt;/author&gt;&lt;author&gt;Kulam-Syed-Mohideen, A. S.&lt;/author&gt;&lt;author&gt;McGarrell, D. M.&lt;/author&gt;&lt;author&gt;Bandela, A. M.&lt;/author&gt;&lt;author&gt;Cardenas, E.&lt;/author&gt;&lt;author&gt;Garrity, G. M.&lt;/author&gt;&lt;author&gt;Tiedje, J. M.&lt;/author&gt;&lt;/authors&gt;&lt;/contributors&gt;&lt;auth-address&gt;Center for Microbial Ecology, Biomedical Physical Sciences, Michigan State University, East Lansing, MI 48824-4320, USA. colej@msu.edu&lt;/auth-address&gt;&lt;titles&gt;&lt;title&gt;The ribosomal database project (RDP-II): introducing myRDP space and quality controlled public data&lt;/title&gt;&lt;secondary-title&gt;Nucleic Acids Res&lt;/secondary-title&gt;&lt;/titles&gt;&lt;periodical&gt;&lt;full-title&gt;Nucleic Acids Res&lt;/full-title&gt;&lt;/periodical&gt;&lt;pages&gt;D169-72&lt;/pages&gt;&lt;volume&gt;35&lt;/volume&gt;&lt;number&gt;Database issue&lt;/number&gt;&lt;keywords&gt;&lt;keyword&gt;*Databases, Nucleic Acid&lt;/keyword&gt;&lt;keyword&gt;Internet&lt;/keyword&gt;&lt;keyword&gt;Quality Control&lt;/keyword&gt;&lt;keyword&gt;RNA, Ribosomal/*chemistry&lt;/keyword&gt;&lt;keyword&gt;Sequence Analysis, RNA/standards&lt;/keyword&gt;&lt;keyword&gt;User-Computer Interface&lt;/keyword&gt;&lt;/keywords&gt;&lt;dates&gt;&lt;year&gt;2007&lt;/year&gt;&lt;pub-dates&gt;&lt;date&gt;Jan&lt;/date&gt;&lt;/pub-dates&gt;&lt;/dates&gt;&lt;accession-num&gt;17090583&lt;/accession-num&gt;&lt;urls&gt;&lt;related-urls&gt;&lt;url&gt;http://www.ncbi.nlm.nih.gov/entrez/query.fcgi?cmd=Retrieve&amp;amp;db=PubMed&amp;amp;dopt=Citation&amp;amp;list_uids=17090583 &lt;/url&gt;&lt;/related-urls&gt;&lt;/urls&gt;&lt;/record&gt;&lt;/Cite&gt;&lt;/EndNote&gt;</w:instrText>
      </w:r>
      <w:r w:rsidR="001E1917">
        <w:rPr>
          <w:bCs/>
        </w:rPr>
        <w:fldChar w:fldCharType="separate"/>
      </w:r>
      <w:r w:rsidR="001E1917">
        <w:rPr>
          <w:bCs/>
          <w:noProof/>
        </w:rPr>
        <w:t>[</w:t>
      </w:r>
      <w:hyperlink w:anchor="_ENREF_67" w:tooltip="Cole, 2007 #90" w:history="1">
        <w:r w:rsidR="001E1917">
          <w:rPr>
            <w:bCs/>
            <w:noProof/>
          </w:rPr>
          <w:t>67</w:t>
        </w:r>
      </w:hyperlink>
      <w:r w:rsidR="001E1917">
        <w:rPr>
          <w:bCs/>
          <w:noProof/>
        </w:rPr>
        <w:t>]</w:t>
      </w:r>
      <w:r w:rsidR="001E1917">
        <w:rPr>
          <w:bCs/>
        </w:rPr>
        <w:fldChar w:fldCharType="end"/>
      </w:r>
      <w:ins w:id="398" w:author="hqin" w:date="2013-01-03T09:46:00Z">
        <w:r w:rsidRPr="00F67347">
          <w:rPr>
            <w:rFonts w:hint="eastAsia"/>
            <w:bCs/>
          </w:rPr>
          <w:t xml:space="preserve">. Trees were generated using neighbor-joining, maximal parsimony and Bayesian approaches </w:t>
        </w:r>
      </w:ins>
      <w:r w:rsidR="001E1917">
        <w:rPr>
          <w:bCs/>
        </w:rPr>
        <w:fldChar w:fldCharType="begin">
          <w:fldData xml:space="preserve">PEVuZE5vdGU+PENpdGU+PEF1dGhvcj5LdW1hcjwvQXV0aG9yPjxZZWFyPjIwMDg8L1llYXI+PFJl
Y051bT45MjwvUmVjTnVtPjxEaXNwbGF5VGV4dD5bNDksIDUwLCA2OC03MF08L0Rpc3BsYXlUZXh0
PjxyZWNvcmQ+PHJlYy1udW1iZXI+OTI8L3JlYy1udW1iZXI+PGZvcmVpZ24ta2V5cz48a2V5IGFw
cD0iRU4iIGRiLWlkPSIwMnNwczJwc2U1dmRlOWVzenI2dmVzdzgydnNycGFlZXJkdmEiPjkyPC9r
ZXk+PC9mb3JlaWduLWtleXM+PHJlZi10eXBlIG5hbWU9IkpvdXJuYWwgQXJ0aWNsZSI+MTc8L3Jl
Zi10eXBlPjxjb250cmlidXRvcnM+PGF1dGhvcnM+PGF1dGhvcj5LdW1hciwgUy48L2F1dGhvcj48
YXV0aG9yPk5laSwgTS48L2F1dGhvcj48YXV0aG9yPkR1ZGxleSwgSi48L2F1dGhvcj48YXV0aG9y
PlRhbXVyYSwgSy48L2F1dGhvcj48L2F1dGhvcnM+PC9jb250cmlidXRvcnM+PGF1dGgtYWRkcmVz
cz5CaW9kZXNpZ24gSW5zdGl0dXRlLCBBMjQwLCBBcml6b25hIFN0YXRlIFVuaXZlcnNpdHksIFRl
bXBlLCBBWiA4NTI4Ny01MzAxLCBVU0EuIHMua3VtYXJAYXN1LmVkdTwvYXV0aC1hZGRyZXNzPjx0
aXRsZXM+PHRpdGxlPk1FR0E6IGEgYmlvbG9naXN0LWNlbnRyaWMgc29mdHdhcmUgZm9yIGV2b2x1
dGlvbmFyeSBhbmFseXNpcyBvZiBETkEgYW5kIHByb3RlaW4gc2VxdWVuY2VzPC90aXRsZT48c2Vj
b25kYXJ5LXRpdGxlPkJyaWVmIEJpb2luZm9ybTwvc2Vjb25kYXJ5LXRpdGxlPjwvdGl0bGVzPjxw
ZXJpb2RpY2FsPjxmdWxsLXRpdGxlPkJyaWVmIEJpb2luZm9ybTwvZnVsbC10aXRsZT48L3Blcmlv
ZGljYWw+PHBhZ2VzPjI5OS0zMDY8L3BhZ2VzPjx2b2x1bWU+OTwvdm9sdW1lPjxudW1iZXI+NDwv
bnVtYmVyPjxrZXl3b3Jkcz48a2V5d29yZD5BbGdvcml0aG1zPC9rZXl3b3JkPjxrZXl3b3JkPkJh
c2UgU2VxdWVuY2U8L2tleXdvcmQ+PGtleXdvcmQ+QmlvbG9neS9tZXRob2RzPC9rZXl3b3JkPjxr
ZXl3b3JkPkNocm9tb3NvbWUgTWFwcGluZy8qbWV0aG9kczwva2V5d29yZD48a2V5d29yZD5ETkEv
KmdlbmV0aWNzPC9rZXl3b3JkPjxrZXl3b3JkPkROQSBNdXRhdGlvbmFsIEFuYWx5c2lzLyptZXRo
b2RzPC9rZXl3b3JkPjxrZXl3b3JkPipFdm9sdXRpb24sIE1vbGVjdWxhcjwva2V5d29yZD48a2V5
d29yZD5Nb2xlY3VsYXIgU2VxdWVuY2UgRGF0YTwva2V5d29yZD48a2V5d29yZD5Qcm90ZWlucy8q
Z2VuZXRpY3M8L2tleXdvcmQ+PGtleXdvcmQ+U2VxdWVuY2UgQWxpZ25tZW50L21ldGhvZHM8L2tl
eXdvcmQ+PGtleXdvcmQ+U2VxdWVuY2UgQW5hbHlzaXMsIEROQS8qbWV0aG9kczwva2V5d29yZD48
a2V5d29yZD4qU29mdHdhcmU8L2tleXdvcmQ+PGtleXdvcmQ+VmFyaWF0aW9uIChHZW5ldGljcykv
Z2VuZXRpY3M8L2tleXdvcmQ+PC9rZXl3b3Jkcz48ZGF0ZXM+PHllYXI+MjAwODwveWVhcj48cHVi
LWRhdGVzPjxkYXRlPkp1bDwvZGF0ZT48L3B1Yi1kYXRlcz48L2RhdGVzPjxhY2Nlc3Npb24tbnVt
PjE4NDE3NTM3PC9hY2Nlc3Npb24tbnVtPjx1cmxzPjxyZWxhdGVkLXVybHM+PHVybD5odHRwOi8v
d3d3Lm5jYmkubmxtLm5paC5nb3YvZW50cmV6L3F1ZXJ5LmZjZ2k/Y21kPVJldHJpZXZlJmFtcDtk
Yj1QdWJNZWQmYW1wO2RvcHQ9Q2l0YXRpb24mYW1wO2xpc3RfdWlkcz0xODQxNzUzNyA8L3VybD48
L3JlbGF0ZWQtdXJscz48L3VybHM+PC9yZWNvcmQ+PC9DaXRlPjxDaXRlPjxBdXRob3I+VGFtdXJh
PC9BdXRob3I+PFllYXI+MjAwNzwvWWVhcj48UmVjTnVtPjkzPC9SZWNOdW0+PHJlY29yZD48cmVj
LW51bWJlcj45MzwvcmVjLW51bWJlcj48Zm9yZWlnbi1rZXlzPjxrZXkgYXBwPSJFTiIgZGItaWQ9
IjAyc3BzMnBzZTV2ZGU5ZXN6cjZ2ZXN3ODJ2c3JwYWVlcmR2YSI+OTM8L2tleT48L2ZvcmVpZ24t
a2V5cz48cmVmLXR5cGUgbmFtZT0iSm91cm5hbCBBcnRpY2xlIj4xNzwvcmVmLXR5cGU+PGNvbnRy
aWJ1dG9ycz48YXV0aG9ycz48YXV0aG9yPlRhbXVyYSwgSy48L2F1dGhvcj48YXV0aG9yPkR1ZGxl
eSwgSi48L2F1dGhvcj48YXV0aG9yPk5laSwgTS48L2F1dGhvcj48YXV0aG9yPkt1bWFyLCBTLjwv
YXV0aG9yPjwvYXV0aG9ycz48L2NvbnRyaWJ1dG9ycz48YXV0aC1hZGRyZXNzPkNlbnRlciBmb3Ig
RXZvbHV0aW9uYXJ5IEZ1bmN0aW9uYWwgR2Vub21pY3MsIFRoZSBCaW9kZXNpZ24gSW5zdGl0dXRl
LCBBcml6b25hIFN0YXRlIFVuaXZlcnNpdHksIEFaLCBVU0EuPC9hdXRoLWFkZHJlc3M+PHRpdGxl
cz48dGl0bGU+TUVHQTQ6IE1vbGVjdWxhciBFdm9sdXRpb25hcnkgR2VuZXRpY3MgQW5hbHlzaXMg
KE1FR0EpIHNvZnR3YXJlIHZlcnNpb24gNC4wPC90aXRsZT48c2Vjb25kYXJ5LXRpdGxlPk1vbCBC
aW9sIEV2b2w8L3NlY29uZGFyeS10aXRsZT48L3RpdGxlcz48cGVyaW9kaWNhbD48ZnVsbC10aXRs
ZT5Nb2wgQmlvbCBFdm9sPC9mdWxsLXRpdGxlPjwvcGVyaW9kaWNhbD48cGFnZXM+MTU5Ni05PC9w
YWdlcz48dm9sdW1lPjI0PC92b2x1bWU+PG51bWJlcj44PC9udW1iZXI+PGtleXdvcmRzPjxrZXl3
b3JkPkRhdGFiYXNlcywgR2VuZXRpYzwva2V5d29yZD48a2V5d29yZD4qRXZvbHV0aW9uLCBNb2xl
Y3VsYXI8L2tleXdvcmQ+PGtleXdvcmQ+SW50ZXJuZXQ8L2tleXdvcmQ+PGtleXdvcmQ+UGh5bG9n
ZW55PC9rZXl3b3JkPjxrZXl3b3JkPipTZXF1ZW5jZSBBbGlnbm1lbnQvbWV0aG9kczwva2V5d29y
ZD48a2V5d29yZD5TZXF1ZW5jZSBBbmFseXNpcywgRE5BPC9rZXl3b3JkPjxrZXl3b3JkPlNlcXVl
bmNlIEFuYWx5c2lzLCBQcm90ZWluPC9rZXl3b3JkPjxrZXl3b3JkPlNvZnR3YXJlPC9rZXl3b3Jk
Pjwva2V5d29yZHM+PGRhdGVzPjx5ZWFyPjIwMDc8L3llYXI+PHB1Yi1kYXRlcz48ZGF0ZT5BdWc8
L2RhdGU+PC9wdWItZGF0ZXM+PC9kYXRlcz48YWNjZXNzaW9uLW51bT4xNzQ4ODczODwvYWNjZXNz
aW9uLW51bT48dXJscz48cmVsYXRlZC11cmxzPjx1cmw+aHR0cDovL3d3dy5uY2JpLm5sbS5uaWgu
Z292L2VudHJlei9xdWVyeS5mY2dpP2NtZD1SZXRyaWV2ZSZhbXA7ZGI9UHViTWVkJmFtcDtkb3B0
PUNpdGF0aW9uJmFtcDtsaXN0X3VpZHM9MTc0ODg3MzggPC91cmw+PC9yZWxhdGVkLXVybHM+PC91
cmxzPjwvcmVjb3JkPjwvQ2l0ZT48Q2l0ZT48QXV0aG9yPlN3b2Zmb3JkPC9BdXRob3I+PFllYXI+
MjAwMjwvWWVhcj48UmVjTnVtPjk0PC9SZWNOdW0+PHJlY29yZD48cmVjLW51bWJlcj45NDwvcmVj
LW51bWJlcj48Zm9yZWlnbi1rZXlzPjxrZXkgYXBwPSJFTiIgZGItaWQ9IjAyc3BzMnBzZTV2ZGU5
ZXN6cjZ2ZXN3ODJ2c3JwYWVlcmR2YSI+OTQ8L2tleT48L2ZvcmVpZ24ta2V5cz48cmVmLXR5cGUg
bmFtZT0iQ29tcHV0ZXIgUHJvZ3JhbSI+OTwvcmVmLXR5cGU+PGNvbnRyaWJ1dG9ycz48YXV0aG9y
cz48YXV0aG9yPlN3b2Zmb3JkLEQuTC48L2F1dGhvcj48L2F1dGhvcnM+PC9jb250cmlidXRvcnM+
PHRpdGxlcz48dGl0bGU+UEFVUCouIFBoeWxvZ2VubmV0aWMgQW5hbHlzaXMgVXNpbmcgUGFyc2lt
b255KCogYW5kIE90aGVyIE1ldGhvZHMpLiBWZXJzaW9uIDQuPC90aXRsZT48L3RpdGxlcz48ZGF0
ZXM+PHllYXI+MjAwMjwveWVhcj48L2RhdGVzPjxwdWItbG9jYXRpb24+U3VuZGVybGFuZCwgTWFz
c2FjaHVzZXR0czwvcHViLWxvY2F0aW9uPjxwdWJsaXNoZXI+U2luYXVlciBBc3NvY2F0ZXM8L3B1
Ymxpc2hlcj48dXJscz48L3VybHM+PC9yZWNvcmQ+PC9DaXRlPjxDaXRlPjxBdXRob3I+Um9ucXVp
c3Q8L0F1dGhvcj48WWVhcj4yMDAzPC9ZZWFyPjxSZWNOdW0+OTU8L1JlY051bT48cmVjb3JkPjxy
ZWMtbnVtYmVyPjk1PC9yZWMtbnVtYmVyPjxmb3JlaWduLWtleXM+PGtleSBhcHA9IkVOIiBkYi1p
ZD0iMDJzcHMycHNlNXZkZTllc3pyNnZlc3c4MnZzcnBhZWVyZHZhIj45NTwva2V5PjwvZm9yZWln
bi1rZXlzPjxyZWYtdHlwZSBuYW1lPSJKb3VybmFsIEFydGljbGUiPjE3PC9yZWYtdHlwZT48Y29u
dHJpYnV0b3JzPjxhdXRob3JzPjxhdXRob3I+Um9ucXVpc3QsIEYuPC9hdXRob3I+PGF1dGhvcj5I
dWVsc2VuYmVjaywgSi4gUC48L2F1dGhvcj48L2F1dGhvcnM+PC9jb250cmlidXRvcnM+PGF1dGgt
YWRkcmVzcz5EZXBhcnRtZW50IG9mIFN5c3RlbWF0aWMgWm9vbG9neSwgRXZvbHV0aW9uYXJ5IEJp
b2xvZ3kgQ2VudHJlLCBVcHBzYWxhIFVuaXZlcnNpdHksIE5vcmJ5di4gMThELCBTRS03NTIgMzYg
VXBwc2FsYSwgU3dlZGVuLiBmcmVkcmlrLnJvbnF1aXN0QGViYy51dS5zZTwvYXV0aC1hZGRyZXNz
Pjx0aXRsZXM+PHRpdGxlPk1yQmF5ZXMgMzogQmF5ZXNpYW4gcGh5bG9nZW5ldGljIGluZmVyZW5j
ZSB1bmRlciBtaXhlZCBtb2RlbHM8L3RpdGxlPjxzZWNvbmRhcnktdGl0bGU+QmlvaW5mb3JtYXRp
Y3M8L3NlY29uZGFyeS10aXRsZT48L3RpdGxlcz48cGVyaW9kaWNhbD48ZnVsbC10aXRsZT5CaW9p
bmZvcm1hdGljczwvZnVsbC10aXRsZT48L3BlcmlvZGljYWw+PHBhZ2VzPjE1NzItNDwvcGFnZXM+
PHZvbHVtZT4xOTwvdm9sdW1lPjxudW1iZXI+MTI8L251bWJlcj48a2V5d29yZHM+PGtleXdvcmQ+
KkFsZ29yaXRobXM8L2tleXdvcmQ+PGtleXdvcmQ+QmF5ZXMgVGhlb3JlbTwva2V5d29yZD48a2V5
d29yZD4qRXZvbHV0aW9uLCBNb2xlY3VsYXI8L2tleXdvcmQ+PGtleXdvcmQ+R2VuZSBFeHByZXNz
aW9uIFByb2ZpbGluZy8qbWV0aG9kczwva2V5d29yZD48a2V5d29yZD4qTW9kZWxzLCBHZW5ldGlj
PC9rZXl3b3JkPjxrZXl3b3JkPipNb2RlbHMsIFN0YXRpc3RpY2FsPC9rZXl3b3JkPjxrZXl3b3Jk
PipQaHlsb2dlbnk8L2tleXdvcmQ+PGtleXdvcmQ+U2VxdWVuY2UgQWxpZ25tZW50LyptZXRob2Rz
PC9rZXl3b3JkPjxrZXl3b3JkPlNlcXVlbmNlIEhvbW9sb2d5PC9rZXl3b3JkPjxrZXl3b3JkPlNv
ZnR3YXJlPC9rZXl3b3JkPjxrZXl3b3JkPlN0b2NoYXN0aWMgUHJvY2Vzc2VzPC9rZXl3b3JkPjwv
a2V5d29yZHM+PGRhdGVzPjx5ZWFyPjIwMDM8L3llYXI+PHB1Yi1kYXRlcz48ZGF0ZT5BdWcgMTI8
L2RhdGU+PC9wdWItZGF0ZXM+PC9kYXRlcz48YWNjZXNzaW9uLW51bT4xMjkxMjgzOTwvYWNjZXNz
aW9uLW51bT48dXJscz48cmVsYXRlZC11cmxzPjx1cmw+aHR0cDovL3d3dy5uY2JpLm5sbS5uaWgu
Z292L2VudHJlei9xdWVyeS5mY2dpP2NtZD1SZXRyaWV2ZSZhbXA7ZGI9UHViTWVkJmFtcDtkb3B0
PUNpdGF0aW9uJmFtcDtsaXN0X3VpZHM9MTI5MTI4MzkgPC91cmw+PC9yZWxhdGVkLXVybHM+PC91
cmxzPjwvcmVjb3JkPjwvQ2l0ZT48Q2l0ZT48QXV0aG9yPkh1ZWxzZW5iZWNrPC9BdXRob3I+PFll
YXI+MjAwMTwvWWVhcj48UmVjTnVtPjk2PC9SZWNOdW0+PHJlY29yZD48cmVjLW51bWJlcj45Njwv
cmVjLW51bWJlcj48Zm9yZWlnbi1rZXlzPjxrZXkgYXBwPSJFTiIgZGItaWQ9IjAyc3BzMnBzZTV2
ZGU5ZXN6cjZ2ZXN3ODJ2c3JwYWVlcmR2YSI+OTY8L2tleT48L2ZvcmVpZ24ta2V5cz48cmVmLXR5
cGUgbmFtZT0iSm91cm5hbCBBcnRpY2xlIj4xNzwvcmVmLXR5cGU+PGNvbnRyaWJ1dG9ycz48YXV0
aG9ycz48YXV0aG9yPkh1ZWxzZW5iZWNrLCBKLiBQLjwvYXV0aG9yPjxhdXRob3I+Um9ucXVpc3Qs
IEYuPC9hdXRob3I+PC9hdXRob3JzPjwvY29udHJpYnV0b3JzPjxhdXRoLWFkZHJlc3M+RGVwYXJ0
bWVudCBvZiBCaW9sb2d5LCBVbml2ZXJzaXR5IG9mIFJvY2hlc3RlciwgUm9jaGVzdGVyLCBOWSAx
NDYyNywgVVNBLiBqb2huaEBicmFobXMuYmlvbG9neS5yb2NoZXN0ZXIuZWR1PC9hdXRoLWFkZHJl
c3M+PHRpdGxlcz48dGl0bGU+TVJCQVlFUzogQmF5ZXNpYW4gaW5mZXJlbmNlIG9mIHBoeWxvZ2Vu
ZXRpYyB0cmVlczwvdGl0bGU+PHNlY29uZGFyeS10aXRsZT5CaW9pbmZvcm1hdGljczwvc2Vjb25k
YXJ5LXRpdGxlPjwvdGl0bGVzPjxwZXJpb2RpY2FsPjxmdWxsLXRpdGxlPkJpb2luZm9ybWF0aWNz
PC9mdWxsLXRpdGxlPjwvcGVyaW9kaWNhbD48cGFnZXM+NzU0LTU8L3BhZ2VzPjx2b2x1bWU+MTc8
L3ZvbHVtZT48bnVtYmVyPjg8L251bWJlcj48a2V5d29yZHM+PGtleXdvcmQ+QWxnb3JpdGhtczwv
a2V5d29yZD48a2V5d29yZD4qQmF5ZXMgVGhlb3JlbTwva2V5d29yZD48a2V5d29yZD5Db21wdXRh
dGlvbmFsIEJpb2xvZ3k8L2tleXdvcmQ+PGtleXdvcmQ+TWFya292IENoYWluczwva2V5d29yZD48
a2V5d29yZD4qUGh5bG9nZW55PC9rZXl3b3JkPjxrZXl3b3JkPipTb2Z0d2FyZTwva2V5d29yZD48
L2tleXdvcmRzPjxkYXRlcz48eWVhcj4yMDAxPC95ZWFyPjxwdWItZGF0ZXM+PGRhdGU+QXVnPC9k
YXRlPjwvcHViLWRhdGVzPjwvZGF0ZXM+PGFjY2Vzc2lvbi1udW0+MTE1MjQzODM8L2FjY2Vzc2lv
bi1udW0+PHVybHM+PHJlbGF0ZWQtdXJscz48dXJsPmh0dHA6Ly93d3cubmNiaS5ubG0ubmloLmdv
di9lbnRyZXovcXVlcnkuZmNnaT9jbWQ9UmV0cmlldmUmYW1wO2RiPVB1Yk1lZCZhbXA7ZG9wdD1D
aXRhdGlvbiZhbXA7bGlzdF91aWRzPTExNTI0MzgzIDwvdXJsPjwvcmVsYXRlZC11cmxzPjwvdXJs
cz48L3JlY29yZD48L0NpdGU+PC9FbmROb3RlPgB=
</w:fldData>
        </w:fldChar>
      </w:r>
      <w:r w:rsidR="001E1917">
        <w:rPr>
          <w:bCs/>
        </w:rPr>
        <w:instrText xml:space="preserve"> ADDIN EN.CITE </w:instrText>
      </w:r>
      <w:r w:rsidR="001E1917">
        <w:rPr>
          <w:bCs/>
        </w:rPr>
        <w:fldChar w:fldCharType="begin">
          <w:fldData xml:space="preserve">PEVuZE5vdGU+PENpdGU+PEF1dGhvcj5LdW1hcjwvQXV0aG9yPjxZZWFyPjIwMDg8L1llYXI+PFJl
Y051bT45MjwvUmVjTnVtPjxEaXNwbGF5VGV4dD5bNDksIDUwLCA2OC03MF08L0Rpc3BsYXlUZXh0
PjxyZWNvcmQ+PHJlYy1udW1iZXI+OTI8L3JlYy1udW1iZXI+PGZvcmVpZ24ta2V5cz48a2V5IGFw
cD0iRU4iIGRiLWlkPSIwMnNwczJwc2U1dmRlOWVzenI2dmVzdzgydnNycGFlZXJkdmEiPjkyPC9r
ZXk+PC9mb3JlaWduLWtleXM+PHJlZi10eXBlIG5hbWU9IkpvdXJuYWwgQXJ0aWNsZSI+MTc8L3Jl
Zi10eXBlPjxjb250cmlidXRvcnM+PGF1dGhvcnM+PGF1dGhvcj5LdW1hciwgUy48L2F1dGhvcj48
YXV0aG9yPk5laSwgTS48L2F1dGhvcj48YXV0aG9yPkR1ZGxleSwgSi48L2F1dGhvcj48YXV0aG9y
PlRhbXVyYSwgSy48L2F1dGhvcj48L2F1dGhvcnM+PC9jb250cmlidXRvcnM+PGF1dGgtYWRkcmVz
cz5CaW9kZXNpZ24gSW5zdGl0dXRlLCBBMjQwLCBBcml6b25hIFN0YXRlIFVuaXZlcnNpdHksIFRl
bXBlLCBBWiA4NTI4Ny01MzAxLCBVU0EuIHMua3VtYXJAYXN1LmVkdTwvYXV0aC1hZGRyZXNzPjx0
aXRsZXM+PHRpdGxlPk1FR0E6IGEgYmlvbG9naXN0LWNlbnRyaWMgc29mdHdhcmUgZm9yIGV2b2x1
dGlvbmFyeSBhbmFseXNpcyBvZiBETkEgYW5kIHByb3RlaW4gc2VxdWVuY2VzPC90aXRsZT48c2Vj
b25kYXJ5LXRpdGxlPkJyaWVmIEJpb2luZm9ybTwvc2Vjb25kYXJ5LXRpdGxlPjwvdGl0bGVzPjxw
ZXJpb2RpY2FsPjxmdWxsLXRpdGxlPkJyaWVmIEJpb2luZm9ybTwvZnVsbC10aXRsZT48L3Blcmlv
ZGljYWw+PHBhZ2VzPjI5OS0zMDY8L3BhZ2VzPjx2b2x1bWU+OTwvdm9sdW1lPjxudW1iZXI+NDwv
bnVtYmVyPjxrZXl3b3Jkcz48a2V5d29yZD5BbGdvcml0aG1zPC9rZXl3b3JkPjxrZXl3b3JkPkJh
c2UgU2VxdWVuY2U8L2tleXdvcmQ+PGtleXdvcmQ+QmlvbG9neS9tZXRob2RzPC9rZXl3b3JkPjxr
ZXl3b3JkPkNocm9tb3NvbWUgTWFwcGluZy8qbWV0aG9kczwva2V5d29yZD48a2V5d29yZD5ETkEv
KmdlbmV0aWNzPC9rZXl3b3JkPjxrZXl3b3JkPkROQSBNdXRhdGlvbmFsIEFuYWx5c2lzLyptZXRo
b2RzPC9rZXl3b3JkPjxrZXl3b3JkPipFdm9sdXRpb24sIE1vbGVjdWxhcjwva2V5d29yZD48a2V5
d29yZD5Nb2xlY3VsYXIgU2VxdWVuY2UgRGF0YTwva2V5d29yZD48a2V5d29yZD5Qcm90ZWlucy8q
Z2VuZXRpY3M8L2tleXdvcmQ+PGtleXdvcmQ+U2VxdWVuY2UgQWxpZ25tZW50L21ldGhvZHM8L2tl
eXdvcmQ+PGtleXdvcmQ+U2VxdWVuY2UgQW5hbHlzaXMsIEROQS8qbWV0aG9kczwva2V5d29yZD48
a2V5d29yZD4qU29mdHdhcmU8L2tleXdvcmQ+PGtleXdvcmQ+VmFyaWF0aW9uIChHZW5ldGljcykv
Z2VuZXRpY3M8L2tleXdvcmQ+PC9rZXl3b3Jkcz48ZGF0ZXM+PHllYXI+MjAwODwveWVhcj48cHVi
LWRhdGVzPjxkYXRlPkp1bDwvZGF0ZT48L3B1Yi1kYXRlcz48L2RhdGVzPjxhY2Nlc3Npb24tbnVt
PjE4NDE3NTM3PC9hY2Nlc3Npb24tbnVtPjx1cmxzPjxyZWxhdGVkLXVybHM+PHVybD5odHRwOi8v
d3d3Lm5jYmkubmxtLm5paC5nb3YvZW50cmV6L3F1ZXJ5LmZjZ2k/Y21kPVJldHJpZXZlJmFtcDtk
Yj1QdWJNZWQmYW1wO2RvcHQ9Q2l0YXRpb24mYW1wO2xpc3RfdWlkcz0xODQxNzUzNyA8L3VybD48
L3JlbGF0ZWQtdXJscz48L3VybHM+PC9yZWNvcmQ+PC9DaXRlPjxDaXRlPjxBdXRob3I+VGFtdXJh
PC9BdXRob3I+PFllYXI+MjAwNzwvWWVhcj48UmVjTnVtPjkzPC9SZWNOdW0+PHJlY29yZD48cmVj
LW51bWJlcj45MzwvcmVjLW51bWJlcj48Zm9yZWlnbi1rZXlzPjxrZXkgYXBwPSJFTiIgZGItaWQ9
IjAyc3BzMnBzZTV2ZGU5ZXN6cjZ2ZXN3ODJ2c3JwYWVlcmR2YSI+OTM8L2tleT48L2ZvcmVpZ24t
a2V5cz48cmVmLXR5cGUgbmFtZT0iSm91cm5hbCBBcnRpY2xlIj4xNzwvcmVmLXR5cGU+PGNvbnRy
aWJ1dG9ycz48YXV0aG9ycz48YXV0aG9yPlRhbXVyYSwgSy48L2F1dGhvcj48YXV0aG9yPkR1ZGxl
eSwgSi48L2F1dGhvcj48YXV0aG9yPk5laSwgTS48L2F1dGhvcj48YXV0aG9yPkt1bWFyLCBTLjwv
YXV0aG9yPjwvYXV0aG9ycz48L2NvbnRyaWJ1dG9ycz48YXV0aC1hZGRyZXNzPkNlbnRlciBmb3Ig
RXZvbHV0aW9uYXJ5IEZ1bmN0aW9uYWwgR2Vub21pY3MsIFRoZSBCaW9kZXNpZ24gSW5zdGl0dXRl
LCBBcml6b25hIFN0YXRlIFVuaXZlcnNpdHksIEFaLCBVU0EuPC9hdXRoLWFkZHJlc3M+PHRpdGxl
cz48dGl0bGU+TUVHQTQ6IE1vbGVjdWxhciBFdm9sdXRpb25hcnkgR2VuZXRpY3MgQW5hbHlzaXMg
KE1FR0EpIHNvZnR3YXJlIHZlcnNpb24gNC4wPC90aXRsZT48c2Vjb25kYXJ5LXRpdGxlPk1vbCBC
aW9sIEV2b2w8L3NlY29uZGFyeS10aXRsZT48L3RpdGxlcz48cGVyaW9kaWNhbD48ZnVsbC10aXRs
ZT5Nb2wgQmlvbCBFdm9sPC9mdWxsLXRpdGxlPjwvcGVyaW9kaWNhbD48cGFnZXM+MTU5Ni05PC9w
YWdlcz48dm9sdW1lPjI0PC92b2x1bWU+PG51bWJlcj44PC9udW1iZXI+PGtleXdvcmRzPjxrZXl3
b3JkPkRhdGFiYXNlcywgR2VuZXRpYzwva2V5d29yZD48a2V5d29yZD4qRXZvbHV0aW9uLCBNb2xl
Y3VsYXI8L2tleXdvcmQ+PGtleXdvcmQ+SW50ZXJuZXQ8L2tleXdvcmQ+PGtleXdvcmQ+UGh5bG9n
ZW55PC9rZXl3b3JkPjxrZXl3b3JkPipTZXF1ZW5jZSBBbGlnbm1lbnQvbWV0aG9kczwva2V5d29y
ZD48a2V5d29yZD5TZXF1ZW5jZSBBbmFseXNpcywgRE5BPC9rZXl3b3JkPjxrZXl3b3JkPlNlcXVl
bmNlIEFuYWx5c2lzLCBQcm90ZWluPC9rZXl3b3JkPjxrZXl3b3JkPlNvZnR3YXJlPC9rZXl3b3Jk
Pjwva2V5d29yZHM+PGRhdGVzPjx5ZWFyPjIwMDc8L3llYXI+PHB1Yi1kYXRlcz48ZGF0ZT5BdWc8
L2RhdGU+PC9wdWItZGF0ZXM+PC9kYXRlcz48YWNjZXNzaW9uLW51bT4xNzQ4ODczODwvYWNjZXNz
aW9uLW51bT48dXJscz48cmVsYXRlZC11cmxzPjx1cmw+aHR0cDovL3d3dy5uY2JpLm5sbS5uaWgu
Z292L2VudHJlei9xdWVyeS5mY2dpP2NtZD1SZXRyaWV2ZSZhbXA7ZGI9UHViTWVkJmFtcDtkb3B0
PUNpdGF0aW9uJmFtcDtsaXN0X3VpZHM9MTc0ODg3MzggPC91cmw+PC9yZWxhdGVkLXVybHM+PC91
cmxzPjwvcmVjb3JkPjwvQ2l0ZT48Q2l0ZT48QXV0aG9yPlN3b2Zmb3JkPC9BdXRob3I+PFllYXI+
MjAwMjwvWWVhcj48UmVjTnVtPjk0PC9SZWNOdW0+PHJlY29yZD48cmVjLW51bWJlcj45NDwvcmVj
LW51bWJlcj48Zm9yZWlnbi1rZXlzPjxrZXkgYXBwPSJFTiIgZGItaWQ9IjAyc3BzMnBzZTV2ZGU5
ZXN6cjZ2ZXN3ODJ2c3JwYWVlcmR2YSI+OTQ8L2tleT48L2ZvcmVpZ24ta2V5cz48cmVmLXR5cGUg
bmFtZT0iQ29tcHV0ZXIgUHJvZ3JhbSI+OTwvcmVmLXR5cGU+PGNvbnRyaWJ1dG9ycz48YXV0aG9y
cz48YXV0aG9yPlN3b2Zmb3JkLEQuTC48L2F1dGhvcj48L2F1dGhvcnM+PC9jb250cmlidXRvcnM+
PHRpdGxlcz48dGl0bGU+UEFVUCouIFBoeWxvZ2VubmV0aWMgQW5hbHlzaXMgVXNpbmcgUGFyc2lt
b255KCogYW5kIE90aGVyIE1ldGhvZHMpLiBWZXJzaW9uIDQuPC90aXRsZT48L3RpdGxlcz48ZGF0
ZXM+PHllYXI+MjAwMjwveWVhcj48L2RhdGVzPjxwdWItbG9jYXRpb24+U3VuZGVybGFuZCwgTWFz
c2FjaHVzZXR0czwvcHViLWxvY2F0aW9uPjxwdWJsaXNoZXI+U2luYXVlciBBc3NvY2F0ZXM8L3B1
Ymxpc2hlcj48dXJscz48L3VybHM+PC9yZWNvcmQ+PC9DaXRlPjxDaXRlPjxBdXRob3I+Um9ucXVp
c3Q8L0F1dGhvcj48WWVhcj4yMDAzPC9ZZWFyPjxSZWNOdW0+OTU8L1JlY051bT48cmVjb3JkPjxy
ZWMtbnVtYmVyPjk1PC9yZWMtbnVtYmVyPjxmb3JlaWduLWtleXM+PGtleSBhcHA9IkVOIiBkYi1p
ZD0iMDJzcHMycHNlNXZkZTllc3pyNnZlc3c4MnZzcnBhZWVyZHZhIj45NTwva2V5PjwvZm9yZWln
bi1rZXlzPjxyZWYtdHlwZSBuYW1lPSJKb3VybmFsIEFydGljbGUiPjE3PC9yZWYtdHlwZT48Y29u
dHJpYnV0b3JzPjxhdXRob3JzPjxhdXRob3I+Um9ucXVpc3QsIEYuPC9hdXRob3I+PGF1dGhvcj5I
dWVsc2VuYmVjaywgSi4gUC48L2F1dGhvcj48L2F1dGhvcnM+PC9jb250cmlidXRvcnM+PGF1dGgt
YWRkcmVzcz5EZXBhcnRtZW50IG9mIFN5c3RlbWF0aWMgWm9vbG9neSwgRXZvbHV0aW9uYXJ5IEJp
b2xvZ3kgQ2VudHJlLCBVcHBzYWxhIFVuaXZlcnNpdHksIE5vcmJ5di4gMThELCBTRS03NTIgMzYg
VXBwc2FsYSwgU3dlZGVuLiBmcmVkcmlrLnJvbnF1aXN0QGViYy51dS5zZTwvYXV0aC1hZGRyZXNz
Pjx0aXRsZXM+PHRpdGxlPk1yQmF5ZXMgMzogQmF5ZXNpYW4gcGh5bG9nZW5ldGljIGluZmVyZW5j
ZSB1bmRlciBtaXhlZCBtb2RlbHM8L3RpdGxlPjxzZWNvbmRhcnktdGl0bGU+QmlvaW5mb3JtYXRp
Y3M8L3NlY29uZGFyeS10aXRsZT48L3RpdGxlcz48cGVyaW9kaWNhbD48ZnVsbC10aXRsZT5CaW9p
bmZvcm1hdGljczwvZnVsbC10aXRsZT48L3BlcmlvZGljYWw+PHBhZ2VzPjE1NzItNDwvcGFnZXM+
PHZvbHVtZT4xOTwvdm9sdW1lPjxudW1iZXI+MTI8L251bWJlcj48a2V5d29yZHM+PGtleXdvcmQ+
KkFsZ29yaXRobXM8L2tleXdvcmQ+PGtleXdvcmQ+QmF5ZXMgVGhlb3JlbTwva2V5d29yZD48a2V5
d29yZD4qRXZvbHV0aW9uLCBNb2xlY3VsYXI8L2tleXdvcmQ+PGtleXdvcmQ+R2VuZSBFeHByZXNz
aW9uIFByb2ZpbGluZy8qbWV0aG9kczwva2V5d29yZD48a2V5d29yZD4qTW9kZWxzLCBHZW5ldGlj
PC9rZXl3b3JkPjxrZXl3b3JkPipNb2RlbHMsIFN0YXRpc3RpY2FsPC9rZXl3b3JkPjxrZXl3b3Jk
PipQaHlsb2dlbnk8L2tleXdvcmQ+PGtleXdvcmQ+U2VxdWVuY2UgQWxpZ25tZW50LyptZXRob2Rz
PC9rZXl3b3JkPjxrZXl3b3JkPlNlcXVlbmNlIEhvbW9sb2d5PC9rZXl3b3JkPjxrZXl3b3JkPlNv
ZnR3YXJlPC9rZXl3b3JkPjxrZXl3b3JkPlN0b2NoYXN0aWMgUHJvY2Vzc2VzPC9rZXl3b3JkPjwv
a2V5d29yZHM+PGRhdGVzPjx5ZWFyPjIwMDM8L3llYXI+PHB1Yi1kYXRlcz48ZGF0ZT5BdWcgMTI8
L2RhdGU+PC9wdWItZGF0ZXM+PC9kYXRlcz48YWNjZXNzaW9uLW51bT4xMjkxMjgzOTwvYWNjZXNz
aW9uLW51bT48dXJscz48cmVsYXRlZC11cmxzPjx1cmw+aHR0cDovL3d3dy5uY2JpLm5sbS5uaWgu
Z292L2VudHJlei9xdWVyeS5mY2dpP2NtZD1SZXRyaWV2ZSZhbXA7ZGI9UHViTWVkJmFtcDtkb3B0
PUNpdGF0aW9uJmFtcDtsaXN0X3VpZHM9MTI5MTI4MzkgPC91cmw+PC9yZWxhdGVkLXVybHM+PC91
cmxzPjwvcmVjb3JkPjwvQ2l0ZT48Q2l0ZT48QXV0aG9yPkh1ZWxzZW5iZWNrPC9BdXRob3I+PFll
YXI+MjAwMTwvWWVhcj48UmVjTnVtPjk2PC9SZWNOdW0+PHJlY29yZD48cmVjLW51bWJlcj45Njwv
cmVjLW51bWJlcj48Zm9yZWlnbi1rZXlzPjxrZXkgYXBwPSJFTiIgZGItaWQ9IjAyc3BzMnBzZTV2
ZGU5ZXN6cjZ2ZXN3ODJ2c3JwYWVlcmR2YSI+OTY8L2tleT48L2ZvcmVpZ24ta2V5cz48cmVmLXR5
cGUgbmFtZT0iSm91cm5hbCBBcnRpY2xlIj4xNzwvcmVmLXR5cGU+PGNvbnRyaWJ1dG9ycz48YXV0
aG9ycz48YXV0aG9yPkh1ZWxzZW5iZWNrLCBKLiBQLjwvYXV0aG9yPjxhdXRob3I+Um9ucXVpc3Qs
IEYuPC9hdXRob3I+PC9hdXRob3JzPjwvY29udHJpYnV0b3JzPjxhdXRoLWFkZHJlc3M+RGVwYXJ0
bWVudCBvZiBCaW9sb2d5LCBVbml2ZXJzaXR5IG9mIFJvY2hlc3RlciwgUm9jaGVzdGVyLCBOWSAx
NDYyNywgVVNBLiBqb2huaEBicmFobXMuYmlvbG9neS5yb2NoZXN0ZXIuZWR1PC9hdXRoLWFkZHJl
c3M+PHRpdGxlcz48dGl0bGU+TVJCQVlFUzogQmF5ZXNpYW4gaW5mZXJlbmNlIG9mIHBoeWxvZ2Vu
ZXRpYyB0cmVlczwvdGl0bGU+PHNlY29uZGFyeS10aXRsZT5CaW9pbmZvcm1hdGljczwvc2Vjb25k
YXJ5LXRpdGxlPjwvdGl0bGVzPjxwZXJpb2RpY2FsPjxmdWxsLXRpdGxlPkJpb2luZm9ybWF0aWNz
PC9mdWxsLXRpdGxlPjwvcGVyaW9kaWNhbD48cGFnZXM+NzU0LTU8L3BhZ2VzPjx2b2x1bWU+MTc8
L3ZvbHVtZT48bnVtYmVyPjg8L251bWJlcj48a2V5d29yZHM+PGtleXdvcmQ+QWxnb3JpdGhtczwv
a2V5d29yZD48a2V5d29yZD4qQmF5ZXMgVGhlb3JlbTwva2V5d29yZD48a2V5d29yZD5Db21wdXRh
dGlvbmFsIEJpb2xvZ3k8L2tleXdvcmQ+PGtleXdvcmQ+TWFya292IENoYWluczwva2V5d29yZD48
a2V5d29yZD4qUGh5bG9nZW55PC9rZXl3b3JkPjxrZXl3b3JkPipTb2Z0d2FyZTwva2V5d29yZD48
L2tleXdvcmRzPjxkYXRlcz48eWVhcj4yMDAxPC95ZWFyPjxwdWItZGF0ZXM+PGRhdGU+QXVnPC9k
YXRlPjwvcHViLWRhdGVzPjwvZGF0ZXM+PGFjY2Vzc2lvbi1udW0+MTE1MjQzODM8L2FjY2Vzc2lv
bi1udW0+PHVybHM+PHJlbGF0ZWQtdXJscz48dXJsPmh0dHA6Ly93d3cubmNiaS5ubG0ubmloLmdv
di9lbnRyZXovcXVlcnkuZmNnaT9jbWQ9UmV0cmlldmUmYW1wO2RiPVB1Yk1lZCZhbXA7ZG9wdD1D
aXRhdGlvbiZhbXA7bGlzdF91aWRzPTExNTI0MzgzIDwvdXJsPjwvcmVsYXRlZC11cmxzPjwvdXJs
cz48L3JlY29yZD48L0NpdGU+PC9FbmROb3RlPgB=
</w:fldData>
        </w:fldChar>
      </w:r>
      <w:r w:rsidR="001E1917">
        <w:rPr>
          <w:bCs/>
        </w:rPr>
        <w:instrText xml:space="preserve"> ADDIN EN.CITE.DATA </w:instrText>
      </w:r>
      <w:r w:rsidR="001E1917">
        <w:rPr>
          <w:bCs/>
        </w:rPr>
      </w:r>
      <w:r w:rsidR="001E1917">
        <w:rPr>
          <w:bCs/>
        </w:rPr>
        <w:fldChar w:fldCharType="end"/>
      </w:r>
      <w:r w:rsidR="001E1917">
        <w:rPr>
          <w:bCs/>
        </w:rPr>
      </w:r>
      <w:r w:rsidR="001E1917">
        <w:rPr>
          <w:bCs/>
        </w:rPr>
        <w:fldChar w:fldCharType="separate"/>
      </w:r>
      <w:r w:rsidR="001E1917">
        <w:rPr>
          <w:bCs/>
          <w:noProof/>
        </w:rPr>
        <w:t>[</w:t>
      </w:r>
      <w:hyperlink w:anchor="_ENREF_49" w:tooltip="Tamura, 2007 #93" w:history="1">
        <w:r w:rsidR="001E1917">
          <w:rPr>
            <w:bCs/>
            <w:noProof/>
          </w:rPr>
          <w:t>49</w:t>
        </w:r>
      </w:hyperlink>
      <w:r w:rsidR="001E1917">
        <w:rPr>
          <w:bCs/>
          <w:noProof/>
        </w:rPr>
        <w:t xml:space="preserve">, </w:t>
      </w:r>
      <w:hyperlink w:anchor="_ENREF_50" w:tooltip="Kumar, 2008 #92" w:history="1">
        <w:r w:rsidR="001E1917">
          <w:rPr>
            <w:bCs/>
            <w:noProof/>
          </w:rPr>
          <w:t>50</w:t>
        </w:r>
      </w:hyperlink>
      <w:r w:rsidR="001E1917">
        <w:rPr>
          <w:bCs/>
          <w:noProof/>
        </w:rPr>
        <w:t xml:space="preserve">, </w:t>
      </w:r>
      <w:hyperlink w:anchor="_ENREF_68" w:tooltip="Swofford, 2002 #94" w:history="1">
        <w:r w:rsidR="001E1917">
          <w:rPr>
            <w:bCs/>
            <w:noProof/>
          </w:rPr>
          <w:t>68-70</w:t>
        </w:r>
      </w:hyperlink>
      <w:r w:rsidR="001E1917">
        <w:rPr>
          <w:bCs/>
          <w:noProof/>
        </w:rPr>
        <w:t>]</w:t>
      </w:r>
      <w:r w:rsidR="001E1917">
        <w:rPr>
          <w:bCs/>
        </w:rPr>
        <w:fldChar w:fldCharType="end"/>
      </w:r>
      <w:ins w:id="399" w:author="hqin" w:date="2013-01-03T09:46:00Z">
        <w:r w:rsidRPr="00F67347">
          <w:rPr>
            <w:rFonts w:hint="eastAsia"/>
            <w:bCs/>
          </w:rPr>
          <w:t xml:space="preserve">. Neighbor-joining tree was evaluated by bootstrap </w:t>
        </w:r>
      </w:ins>
      <w:r w:rsidR="001E1917">
        <w:rPr>
          <w:bCs/>
        </w:rPr>
        <w:fldChar w:fldCharType="begin"/>
      </w:r>
      <w:r w:rsidR="001E1917">
        <w:rPr>
          <w:bCs/>
        </w:rPr>
        <w:instrText xml:space="preserve"> ADDIN EN.CITE &lt;EndNote&gt;&lt;Cite&gt;&lt;Author&gt;Li&lt;/Author&gt;&lt;Year&gt;1997&lt;/Year&gt;&lt;RecNum&gt;97&lt;/RecNum&gt;&lt;DisplayText&gt;[71]&lt;/DisplayText&gt;&lt;record&gt;&lt;rec-number&gt;97&lt;/rec-number&gt;&lt;foreign-keys&gt;&lt;key app="EN" db-id="02sps2pse5vde9eszr6vesw82vsrpaeerdva"&gt;97&lt;/key&gt;&lt;/foreign-keys&gt;&lt;ref-type name="Book"&gt;6&lt;/ref-type&gt;&lt;contributors&gt;&lt;authors&gt;&lt;author&gt;Li, Wen-Hsiung&lt;/author&gt;&lt;/authors&gt;&lt;/contributors&gt;&lt;titles&gt;&lt;title&gt;Molecular Evolution&lt;/title&gt;&lt;/titles&gt;&lt;pages&gt;487&lt;/pages&gt;&lt;dates&gt;&lt;year&gt;1997&lt;/year&gt;&lt;/dates&gt;&lt;pub-location&gt;Sunderland, Massachusetts&lt;/pub-location&gt;&lt;publisher&gt;Sinauer Associates&lt;/publisher&gt;&lt;urls&gt;&lt;/urls&gt;&lt;/record&gt;&lt;/Cite&gt;&lt;/EndNote&gt;</w:instrText>
      </w:r>
      <w:r w:rsidR="001E1917">
        <w:rPr>
          <w:bCs/>
        </w:rPr>
        <w:fldChar w:fldCharType="separate"/>
      </w:r>
      <w:r w:rsidR="001E1917">
        <w:rPr>
          <w:bCs/>
          <w:noProof/>
        </w:rPr>
        <w:t>[</w:t>
      </w:r>
      <w:hyperlink w:anchor="_ENREF_71" w:tooltip="Li, 1997 #97" w:history="1">
        <w:r w:rsidR="001E1917">
          <w:rPr>
            <w:bCs/>
            <w:noProof/>
          </w:rPr>
          <w:t>71</w:t>
        </w:r>
      </w:hyperlink>
      <w:r w:rsidR="001E1917">
        <w:rPr>
          <w:bCs/>
          <w:noProof/>
        </w:rPr>
        <w:t>]</w:t>
      </w:r>
      <w:r w:rsidR="001E1917">
        <w:rPr>
          <w:bCs/>
        </w:rPr>
        <w:fldChar w:fldCharType="end"/>
      </w:r>
      <w:ins w:id="400" w:author="hqin" w:date="2013-01-03T09:46:00Z">
        <w:r w:rsidRPr="00F67347">
          <w:rPr>
            <w:rFonts w:hint="eastAsia"/>
            <w:bCs/>
          </w:rPr>
          <w:t xml:space="preserve">.  Positioning of </w:t>
        </w:r>
        <w:r w:rsidRPr="00F67347">
          <w:rPr>
            <w:rFonts w:hint="eastAsia"/>
            <w:bCs/>
            <w:i/>
          </w:rPr>
          <w:t>B</w:t>
        </w:r>
        <w:r>
          <w:rPr>
            <w:bCs/>
            <w:i/>
          </w:rPr>
          <w:t>.</w:t>
        </w:r>
        <w:r w:rsidRPr="00F67347">
          <w:rPr>
            <w:rFonts w:hint="eastAsia"/>
            <w:bCs/>
            <w:i/>
          </w:rPr>
          <w:t xml:space="preserve"> cereus ATC 14579</w:t>
        </w:r>
        <w:r w:rsidRPr="00F67347">
          <w:rPr>
            <w:rFonts w:hint="eastAsia"/>
            <w:bCs/>
          </w:rPr>
          <w:t xml:space="preserve"> is inconsistent among neighbor-joining and parsimony, and Bayesian trees. Hence,</w:t>
        </w:r>
      </w:ins>
      <w:ins w:id="401" w:author="hqin" w:date="2013-01-29T09:45:00Z">
        <w:r w:rsidR="00800CBB">
          <w:rPr>
            <w:bCs/>
          </w:rPr>
          <w:t xml:space="preserve"> </w:t>
        </w:r>
      </w:ins>
      <w:ins w:id="402" w:author="hqin" w:date="2013-01-29T09:47:00Z">
        <w:r w:rsidR="00BF5008">
          <w:rPr>
            <w:bCs/>
          </w:rPr>
          <w:t xml:space="preserve">we found that </w:t>
        </w:r>
      </w:ins>
      <w:ins w:id="403" w:author="hqin" w:date="2013-01-29T09:45:00Z">
        <w:r w:rsidR="00800CBB">
          <w:rPr>
            <w:bCs/>
          </w:rPr>
          <w:t>16sRNA</w:t>
        </w:r>
      </w:ins>
      <w:ins w:id="404" w:author="hqin" w:date="2013-01-29T09:47:00Z">
        <w:r w:rsidR="00BF5008">
          <w:rPr>
            <w:bCs/>
          </w:rPr>
          <w:t>s</w:t>
        </w:r>
      </w:ins>
      <w:ins w:id="405" w:author="hqin" w:date="2013-01-29T09:45:00Z">
        <w:r w:rsidR="00800CBB">
          <w:rPr>
            <w:bCs/>
          </w:rPr>
          <w:t xml:space="preserve"> </w:t>
        </w:r>
      </w:ins>
      <w:ins w:id="406" w:author="hqin" w:date="2013-01-29T09:47:00Z">
        <w:r w:rsidR="00BF5008">
          <w:rPr>
            <w:bCs/>
          </w:rPr>
          <w:t xml:space="preserve">could </w:t>
        </w:r>
      </w:ins>
      <w:ins w:id="407" w:author="hqin" w:date="2013-01-29T09:45:00Z">
        <w:r w:rsidR="00800CBB">
          <w:rPr>
            <w:bCs/>
          </w:rPr>
          <w:t>not resolve the branch pattern</w:t>
        </w:r>
      </w:ins>
      <w:ins w:id="408" w:author="hqin" w:date="2013-01-29T09:47:00Z">
        <w:r w:rsidR="00BF5008">
          <w:rPr>
            <w:bCs/>
          </w:rPr>
          <w:t>s</w:t>
        </w:r>
      </w:ins>
      <w:ins w:id="409" w:author="hqin" w:date="2013-01-29T09:45:00Z">
        <w:r w:rsidR="00800CBB">
          <w:rPr>
            <w:bCs/>
          </w:rPr>
          <w:t xml:space="preserve"> within the </w:t>
        </w:r>
        <w:r w:rsidR="0036587D" w:rsidRPr="0036587D">
          <w:rPr>
            <w:bCs/>
            <w:i/>
            <w:rPrChange w:id="410" w:author="hqin" w:date="2013-01-29T09:47:00Z">
              <w:rPr>
                <w:bCs/>
              </w:rPr>
            </w:rPrChange>
          </w:rPr>
          <w:t xml:space="preserve">B. </w:t>
        </w:r>
      </w:ins>
      <w:ins w:id="411" w:author="hqin" w:date="2013-01-29T09:46:00Z">
        <w:r w:rsidR="0036587D" w:rsidRPr="0036587D">
          <w:rPr>
            <w:bCs/>
            <w:i/>
            <w:rPrChange w:id="412" w:author="hqin" w:date="2013-01-29T09:47:00Z">
              <w:rPr>
                <w:bCs/>
              </w:rPr>
            </w:rPrChange>
          </w:rPr>
          <w:t>cereus</w:t>
        </w:r>
        <w:r w:rsidR="00800CBB">
          <w:rPr>
            <w:bCs/>
          </w:rPr>
          <w:t>-group</w:t>
        </w:r>
        <w:r w:rsidR="00197097">
          <w:rPr>
            <w:bCs/>
          </w:rPr>
          <w:t>, even though</w:t>
        </w:r>
      </w:ins>
      <w:ins w:id="413" w:author="hqin" w:date="2013-01-03T09:46:00Z">
        <w:r w:rsidRPr="00F67347">
          <w:rPr>
            <w:rFonts w:hint="eastAsia"/>
            <w:bCs/>
          </w:rPr>
          <w:t xml:space="preserve"> </w:t>
        </w:r>
      </w:ins>
      <w:ins w:id="414" w:author="hqin" w:date="2013-01-29T09:46:00Z">
        <w:r w:rsidR="00197097">
          <w:rPr>
            <w:bCs/>
          </w:rPr>
          <w:t>t</w:t>
        </w:r>
      </w:ins>
      <w:ins w:id="415" w:author="hqin" w:date="2013-01-03T09:46:00Z">
        <w:r w:rsidRPr="00F67347">
          <w:rPr>
            <w:rFonts w:hint="eastAsia"/>
            <w:bCs/>
          </w:rPr>
          <w:t xml:space="preserve">his </w:t>
        </w:r>
        <w:r w:rsidRPr="00F67347">
          <w:rPr>
            <w:bCs/>
          </w:rPr>
          <w:t xml:space="preserve">partially resolved </w:t>
        </w:r>
        <w:r w:rsidRPr="00F67347">
          <w:rPr>
            <w:rFonts w:hint="eastAsia"/>
            <w:bCs/>
          </w:rPr>
          <w:t xml:space="preserve">species tree is generally in agreement with previous results using the 16s rRNAs </w:t>
        </w:r>
      </w:ins>
      <w:r w:rsidR="001E1917">
        <w:rPr>
          <w:bCs/>
        </w:rPr>
        <w:fldChar w:fldCharType="begin">
          <w:fldData xml:space="preserve">PEVuZE5vdGU+PENpdGU+PEF1dGhvcj5Hb3RvPC9BdXRob3I+PFllYXI+MjAwMDwvWWVhcj48UmVj
TnVtPjk4PC9SZWNOdW0+PERpc3BsYXlUZXh0PlsxMiwgNjUsIDY2XTwvRGlzcGxheVRleHQ+PHJl
Y29yZD48cmVjLW51bWJlcj45ODwvcmVjLW51bWJlcj48Zm9yZWlnbi1rZXlzPjxrZXkgYXBwPSJF
TiIgZGItaWQ9IjAyc3BzMnBzZTV2ZGU5ZXN6cjZ2ZXN3ODJ2c3JwYWVlcmR2YSI+OTg8L2tleT48
L2ZvcmVpZ24ta2V5cz48cmVmLXR5cGUgbmFtZT0iSm91cm5hbCBBcnRpY2xlIj4xNzwvcmVmLXR5
cGU+PGNvbnRyaWJ1dG9ycz48YXV0aG9ycz48YXV0aG9yPkdvdG8sIEsuPC9hdXRob3I+PGF1dGhv
cj5PbXVyYSwgVC48L2F1dGhvcj48YXV0aG9yPkhhcmEsIFkuPC9hdXRob3I+PGF1dGhvcj5TYWRh
aWUsIFkuPC9hdXRob3I+PC9hdXRob3JzPjwvY29udHJpYnV0b3JzPjxhdXRoLWFkZHJlc3M+TGFi
b3JhdG9yeSBvZiBRQyBhbmQgRm9vZCBBbmFseXNpcywgRm9vZCBSZXNlYXJjaCBJbnN0aXR1dGUs
IE1pdHN1aSBOb3JpbiBDby4sIEx0ZC4sIFNoaXp1b2thIDQyNi0wMTMzLCBKYXBhbi48L2F1dGgt
YWRkcmVzcz48dGl0bGVzPjx0aXRsZT48c3R5bGUgZmFjZT0ibm9ybWFsIiBmb250PSJkZWZhdWx0
IiBzaXplPSIxMDAlIj5BcHBsaWNhdGlvbiBvZiB0aGUgcGFydGlhbCAxNlMgckROQSBzZXF1ZW5j
ZSBhcyBhbiBpbmRleCBmb3IgcmFwaWQgaWRlbnRpZmljYXRpb24gb2Ygc3BlY2llcyBpbiB0aGUg
Z2VudXMgPC9zdHlsZT48c3R5bGUgZmFjZT0iaXRhbGljIiBmb250PSJkZWZhdWx0IiBzaXplPSIx
MDAlIj5CYWNpbGx1czwvc3R5bGU+PC90aXRsZT48c2Vjb25kYXJ5LXRpdGxlPkogR2VuIEFwcGwg
TWljcm9iaW9sPC9zZWNvbmRhcnktdGl0bGU+PC90aXRsZXM+PHBlcmlvZGljYWw+PGZ1bGwtdGl0
bGU+SiBHZW4gQXBwbCBNaWNyb2Jpb2w8L2Z1bGwtdGl0bGU+PC9wZXJpb2RpY2FsPjxwYWdlcz4x
LTg8L3BhZ2VzPjx2b2x1bWU+NDY8L3ZvbHVtZT48bnVtYmVyPjE8L251bWJlcj48ZGF0ZXM+PHll
YXI+MjAwMDwveWVhcj48cHViLWRhdGVzPjxkYXRlPkZlYjwvZGF0ZT48L3B1Yi1kYXRlcz48L2Rh
dGVzPjxhY2Nlc3Npb24tbnVtPjEyNDgzNTk4PC9hY2Nlc3Npb24tbnVtPjx1cmxzPjxyZWxhdGVk
LXVybHM+PHVybD5odHRwOi8vd3d3Lm5jYmkubmxtLm5paC5nb3YvZW50cmV6L3F1ZXJ5LmZjZ2k/
Y21kPVJldHJpZXZlJmFtcDtkYj1QdWJNZWQmYW1wO2RvcHQ9Q2l0YXRpb24mYW1wO2xpc3RfdWlk
cz0xMjQ4MzU5OCA8L3VybD48L3JlbGF0ZWQtdXJscz48L3VybHM+PC9yZWNvcmQ+PC9DaXRlPjxD
aXRlPjxBdXRob3I+QmxhY2t3b29kPC9BdXRob3I+PFllYXI+MjAwNDwvWWVhcj48UmVjTnVtPjUw
PC9SZWNOdW0+PHJlY29yZD48cmVjLW51bWJlcj41MDwvcmVjLW51bWJlcj48Zm9yZWlnbi1rZXlz
PjxrZXkgYXBwPSJFTiIgZGItaWQ9IjAyc3BzMnBzZTV2ZGU5ZXN6cjZ2ZXN3ODJ2c3JwYWVlcmR2
YSI+NTA8L2tleT48L2ZvcmVpZ24ta2V5cz48cmVmLXR5cGUgbmFtZT0iSm91cm5hbCBBcnRpY2xl
Ij4xNzwvcmVmLXR5cGU+PGNvbnRyaWJ1dG9ycz48YXV0aG9ycz48YXV0aG9yPkJsYWNrd29vZCwg
Sy4gUy48L2F1dGhvcj48YXV0aG9yPlR1cmVubmUsIEMuIFkuPC9hdXRob3I+PGF1dGhvcj5IYXJt
c2VuLCBELjwvYXV0aG9yPjxhdXRob3I+S2FiYW5pLCBBLiBNLjwvYXV0aG9yPjwvYXV0aG9ycz48
L2NvbnRyaWJ1dG9ycz48YXV0aC1hZGRyZXNzPk5hdGlvbmFsIFJlZmVyZW5jZSBDZW50cmUgZm9y
IE15Y29iYWN0ZXJpb2xvZ3ksIE5hdGlvbmFsIE1pY3JvYmlvbG9neSBMYWJvcmF0b3J5LCBQb3B1
bGF0aW9uIGFuZCBQdWJsaWMgSGVhbHRoIEJyYW5jaCwgSGVhbHRoIENhbmFkYS4ga3ltX2JsYWNr
d29vZEBoYy1zYy5nYy5jYTwvYXV0aC1hZGRyZXNzPjx0aXRsZXM+PHRpdGxlPjxzdHlsZSBmYWNl
PSJub3JtYWwiIGZvbnQ9ImRlZmF1bHQiIHNpemU9IjEwMCUiPlJlYXNzZXNzbWVudCBvZiBzZXF1
ZW5jZS1iYXNlZCB0YXJnZXRzIGZvciBpZGVudGlmaWNhdGlvbiBvZiA8L3N0eWxlPjxzdHlsZSBm
YWNlPSJpdGFsaWMiIGZvbnQ9ImRlZmF1bHQiIHNpemU9IjEwMCUiPkJhY2lsbHVzIDwvc3R5bGU+
PHN0eWxlIGZhY2U9Im5vcm1hbCIgZm9udD0iZGVmYXVsdCIgc2l6ZT0iMTAwJSI+c3BlY2llczwv
c3R5bGU+PC90aXRsZT48c2Vjb25kYXJ5LXRpdGxlPkogQ2xpbiBNaWNyb2Jpb2w8L3NlY29uZGFy
eS10aXRsZT48L3RpdGxlcz48cGVyaW9kaWNhbD48ZnVsbC10aXRsZT5KIENsaW4gTWljcm9iaW9s
PC9mdWxsLXRpdGxlPjwvcGVyaW9kaWNhbD48cGFnZXM+MTYyNi0zMDwvcGFnZXM+PHZvbHVtZT40
Mjwvdm9sdW1lPjxudW1iZXI+NDwvbnVtYmVyPjxrZXl3b3Jkcz48a2V5d29yZD5CYWNpbGx1cy8q
Y2xhc3NpZmljYXRpb24vKmdlbmV0aWNzPC9rZXl3b3JkPjxrZXl3b3JkPkJhY3RlcmlhbCBUeXBp
bmcgVGVjaG5pcXVlczwva2V5d29yZD48a2V5d29yZD5ETkEsIFJpYm9zb21hbC9hbmFseXNpczwv
a2V5d29yZD48a2V5d29yZD5ETkEsIFJpYm9zb21hbCBTcGFjZXIvZ2VuZXRpY3M8L2tleXdvcmQ+
PGtleXdvcmQ+RE5BLURpcmVjdGVkIFJOQSBQb2x5bWVyYXNlcy8qZ2VuZXRpY3M8L2tleXdvcmQ+
PGtleXdvcmQ+RGF0YWJhc2VzLCBHZW5ldGljPC9rZXl3b3JkPjxrZXl3b3JkPkdlbmVzLCByUk5B
PC9rZXl3b3JkPjxrZXl3b3JkPkh1bWFuczwva2V5d29yZD48a2V5d29yZD5Nb2xlY3VsYXIgU2Vx
dWVuY2UgRGF0YTwva2V5d29yZD48a2V5d29yZD5Qb2x5bWVyYXNlIENoYWluIFJlYWN0aW9uPC9r
ZXl3b3JkPjxrZXl3b3JkPlJOQSwgUmlib3NvbWFsLCAxNlMvKmdlbmV0aWNzPC9rZXl3b3JkPjxr
ZXl3b3JkPipTZXF1ZW5jZSBBbmFseXNpcywgRE5BPC9rZXl3b3JkPjxrZXl3b3JkPlNwZWNpZXMg
U3BlY2lmaWNpdHk8L2tleXdvcmQ+PC9rZXl3b3Jkcz48ZGF0ZXM+PHllYXI+MjAwNDwveWVhcj48
cHViLWRhdGVzPjxkYXRlPkFwcjwvZGF0ZT48L3B1Yi1kYXRlcz48L2RhdGVzPjxhY2Nlc3Npb24t
bnVtPjE1MDcxMDE2PC9hY2Nlc3Npb24tbnVtPjx1cmxzPjxyZWxhdGVkLXVybHM+PHVybD5odHRw
Oi8vd3d3Lm5jYmkubmxtLm5paC5nb3YvZW50cmV6L3F1ZXJ5LmZjZ2k/Y21kPVJldHJpZXZlJmFt
cDtkYj1QdWJNZWQmYW1wO2RvcHQ9Q2l0YXRpb24mYW1wO2xpc3RfdWlkcz0xNTA3MTAxNiA8L3Vy
bD48L3JlbGF0ZWQtdXJscz48L3VybHM+PC9yZWNvcmQ+PC9DaXRlPjxDaXRlPjxBdXRob3I+WHU8
L0F1dGhvcj48WWVhcj4yMDAzPC9ZZWFyPjxSZWNOdW0+NTM8L1JlY051bT48cmVjb3JkPjxyZWMt
bnVtYmVyPjUzPC9yZWMtbnVtYmVyPjxmb3JlaWduLWtleXM+PGtleSBhcHA9IkVOIiBkYi1pZD0i
MDJzcHMycHNlNXZkZTllc3pyNnZlc3c4MnZzcnBhZWVyZHZhIj41Mzwva2V5PjwvZm9yZWlnbi1r
ZXlzPjxyZWYtdHlwZSBuYW1lPSJKb3VybmFsIEFydGljbGUiPjE3PC9yZWYtdHlwZT48Y29udHJp
YnV0b3JzPjxhdXRob3JzPjxhdXRob3I+WHUsIEQuPC9hdXRob3I+PGF1dGhvcj5Db3RlLCBKLiBD
LjwvYXV0aG9yPjwvYXV0aG9ycz48L2NvbnRyaWJ1dG9ycz48YXV0aC1hZGRyZXNzPkFncmljdWx0
dXJlIGFuZCBBZ3JpLUZvb2QgQ2FuYWRhLCBSZXNlYXJjaCBDZW50cmUsIDQzMCBHb3VpbiBCbHZk
LCBTdC1KZWFuLXN1ci1SaWNoZWxpZXUsIFF1ZWJlYywgQ2FuYWRhIEozQiAzRTYuPC9hdXRoLWFk
ZHJlc3M+PHRpdGxlcz48dGl0bGU+PHN0eWxlIGZhY2U9Im5vcm1hbCIgZm9udD0iZGVmYXVsdCIg
c2l6ZT0iMTAwJSI+UGh5bG9nZW5ldGljIHJlbGF0aW9uc2hpcHMgYmV0d2VlbiA8L3N0eWxlPjxz
dHlsZSBmYWNlPSJpdGFsaWMiIGZvbnQ9ImRlZmF1bHQiIHNpemU9IjEwMCUiPkJhY2lsbHVzIDwv
c3R5bGU+PHN0eWxlIGZhY2U9Im5vcm1hbCIgZm9udD0iZGVmYXVsdCIgc2l6ZT0iMTAwJSI+c3Bl
Y2llcyBhbmQgcmVsYXRlZCBnZW5lcmEgaW5mZXJyZWQgZnJvbSBjb21wYXJpc29uIG9mIDMmYXBv
czsgZW5kIDE2UyByRE5BIGFuZCA1JmFwb3M7IGVuZCAxNlMtMjNTIElUUyBudWNsZW90aWRlIHNl
cXVlbmNlczwvc3R5bGU+PC90aXRsZT48c2Vjb25kYXJ5LXRpdGxlPkludCBKIFN5c3QgRXZvbCBN
aWNyb2Jpb2w8L3NlY29uZGFyeS10aXRsZT48L3RpdGxlcz48cGVyaW9kaWNhbD48ZnVsbC10aXRs
ZT5JbnQgSiBTeXN0IEV2b2wgTWljcm9iaW9sPC9mdWxsLXRpdGxlPjwvcGVyaW9kaWNhbD48cGFn
ZXM+Njk1LTcwNDwvcGFnZXM+PHZvbHVtZT41Mzwvdm9sdW1lPjxudW1iZXI+UHQgMzwvbnVtYmVy
PjxrZXl3b3Jkcz48a2V5d29yZD4zJmFwb3M7IFVudHJhbnNsYXRlZCBSZWdpb25zLypnZW5ldGlj
czwva2V5d29yZD48a2V5d29yZD41JmFwb3M7IFVudHJhbnNsYXRlZCBSZWdpb25zLypnZW5ldGlj
czwva2V5d29yZD48a2V5d29yZD5CYWNpbGx1cy8qY2xhc3NpZmljYXRpb24vZ2VuZXRpY3M8L2tl
eXdvcmQ+PGtleXdvcmQ+RE5BLCBSaWJvc29tYWwvYW5hbHlzaXM8L2tleXdvcmQ+PGtleXdvcmQ+
RE5BLCBSaWJvc29tYWwgU3BhY2VyLyphbmFseXNpczwva2V5d29yZD48a2V5d29yZD5HZW5lcywg
clJOQTwva2V5d29yZD48a2V5d29yZD5Nb2xlY3VsYXIgU2VxdWVuY2UgRGF0YTwva2V5d29yZD48
a2V5d29yZD4qUGh5bG9nZW55PC9rZXl3b3JkPjxrZXl3b3JkPlJOQSwgUmlib3NvbWFsLCAxNlMv
KmdlbmV0aWNzPC9rZXl3b3JkPjxrZXl3b3JkPlJOQSwgUmlib3NvbWFsLCAyM1MvZ2VuZXRpY3M8
L2tleXdvcmQ+PGtleXdvcmQ+KlNlcXVlbmNlIEFuYWx5c2lzLCBETkE8L2tleXdvcmQ+PGtleXdv
cmQ+U3BlY2llcyBTcGVjaWZpY2l0eTwva2V5d29yZD48L2tleXdvcmRzPjxkYXRlcz48eWVhcj4y
MDAzPC95ZWFyPjxwdWItZGF0ZXM+PGRhdGU+TWF5PC9kYXRlPjwvcHViLWRhdGVzPjwvZGF0ZXM+
PGFjY2Vzc2lvbi1udW0+MTI4MDcxODk8L2FjY2Vzc2lvbi1udW0+PHVybHM+PHJlbGF0ZWQtdXJs
cz48dXJsPmh0dHA6Ly93d3cubmNiaS5ubG0ubmloLmdvdi9lbnRyZXovcXVlcnkuZmNnaT9jbWQ9
UmV0cmlldmUmYW1wO2RiPVB1Yk1lZCZhbXA7ZG9wdD1DaXRhdGlvbiZhbXA7bGlzdF91aWRzPTEy
ODA3MTg5IDwvdXJsPjwvcmVsYXRlZC11cmxzPjwvdXJscz48L3JlY29yZD48L0NpdGU+PC9FbmRO
b3RlPn==
</w:fldData>
        </w:fldChar>
      </w:r>
      <w:r w:rsidR="001E1917">
        <w:rPr>
          <w:bCs/>
        </w:rPr>
        <w:instrText xml:space="preserve"> ADDIN EN.CITE </w:instrText>
      </w:r>
      <w:r w:rsidR="001E1917">
        <w:rPr>
          <w:bCs/>
        </w:rPr>
        <w:fldChar w:fldCharType="begin">
          <w:fldData xml:space="preserve">PEVuZE5vdGU+PENpdGU+PEF1dGhvcj5Hb3RvPC9BdXRob3I+PFllYXI+MjAwMDwvWWVhcj48UmVj
TnVtPjk4PC9SZWNOdW0+PERpc3BsYXlUZXh0PlsxMiwgNjUsIDY2XTwvRGlzcGxheVRleHQ+PHJl
Y29yZD48cmVjLW51bWJlcj45ODwvcmVjLW51bWJlcj48Zm9yZWlnbi1rZXlzPjxrZXkgYXBwPSJF
TiIgZGItaWQ9IjAyc3BzMnBzZTV2ZGU5ZXN6cjZ2ZXN3ODJ2c3JwYWVlcmR2YSI+OTg8L2tleT48
L2ZvcmVpZ24ta2V5cz48cmVmLXR5cGUgbmFtZT0iSm91cm5hbCBBcnRpY2xlIj4xNzwvcmVmLXR5
cGU+PGNvbnRyaWJ1dG9ycz48YXV0aG9ycz48YXV0aG9yPkdvdG8sIEsuPC9hdXRob3I+PGF1dGhv
cj5PbXVyYSwgVC48L2F1dGhvcj48YXV0aG9yPkhhcmEsIFkuPC9hdXRob3I+PGF1dGhvcj5TYWRh
aWUsIFkuPC9hdXRob3I+PC9hdXRob3JzPjwvY29udHJpYnV0b3JzPjxhdXRoLWFkZHJlc3M+TGFi
b3JhdG9yeSBvZiBRQyBhbmQgRm9vZCBBbmFseXNpcywgRm9vZCBSZXNlYXJjaCBJbnN0aXR1dGUs
IE1pdHN1aSBOb3JpbiBDby4sIEx0ZC4sIFNoaXp1b2thIDQyNi0wMTMzLCBKYXBhbi48L2F1dGgt
YWRkcmVzcz48dGl0bGVzPjx0aXRsZT48c3R5bGUgZmFjZT0ibm9ybWFsIiBmb250PSJkZWZhdWx0
IiBzaXplPSIxMDAlIj5BcHBsaWNhdGlvbiBvZiB0aGUgcGFydGlhbCAxNlMgckROQSBzZXF1ZW5j
ZSBhcyBhbiBpbmRleCBmb3IgcmFwaWQgaWRlbnRpZmljYXRpb24gb2Ygc3BlY2llcyBpbiB0aGUg
Z2VudXMgPC9zdHlsZT48c3R5bGUgZmFjZT0iaXRhbGljIiBmb250PSJkZWZhdWx0IiBzaXplPSIx
MDAlIj5CYWNpbGx1czwvc3R5bGU+PC90aXRsZT48c2Vjb25kYXJ5LXRpdGxlPkogR2VuIEFwcGwg
TWljcm9iaW9sPC9zZWNvbmRhcnktdGl0bGU+PC90aXRsZXM+PHBlcmlvZGljYWw+PGZ1bGwtdGl0
bGU+SiBHZW4gQXBwbCBNaWNyb2Jpb2w8L2Z1bGwtdGl0bGU+PC9wZXJpb2RpY2FsPjxwYWdlcz4x
LTg8L3BhZ2VzPjx2b2x1bWU+NDY8L3ZvbHVtZT48bnVtYmVyPjE8L251bWJlcj48ZGF0ZXM+PHll
YXI+MjAwMDwveWVhcj48cHViLWRhdGVzPjxkYXRlPkZlYjwvZGF0ZT48L3B1Yi1kYXRlcz48L2Rh
dGVzPjxhY2Nlc3Npb24tbnVtPjEyNDgzNTk4PC9hY2Nlc3Npb24tbnVtPjx1cmxzPjxyZWxhdGVk
LXVybHM+PHVybD5odHRwOi8vd3d3Lm5jYmkubmxtLm5paC5nb3YvZW50cmV6L3F1ZXJ5LmZjZ2k/
Y21kPVJldHJpZXZlJmFtcDtkYj1QdWJNZWQmYW1wO2RvcHQ9Q2l0YXRpb24mYW1wO2xpc3RfdWlk
cz0xMjQ4MzU5OCA8L3VybD48L3JlbGF0ZWQtdXJscz48L3VybHM+PC9yZWNvcmQ+PC9DaXRlPjxD
aXRlPjxBdXRob3I+QmxhY2t3b29kPC9BdXRob3I+PFllYXI+MjAwNDwvWWVhcj48UmVjTnVtPjUw
PC9SZWNOdW0+PHJlY29yZD48cmVjLW51bWJlcj41MDwvcmVjLW51bWJlcj48Zm9yZWlnbi1rZXlz
PjxrZXkgYXBwPSJFTiIgZGItaWQ9IjAyc3BzMnBzZTV2ZGU5ZXN6cjZ2ZXN3ODJ2c3JwYWVlcmR2
YSI+NTA8L2tleT48L2ZvcmVpZ24ta2V5cz48cmVmLXR5cGUgbmFtZT0iSm91cm5hbCBBcnRpY2xl
Ij4xNzwvcmVmLXR5cGU+PGNvbnRyaWJ1dG9ycz48YXV0aG9ycz48YXV0aG9yPkJsYWNrd29vZCwg
Sy4gUy48L2F1dGhvcj48YXV0aG9yPlR1cmVubmUsIEMuIFkuPC9hdXRob3I+PGF1dGhvcj5IYXJt
c2VuLCBELjwvYXV0aG9yPjxhdXRob3I+S2FiYW5pLCBBLiBNLjwvYXV0aG9yPjwvYXV0aG9ycz48
L2NvbnRyaWJ1dG9ycz48YXV0aC1hZGRyZXNzPk5hdGlvbmFsIFJlZmVyZW5jZSBDZW50cmUgZm9y
IE15Y29iYWN0ZXJpb2xvZ3ksIE5hdGlvbmFsIE1pY3JvYmlvbG9neSBMYWJvcmF0b3J5LCBQb3B1
bGF0aW9uIGFuZCBQdWJsaWMgSGVhbHRoIEJyYW5jaCwgSGVhbHRoIENhbmFkYS4ga3ltX2JsYWNr
d29vZEBoYy1zYy5nYy5jYTwvYXV0aC1hZGRyZXNzPjx0aXRsZXM+PHRpdGxlPjxzdHlsZSBmYWNl
PSJub3JtYWwiIGZvbnQ9ImRlZmF1bHQiIHNpemU9IjEwMCUiPlJlYXNzZXNzbWVudCBvZiBzZXF1
ZW5jZS1iYXNlZCB0YXJnZXRzIGZvciBpZGVudGlmaWNhdGlvbiBvZiA8L3N0eWxlPjxzdHlsZSBm
YWNlPSJpdGFsaWMiIGZvbnQ9ImRlZmF1bHQiIHNpemU9IjEwMCUiPkJhY2lsbHVzIDwvc3R5bGU+
PHN0eWxlIGZhY2U9Im5vcm1hbCIgZm9udD0iZGVmYXVsdCIgc2l6ZT0iMTAwJSI+c3BlY2llczwv
c3R5bGU+PC90aXRsZT48c2Vjb25kYXJ5LXRpdGxlPkogQ2xpbiBNaWNyb2Jpb2w8L3NlY29uZGFy
eS10aXRsZT48L3RpdGxlcz48cGVyaW9kaWNhbD48ZnVsbC10aXRsZT5KIENsaW4gTWljcm9iaW9s
PC9mdWxsLXRpdGxlPjwvcGVyaW9kaWNhbD48cGFnZXM+MTYyNi0zMDwvcGFnZXM+PHZvbHVtZT40
Mjwvdm9sdW1lPjxudW1iZXI+NDwvbnVtYmVyPjxrZXl3b3Jkcz48a2V5d29yZD5CYWNpbGx1cy8q
Y2xhc3NpZmljYXRpb24vKmdlbmV0aWNzPC9rZXl3b3JkPjxrZXl3b3JkPkJhY3RlcmlhbCBUeXBp
bmcgVGVjaG5pcXVlczwva2V5d29yZD48a2V5d29yZD5ETkEsIFJpYm9zb21hbC9hbmFseXNpczwv
a2V5d29yZD48a2V5d29yZD5ETkEsIFJpYm9zb21hbCBTcGFjZXIvZ2VuZXRpY3M8L2tleXdvcmQ+
PGtleXdvcmQ+RE5BLURpcmVjdGVkIFJOQSBQb2x5bWVyYXNlcy8qZ2VuZXRpY3M8L2tleXdvcmQ+
PGtleXdvcmQ+RGF0YWJhc2VzLCBHZW5ldGljPC9rZXl3b3JkPjxrZXl3b3JkPkdlbmVzLCByUk5B
PC9rZXl3b3JkPjxrZXl3b3JkPkh1bWFuczwva2V5d29yZD48a2V5d29yZD5Nb2xlY3VsYXIgU2Vx
dWVuY2UgRGF0YTwva2V5d29yZD48a2V5d29yZD5Qb2x5bWVyYXNlIENoYWluIFJlYWN0aW9uPC9r
ZXl3b3JkPjxrZXl3b3JkPlJOQSwgUmlib3NvbWFsLCAxNlMvKmdlbmV0aWNzPC9rZXl3b3JkPjxr
ZXl3b3JkPipTZXF1ZW5jZSBBbmFseXNpcywgRE5BPC9rZXl3b3JkPjxrZXl3b3JkPlNwZWNpZXMg
U3BlY2lmaWNpdHk8L2tleXdvcmQ+PC9rZXl3b3Jkcz48ZGF0ZXM+PHllYXI+MjAwNDwveWVhcj48
cHViLWRhdGVzPjxkYXRlPkFwcjwvZGF0ZT48L3B1Yi1kYXRlcz48L2RhdGVzPjxhY2Nlc3Npb24t
bnVtPjE1MDcxMDE2PC9hY2Nlc3Npb24tbnVtPjx1cmxzPjxyZWxhdGVkLXVybHM+PHVybD5odHRw
Oi8vd3d3Lm5jYmkubmxtLm5paC5nb3YvZW50cmV6L3F1ZXJ5LmZjZ2k/Y21kPVJldHJpZXZlJmFt
cDtkYj1QdWJNZWQmYW1wO2RvcHQ9Q2l0YXRpb24mYW1wO2xpc3RfdWlkcz0xNTA3MTAxNiA8L3Vy
bD48L3JlbGF0ZWQtdXJscz48L3VybHM+PC9yZWNvcmQ+PC9DaXRlPjxDaXRlPjxBdXRob3I+WHU8
L0F1dGhvcj48WWVhcj4yMDAzPC9ZZWFyPjxSZWNOdW0+NTM8L1JlY051bT48cmVjb3JkPjxyZWMt
bnVtYmVyPjUzPC9yZWMtbnVtYmVyPjxmb3JlaWduLWtleXM+PGtleSBhcHA9IkVOIiBkYi1pZD0i
MDJzcHMycHNlNXZkZTllc3pyNnZlc3c4MnZzcnBhZWVyZHZhIj41Mzwva2V5PjwvZm9yZWlnbi1r
ZXlzPjxyZWYtdHlwZSBuYW1lPSJKb3VybmFsIEFydGljbGUiPjE3PC9yZWYtdHlwZT48Y29udHJp
YnV0b3JzPjxhdXRob3JzPjxhdXRob3I+WHUsIEQuPC9hdXRob3I+PGF1dGhvcj5Db3RlLCBKLiBD
LjwvYXV0aG9yPjwvYXV0aG9ycz48L2NvbnRyaWJ1dG9ycz48YXV0aC1hZGRyZXNzPkFncmljdWx0
dXJlIGFuZCBBZ3JpLUZvb2QgQ2FuYWRhLCBSZXNlYXJjaCBDZW50cmUsIDQzMCBHb3VpbiBCbHZk
LCBTdC1KZWFuLXN1ci1SaWNoZWxpZXUsIFF1ZWJlYywgQ2FuYWRhIEozQiAzRTYuPC9hdXRoLWFk
ZHJlc3M+PHRpdGxlcz48dGl0bGU+PHN0eWxlIGZhY2U9Im5vcm1hbCIgZm9udD0iZGVmYXVsdCIg
c2l6ZT0iMTAwJSI+UGh5bG9nZW5ldGljIHJlbGF0aW9uc2hpcHMgYmV0d2VlbiA8L3N0eWxlPjxz
dHlsZSBmYWNlPSJpdGFsaWMiIGZvbnQ9ImRlZmF1bHQiIHNpemU9IjEwMCUiPkJhY2lsbHVzIDwv
c3R5bGU+PHN0eWxlIGZhY2U9Im5vcm1hbCIgZm9udD0iZGVmYXVsdCIgc2l6ZT0iMTAwJSI+c3Bl
Y2llcyBhbmQgcmVsYXRlZCBnZW5lcmEgaW5mZXJyZWQgZnJvbSBjb21wYXJpc29uIG9mIDMmYXBv
czsgZW5kIDE2UyByRE5BIGFuZCA1JmFwb3M7IGVuZCAxNlMtMjNTIElUUyBudWNsZW90aWRlIHNl
cXVlbmNlczwvc3R5bGU+PC90aXRsZT48c2Vjb25kYXJ5LXRpdGxlPkludCBKIFN5c3QgRXZvbCBN
aWNyb2Jpb2w8L3NlY29uZGFyeS10aXRsZT48L3RpdGxlcz48cGVyaW9kaWNhbD48ZnVsbC10aXRs
ZT5JbnQgSiBTeXN0IEV2b2wgTWljcm9iaW9sPC9mdWxsLXRpdGxlPjwvcGVyaW9kaWNhbD48cGFn
ZXM+Njk1LTcwNDwvcGFnZXM+PHZvbHVtZT41Mzwvdm9sdW1lPjxudW1iZXI+UHQgMzwvbnVtYmVy
PjxrZXl3b3Jkcz48a2V5d29yZD4zJmFwb3M7IFVudHJhbnNsYXRlZCBSZWdpb25zLypnZW5ldGlj
czwva2V5d29yZD48a2V5d29yZD41JmFwb3M7IFVudHJhbnNsYXRlZCBSZWdpb25zLypnZW5ldGlj
czwva2V5d29yZD48a2V5d29yZD5CYWNpbGx1cy8qY2xhc3NpZmljYXRpb24vZ2VuZXRpY3M8L2tl
eXdvcmQ+PGtleXdvcmQ+RE5BLCBSaWJvc29tYWwvYW5hbHlzaXM8L2tleXdvcmQ+PGtleXdvcmQ+
RE5BLCBSaWJvc29tYWwgU3BhY2VyLyphbmFseXNpczwva2V5d29yZD48a2V5d29yZD5HZW5lcywg
clJOQTwva2V5d29yZD48a2V5d29yZD5Nb2xlY3VsYXIgU2VxdWVuY2UgRGF0YTwva2V5d29yZD48
a2V5d29yZD4qUGh5bG9nZW55PC9rZXl3b3JkPjxrZXl3b3JkPlJOQSwgUmlib3NvbWFsLCAxNlMv
KmdlbmV0aWNzPC9rZXl3b3JkPjxrZXl3b3JkPlJOQSwgUmlib3NvbWFsLCAyM1MvZ2VuZXRpY3M8
L2tleXdvcmQ+PGtleXdvcmQ+KlNlcXVlbmNlIEFuYWx5c2lzLCBETkE8L2tleXdvcmQ+PGtleXdv
cmQ+U3BlY2llcyBTcGVjaWZpY2l0eTwva2V5d29yZD48L2tleXdvcmRzPjxkYXRlcz48eWVhcj4y
MDAzPC95ZWFyPjxwdWItZGF0ZXM+PGRhdGU+TWF5PC9kYXRlPjwvcHViLWRhdGVzPjwvZGF0ZXM+
PGFjY2Vzc2lvbi1udW0+MTI4MDcxODk8L2FjY2Vzc2lvbi1udW0+PHVybHM+PHJlbGF0ZWQtdXJs
cz48dXJsPmh0dHA6Ly93d3cubmNiaS5ubG0ubmloLmdvdi9lbnRyZXovcXVlcnkuZmNnaT9jbWQ9
UmV0cmlldmUmYW1wO2RiPVB1Yk1lZCZhbXA7ZG9wdD1DaXRhdGlvbiZhbXA7bGlzdF91aWRzPTEy
ODA3MTg5IDwvdXJsPjwvcmVsYXRlZC11cmxzPjwvdXJscz48L3JlY29yZD48L0NpdGU+PC9FbmRO
b3RlPn==
</w:fldData>
        </w:fldChar>
      </w:r>
      <w:r w:rsidR="001E1917">
        <w:rPr>
          <w:bCs/>
        </w:rPr>
        <w:instrText xml:space="preserve"> ADDIN EN.CITE.DATA </w:instrText>
      </w:r>
      <w:r w:rsidR="001E1917">
        <w:rPr>
          <w:bCs/>
        </w:rPr>
      </w:r>
      <w:r w:rsidR="001E1917">
        <w:rPr>
          <w:bCs/>
        </w:rPr>
        <w:fldChar w:fldCharType="end"/>
      </w:r>
      <w:r w:rsidR="001E1917">
        <w:rPr>
          <w:bCs/>
        </w:rPr>
      </w:r>
      <w:r w:rsidR="001E1917">
        <w:rPr>
          <w:bCs/>
        </w:rPr>
        <w:fldChar w:fldCharType="separate"/>
      </w:r>
      <w:r w:rsidR="001E1917">
        <w:rPr>
          <w:bCs/>
          <w:noProof/>
        </w:rPr>
        <w:t>[</w:t>
      </w:r>
      <w:hyperlink w:anchor="_ENREF_12" w:tooltip="Blackwood, 2004 #50" w:history="1">
        <w:r w:rsidR="001E1917">
          <w:rPr>
            <w:bCs/>
            <w:noProof/>
          </w:rPr>
          <w:t>12</w:t>
        </w:r>
      </w:hyperlink>
      <w:r w:rsidR="001E1917">
        <w:rPr>
          <w:bCs/>
          <w:noProof/>
        </w:rPr>
        <w:t xml:space="preserve">, </w:t>
      </w:r>
      <w:hyperlink w:anchor="_ENREF_65" w:tooltip="Goto, 2000 #98" w:history="1">
        <w:r w:rsidR="001E1917">
          <w:rPr>
            <w:bCs/>
            <w:noProof/>
          </w:rPr>
          <w:t>65</w:t>
        </w:r>
      </w:hyperlink>
      <w:r w:rsidR="001E1917">
        <w:rPr>
          <w:bCs/>
          <w:noProof/>
        </w:rPr>
        <w:t xml:space="preserve">, </w:t>
      </w:r>
      <w:hyperlink w:anchor="_ENREF_66" w:tooltip="Xu, 2003 #53" w:history="1">
        <w:r w:rsidR="001E1917">
          <w:rPr>
            <w:bCs/>
            <w:noProof/>
          </w:rPr>
          <w:t>66</w:t>
        </w:r>
      </w:hyperlink>
      <w:r w:rsidR="001E1917">
        <w:rPr>
          <w:bCs/>
          <w:noProof/>
        </w:rPr>
        <w:t>]</w:t>
      </w:r>
      <w:r w:rsidR="001E1917">
        <w:rPr>
          <w:bCs/>
        </w:rPr>
        <w:fldChar w:fldCharType="end"/>
      </w:r>
      <w:ins w:id="416" w:author="hqin" w:date="2013-01-03T09:46:00Z">
        <w:r w:rsidRPr="00F67347">
          <w:rPr>
            <w:bCs/>
          </w:rPr>
          <w:t>.</w:t>
        </w:r>
      </w:ins>
    </w:p>
    <w:p w14:paraId="765832A7" w14:textId="77777777" w:rsidR="00136683" w:rsidRDefault="002D789E">
      <w:pPr>
        <w:ind w:firstLine="720"/>
        <w:rPr>
          <w:ins w:id="417" w:author="hqin" w:date="2013-01-03T09:46:00Z"/>
          <w:bCs/>
        </w:rPr>
      </w:pPr>
      <w:ins w:id="418" w:author="hqin" w:date="2013-01-03T09:46:00Z">
        <w:r w:rsidRPr="00F67347">
          <w:rPr>
            <w:rFonts w:hint="eastAsia"/>
            <w:bCs/>
          </w:rPr>
          <w:t xml:space="preserve">For </w:t>
        </w:r>
        <w:r w:rsidRPr="00F67347">
          <w:rPr>
            <w:bCs/>
          </w:rPr>
          <w:t xml:space="preserve">the multi-locus approach, we curated a list of </w:t>
        </w:r>
      </w:ins>
      <w:ins w:id="419" w:author="hqin" w:date="2013-01-03T10:14:00Z">
        <w:r w:rsidR="009A6146">
          <w:rPr>
            <w:bCs/>
          </w:rPr>
          <w:t>34</w:t>
        </w:r>
      </w:ins>
      <w:ins w:id="420" w:author="hqin" w:date="2013-01-31T10:34:00Z">
        <w:r w:rsidR="00E645CC">
          <w:rPr>
            <w:bCs/>
          </w:rPr>
          <w:t xml:space="preserve"> </w:t>
        </w:r>
      </w:ins>
      <w:commentRangeStart w:id="421"/>
      <w:ins w:id="422" w:author="hqin" w:date="2013-01-03T09:46:00Z">
        <w:r w:rsidRPr="00F67347">
          <w:rPr>
            <w:bCs/>
          </w:rPr>
          <w:t xml:space="preserve">essential genes </w:t>
        </w:r>
      </w:ins>
      <w:commentRangeEnd w:id="421"/>
      <w:ins w:id="423" w:author="hqin" w:date="2013-01-03T10:10:00Z">
        <w:r w:rsidR="009A6146">
          <w:rPr>
            <w:rStyle w:val="CommentReference"/>
          </w:rPr>
          <w:commentReference w:id="421"/>
        </w:r>
      </w:ins>
      <w:ins w:id="424" w:author="hqin" w:date="2013-01-03T09:46:00Z">
        <w:r w:rsidRPr="00F67347">
          <w:rPr>
            <w:bCs/>
          </w:rPr>
          <w:t xml:space="preserve">in </w:t>
        </w:r>
        <w:r w:rsidRPr="00F67347">
          <w:rPr>
            <w:bCs/>
            <w:i/>
          </w:rPr>
          <w:t>B. subtilis</w:t>
        </w:r>
        <w:r w:rsidRPr="00F67347">
          <w:rPr>
            <w:bCs/>
          </w:rPr>
          <w:t xml:space="preserve"> that had unequivocally single-orthologs in all of the genomes under study and could yield resolved phylogenetic trees based on bootstrap resample of their protein sequences. </w:t>
        </w:r>
        <w:r>
          <w:rPr>
            <w:rFonts w:hint="eastAsia"/>
            <w:bCs/>
          </w:rPr>
          <w:t xml:space="preserve">We concatenated </w:t>
        </w:r>
      </w:ins>
      <w:ins w:id="425" w:author="hqin" w:date="2013-01-03T10:31:00Z">
        <w:r w:rsidR="00144168">
          <w:rPr>
            <w:bCs/>
          </w:rPr>
          <w:t xml:space="preserve">coding sequences of </w:t>
        </w:r>
      </w:ins>
      <w:ins w:id="426" w:author="hqin" w:date="2013-01-03T09:46:00Z">
        <w:r>
          <w:rPr>
            <w:rFonts w:hint="eastAsia"/>
            <w:bCs/>
          </w:rPr>
          <w:t>these 3</w:t>
        </w:r>
      </w:ins>
      <w:ins w:id="427" w:author="hqin" w:date="2013-01-03T10:30:00Z">
        <w:r w:rsidR="00144168">
          <w:rPr>
            <w:bCs/>
          </w:rPr>
          <w:t>4</w:t>
        </w:r>
      </w:ins>
      <w:ins w:id="428" w:author="hqin" w:date="2013-01-03T09:46:00Z">
        <w:r w:rsidRPr="00F67347">
          <w:rPr>
            <w:rFonts w:hint="eastAsia"/>
            <w:bCs/>
          </w:rPr>
          <w:t xml:space="preserve"> genes and obtained 11 super</w:t>
        </w:r>
      </w:ins>
      <w:ins w:id="429" w:author="hqin" w:date="2013-01-03T10:30:00Z">
        <w:r w:rsidR="00144168">
          <w:rPr>
            <w:bCs/>
          </w:rPr>
          <w:t>-</w:t>
        </w:r>
      </w:ins>
      <w:ins w:id="430" w:author="hqin" w:date="2013-01-03T09:46:00Z">
        <w:r w:rsidRPr="00F67347">
          <w:rPr>
            <w:rFonts w:hint="eastAsia"/>
            <w:bCs/>
          </w:rPr>
          <w:t xml:space="preserve">genes with about 36.6 Kb in length. </w:t>
        </w:r>
        <w:r w:rsidRPr="00F67347">
          <w:rPr>
            <w:bCs/>
          </w:rPr>
          <w:t xml:space="preserve">The neighbor-joining tree of these </w:t>
        </w:r>
      </w:ins>
      <w:ins w:id="431" w:author="hqin" w:date="2013-01-03T10:30:00Z">
        <w:r w:rsidR="00144168">
          <w:rPr>
            <w:bCs/>
          </w:rPr>
          <w:t xml:space="preserve">concatenated </w:t>
        </w:r>
      </w:ins>
      <w:ins w:id="432" w:author="hqin" w:date="2013-01-03T09:46:00Z">
        <w:r w:rsidRPr="00F67347">
          <w:rPr>
            <w:bCs/>
          </w:rPr>
          <w:t xml:space="preserve">sequences is </w:t>
        </w:r>
      </w:ins>
      <w:ins w:id="433" w:author="hqin" w:date="2013-01-31T10:34:00Z">
        <w:r w:rsidR="00E645CC">
          <w:rPr>
            <w:bCs/>
          </w:rPr>
          <w:t>100%</w:t>
        </w:r>
      </w:ins>
      <w:ins w:id="434" w:author="hqin" w:date="2013-01-03T09:46:00Z">
        <w:r w:rsidRPr="00F67347">
          <w:rPr>
            <w:bCs/>
          </w:rPr>
          <w:t xml:space="preserve"> </w:t>
        </w:r>
        <w:r w:rsidRPr="00F67347">
          <w:rPr>
            <w:rFonts w:hint="eastAsia"/>
            <w:bCs/>
          </w:rPr>
          <w:t xml:space="preserve">supported by bootstrap resampling </w:t>
        </w:r>
        <w:r w:rsidRPr="00F67347">
          <w:rPr>
            <w:rFonts w:hint="eastAsia"/>
          </w:rPr>
          <w:t>(</w:t>
        </w:r>
        <w:r w:rsidR="0036587D" w:rsidRPr="0036587D">
          <w:rPr>
            <w:color w:val="0070C0"/>
            <w:highlight w:val="yellow"/>
            <w:rPrChange w:id="435" w:author="hqin" w:date="2013-01-30T08:56:00Z">
              <w:rPr/>
            </w:rPrChange>
          </w:rPr>
          <w:t xml:space="preserve">Figure </w:t>
        </w:r>
      </w:ins>
      <w:ins w:id="436" w:author="hqin" w:date="2013-01-29T09:48:00Z">
        <w:r w:rsidR="0036587D" w:rsidRPr="0036587D">
          <w:rPr>
            <w:color w:val="0070C0"/>
            <w:highlight w:val="yellow"/>
            <w:rPrChange w:id="437" w:author="hqin" w:date="2013-01-30T08:56:00Z">
              <w:rPr/>
            </w:rPrChange>
          </w:rPr>
          <w:t>1</w:t>
        </w:r>
      </w:ins>
      <w:ins w:id="438" w:author="hqin" w:date="2013-01-03T09:46:00Z">
        <w:r w:rsidR="0036587D" w:rsidRPr="0036587D">
          <w:rPr>
            <w:highlight w:val="yellow"/>
            <w:rPrChange w:id="439" w:author="hqin" w:date="2013-01-30T08:56:00Z">
              <w:rPr/>
            </w:rPrChange>
          </w:rPr>
          <w:t>)</w:t>
        </w:r>
        <w:r w:rsidRPr="00F67347">
          <w:t xml:space="preserve"> </w:t>
        </w:r>
        <w:r w:rsidRPr="00F67347">
          <w:rPr>
            <w:bCs/>
          </w:rPr>
          <w:t>and</w:t>
        </w:r>
        <w:r w:rsidRPr="00F67347">
          <w:t xml:space="preserve"> </w:t>
        </w:r>
        <w:r w:rsidRPr="00F67347">
          <w:rPr>
            <w:bCs/>
          </w:rPr>
          <w:t xml:space="preserve">is used as the resolved species </w:t>
        </w:r>
      </w:ins>
      <w:ins w:id="440" w:author="hqin" w:date="2013-01-03T10:31:00Z">
        <w:r w:rsidR="00144168">
          <w:rPr>
            <w:bCs/>
          </w:rPr>
          <w:t xml:space="preserve">reference </w:t>
        </w:r>
      </w:ins>
      <w:ins w:id="441" w:author="hqin" w:date="2013-01-03T09:46:00Z">
        <w:r w:rsidRPr="00F67347">
          <w:rPr>
            <w:bCs/>
          </w:rPr>
          <w:t>tree</w:t>
        </w:r>
        <w:r w:rsidRPr="00F67347">
          <w:rPr>
            <w:rFonts w:hint="eastAsia"/>
            <w:bCs/>
          </w:rPr>
          <w:t>. T</w:t>
        </w:r>
        <w:r w:rsidRPr="00F67347">
          <w:rPr>
            <w:bCs/>
          </w:rPr>
          <w:t>h</w:t>
        </w:r>
        <w:r w:rsidRPr="00F67347">
          <w:rPr>
            <w:rFonts w:hint="eastAsia"/>
            <w:bCs/>
          </w:rPr>
          <w:t xml:space="preserve">is concatenation based approach is the state-of-art method for multi-locus tree inference </w:t>
        </w:r>
      </w:ins>
      <w:r w:rsidR="001E1917">
        <w:rPr>
          <w:bCs/>
        </w:rPr>
        <w:fldChar w:fldCharType="begin"/>
      </w:r>
      <w:r w:rsidR="001E1917">
        <w:rPr>
          <w:bCs/>
        </w:rPr>
        <w:instrText xml:space="preserve"> ADDIN EN.CITE &lt;EndNote&gt;&lt;Cite&gt;&lt;Author&gt;Rannala&lt;/Author&gt;&lt;Year&gt;2008&lt;/Year&gt;&lt;RecNum&gt;120&lt;/RecNum&gt;&lt;DisplayText&gt;[72]&lt;/DisplayText&gt;&lt;record&gt;&lt;rec-number&gt;120&lt;/rec-number&gt;&lt;foreign-keys&gt;&lt;key app="EN" db-id="02sps2pse5vde9eszr6vesw82vsrpaeerdva"&gt;120&lt;/key&gt;&lt;/foreign-keys&gt;&lt;ref-type name="Journal Article"&gt;17&lt;/ref-type&gt;&lt;contributors&gt;&lt;authors&gt;&lt;author&gt;Rannala, B.&lt;/author&gt;&lt;author&gt;Yang, Z.&lt;/author&gt;&lt;/authors&gt;&lt;/contributors&gt;&lt;auth-address&gt;Genome Center and Department of Evolution and Ecology, University of California, Davis, California 95616, USA. bhrannala@ucdavis.edu&lt;/auth-address&gt;&lt;titles&gt;&lt;title&gt;Phylogenetic inference using whole genomes&lt;/title&gt;&lt;secondary-title&gt;Annu Rev Genomics Hum Genet&lt;/secondary-title&gt;&lt;/titles&gt;&lt;periodical&gt;&lt;full-title&gt;Annu Rev Genomics Hum Genet&lt;/full-title&gt;&lt;/periodical&gt;&lt;pages&gt;217-31&lt;/pages&gt;&lt;volume&gt;9&lt;/volume&gt;&lt;dates&gt;&lt;year&gt;2008&lt;/year&gt;&lt;/dates&gt;&lt;accession-num&gt;18767964&lt;/accession-num&gt;&lt;urls&gt;&lt;related-urls&gt;&lt;url&gt;http://www.ncbi.nlm.nih.gov/entrez/query.fcgi?cmd=Retrieve&amp;amp;db=PubMed&amp;amp;dopt=Citation&amp;amp;list_uids=18767964 &lt;/url&gt;&lt;/related-urls&gt;&lt;/urls&gt;&lt;/record&gt;&lt;/Cite&gt;&lt;/EndNote&gt;</w:instrText>
      </w:r>
      <w:r w:rsidR="001E1917">
        <w:rPr>
          <w:bCs/>
        </w:rPr>
        <w:fldChar w:fldCharType="separate"/>
      </w:r>
      <w:r w:rsidR="001E1917">
        <w:rPr>
          <w:bCs/>
          <w:noProof/>
        </w:rPr>
        <w:t>[</w:t>
      </w:r>
      <w:hyperlink w:anchor="_ENREF_72" w:tooltip="Rannala, 2008 #120" w:history="1">
        <w:r w:rsidR="001E1917">
          <w:rPr>
            <w:bCs/>
            <w:noProof/>
          </w:rPr>
          <w:t>72</w:t>
        </w:r>
      </w:hyperlink>
      <w:r w:rsidR="001E1917">
        <w:rPr>
          <w:bCs/>
          <w:noProof/>
        </w:rPr>
        <w:t>]</w:t>
      </w:r>
      <w:r w:rsidR="001E1917">
        <w:rPr>
          <w:bCs/>
        </w:rPr>
        <w:fldChar w:fldCharType="end"/>
      </w:r>
      <w:ins w:id="442" w:author="hqin" w:date="2013-01-03T09:46:00Z">
        <w:r w:rsidRPr="00F67347">
          <w:rPr>
            <w:rFonts w:hint="eastAsia"/>
            <w:bCs/>
          </w:rPr>
          <w:t xml:space="preserve">. </w:t>
        </w:r>
        <w:r w:rsidRPr="00F67347">
          <w:rPr>
            <w:bCs/>
          </w:rPr>
          <w:t xml:space="preserve">In this resolved tree, the ATCC 14579 type strain of </w:t>
        </w:r>
        <w:r w:rsidRPr="00F67347">
          <w:rPr>
            <w:bCs/>
            <w:i/>
          </w:rPr>
          <w:t>B. cereus</w:t>
        </w:r>
        <w:r w:rsidRPr="00F67347">
          <w:rPr>
            <w:bCs/>
          </w:rPr>
          <w:t xml:space="preserve"> is position</w:t>
        </w:r>
        <w:r>
          <w:rPr>
            <w:bCs/>
          </w:rPr>
          <w:t>ed</w:t>
        </w:r>
        <w:r w:rsidRPr="00F67347">
          <w:rPr>
            <w:bCs/>
          </w:rPr>
          <w:t xml:space="preserve"> next to </w:t>
        </w:r>
        <w:r w:rsidRPr="00F67347">
          <w:rPr>
            <w:bCs/>
            <w:i/>
          </w:rPr>
          <w:t>B. weihenstephanesis</w:t>
        </w:r>
        <w:r w:rsidRPr="00F67347">
          <w:rPr>
            <w:bCs/>
          </w:rPr>
          <w:t xml:space="preserve"> KBAB4, and </w:t>
        </w:r>
        <w:r w:rsidRPr="00F67347">
          <w:rPr>
            <w:bCs/>
            <w:i/>
          </w:rPr>
          <w:t>B. anthracis</w:t>
        </w:r>
        <w:r w:rsidRPr="00F67347">
          <w:rPr>
            <w:bCs/>
          </w:rPr>
          <w:t xml:space="preserve"> and </w:t>
        </w:r>
        <w:r w:rsidRPr="00F67347">
          <w:rPr>
            <w:bCs/>
            <w:i/>
          </w:rPr>
          <w:t>B.</w:t>
        </w:r>
        <w:r w:rsidRPr="00F67347">
          <w:rPr>
            <w:bCs/>
          </w:rPr>
          <w:t xml:space="preserve"> </w:t>
        </w:r>
        <w:r w:rsidRPr="00F67347">
          <w:rPr>
            <w:bCs/>
            <w:i/>
          </w:rPr>
          <w:t>thuringiensis</w:t>
        </w:r>
        <w:r w:rsidRPr="00F67347">
          <w:rPr>
            <w:bCs/>
          </w:rPr>
          <w:t xml:space="preserve"> konkukian </w:t>
        </w:r>
        <w:r>
          <w:rPr>
            <w:bCs/>
          </w:rPr>
          <w:t>are</w:t>
        </w:r>
        <w:r w:rsidRPr="00F67347">
          <w:rPr>
            <w:bCs/>
          </w:rPr>
          <w:t xml:space="preserve"> next to each other,</w:t>
        </w:r>
        <w:r w:rsidRPr="00F67347">
          <w:rPr>
            <w:rFonts w:hint="eastAsia"/>
            <w:bCs/>
          </w:rPr>
          <w:t xml:space="preserve"> which is </w:t>
        </w:r>
        <w:r w:rsidRPr="00F67347">
          <w:rPr>
            <w:bCs/>
          </w:rPr>
          <w:t xml:space="preserve">similar to a neighbour-joining tree based on concatenated sequences of 7 house-keeping genes </w:t>
        </w:r>
      </w:ins>
      <w:r w:rsidR="001E1917">
        <w:rPr>
          <w:bCs/>
        </w:rPr>
        <w:fldChar w:fldCharType="begin">
          <w:fldData xml:space="preserve">PEVuZE5vdGU+PENpdGU+PEF1dGhvcj5SYXNrbzwvQXV0aG9yPjxZZWFyPjIwMDQ8L1llYXI+PFJl
Y051bT4xMTQ8L1JlY051bT48RGlzcGxheVRleHQ+WzczXTwvRGlzcGxheVRleHQ+PHJlY29yZD48
cmVjLW51bWJlcj4xMTQ8L3JlYy1udW1iZXI+PGZvcmVpZ24ta2V5cz48a2V5IGFwcD0iRU4iIGRi
LWlkPSIwMnNwczJwc2U1dmRlOWVzenI2dmVzdzgydnNycGFlZXJkdmEiPjExNDwva2V5PjwvZm9y
ZWlnbi1rZXlzPjxyZWYtdHlwZSBuYW1lPSJKb3VybmFsIEFydGljbGUiPjE3PC9yZWYtdHlwZT48
Y29udHJpYnV0b3JzPjxhdXRob3JzPjxhdXRob3I+UmFza28sIEQuIEEuPC9hdXRob3I+PGF1dGhv
cj5SYXZlbCwgSi48L2F1dGhvcj48YXV0aG9yPk9rc3RhZCwgTy4gQS48L2F1dGhvcj48YXV0aG9y
PkhlbGdhc29uLCBFLjwvYXV0aG9yPjxhdXRob3I+Q2VyLCBSLiBaLjwvYXV0aG9yPjxhdXRob3I+
SmlhbmcsIEwuPC9hdXRob3I+PGF1dGhvcj5TaG9yZXMsIEsuIEEuPC9hdXRob3I+PGF1dGhvcj5G
b3V0cywgRC4gRS48L2F1dGhvcj48YXV0aG9yPlRvdXJhc3NlLCBOLiBKLjwvYXV0aG9yPjxhdXRo
b3I+QW5naXVvbGksIFMuIFYuPC9hdXRob3I+PGF1dGhvcj5Lb2xvbmF5LCBKLjwvYXV0aG9yPjxh
dXRob3I+TmVsc29uLCBXLiBDLjwvYXV0aG9yPjxhdXRob3I+S29sc3RvLCBBLiBCLjwvYXV0aG9y
PjxhdXRob3I+RnJhc2VyLCBDLiBNLjwvYXV0aG9yPjxhdXRob3I+UmVhZCwgVC4gRC48L2F1dGhv
cj48L2F1dGhvcnM+PC9jb250cmlidXRvcnM+PGF1dGgtYWRkcmVzcz5UaGUgSW5zdGl0dXRlIGZv
ciBHZW5vbWljIFJlc2VhcmNoLCA5NzEyIE1lZGljYWwgQ2VudGVyIERyaXZlLCBSb2NrdmlsbGUs
IE1EIDIwODUwLCBVU0EuPC9hdXRoLWFkZHJlc3M+PHRpdGxlcz48dGl0bGU+PHN0eWxlIGZhY2U9
Im5vcm1hbCIgZm9udD0iZGVmYXVsdCIgc2l6ZT0iMTAwJSI+VGhlIGdlbm9tZSBzZXF1ZW5jZSBv
ZiA8L3N0eWxlPjxzdHlsZSBmYWNlPSJpdGFsaWMiIGZvbnQ9ImRlZmF1bHQiIHNpemU9IjEwMCUi
PkJhY2lsbHVzIGNlcmV1cyA8L3N0eWxlPjxzdHlsZSBmYWNlPSJub3JtYWwiIGZvbnQ9ImRlZmF1
bHQiIHNpemU9IjEwMCUiPkFUQ0MgMTA5ODcgcmV2ZWFscyBtZXRhYm9saWMgYWRhcHRhdGlvbnMg
YW5kIGEgbGFyZ2UgcGxhc21pZCByZWxhdGVkIHRvIDwvc3R5bGU+PHN0eWxlIGZhY2U9Iml0YWxp
YyIgZm9udD0iZGVmYXVsdCIgc2l6ZT0iMTAwJSI+QmFjaWxsdXMgYW50aHJhY2lzIDwvc3R5bGU+
PHN0eWxlIGZhY2U9Im5vcm1hbCIgZm9udD0iZGVmYXVsdCIgc2l6ZT0iMTAwJSI+cFhPMTwvc3R5
bGU+PC90aXRsZT48c2Vjb25kYXJ5LXRpdGxlPk51Y2xlaWMgQWNpZHMgUmVzPC9zZWNvbmRhcnkt
dGl0bGU+PC90aXRsZXM+PHBlcmlvZGljYWw+PGZ1bGwtdGl0bGU+TnVjbGVpYyBBY2lkcyBSZXM8
L2Z1bGwtdGl0bGU+PC9wZXJpb2RpY2FsPjxwYWdlcz45NzctODg8L3BhZ2VzPjx2b2x1bWU+MzI8
L3ZvbHVtZT48bnVtYmVyPjM8L251bWJlcj48a2V5d29yZHM+PGtleXdvcmQ+QWRhcHRhdGlvbiwg
UGh5c2lvbG9naWNhbDwva2V5d29yZD48a2V5d29yZD5BbnRpZ2VucywgQmFjdGVyaWFsL2Jpb3N5
bnRoZXNpcy9nZW5ldGljczwva2V5d29yZD48a2V5d29yZD5CYWNpbGx1cyBhbnRocmFjaXMvKmNs
YXNzaWZpY2F0aW9uL2dlbmV0aWNzPC9rZXl3b3JkPjxrZXl3b3JkPkJhY2lsbHVzIGNlcmV1cy8q
Y2xhc3NpZmljYXRpb24vZ2VuZXRpY3MvbWV0YWJvbGlzbTwva2V5d29yZD48a2V5d29yZD5CYWN0
ZXJpYWwgQ2Fwc3VsZXMvaW1tdW5vbG9neTwva2V5d29yZD48a2V5d29yZD5CYXNlIFNlcXVlbmNl
PC9rZXl3b3JkPjxrZXl3b3JkPkNocm9tb3NvbWVzLCBCYWN0ZXJpYWw8L2tleXdvcmQ+PGtleXdv
cmQ+Q29uc2VydmVkIFNlcXVlbmNlPC9rZXl3b3JkPjxrZXl3b3JkPkZsYWdlbGxhL2ltbXVub2xv
Z3k8L2tleXdvcmQ+PGtleXdvcmQ+R2Vub21lLCBCYWN0ZXJpYWw8L2tleXdvcmQ+PGtleXdvcmQ+
UGh5bG9nZW55PC9rZXl3b3JkPjxrZXl3b3JkPlBsYXNtaWRzL2NoZW1pc3RyeS8qY2xhc3NpZmlj
YXRpb24vZ2VuZXRpY3M8L2tleXdvcmQ+PGtleXdvcmQ+UmVjb21iaW5hdGlvbiwgR2VuZXRpYzwv
a2V5d29yZD48a2V5d29yZD5SZWd1bG9uPC9rZXl3b3JkPjwva2V5d29yZHM+PGRhdGVzPjx5ZWFy
PjIwMDQ8L3llYXI+PC9kYXRlcz48YWNjZXNzaW9uLW51bT4xNDk2MDcxNDwvYWNjZXNzaW9uLW51
bT48dXJscz48cmVsYXRlZC11cmxzPjx1cmw+aHR0cDovL3d3dy5uY2JpLm5sbS5uaWguZ292L2Vu
dHJlei9xdWVyeS5mY2dpP2NtZD1SZXRyaWV2ZSZhbXA7ZGI9UHViTWVkJmFtcDtkb3B0PUNpdGF0
aW9uJmFtcDtsaXN0X3VpZHM9MTQ5NjA3MTQgPC91cmw+PC9yZWxhdGVkLXVybHM+PC91cmxzPjwv
cmVjb3JkPjwvQ2l0ZT48L0VuZE5vdGU+
</w:fldData>
        </w:fldChar>
      </w:r>
      <w:r w:rsidR="001E1917">
        <w:rPr>
          <w:bCs/>
        </w:rPr>
        <w:instrText xml:space="preserve"> ADDIN EN.CITE </w:instrText>
      </w:r>
      <w:r w:rsidR="001E1917">
        <w:rPr>
          <w:bCs/>
        </w:rPr>
        <w:fldChar w:fldCharType="begin">
          <w:fldData xml:space="preserve">PEVuZE5vdGU+PENpdGU+PEF1dGhvcj5SYXNrbzwvQXV0aG9yPjxZZWFyPjIwMDQ8L1llYXI+PFJl
Y051bT4xMTQ8L1JlY051bT48RGlzcGxheVRleHQ+WzczXTwvRGlzcGxheVRleHQ+PHJlY29yZD48
cmVjLW51bWJlcj4xMTQ8L3JlYy1udW1iZXI+PGZvcmVpZ24ta2V5cz48a2V5IGFwcD0iRU4iIGRi
LWlkPSIwMnNwczJwc2U1dmRlOWVzenI2dmVzdzgydnNycGFlZXJkdmEiPjExNDwva2V5PjwvZm9y
ZWlnbi1rZXlzPjxyZWYtdHlwZSBuYW1lPSJKb3VybmFsIEFydGljbGUiPjE3PC9yZWYtdHlwZT48
Y29udHJpYnV0b3JzPjxhdXRob3JzPjxhdXRob3I+UmFza28sIEQuIEEuPC9hdXRob3I+PGF1dGhv
cj5SYXZlbCwgSi48L2F1dGhvcj48YXV0aG9yPk9rc3RhZCwgTy4gQS48L2F1dGhvcj48YXV0aG9y
PkhlbGdhc29uLCBFLjwvYXV0aG9yPjxhdXRob3I+Q2VyLCBSLiBaLjwvYXV0aG9yPjxhdXRob3I+
SmlhbmcsIEwuPC9hdXRob3I+PGF1dGhvcj5TaG9yZXMsIEsuIEEuPC9hdXRob3I+PGF1dGhvcj5G
b3V0cywgRC4gRS48L2F1dGhvcj48YXV0aG9yPlRvdXJhc3NlLCBOLiBKLjwvYXV0aG9yPjxhdXRo
b3I+QW5naXVvbGksIFMuIFYuPC9hdXRob3I+PGF1dGhvcj5Lb2xvbmF5LCBKLjwvYXV0aG9yPjxh
dXRob3I+TmVsc29uLCBXLiBDLjwvYXV0aG9yPjxhdXRob3I+S29sc3RvLCBBLiBCLjwvYXV0aG9y
PjxhdXRob3I+RnJhc2VyLCBDLiBNLjwvYXV0aG9yPjxhdXRob3I+UmVhZCwgVC4gRC48L2F1dGhv
cj48L2F1dGhvcnM+PC9jb250cmlidXRvcnM+PGF1dGgtYWRkcmVzcz5UaGUgSW5zdGl0dXRlIGZv
ciBHZW5vbWljIFJlc2VhcmNoLCA5NzEyIE1lZGljYWwgQ2VudGVyIERyaXZlLCBSb2NrdmlsbGUs
IE1EIDIwODUwLCBVU0EuPC9hdXRoLWFkZHJlc3M+PHRpdGxlcz48dGl0bGU+PHN0eWxlIGZhY2U9
Im5vcm1hbCIgZm9udD0iZGVmYXVsdCIgc2l6ZT0iMTAwJSI+VGhlIGdlbm9tZSBzZXF1ZW5jZSBv
ZiA8L3N0eWxlPjxzdHlsZSBmYWNlPSJpdGFsaWMiIGZvbnQ9ImRlZmF1bHQiIHNpemU9IjEwMCUi
PkJhY2lsbHVzIGNlcmV1cyA8L3N0eWxlPjxzdHlsZSBmYWNlPSJub3JtYWwiIGZvbnQ9ImRlZmF1
bHQiIHNpemU9IjEwMCUiPkFUQ0MgMTA5ODcgcmV2ZWFscyBtZXRhYm9saWMgYWRhcHRhdGlvbnMg
YW5kIGEgbGFyZ2UgcGxhc21pZCByZWxhdGVkIHRvIDwvc3R5bGU+PHN0eWxlIGZhY2U9Iml0YWxp
YyIgZm9udD0iZGVmYXVsdCIgc2l6ZT0iMTAwJSI+QmFjaWxsdXMgYW50aHJhY2lzIDwvc3R5bGU+
PHN0eWxlIGZhY2U9Im5vcm1hbCIgZm9udD0iZGVmYXVsdCIgc2l6ZT0iMTAwJSI+cFhPMTwvc3R5
bGU+PC90aXRsZT48c2Vjb25kYXJ5LXRpdGxlPk51Y2xlaWMgQWNpZHMgUmVzPC9zZWNvbmRhcnkt
dGl0bGU+PC90aXRsZXM+PHBlcmlvZGljYWw+PGZ1bGwtdGl0bGU+TnVjbGVpYyBBY2lkcyBSZXM8
L2Z1bGwtdGl0bGU+PC9wZXJpb2RpY2FsPjxwYWdlcz45NzctODg8L3BhZ2VzPjx2b2x1bWU+MzI8
L3ZvbHVtZT48bnVtYmVyPjM8L251bWJlcj48a2V5d29yZHM+PGtleXdvcmQ+QWRhcHRhdGlvbiwg
UGh5c2lvbG9naWNhbDwva2V5d29yZD48a2V5d29yZD5BbnRpZ2VucywgQmFjdGVyaWFsL2Jpb3N5
bnRoZXNpcy9nZW5ldGljczwva2V5d29yZD48a2V5d29yZD5CYWNpbGx1cyBhbnRocmFjaXMvKmNs
YXNzaWZpY2F0aW9uL2dlbmV0aWNzPC9rZXl3b3JkPjxrZXl3b3JkPkJhY2lsbHVzIGNlcmV1cy8q
Y2xhc3NpZmljYXRpb24vZ2VuZXRpY3MvbWV0YWJvbGlzbTwva2V5d29yZD48a2V5d29yZD5CYWN0
ZXJpYWwgQ2Fwc3VsZXMvaW1tdW5vbG9neTwva2V5d29yZD48a2V5d29yZD5CYXNlIFNlcXVlbmNl
PC9rZXl3b3JkPjxrZXl3b3JkPkNocm9tb3NvbWVzLCBCYWN0ZXJpYWw8L2tleXdvcmQ+PGtleXdv
cmQ+Q29uc2VydmVkIFNlcXVlbmNlPC9rZXl3b3JkPjxrZXl3b3JkPkZsYWdlbGxhL2ltbXVub2xv
Z3k8L2tleXdvcmQ+PGtleXdvcmQ+R2Vub21lLCBCYWN0ZXJpYWw8L2tleXdvcmQ+PGtleXdvcmQ+
UGh5bG9nZW55PC9rZXl3b3JkPjxrZXl3b3JkPlBsYXNtaWRzL2NoZW1pc3RyeS8qY2xhc3NpZmlj
YXRpb24vZ2VuZXRpY3M8L2tleXdvcmQ+PGtleXdvcmQ+UmVjb21iaW5hdGlvbiwgR2VuZXRpYzwv
a2V5d29yZD48a2V5d29yZD5SZWd1bG9uPC9rZXl3b3JkPjwva2V5d29yZHM+PGRhdGVzPjx5ZWFy
PjIwMDQ8L3llYXI+PC9kYXRlcz48YWNjZXNzaW9uLW51bT4xNDk2MDcxNDwvYWNjZXNzaW9uLW51
bT48dXJscz48cmVsYXRlZC11cmxzPjx1cmw+aHR0cDovL3d3dy5uY2JpLm5sbS5uaWguZ292L2Vu
dHJlei9xdWVyeS5mY2dpP2NtZD1SZXRyaWV2ZSZhbXA7ZGI9UHViTWVkJmFtcDtkb3B0PUNpdGF0
aW9uJmFtcDtsaXN0X3VpZHM9MTQ5NjA3MTQgPC91cmw+PC9yZWxhdGVkLXVybHM+PC91cmxzPjwv
cmVjb3JkPjwvQ2l0ZT48L0VuZE5vdGU+
</w:fldData>
        </w:fldChar>
      </w:r>
      <w:r w:rsidR="001E1917">
        <w:rPr>
          <w:bCs/>
        </w:rPr>
        <w:instrText xml:space="preserve"> ADDIN EN.CITE.DATA </w:instrText>
      </w:r>
      <w:r w:rsidR="001E1917">
        <w:rPr>
          <w:bCs/>
        </w:rPr>
      </w:r>
      <w:r w:rsidR="001E1917">
        <w:rPr>
          <w:bCs/>
        </w:rPr>
        <w:fldChar w:fldCharType="end"/>
      </w:r>
      <w:r w:rsidR="001E1917">
        <w:rPr>
          <w:bCs/>
        </w:rPr>
      </w:r>
      <w:r w:rsidR="001E1917">
        <w:rPr>
          <w:bCs/>
        </w:rPr>
        <w:fldChar w:fldCharType="separate"/>
      </w:r>
      <w:r w:rsidR="001E1917">
        <w:rPr>
          <w:bCs/>
          <w:noProof/>
        </w:rPr>
        <w:t>[</w:t>
      </w:r>
      <w:hyperlink w:anchor="_ENREF_73" w:tooltip="Rasko, 2004 #114" w:history="1">
        <w:r w:rsidR="001E1917">
          <w:rPr>
            <w:bCs/>
            <w:noProof/>
          </w:rPr>
          <w:t>73</w:t>
        </w:r>
      </w:hyperlink>
      <w:r w:rsidR="001E1917">
        <w:rPr>
          <w:bCs/>
          <w:noProof/>
        </w:rPr>
        <w:t>]</w:t>
      </w:r>
      <w:r w:rsidR="001E1917">
        <w:rPr>
          <w:bCs/>
        </w:rPr>
        <w:fldChar w:fldCharType="end"/>
      </w:r>
      <w:ins w:id="443" w:author="hqin" w:date="2013-01-03T09:46:00Z">
        <w:r w:rsidRPr="00F67347">
          <w:rPr>
            <w:rFonts w:hint="eastAsia"/>
            <w:bCs/>
          </w:rPr>
          <w:t>.</w:t>
        </w:r>
        <w:r w:rsidRPr="00F67347">
          <w:rPr>
            <w:bCs/>
          </w:rPr>
          <w:t xml:space="preserve"> </w:t>
        </w:r>
        <w:r w:rsidRPr="00F67347">
          <w:rPr>
            <w:rFonts w:hint="eastAsia"/>
            <w:bCs/>
          </w:rPr>
          <w:t xml:space="preserve"> This species tree is further </w:t>
        </w:r>
        <w:r w:rsidRPr="00F67347">
          <w:rPr>
            <w:bCs/>
          </w:rPr>
          <w:t xml:space="preserve">supported </w:t>
        </w:r>
        <w:r w:rsidRPr="00F67347">
          <w:rPr>
            <w:rFonts w:hint="eastAsia"/>
            <w:bCs/>
          </w:rPr>
          <w:t xml:space="preserve">by </w:t>
        </w:r>
        <w:r w:rsidRPr="00F67347">
          <w:rPr>
            <w:bCs/>
          </w:rPr>
          <w:t xml:space="preserve">our </w:t>
        </w:r>
        <w:r w:rsidRPr="00F67347">
          <w:rPr>
            <w:rFonts w:hint="eastAsia"/>
            <w:bCs/>
          </w:rPr>
          <w:t>clustering result</w:t>
        </w:r>
        <w:r>
          <w:rPr>
            <w:bCs/>
          </w:rPr>
          <w:t>s,</w:t>
        </w:r>
        <w:r w:rsidRPr="00F67347">
          <w:rPr>
            <w:rFonts w:hint="eastAsia"/>
            <w:bCs/>
          </w:rPr>
          <w:t xml:space="preserve"> based on the coat protein </w:t>
        </w:r>
        <w:r w:rsidRPr="00F67347">
          <w:rPr>
            <w:bCs/>
          </w:rPr>
          <w:t xml:space="preserve">phylogenetic </w:t>
        </w:r>
        <w:r w:rsidRPr="00F67347">
          <w:rPr>
            <w:rFonts w:hint="eastAsia"/>
            <w:bCs/>
          </w:rPr>
          <w:t xml:space="preserve">profile </w:t>
        </w:r>
        <w:r w:rsidR="0036587D" w:rsidRPr="0036587D">
          <w:rPr>
            <w:bCs/>
            <w:color w:val="0070C0"/>
            <w:rPrChange w:id="444" w:author="hqin" w:date="2013-01-29T09:50:00Z">
              <w:rPr>
                <w:bCs/>
              </w:rPr>
            </w:rPrChange>
          </w:rPr>
          <w:t>(</w:t>
        </w:r>
        <w:r w:rsidR="0036587D" w:rsidRPr="0036587D">
          <w:rPr>
            <w:color w:val="0070C0"/>
            <w:highlight w:val="yellow"/>
            <w:rPrChange w:id="445" w:author="hqin" w:date="2013-01-30T08:55:00Z">
              <w:rPr/>
            </w:rPrChange>
          </w:rPr>
          <w:t>Figure 2</w:t>
        </w:r>
        <w:r w:rsidR="0036587D" w:rsidRPr="0036587D">
          <w:rPr>
            <w:bCs/>
            <w:color w:val="0070C0"/>
            <w:highlight w:val="yellow"/>
            <w:rPrChange w:id="446" w:author="hqin" w:date="2013-01-30T08:55:00Z">
              <w:rPr>
                <w:bCs/>
              </w:rPr>
            </w:rPrChange>
          </w:rPr>
          <w:t>)</w:t>
        </w:r>
        <w:r w:rsidR="0036587D" w:rsidRPr="0036587D">
          <w:rPr>
            <w:bCs/>
            <w:highlight w:val="yellow"/>
            <w:rPrChange w:id="447" w:author="hqin" w:date="2013-01-30T08:55:00Z">
              <w:rPr>
                <w:bCs/>
              </w:rPr>
            </w:rPrChange>
          </w:rPr>
          <w:t>.</w:t>
        </w:r>
        <w:r w:rsidRPr="00F67347">
          <w:rPr>
            <w:rFonts w:hint="eastAsia"/>
            <w:bCs/>
          </w:rPr>
          <w:t xml:space="preserve"> </w:t>
        </w:r>
        <w:r w:rsidRPr="00F67347">
          <w:rPr>
            <w:bCs/>
            <w:i/>
          </w:rPr>
          <w:t>B.</w:t>
        </w:r>
        <w:r w:rsidRPr="00F67347">
          <w:rPr>
            <w:bCs/>
          </w:rPr>
          <w:t xml:space="preserve"> </w:t>
        </w:r>
        <w:r w:rsidRPr="00F67347">
          <w:rPr>
            <w:bCs/>
            <w:i/>
          </w:rPr>
          <w:t>thuringiensis</w:t>
        </w:r>
        <w:r w:rsidRPr="00F67347">
          <w:rPr>
            <w:bCs/>
          </w:rPr>
          <w:t xml:space="preserve"> konkukian </w:t>
        </w:r>
        <w:r w:rsidRPr="00F67347">
          <w:rPr>
            <w:rFonts w:hint="eastAsia"/>
            <w:bCs/>
          </w:rPr>
          <w:t xml:space="preserve">is </w:t>
        </w:r>
        <w:r w:rsidRPr="00F67347">
          <w:rPr>
            <w:bCs/>
          </w:rPr>
          <w:t xml:space="preserve">also reported to be </w:t>
        </w:r>
        <w:r w:rsidRPr="00F67347">
          <w:rPr>
            <w:rFonts w:hint="eastAsia"/>
            <w:bCs/>
          </w:rPr>
          <w:t xml:space="preserve">close to </w:t>
        </w:r>
        <w:r w:rsidRPr="00F67347">
          <w:rPr>
            <w:rFonts w:hint="eastAsia"/>
            <w:bCs/>
            <w:i/>
          </w:rPr>
          <w:t>B</w:t>
        </w:r>
        <w:r w:rsidRPr="00F67347">
          <w:rPr>
            <w:bCs/>
            <w:i/>
          </w:rPr>
          <w:t xml:space="preserve">. </w:t>
        </w:r>
        <w:r w:rsidRPr="00F67347">
          <w:rPr>
            <w:rFonts w:hint="eastAsia"/>
            <w:bCs/>
            <w:i/>
          </w:rPr>
          <w:t>an</w:t>
        </w:r>
        <w:r w:rsidRPr="00F67347">
          <w:rPr>
            <w:bCs/>
            <w:i/>
          </w:rPr>
          <w:t>thracis</w:t>
        </w:r>
        <w:r w:rsidRPr="00F67347">
          <w:rPr>
            <w:rFonts w:hint="eastAsia"/>
            <w:bCs/>
          </w:rPr>
          <w:t xml:space="preserve"> </w:t>
        </w:r>
      </w:ins>
      <w:r w:rsidR="001E1917">
        <w:rPr>
          <w:bCs/>
        </w:rPr>
        <w:fldChar w:fldCharType="begin">
          <w:fldData xml:space="preserve">PEVuZE5vdGU+PENpdGU+PEF1dGhvcj5IYW48L0F1dGhvcj48WWVhcj4yMDA2PC9ZZWFyPjxSZWNO
dW0+MTI1PC9SZWNOdW0+PERpc3BsYXlUZXh0Pls3NF08L0Rpc3BsYXlUZXh0PjxyZWNvcmQ+PHJl
Yy1udW1iZXI+MTI1PC9yZWMtbnVtYmVyPjxmb3JlaWduLWtleXM+PGtleSBhcHA9IkVOIiBkYi1p
ZD0iMDJzcHMycHNlNXZkZTllc3pyNnZlc3c4MnZzcnBhZWVyZHZhIj4xMjU8L2tleT48L2ZvcmVp
Z24ta2V5cz48cmVmLXR5cGUgbmFtZT0iSm91cm5hbCBBcnRpY2xlIj4xNzwvcmVmLXR5cGU+PGNv
bnRyaWJ1dG9ycz48YXV0aG9ycz48YXV0aG9yPkhhbiwgQy4gUy48L2F1dGhvcj48YXV0aG9yPlhp
ZSwgRy48L2F1dGhvcj48YXV0aG9yPkNoYWxsYWNvbWJlLCBKLiBGLjwvYXV0aG9yPjxhdXRob3I+
QWx0aGVyciwgTS4gUi48L2F1dGhvcj48YXV0aG9yPkJob3Rpa2EsIFMuIFMuPC9hdXRob3I+PGF1
dGhvcj5Ccm93biwgTi48L2F1dGhvcj48YXV0aG9yPkJydWNlLCBELjwvYXV0aG9yPjxhdXRob3I+
Q2FtcGJlbGwsIEMuIFMuPC9hdXRob3I+PGF1dGhvcj5DYW1wYmVsbCwgTS4gTC48L2F1dGhvcj48
YXV0aG9yPkNoZW4sIEouPC9hdXRob3I+PGF1dGhvcj5DaGVydGtvdiwgTy48L2F1dGhvcj48YXV0
aG9yPkNsZWxhbmQsIEMuPC9hdXRob3I+PGF1dGhvcj5EaW1pdHJpamV2aWMsIE0uPC9hdXRob3I+
PGF1dGhvcj5Eb2dnZXR0LCBOLiBBLjwvYXV0aG9yPjxhdXRob3I+RmF3Y2V0dCwgSi4gSi48L2F1
dGhvcj48YXV0aG9yPkdsYXZpbmEsIFQuPC9hdXRob3I+PGF1dGhvcj5Hb29kd2luLCBMLiBBLjwv
YXV0aG9yPjxhdXRob3I+R3JlZW4sIEwuIEQuPC9hdXRob3I+PGF1dGhvcj5IaWxsLCBLLiBLLjwv
YXV0aG9yPjxhdXRob3I+SGl0Y2hjb2NrLCBQLjwvYXV0aG9yPjxhdXRob3I+SmFja3NvbiwgUC4g
Si48L2F1dGhvcj48YXV0aG9yPktlaW0sIFAuPC9hdXRob3I+PGF1dGhvcj5LZXdhbHJhbWFuaSwg
QS4gUi48L2F1dGhvcj48YXV0aG9yPkxvbmdtaXJlLCBKLjwvYXV0aG9yPjxhdXRob3I+THVjYXMs
IFMuPC9hdXRob3I+PGF1dGhvcj5NYWxmYXR0aSwgUy48L2F1dGhvcj48YXV0aG9yPk1jTXVycnks
IEsuPC9hdXRob3I+PGF1dGhvcj5NZWluY2tlLCBMLiBKLjwvYXV0aG9yPjxhdXRob3I+TWlzcmEs
IE0uPC9hdXRob3I+PGF1dGhvcj5Nb3NlbWFuLCBCLiBMLjwvYXV0aG9yPjxhdXRob3I+TXVuZHQs
IE0uPC9hdXRob3I+PGF1dGhvcj5NdW5rLCBBLiBDLjwvYXV0aG9yPjxhdXRob3I+T2tpbmFrYSwg
Ui4gVC48L2F1dGhvcj48YXV0aG9yPlBhcnNvbi1RdWludGFuYSwgQi48L2F1dGhvcj48YXV0aG9y
PlJlaWxseSwgTC4gUC48L2F1dGhvcj48YXV0aG9yPlJpY2hhcmRzb24sIFAuPC9hdXRob3I+PGF1
dGhvcj5Sb2JpbnNvbiwgRC4gTC48L2F1dGhvcj48YXV0aG9yPlJ1YmluLCBFLjwvYXV0aG9yPjxh
dXRob3I+U2F1bmRlcnMsIEUuPC9hdXRob3I+PGF1dGhvcj5UYXBpYSwgUi48L2F1dGhvcj48YXV0
aG9yPlRlc21lciwgSi4gRy48L2F1dGhvcj48YXV0aG9yPlRoYXllciwgTi48L2F1dGhvcj48YXV0
aG9yPlRob21wc29uLCBMLiBTLjwvYXV0aG9yPjxhdXRob3I+VGljZSwgSC48L2F1dGhvcj48YXV0
aG9yPlRpY2tub3IsIEwuIE8uPC9hdXRob3I+PGF1dGhvcj5XaWxscywgUC4gTC48L2F1dGhvcj48
YXV0aG9yPkJyZXR0aW4sIFQuIFMuPC9hdXRob3I+PGF1dGhvcj5HaWxuYSwgUC48L2F1dGhvcj48
L2F1dGhvcnM+PC9jb250cmlidXRvcnM+PGF1dGgtYWRkcmVzcz5EZXBhcnRtZW50IG9mIEVuZXJn
eSBKb2ludCBHZW5vbWUgSW5zdGl0dXRlLCBCaW9zY2llbmNlIERpdmlzaW9uLCBNUyBNODg4LCBM
b3MgQWxhbW9zIE5hdGlvbmFsIExhYm9yYXRvcnksIExvcyBBbGFtb3MsIE5ldyBNZXhpY28gODc1
NDUsIFVTQS48L2F1dGgtYWRkcmVzcz48dGl0bGVzPjx0aXRsZT48c3R5bGUgZmFjZT0ibm9ybWFs
IiBmb250PSJkZWZhdWx0IiBzaXplPSIxMDAlIj5QYXRob2dlbm9taWMgc2VxdWVuY2UgYW5hbHlz
aXMgb2YgPC9zdHlsZT48c3R5bGUgZmFjZT0iaXRhbGljIiBmb250PSJkZWZhdWx0IiBzaXplPSIx
MDAlIj5CYWNpbGx1cyBjZXJldXMgPC9zdHlsZT48c3R5bGUgZmFjZT0ibm9ybWFsIiBmb250PSJk
ZWZhdWx0IiBzaXplPSIxMDAlIj5hbmQgPC9zdHlsZT48c3R5bGUgZmFjZT0iaXRhbGljIiBmb250
PSJkZWZhdWx0IiBzaXplPSIxMDAlIj5CYWNpbGx1cyB0aHVyaW5naWVuc2lzIDwvc3R5bGU+PHN0
eWxlIGZhY2U9Im5vcm1hbCIgZm9udD0iZGVmYXVsdCIgc2l6ZT0iMTAwJSI+aXNvbGF0ZXMgY2xv
c2VseSByZWxhdGVkIHRvIDwvc3R5bGU+PHN0eWxlIGZhY2U9Iml0YWxpYyIgZm9udD0iZGVmYXVs
dCIgc2l6ZT0iMTAwJSI+QmFjaWxsdXMgYW50aHJhY2lzPC9zdHlsZT48L3RpdGxlPjxzZWNvbmRh
cnktdGl0bGU+SiBCYWN0ZXJpb2w8L3NlY29uZGFyeS10aXRsZT48L3RpdGxlcz48cGVyaW9kaWNh
bD48ZnVsbC10aXRsZT5KIEJhY3RlcmlvbDwvZnVsbC10aXRsZT48L3BlcmlvZGljYWw+PHBhZ2Vz
PjMzODItOTA8L3BhZ2VzPjx2b2x1bWU+MTg4PC92b2x1bWU+PG51bWJlcj45PC9udW1iZXI+PGtl
eXdvcmRzPjxrZXl3b3JkPkFtaW5vIEFjaWRzL21ldGFib2xpc208L2tleXdvcmQ+PGtleXdvcmQ+
QW5pbWFsczwva2V5d29yZD48a2V5d29yZD5CYWNpbGx1cyBhbnRocmFjaXMvKmdlbmV0aWNzPC9r
ZXl3b3JkPjxrZXl3b3JkPkJhY2lsbHVzIGNlcmV1cy8qZ2VuZXRpY3MvcGF0aG9nZW5pY2l0eS9w
aHlzaW9sb2d5PC9rZXl3b3JkPjxrZXl3b3JkPkJhY2lsbHVzIHRodXJpbmdpZW5zaXMvKmdlbmV0
aWNzPC9rZXl3b3JkPjxrZXl3b3JkPkJhY3RlcmlhbCBDYXBzdWxlcy9iaW9zeW50aGVzaXMvZ2Vu
ZXRpY3M8L2tleXdvcmQ+PGtleXdvcmQ+Q2FyYm9oeWRyYXRlIE1ldGFib2xpc208L2tleXdvcmQ+
PGtleXdvcmQ+RXZvbHV0aW9uLCBNb2xlY3VsYXI8L2tleXdvcmQ+PGtleXdvcmQ+Kkdlbm9tZSwg
QmFjdGVyaWFsPC9rZXl3b3JkPjxrZXl3b3JkPkh1bWFuczwva2V5d29yZD48a2V5d29yZD4qU2Vx
dWVuY2UgQW5hbHlzaXM8L2tleXdvcmQ+PGtleXdvcmQ+U3BvcmVzLCBCYWN0ZXJpYWwvZ3Jvd3Ro
ICZhbXA7IGRldmVsb3BtZW50PC9rZXl3b3JkPjxrZXl3b3JkPlZpcnVsZW5jZS9nZW5ldGljczwv
a2V5d29yZD48L2tleXdvcmRzPjxkYXRlcz48eWVhcj4yMDA2PC95ZWFyPjxwdWItZGF0ZXM+PGRh
dGU+TWF5PC9kYXRlPjwvcHViLWRhdGVzPjwvZGF0ZXM+PGFjY2Vzc2lvbi1udW0+MTY2MjE4MzM8
L2FjY2Vzc2lvbi1udW0+PHVybHM+PHJlbGF0ZWQtdXJscz48dXJsPmh0dHA6Ly93d3cubmNiaS5u
bG0ubmloLmdvdi9lbnRyZXovcXVlcnkuZmNnaT9jbWQ9UmV0cmlldmUmYW1wO2RiPVB1Yk1lZCZh
bXA7ZG9wdD1DaXRhdGlvbiZhbXA7bGlzdF91aWRzPTE2NjIxODMzIDwvdXJsPjwvcmVsYXRlZC11
cmxzPjwvdXJscz48L3JlY29yZD48L0NpdGU+PC9FbmROb3RlPgB=
</w:fldData>
        </w:fldChar>
      </w:r>
      <w:r w:rsidR="001E1917">
        <w:rPr>
          <w:bCs/>
        </w:rPr>
        <w:instrText xml:space="preserve"> ADDIN EN.CITE </w:instrText>
      </w:r>
      <w:r w:rsidR="001E1917">
        <w:rPr>
          <w:bCs/>
        </w:rPr>
        <w:fldChar w:fldCharType="begin">
          <w:fldData xml:space="preserve">PEVuZE5vdGU+PENpdGU+PEF1dGhvcj5IYW48L0F1dGhvcj48WWVhcj4yMDA2PC9ZZWFyPjxSZWNO
dW0+MTI1PC9SZWNOdW0+PERpc3BsYXlUZXh0Pls3NF08L0Rpc3BsYXlUZXh0PjxyZWNvcmQ+PHJl
Yy1udW1iZXI+MTI1PC9yZWMtbnVtYmVyPjxmb3JlaWduLWtleXM+PGtleSBhcHA9IkVOIiBkYi1p
ZD0iMDJzcHMycHNlNXZkZTllc3pyNnZlc3c4MnZzcnBhZWVyZHZhIj4xMjU8L2tleT48L2ZvcmVp
Z24ta2V5cz48cmVmLXR5cGUgbmFtZT0iSm91cm5hbCBBcnRpY2xlIj4xNzwvcmVmLXR5cGU+PGNv
bnRyaWJ1dG9ycz48YXV0aG9ycz48YXV0aG9yPkhhbiwgQy4gUy48L2F1dGhvcj48YXV0aG9yPlhp
ZSwgRy48L2F1dGhvcj48YXV0aG9yPkNoYWxsYWNvbWJlLCBKLiBGLjwvYXV0aG9yPjxhdXRob3I+
QWx0aGVyciwgTS4gUi48L2F1dGhvcj48YXV0aG9yPkJob3Rpa2EsIFMuIFMuPC9hdXRob3I+PGF1
dGhvcj5Ccm93biwgTi48L2F1dGhvcj48YXV0aG9yPkJydWNlLCBELjwvYXV0aG9yPjxhdXRob3I+
Q2FtcGJlbGwsIEMuIFMuPC9hdXRob3I+PGF1dGhvcj5DYW1wYmVsbCwgTS4gTC48L2F1dGhvcj48
YXV0aG9yPkNoZW4sIEouPC9hdXRob3I+PGF1dGhvcj5DaGVydGtvdiwgTy48L2F1dGhvcj48YXV0
aG9yPkNsZWxhbmQsIEMuPC9hdXRob3I+PGF1dGhvcj5EaW1pdHJpamV2aWMsIE0uPC9hdXRob3I+
PGF1dGhvcj5Eb2dnZXR0LCBOLiBBLjwvYXV0aG9yPjxhdXRob3I+RmF3Y2V0dCwgSi4gSi48L2F1
dGhvcj48YXV0aG9yPkdsYXZpbmEsIFQuPC9hdXRob3I+PGF1dGhvcj5Hb29kd2luLCBMLiBBLjwv
YXV0aG9yPjxhdXRob3I+R3JlZW4sIEwuIEQuPC9hdXRob3I+PGF1dGhvcj5IaWxsLCBLLiBLLjwv
YXV0aG9yPjxhdXRob3I+SGl0Y2hjb2NrLCBQLjwvYXV0aG9yPjxhdXRob3I+SmFja3NvbiwgUC4g
Si48L2F1dGhvcj48YXV0aG9yPktlaW0sIFAuPC9hdXRob3I+PGF1dGhvcj5LZXdhbHJhbWFuaSwg
QS4gUi48L2F1dGhvcj48YXV0aG9yPkxvbmdtaXJlLCBKLjwvYXV0aG9yPjxhdXRob3I+THVjYXMs
IFMuPC9hdXRob3I+PGF1dGhvcj5NYWxmYXR0aSwgUy48L2F1dGhvcj48YXV0aG9yPk1jTXVycnks
IEsuPC9hdXRob3I+PGF1dGhvcj5NZWluY2tlLCBMLiBKLjwvYXV0aG9yPjxhdXRob3I+TWlzcmEs
IE0uPC9hdXRob3I+PGF1dGhvcj5Nb3NlbWFuLCBCLiBMLjwvYXV0aG9yPjxhdXRob3I+TXVuZHQs
IE0uPC9hdXRob3I+PGF1dGhvcj5NdW5rLCBBLiBDLjwvYXV0aG9yPjxhdXRob3I+T2tpbmFrYSwg
Ui4gVC48L2F1dGhvcj48YXV0aG9yPlBhcnNvbi1RdWludGFuYSwgQi48L2F1dGhvcj48YXV0aG9y
PlJlaWxseSwgTC4gUC48L2F1dGhvcj48YXV0aG9yPlJpY2hhcmRzb24sIFAuPC9hdXRob3I+PGF1
dGhvcj5Sb2JpbnNvbiwgRC4gTC48L2F1dGhvcj48YXV0aG9yPlJ1YmluLCBFLjwvYXV0aG9yPjxh
dXRob3I+U2F1bmRlcnMsIEUuPC9hdXRob3I+PGF1dGhvcj5UYXBpYSwgUi48L2F1dGhvcj48YXV0
aG9yPlRlc21lciwgSi4gRy48L2F1dGhvcj48YXV0aG9yPlRoYXllciwgTi48L2F1dGhvcj48YXV0
aG9yPlRob21wc29uLCBMLiBTLjwvYXV0aG9yPjxhdXRob3I+VGljZSwgSC48L2F1dGhvcj48YXV0
aG9yPlRpY2tub3IsIEwuIE8uPC9hdXRob3I+PGF1dGhvcj5XaWxscywgUC4gTC48L2F1dGhvcj48
YXV0aG9yPkJyZXR0aW4sIFQuIFMuPC9hdXRob3I+PGF1dGhvcj5HaWxuYSwgUC48L2F1dGhvcj48
L2F1dGhvcnM+PC9jb250cmlidXRvcnM+PGF1dGgtYWRkcmVzcz5EZXBhcnRtZW50IG9mIEVuZXJn
eSBKb2ludCBHZW5vbWUgSW5zdGl0dXRlLCBCaW9zY2llbmNlIERpdmlzaW9uLCBNUyBNODg4LCBM
b3MgQWxhbW9zIE5hdGlvbmFsIExhYm9yYXRvcnksIExvcyBBbGFtb3MsIE5ldyBNZXhpY28gODc1
NDUsIFVTQS48L2F1dGgtYWRkcmVzcz48dGl0bGVzPjx0aXRsZT48c3R5bGUgZmFjZT0ibm9ybWFs
IiBmb250PSJkZWZhdWx0IiBzaXplPSIxMDAlIj5QYXRob2dlbm9taWMgc2VxdWVuY2UgYW5hbHlz
aXMgb2YgPC9zdHlsZT48c3R5bGUgZmFjZT0iaXRhbGljIiBmb250PSJkZWZhdWx0IiBzaXplPSIx
MDAlIj5CYWNpbGx1cyBjZXJldXMgPC9zdHlsZT48c3R5bGUgZmFjZT0ibm9ybWFsIiBmb250PSJk
ZWZhdWx0IiBzaXplPSIxMDAlIj5hbmQgPC9zdHlsZT48c3R5bGUgZmFjZT0iaXRhbGljIiBmb250
PSJkZWZhdWx0IiBzaXplPSIxMDAlIj5CYWNpbGx1cyB0aHVyaW5naWVuc2lzIDwvc3R5bGU+PHN0
eWxlIGZhY2U9Im5vcm1hbCIgZm9udD0iZGVmYXVsdCIgc2l6ZT0iMTAwJSI+aXNvbGF0ZXMgY2xv
c2VseSByZWxhdGVkIHRvIDwvc3R5bGU+PHN0eWxlIGZhY2U9Iml0YWxpYyIgZm9udD0iZGVmYXVs
dCIgc2l6ZT0iMTAwJSI+QmFjaWxsdXMgYW50aHJhY2lzPC9zdHlsZT48L3RpdGxlPjxzZWNvbmRh
cnktdGl0bGU+SiBCYWN0ZXJpb2w8L3NlY29uZGFyeS10aXRsZT48L3RpdGxlcz48cGVyaW9kaWNh
bD48ZnVsbC10aXRsZT5KIEJhY3RlcmlvbDwvZnVsbC10aXRsZT48L3BlcmlvZGljYWw+PHBhZ2Vz
PjMzODItOTA8L3BhZ2VzPjx2b2x1bWU+MTg4PC92b2x1bWU+PG51bWJlcj45PC9udW1iZXI+PGtl
eXdvcmRzPjxrZXl3b3JkPkFtaW5vIEFjaWRzL21ldGFib2xpc208L2tleXdvcmQ+PGtleXdvcmQ+
QW5pbWFsczwva2V5d29yZD48a2V5d29yZD5CYWNpbGx1cyBhbnRocmFjaXMvKmdlbmV0aWNzPC9r
ZXl3b3JkPjxrZXl3b3JkPkJhY2lsbHVzIGNlcmV1cy8qZ2VuZXRpY3MvcGF0aG9nZW5pY2l0eS9w
aHlzaW9sb2d5PC9rZXl3b3JkPjxrZXl3b3JkPkJhY2lsbHVzIHRodXJpbmdpZW5zaXMvKmdlbmV0
aWNzPC9rZXl3b3JkPjxrZXl3b3JkPkJhY3RlcmlhbCBDYXBzdWxlcy9iaW9zeW50aGVzaXMvZ2Vu
ZXRpY3M8L2tleXdvcmQ+PGtleXdvcmQ+Q2FyYm9oeWRyYXRlIE1ldGFib2xpc208L2tleXdvcmQ+
PGtleXdvcmQ+RXZvbHV0aW9uLCBNb2xlY3VsYXI8L2tleXdvcmQ+PGtleXdvcmQ+Kkdlbm9tZSwg
QmFjdGVyaWFsPC9rZXl3b3JkPjxrZXl3b3JkPkh1bWFuczwva2V5d29yZD48a2V5d29yZD4qU2Vx
dWVuY2UgQW5hbHlzaXM8L2tleXdvcmQ+PGtleXdvcmQ+U3BvcmVzLCBCYWN0ZXJpYWwvZ3Jvd3Ro
ICZhbXA7IGRldmVsb3BtZW50PC9rZXl3b3JkPjxrZXl3b3JkPlZpcnVsZW5jZS9nZW5ldGljczwv
a2V5d29yZD48L2tleXdvcmRzPjxkYXRlcz48eWVhcj4yMDA2PC95ZWFyPjxwdWItZGF0ZXM+PGRh
dGU+TWF5PC9kYXRlPjwvcHViLWRhdGVzPjwvZGF0ZXM+PGFjY2Vzc2lvbi1udW0+MTY2MjE4MzM8
L2FjY2Vzc2lvbi1udW0+PHVybHM+PHJlbGF0ZWQtdXJscz48dXJsPmh0dHA6Ly93d3cubmNiaS5u
bG0ubmloLmdvdi9lbnRyZXovcXVlcnkuZmNnaT9jbWQ9UmV0cmlldmUmYW1wO2RiPVB1Yk1lZCZh
bXA7ZG9wdD1DaXRhdGlvbiZhbXA7bGlzdF91aWRzPTE2NjIxODMzIDwvdXJsPjwvcmVsYXRlZC11
cmxzPjwvdXJscz48L3JlY29yZD48L0NpdGU+PC9FbmROb3RlPgB=
</w:fldData>
        </w:fldChar>
      </w:r>
      <w:r w:rsidR="001E1917">
        <w:rPr>
          <w:bCs/>
        </w:rPr>
        <w:instrText xml:space="preserve"> ADDIN EN.CITE.DATA </w:instrText>
      </w:r>
      <w:r w:rsidR="001E1917">
        <w:rPr>
          <w:bCs/>
        </w:rPr>
      </w:r>
      <w:r w:rsidR="001E1917">
        <w:rPr>
          <w:bCs/>
        </w:rPr>
        <w:fldChar w:fldCharType="end"/>
      </w:r>
      <w:r w:rsidR="001E1917">
        <w:rPr>
          <w:bCs/>
        </w:rPr>
      </w:r>
      <w:r w:rsidR="001E1917">
        <w:rPr>
          <w:bCs/>
        </w:rPr>
        <w:fldChar w:fldCharType="separate"/>
      </w:r>
      <w:r w:rsidR="001E1917">
        <w:rPr>
          <w:bCs/>
          <w:noProof/>
        </w:rPr>
        <w:t>[</w:t>
      </w:r>
      <w:hyperlink w:anchor="_ENREF_74" w:tooltip="Han, 2006 #125" w:history="1">
        <w:r w:rsidR="001E1917">
          <w:rPr>
            <w:bCs/>
            <w:noProof/>
          </w:rPr>
          <w:t>74</w:t>
        </w:r>
      </w:hyperlink>
      <w:r w:rsidR="001E1917">
        <w:rPr>
          <w:bCs/>
          <w:noProof/>
        </w:rPr>
        <w:t>]</w:t>
      </w:r>
      <w:r w:rsidR="001E1917">
        <w:rPr>
          <w:bCs/>
        </w:rPr>
        <w:fldChar w:fldCharType="end"/>
      </w:r>
      <w:ins w:id="448" w:author="hqin" w:date="2013-01-03T09:46:00Z">
        <w:r w:rsidRPr="00F67347">
          <w:rPr>
            <w:rFonts w:hint="eastAsia"/>
            <w:bCs/>
          </w:rPr>
          <w:t xml:space="preserve">. </w:t>
        </w:r>
      </w:ins>
    </w:p>
    <w:p w14:paraId="309C1C57" w14:textId="77777777" w:rsidR="00136683" w:rsidRDefault="00A5386E">
      <w:pPr>
        <w:ind w:firstLine="720"/>
        <w:rPr>
          <w:ins w:id="449" w:author="hqin" w:date="2013-01-07T10:21:00Z"/>
          <w:bCs/>
        </w:rPr>
      </w:pPr>
      <w:ins w:id="450" w:author="hqin" w:date="2013-01-03T10:31:00Z">
        <w:r>
          <w:rPr>
            <w:bCs/>
          </w:rPr>
          <w:t xml:space="preserve">We are </w:t>
        </w:r>
      </w:ins>
      <w:ins w:id="451" w:author="hqin" w:date="2013-01-03T10:32:00Z">
        <w:r>
          <w:rPr>
            <w:bCs/>
          </w:rPr>
          <w:t>aware</w:t>
        </w:r>
      </w:ins>
      <w:ins w:id="452" w:author="hqin" w:date="2013-01-03T10:31:00Z">
        <w:r>
          <w:rPr>
            <w:bCs/>
          </w:rPr>
          <w:t xml:space="preserve"> that </w:t>
        </w:r>
      </w:ins>
      <w:ins w:id="453" w:author="hqin" w:date="2013-01-03T10:32:00Z">
        <w:r>
          <w:rPr>
            <w:bCs/>
          </w:rPr>
          <w:t xml:space="preserve">many genes in microbial genomes </w:t>
        </w:r>
      </w:ins>
      <w:ins w:id="454" w:author="hqin" w:date="2013-01-03T10:33:00Z">
        <w:r>
          <w:rPr>
            <w:bCs/>
          </w:rPr>
          <w:t xml:space="preserve">can have different </w:t>
        </w:r>
      </w:ins>
      <w:ins w:id="455" w:author="hqin" w:date="2013-01-03T10:32:00Z">
        <w:r>
          <w:rPr>
            <w:bCs/>
          </w:rPr>
          <w:t>gene tree</w:t>
        </w:r>
      </w:ins>
      <w:ins w:id="456" w:author="hqin" w:date="2013-01-03T10:33:00Z">
        <w:r>
          <w:rPr>
            <w:bCs/>
          </w:rPr>
          <w:t>s</w:t>
        </w:r>
        <w:r w:rsidR="00605FF1">
          <w:rPr>
            <w:bCs/>
          </w:rPr>
          <w:t xml:space="preserve">, which can pose a problem if we </w:t>
        </w:r>
      </w:ins>
      <w:ins w:id="457" w:author="hqin" w:date="2013-01-03T10:34:00Z">
        <w:r w:rsidR="00605FF1">
          <w:rPr>
            <w:bCs/>
          </w:rPr>
          <w:t xml:space="preserve">use only one reference gene tree for ortholog identification. </w:t>
        </w:r>
      </w:ins>
      <w:ins w:id="458" w:author="hqin" w:date="2013-01-07T10:24:00Z">
        <w:r w:rsidR="004B6EFD">
          <w:rPr>
            <w:bCs/>
          </w:rPr>
          <w:t>Based on the neighbor-joining trees of indivi</w:t>
        </w:r>
        <w:r w:rsidR="006D65D6">
          <w:rPr>
            <w:bCs/>
          </w:rPr>
          <w:t>dual spore coat genes</w:t>
        </w:r>
        <w:r w:rsidR="004B6EFD">
          <w:rPr>
            <w:bCs/>
          </w:rPr>
          <w:t>, w</w:t>
        </w:r>
      </w:ins>
      <w:ins w:id="459" w:author="hqin" w:date="2013-01-07T10:08:00Z">
        <w:r w:rsidR="005721EC">
          <w:rPr>
            <w:bCs/>
          </w:rPr>
          <w:t xml:space="preserve">e </w:t>
        </w:r>
      </w:ins>
      <w:ins w:id="460" w:author="hqin" w:date="2013-01-07T10:22:00Z">
        <w:r w:rsidR="00165747">
          <w:rPr>
            <w:bCs/>
          </w:rPr>
          <w:t xml:space="preserve">observed </w:t>
        </w:r>
      </w:ins>
      <w:ins w:id="461" w:author="hqin" w:date="2013-01-07T10:23:00Z">
        <w:r w:rsidR="00165747">
          <w:rPr>
            <w:bCs/>
          </w:rPr>
          <w:t xml:space="preserve">that alternative branching patterns </w:t>
        </w:r>
        <w:r w:rsidR="000514B4">
          <w:rPr>
            <w:bCs/>
          </w:rPr>
          <w:t>frequently occur</w:t>
        </w:r>
        <w:r w:rsidR="00165747">
          <w:rPr>
            <w:bCs/>
          </w:rPr>
          <w:t xml:space="preserve"> within the </w:t>
        </w:r>
        <w:r w:rsidR="0036587D" w:rsidRPr="0036587D">
          <w:rPr>
            <w:bCs/>
            <w:i/>
            <w:rPrChange w:id="462" w:author="hqin" w:date="2013-01-07T10:23:00Z">
              <w:rPr>
                <w:bCs/>
              </w:rPr>
            </w:rPrChange>
          </w:rPr>
          <w:t>B. subtilis</w:t>
        </w:r>
        <w:r w:rsidR="00165747">
          <w:rPr>
            <w:bCs/>
          </w:rPr>
          <w:t xml:space="preserve"> and </w:t>
        </w:r>
        <w:r w:rsidR="0036587D" w:rsidRPr="0036587D">
          <w:rPr>
            <w:bCs/>
            <w:i/>
            <w:rPrChange w:id="463" w:author="hqin" w:date="2013-01-07T10:24:00Z">
              <w:rPr>
                <w:bCs/>
              </w:rPr>
            </w:rPrChange>
          </w:rPr>
          <w:t>B. cereus</w:t>
        </w:r>
        <w:r w:rsidR="004B6EFD">
          <w:rPr>
            <w:bCs/>
          </w:rPr>
          <w:t xml:space="preserve"> clades, </w:t>
        </w:r>
      </w:ins>
      <w:ins w:id="464" w:author="hqin" w:date="2013-01-07T10:24:00Z">
        <w:r w:rsidR="004B6EFD">
          <w:rPr>
            <w:bCs/>
          </w:rPr>
          <w:t xml:space="preserve">but not between these two clades. </w:t>
        </w:r>
      </w:ins>
      <w:ins w:id="465" w:author="hqin" w:date="2013-01-07T10:25:00Z">
        <w:r w:rsidR="000514B4">
          <w:rPr>
            <w:bCs/>
          </w:rPr>
          <w:t xml:space="preserve">Hence, we </w:t>
        </w:r>
      </w:ins>
      <w:ins w:id="466" w:author="hqin" w:date="2013-01-07T10:26:00Z">
        <w:r w:rsidR="000514B4">
          <w:rPr>
            <w:bCs/>
          </w:rPr>
          <w:t xml:space="preserve">tested whether these </w:t>
        </w:r>
      </w:ins>
      <w:ins w:id="467" w:author="hqin" w:date="2013-01-07T10:25:00Z">
        <w:r w:rsidR="000514B4">
          <w:rPr>
            <w:bCs/>
          </w:rPr>
          <w:t>a</w:t>
        </w:r>
      </w:ins>
      <w:ins w:id="468" w:author="hqin" w:date="2013-01-07T10:21:00Z">
        <w:r w:rsidR="00165747">
          <w:rPr>
            <w:bCs/>
          </w:rPr>
          <w:t xml:space="preserve">lternative tree topologies </w:t>
        </w:r>
      </w:ins>
      <w:ins w:id="469" w:author="hqin" w:date="2013-01-07T10:26:00Z">
        <w:r w:rsidR="000514B4">
          <w:rPr>
            <w:bCs/>
          </w:rPr>
          <w:t xml:space="preserve">are </w:t>
        </w:r>
      </w:ins>
      <w:ins w:id="470" w:author="hqin" w:date="2013-01-07T10:27:00Z">
        <w:r w:rsidR="000514B4">
          <w:rPr>
            <w:bCs/>
          </w:rPr>
          <w:t xml:space="preserve">statistically acceptable </w:t>
        </w:r>
      </w:ins>
      <w:ins w:id="471" w:author="hqin" w:date="2013-01-31T10:34:00Z">
        <w:r w:rsidR="00E645CC">
          <w:rPr>
            <w:bCs/>
          </w:rPr>
          <w:t xml:space="preserve">using </w:t>
        </w:r>
      </w:ins>
      <w:ins w:id="472" w:author="hqin" w:date="2013-01-07T10:27:00Z">
        <w:r w:rsidR="000514B4">
          <w:rPr>
            <w:bCs/>
          </w:rPr>
          <w:t xml:space="preserve">CONSEL </w:t>
        </w:r>
      </w:ins>
      <w:r w:rsidR="001E1917">
        <w:rPr>
          <w:bCs/>
        </w:rPr>
        <w:fldChar w:fldCharType="begin"/>
      </w:r>
      <w:r w:rsidR="001E1917">
        <w:rPr>
          <w:bCs/>
        </w:rPr>
        <w:instrText xml:space="preserve"> ADDIN EN.CITE &lt;EndNote&gt;&lt;Cite&gt;&lt;Author&gt;Shimodaira&lt;/Author&gt;&lt;Year&gt;2001&lt;/Year&gt;&lt;RecNum&gt;287&lt;/RecNum&gt;&lt;DisplayText&gt;[75]&lt;/DisplayText&gt;&lt;record&gt;&lt;rec-number&gt;287&lt;/rec-number&gt;&lt;foreign-keys&gt;&lt;key app="EN" db-id="02sps2pse5vde9eszr6vesw82vsrpaeerdva"&gt;287&lt;/key&gt;&lt;/foreign-keys&gt;&lt;ref-type name="Journal Article"&gt;17&lt;/ref-type&gt;&lt;contributors&gt;&lt;authors&gt;&lt;author&gt;Shimodaira, H.&lt;/author&gt;&lt;author&gt;Hasegawa, M.&lt;/author&gt;&lt;/authors&gt;&lt;/contributors&gt;&lt;auth-address&gt;The Institute of Statistical Mathematics, 4-6-7 Minami-Azabu, Minatoku, Tokyo 106-8569, Japan. shimo@ism.ac.jp&lt;/auth-address&gt;&lt;titles&gt;&lt;title&gt;CONSEL: for assessing the confidence of phylogenetic tree selection&lt;/title&gt;&lt;secondary-title&gt;Bioinformatics&lt;/secondary-title&gt;&lt;/titles&gt;&lt;periodical&gt;&lt;full-title&gt;Bioinformatics&lt;/full-title&gt;&lt;/periodical&gt;&lt;pages&gt;1246-7&lt;/pages&gt;&lt;volume&gt;17&lt;/volume&gt;&lt;number&gt;12&lt;/number&gt;&lt;edition&gt;2001/12/26&lt;/edition&gt;&lt;keywords&gt;&lt;keyword&gt;*Likelihood Functions&lt;/keyword&gt;&lt;keyword&gt;Phylogeny&lt;/keyword&gt;&lt;keyword&gt;*Software&lt;/keyword&gt;&lt;/keywords&gt;&lt;dates&gt;&lt;year&gt;2001&lt;/year&gt;&lt;pub-dates&gt;&lt;date&gt;Dec&lt;/date&gt;&lt;/pub-dates&gt;&lt;/dates&gt;&lt;isbn&gt;1367-4803 (Print)&amp;#xD;1367-4803 (Linking)&lt;/isbn&gt;&lt;accession-num&gt;11751242&lt;/accession-num&gt;&lt;urls&gt;&lt;related-urls&gt;&lt;url&gt;http://www.ncbi.nlm.nih.gov/entrez/query.fcgi?cmd=Retrieve&amp;amp;db=PubMed&amp;amp;dopt=Citation&amp;amp;list_uids=11751242&lt;/url&gt;&lt;/related-urls&gt;&lt;/urls&gt;&lt;language&gt;eng&lt;/language&gt;&lt;/record&gt;&lt;/Cite&gt;&lt;/EndNote&gt;</w:instrText>
      </w:r>
      <w:r w:rsidR="001E1917">
        <w:rPr>
          <w:bCs/>
        </w:rPr>
        <w:fldChar w:fldCharType="separate"/>
      </w:r>
      <w:r w:rsidR="001E1917">
        <w:rPr>
          <w:bCs/>
          <w:noProof/>
        </w:rPr>
        <w:t>[</w:t>
      </w:r>
      <w:hyperlink w:anchor="_ENREF_75" w:tooltip="Shimodaira, 2001 #287" w:history="1">
        <w:r w:rsidR="001E1917">
          <w:rPr>
            <w:bCs/>
            <w:noProof/>
          </w:rPr>
          <w:t>75</w:t>
        </w:r>
      </w:hyperlink>
      <w:r w:rsidR="001E1917">
        <w:rPr>
          <w:bCs/>
          <w:noProof/>
        </w:rPr>
        <w:t>]</w:t>
      </w:r>
      <w:r w:rsidR="001E1917">
        <w:rPr>
          <w:bCs/>
        </w:rPr>
        <w:fldChar w:fldCharType="end"/>
      </w:r>
      <w:ins w:id="473" w:author="hqin" w:date="2013-01-07T10:28:00Z">
        <w:r w:rsidR="00A07A4B">
          <w:rPr>
            <w:bCs/>
          </w:rPr>
          <w:t xml:space="preserve"> </w:t>
        </w:r>
      </w:ins>
      <w:ins w:id="474" w:author="hqin" w:date="2013-01-07T10:21:00Z">
        <w:r w:rsidR="00A07A4B">
          <w:rPr>
            <w:bCs/>
          </w:rPr>
          <w:t>in the</w:t>
        </w:r>
      </w:ins>
      <w:ins w:id="475" w:author="hqin" w:date="2013-01-07T10:28:00Z">
        <w:r w:rsidR="00A07A4B">
          <w:rPr>
            <w:bCs/>
          </w:rPr>
          <w:t xml:space="preserve"> 34</w:t>
        </w:r>
      </w:ins>
      <w:ins w:id="476" w:author="hqin" w:date="2013-01-07T10:21:00Z">
        <w:r w:rsidR="00A07A4B">
          <w:rPr>
            <w:bCs/>
          </w:rPr>
          <w:t xml:space="preserve"> essential genes</w:t>
        </w:r>
      </w:ins>
      <w:ins w:id="477" w:author="hqin" w:date="2013-01-29T09:51:00Z">
        <w:r w:rsidR="006D65D6">
          <w:rPr>
            <w:bCs/>
          </w:rPr>
          <w:t xml:space="preserve"> </w:t>
        </w:r>
        <w:r w:rsidR="0036587D" w:rsidRPr="0036587D">
          <w:rPr>
            <w:bCs/>
            <w:color w:val="0070C0"/>
            <w:highlight w:val="yellow"/>
            <w:rPrChange w:id="478" w:author="hqin" w:date="2013-01-30T08:55:00Z">
              <w:rPr>
                <w:bCs/>
              </w:rPr>
            </w:rPrChange>
          </w:rPr>
          <w:t>(Table 2</w:t>
        </w:r>
        <w:r w:rsidR="006D65D6">
          <w:rPr>
            <w:bCs/>
          </w:rPr>
          <w:t>)</w:t>
        </w:r>
      </w:ins>
      <w:ins w:id="479" w:author="hqin" w:date="2013-01-07T10:28:00Z">
        <w:r w:rsidR="00A07A4B">
          <w:rPr>
            <w:bCs/>
          </w:rPr>
          <w:t xml:space="preserve">. </w:t>
        </w:r>
      </w:ins>
      <w:ins w:id="480" w:author="hqin" w:date="2013-01-07T10:21:00Z">
        <w:r w:rsidR="00165747">
          <w:rPr>
            <w:bCs/>
          </w:rPr>
          <w:t xml:space="preserve">A total of 10 topologies were tested using the AU-test provided by CONSEL. </w:t>
        </w:r>
      </w:ins>
      <w:ins w:id="481" w:author="hqin" w:date="2013-01-07T10:30:00Z">
        <w:r w:rsidR="00F66E55">
          <w:rPr>
            <w:bCs/>
          </w:rPr>
          <w:t>Overall, alternative branching patterns within the two major clades are often accepted, but those occur between the two major clades</w:t>
        </w:r>
      </w:ins>
      <w:ins w:id="482" w:author="hqin" w:date="2013-01-07T10:31:00Z">
        <w:r w:rsidR="00DE40A2">
          <w:rPr>
            <w:bCs/>
          </w:rPr>
          <w:t xml:space="preserve"> (such as the 10</w:t>
        </w:r>
        <w:r w:rsidR="0036587D" w:rsidRPr="0036587D">
          <w:rPr>
            <w:bCs/>
            <w:vertAlign w:val="superscript"/>
            <w:rPrChange w:id="483" w:author="hqin" w:date="2013-01-07T10:31:00Z">
              <w:rPr>
                <w:bCs/>
              </w:rPr>
            </w:rPrChange>
          </w:rPr>
          <w:t>th</w:t>
        </w:r>
        <w:r w:rsidR="00DE40A2">
          <w:rPr>
            <w:bCs/>
          </w:rPr>
          <w:t xml:space="preserve"> tree topology)</w:t>
        </w:r>
      </w:ins>
      <w:ins w:id="484" w:author="hqin" w:date="2013-01-07T10:30:00Z">
        <w:r w:rsidR="00F66E55">
          <w:rPr>
            <w:bCs/>
          </w:rPr>
          <w:t xml:space="preserve"> are </w:t>
        </w:r>
      </w:ins>
      <w:ins w:id="485" w:author="hqin" w:date="2013-01-07T10:40:00Z">
        <w:r w:rsidR="00AF467F">
          <w:rPr>
            <w:bCs/>
          </w:rPr>
          <w:t xml:space="preserve">consistently </w:t>
        </w:r>
      </w:ins>
      <w:ins w:id="486" w:author="hqin" w:date="2013-01-07T10:30:00Z">
        <w:r w:rsidR="00F66E55">
          <w:rPr>
            <w:bCs/>
          </w:rPr>
          <w:t>rejected</w:t>
        </w:r>
      </w:ins>
      <w:ins w:id="487" w:author="hqin" w:date="2013-01-07T10:40:00Z">
        <w:r w:rsidR="00AF467F">
          <w:rPr>
            <w:bCs/>
          </w:rPr>
          <w:t xml:space="preserve"> at p-value = 0.05 level</w:t>
        </w:r>
      </w:ins>
      <w:ins w:id="488" w:author="hqin" w:date="2013-01-07T10:30:00Z">
        <w:r w:rsidR="00F66E55">
          <w:rPr>
            <w:bCs/>
          </w:rPr>
          <w:t xml:space="preserve">. </w:t>
        </w:r>
      </w:ins>
      <w:ins w:id="489" w:author="hqin" w:date="2013-01-07T10:40:00Z">
        <w:r w:rsidR="00AF467F">
          <w:rPr>
            <w:bCs/>
          </w:rPr>
          <w:t xml:space="preserve">The species </w:t>
        </w:r>
      </w:ins>
      <w:ins w:id="490" w:author="hong qin" w:date="2013-01-31T22:10:00Z">
        <w:r w:rsidR="00363BA6">
          <w:rPr>
            <w:bCs/>
          </w:rPr>
          <w:t xml:space="preserve">reference </w:t>
        </w:r>
      </w:ins>
      <w:ins w:id="491" w:author="hqin" w:date="2013-01-07T10:40:00Z">
        <w:r w:rsidR="00AF467F">
          <w:rPr>
            <w:bCs/>
          </w:rPr>
          <w:t xml:space="preserve">tree in </w:t>
        </w:r>
        <w:r w:rsidR="0036587D" w:rsidRPr="0036587D">
          <w:rPr>
            <w:bCs/>
            <w:color w:val="0070C0"/>
            <w:highlight w:val="yellow"/>
            <w:rPrChange w:id="492" w:author="hqin" w:date="2013-01-30T08:55:00Z">
              <w:rPr>
                <w:bCs/>
              </w:rPr>
            </w:rPrChange>
          </w:rPr>
          <w:t xml:space="preserve">Figure </w:t>
        </w:r>
      </w:ins>
      <w:ins w:id="493" w:author="hqin" w:date="2013-01-29T09:52:00Z">
        <w:r w:rsidR="0036587D" w:rsidRPr="0036587D">
          <w:rPr>
            <w:bCs/>
            <w:color w:val="0070C0"/>
            <w:highlight w:val="yellow"/>
            <w:rPrChange w:id="494" w:author="hqin" w:date="2013-01-30T08:55:00Z">
              <w:rPr>
                <w:bCs/>
              </w:rPr>
            </w:rPrChange>
          </w:rPr>
          <w:t>1</w:t>
        </w:r>
      </w:ins>
      <w:ins w:id="495" w:author="hqin" w:date="2013-01-07T10:40:00Z">
        <w:r w:rsidR="00AF467F">
          <w:rPr>
            <w:bCs/>
          </w:rPr>
          <w:t xml:space="preserve"> (the </w:t>
        </w:r>
      </w:ins>
      <w:ins w:id="496" w:author="hqin" w:date="2013-01-29T09:52:00Z">
        <w:r w:rsidR="007F6FD5">
          <w:rPr>
            <w:bCs/>
          </w:rPr>
          <w:t xml:space="preserve">1st </w:t>
        </w:r>
      </w:ins>
      <w:ins w:id="497" w:author="hqin" w:date="2013-01-07T10:40:00Z">
        <w:r w:rsidR="00AF467F">
          <w:rPr>
            <w:bCs/>
          </w:rPr>
          <w:t xml:space="preserve">tree in </w:t>
        </w:r>
        <w:r w:rsidR="0036587D" w:rsidRPr="0036587D">
          <w:rPr>
            <w:bCs/>
            <w:color w:val="0070C0"/>
            <w:highlight w:val="yellow"/>
            <w:rPrChange w:id="498" w:author="hqin" w:date="2013-01-30T08:55:00Z">
              <w:rPr>
                <w:bCs/>
              </w:rPr>
            </w:rPrChange>
          </w:rPr>
          <w:t xml:space="preserve">Table </w:t>
        </w:r>
      </w:ins>
      <w:ins w:id="499" w:author="hqin" w:date="2013-01-29T09:52:00Z">
        <w:r w:rsidR="0036587D" w:rsidRPr="0036587D">
          <w:rPr>
            <w:bCs/>
            <w:color w:val="0070C0"/>
            <w:highlight w:val="yellow"/>
            <w:rPrChange w:id="500" w:author="hqin" w:date="2013-01-30T08:55:00Z">
              <w:rPr>
                <w:bCs/>
              </w:rPr>
            </w:rPrChange>
          </w:rPr>
          <w:t>2</w:t>
        </w:r>
      </w:ins>
      <w:ins w:id="501" w:author="hqin" w:date="2013-01-07T10:40:00Z">
        <w:r w:rsidR="00AF467F">
          <w:rPr>
            <w:bCs/>
          </w:rPr>
          <w:t xml:space="preserve">) is ranked the highest 20 out of 33 times, and is only rejected 1 out 34 times at p-value = 0.05 level. </w:t>
        </w:r>
      </w:ins>
      <w:ins w:id="502" w:author="hqin" w:date="2013-01-07T10:41:00Z">
        <w:r w:rsidR="001E3F24">
          <w:rPr>
            <w:bCs/>
          </w:rPr>
          <w:t xml:space="preserve">Therefore, for orthologous identification, we accepted trees with alternative branching patterns within the two major clades. </w:t>
        </w:r>
      </w:ins>
    </w:p>
    <w:p w14:paraId="6FF81031" w14:textId="77777777" w:rsidR="00136683" w:rsidRDefault="00136683">
      <w:pPr>
        <w:ind w:firstLine="720"/>
        <w:rPr>
          <w:ins w:id="503" w:author="hqin" w:date="2013-01-03T11:13:00Z"/>
          <w:bCs/>
        </w:rPr>
      </w:pPr>
    </w:p>
    <w:p w14:paraId="1A9218CC" w14:textId="77777777" w:rsidR="0036587D" w:rsidRDefault="001C7FC9">
      <w:pPr>
        <w:pStyle w:val="p-ni"/>
        <w:spacing w:before="0" w:after="0" w:line="240" w:lineRule="auto"/>
        <w:rPr>
          <w:b/>
          <w:szCs w:val="24"/>
          <w:lang w:val="en-US"/>
        </w:rPr>
        <w:pPrChange w:id="504" w:author="hqin" w:date="2013-01-29T09:44:00Z">
          <w:pPr>
            <w:pStyle w:val="p-ni"/>
            <w:spacing w:before="0" w:after="0" w:line="480" w:lineRule="auto"/>
          </w:pPr>
        </w:pPrChange>
      </w:pPr>
      <w:r w:rsidRPr="002A0697">
        <w:rPr>
          <w:b/>
          <w:szCs w:val="24"/>
          <w:lang w:val="en-US"/>
        </w:rPr>
        <w:t>3.</w:t>
      </w:r>
      <w:del w:id="505" w:author="hqin" w:date="2013-01-03T09:46:00Z">
        <w:r w:rsidRPr="002A0697" w:rsidDel="002D789E">
          <w:rPr>
            <w:b/>
            <w:szCs w:val="24"/>
            <w:lang w:val="en-US"/>
          </w:rPr>
          <w:delText xml:space="preserve">1 </w:delText>
        </w:r>
      </w:del>
      <w:ins w:id="506" w:author="hqin" w:date="2013-01-03T09:46:00Z">
        <w:r w:rsidR="002D789E">
          <w:rPr>
            <w:b/>
            <w:szCs w:val="24"/>
            <w:lang w:val="en-US"/>
          </w:rPr>
          <w:t>2</w:t>
        </w:r>
        <w:r w:rsidR="002D789E" w:rsidRPr="002A0697">
          <w:rPr>
            <w:b/>
            <w:szCs w:val="24"/>
            <w:lang w:val="en-US"/>
          </w:rPr>
          <w:t xml:space="preserve"> </w:t>
        </w:r>
      </w:ins>
      <w:del w:id="507" w:author="hqin" w:date="2013-01-31T10:35:00Z">
        <w:r w:rsidRPr="002A0697" w:rsidDel="00EF34C7">
          <w:rPr>
            <w:b/>
            <w:szCs w:val="24"/>
            <w:lang w:val="en-US"/>
          </w:rPr>
          <w:delText xml:space="preserve">Phylogeny-based identification of orthologous </w:delText>
        </w:r>
      </w:del>
      <w:ins w:id="508" w:author="hqin" w:date="2013-01-31T10:35:00Z">
        <w:r w:rsidR="00EF34C7">
          <w:rPr>
            <w:b/>
            <w:szCs w:val="24"/>
            <w:lang w:val="en-US"/>
          </w:rPr>
          <w:t xml:space="preserve">Phylogenetic profiling of </w:t>
        </w:r>
      </w:ins>
      <w:r w:rsidRPr="002A0697">
        <w:rPr>
          <w:b/>
          <w:szCs w:val="24"/>
          <w:lang w:val="en-US"/>
        </w:rPr>
        <w:t xml:space="preserve">spore coat proteins </w:t>
      </w:r>
    </w:p>
    <w:p w14:paraId="71CDFA49" w14:textId="77777777" w:rsidR="0036587D" w:rsidRDefault="001C7FC9">
      <w:pPr>
        <w:ind w:firstLine="720"/>
        <w:pPrChange w:id="509" w:author="hqin" w:date="2013-01-29T09:44:00Z">
          <w:pPr>
            <w:spacing w:line="480" w:lineRule="auto"/>
            <w:ind w:firstLine="720"/>
          </w:pPr>
        </w:pPrChange>
      </w:pPr>
      <w:r w:rsidRPr="002A0697">
        <w:t xml:space="preserve">Previous work shows there are at least forty-five coat proteins in </w:t>
      </w:r>
      <w:r w:rsidRPr="002A0697">
        <w:rPr>
          <w:i/>
        </w:rPr>
        <w:t>B. subtilis</w:t>
      </w:r>
      <w:r w:rsidRPr="002A0697">
        <w:t xml:space="preserve"> </w:t>
      </w:r>
      <w:r w:rsidR="001E1917">
        <w:fldChar w:fldCharType="begin"/>
      </w:r>
      <w:r w:rsidR="001E1917">
        <w:instrText xml:space="preserve"> ADDIN EN.CITE &lt;EndNote&gt;&lt;Cite&gt;&lt;Author&gt;Kim&lt;/Author&gt;&lt;Year&gt;2006&lt;/Year&gt;&lt;RecNum&gt;9&lt;/RecNum&gt;&lt;DisplayText&gt;[76]&lt;/DisplayText&gt;&lt;record&gt;&lt;rec-number&gt;9&lt;/rec-number&gt;&lt;foreign-keys&gt;&lt;key app="EN" db-id="02sps2pse5vde9eszr6vesw82vsrpaeerdva"&gt;9&lt;/key&gt;&lt;/foreign-keys&gt;&lt;ref-type name="Journal Article"&gt;17&lt;/ref-type&gt;&lt;contributors&gt;&lt;authors&gt;&lt;author&gt;Kim, H.&lt;/author&gt;&lt;author&gt;Hahn, M.&lt;/author&gt;&lt;author&gt;Grabowski, P.&lt;/author&gt;&lt;author&gt;McPherson, D. C.&lt;/author&gt;&lt;author&gt;Otte, M. M.&lt;/author&gt;&lt;author&gt;Wang, R.&lt;/author&gt;&lt;author&gt;Ferguson, C. C.&lt;/author&gt;&lt;author&gt;Eichenberger, P.&lt;/author&gt;&lt;author&gt;Driks, A.&lt;/author&gt;&lt;/authors&gt;&lt;/contributors&gt;&lt;auth-address&gt;Department of Microbiology and Immunology, Loyola University Medical Center, Maywood, IL 60153, USA.&lt;/auth-address&gt;&lt;titles&gt;&lt;title&gt;&lt;style face="normal" font="default" size="100%"&gt;The &lt;/style&gt;&lt;style face="italic" font="default" size="100%"&gt;Bacillus subtilis &lt;/style&gt;&lt;style face="normal" font="default" size="100%"&gt;spore coat protein interaction network&lt;/style&gt;&lt;/title&gt;&lt;secondary-title&gt;Mol Microbiol&lt;/secondary-title&gt;&lt;/titles&gt;&lt;periodical&gt;&lt;full-title&gt;Mol Microbiol&lt;/full-title&gt;&lt;/periodical&gt;&lt;pages&gt;487-502&lt;/pages&gt;&lt;volume&gt;59&lt;/volume&gt;&lt;number&gt;2&lt;/number&gt;&lt;keywords&gt;&lt;keyword&gt;Bacillus subtilis/genetics/*metabolism/physiology&lt;/keyword&gt;&lt;keyword&gt;Bacterial Proteins/genetics/*metabolism/physiology&lt;/keyword&gt;&lt;keyword&gt;Electrophoresis, Polyacrylamide Gel&lt;/keyword&gt;&lt;keyword&gt;Gene Deletion&lt;/keyword&gt;&lt;keyword&gt;Protein Binding&lt;/keyword&gt;&lt;keyword&gt;*Spores, Bacterial&lt;/keyword&gt;&lt;/keywords&gt;&lt;dates&gt;&lt;year&gt;2006&lt;/year&gt;&lt;pub-dates&gt;&lt;date&gt;Jan&lt;/date&gt;&lt;/pub-dates&gt;&lt;/dates&gt;&lt;accession-num&gt;16390444&lt;/accession-num&gt;&lt;urls&gt;&lt;related-urls&gt;&lt;url&gt;http://www.ncbi.nlm.nih.gov/entrez/query.fcgi?cmd=Retrieve&amp;amp;db=PubMed&amp;amp;dopt=Citation&amp;amp;list_uids=16390444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76" \o "Kim, 2006 #9" </w:instrText>
      </w:r>
      <w:r w:rsidR="001E1917">
        <w:rPr>
          <w:noProof/>
        </w:rPr>
        <w:fldChar w:fldCharType="separate"/>
      </w:r>
      <w:r w:rsidR="001E1917">
        <w:rPr>
          <w:noProof/>
        </w:rPr>
        <w:t>76</w:t>
      </w:r>
      <w:r w:rsidR="001E1917">
        <w:rPr>
          <w:noProof/>
        </w:rPr>
        <w:fldChar w:fldCharType="end"/>
      </w:r>
      <w:r w:rsidR="001E1917">
        <w:rPr>
          <w:noProof/>
        </w:rPr>
        <w:t>]</w:t>
      </w:r>
      <w:r w:rsidR="001E1917">
        <w:fldChar w:fldCharType="end"/>
      </w:r>
      <w:del w:id="510" w:author="hqin" w:date="2011-11-20T19:52:00Z">
        <w:r w:rsidRPr="002A0697" w:rsidDel="005C2288">
          <w:rPr>
            <w:noProof/>
          </w:rPr>
          <w:delText>(33)</w:delText>
        </w:r>
      </w:del>
      <w:r w:rsidRPr="002A0697">
        <w:t xml:space="preserve">. Using sequence similarity criteria, and data from microarrays studies identifying genes of unknown function that are expressed late in sporulation </w:t>
      </w:r>
      <w:r w:rsidR="001E1917">
        <w:fldChar w:fldCharType="begin">
          <w:fldData xml:space="preserve">PEVuZE5vdGU+PENpdGU+PEF1dGhvcj5FaWNoZW5iZXJnZXI8L0F1dGhvcj48WWVhcj4yMDA0PC9Z
ZWFyPjxSZWNOdW0+MTk4PC9SZWNOdW0+PERpc3BsYXlUZXh0Pls3NywgNzhdPC9EaXNwbGF5VGV4
dD48cmVjb3JkPjxyZWMtbnVtYmVyPjE5ODwvcmVjLW51bWJlcj48Zm9yZWlnbi1rZXlzPjxrZXkg
YXBwPSJFTiIgZGItaWQ9IjAyc3BzMnBzZTV2ZGU5ZXN6cjZ2ZXN3ODJ2c3JwYWVlcmR2YSI+MTk4
PC9rZXk+PC9mb3JlaWduLWtleXM+PHJlZi10eXBlIG5hbWU9IkpvdXJuYWwgQXJ0aWNsZSI+MTc8
L3JlZi10eXBlPjxjb250cmlidXRvcnM+PGF1dGhvcnM+PGF1dGhvcj5FaWNoZW5iZXJnZXIsIFAu
PC9hdXRob3I+PGF1dGhvcj5GdWppdGEsIE0uPC9hdXRob3I+PGF1dGhvcj5KZW5zZW4sIFMuIFQu
PC9hdXRob3I+PGF1dGhvcj5Db25sb24sIEUuIE0uPC9hdXRob3I+PGF1dGhvcj5SdWRuZXIsIEQu
IFouPC9hdXRob3I+PGF1dGhvcj5XYW5nLCBTLiBULjwvYXV0aG9yPjxhdXRob3I+RmVyZ3Vzb24s
IEMuPC9hdXRob3I+PGF1dGhvcj5IYWdhLCBLLjwvYXV0aG9yPjxhdXRob3I+U2F0bywgVC48L2F1
dGhvcj48YXV0aG9yPkxpdSwgSi4gUy48L2F1dGhvcj48YXV0aG9yPkxvc2ljaywgUi48L2F1dGhv
cj48L2F1dGhvcnM+PC9jb250cmlidXRvcnM+PGF1dGgtYWRkcmVzcz5EZXBhcnRtZW50IG9mIE1v
bGVjdWxhciBhbmQgQ2VsbHVsYXIgQmlvbG9neSwgSGFydmFyZCBVbml2ZXJzaXR5LCBDYW1icmlk
Z2UsIE1hc3NhY2h1c2V0dHMsIFVuaXRlZCBTdGF0ZXMgb2YgQW1lcmljYS48L2F1dGgtYWRkcmVz
cz48dGl0bGVzPjx0aXRsZT48c3R5bGUgZmFjZT0ibm9ybWFsIiBmb250PSJkZWZhdWx0IiBzaXpl
PSIxMDAlIj5UaGUgcHJvZ3JhbSBvZiBnZW5lIHRyYW5zY3JpcHRpb24gZm9yIGEgc2luZ2xlIGRp
ZmZlcmVudGlhdGluZyBjZWxsIHR5cGUgZHVyaW5nIHNwb3J1bGF0aW9uIGluIDwvc3R5bGU+PHN0
eWxlIGZhY2U9Iml0YWxpYyIgZm9udD0iZGVmYXVsdCIgc2l6ZT0iMTAwJSI+QmFjaWxsdXMgc3Vi
dGlsaXM8L3N0eWxlPjwvdGl0bGU+PHNlY29uZGFyeS10aXRsZT5QTG9TIEJpb2wuPC9zZWNvbmRh
cnktdGl0bGU+PC90aXRsZXM+PHBlcmlvZGljYWw+PGZ1bGwtdGl0bGU+UExvUyBCaW9sLjwvZnVs
bC10aXRsZT48L3BlcmlvZGljYWw+PHBhZ2VzPmUzMjg8L3BhZ2VzPjx2b2x1bWU+Mjwvdm9sdW1l
PjxkYXRlcz48eWVhcj4yMDA0PC95ZWFyPjxwdWItZGF0ZXM+PGRhdGU+T2N0PC9kYXRlPjwvcHVi
LWRhdGVzPjwvZGF0ZXM+PGFjY2Vzc2lvbi1udW0+MTUzODM4MzY8L2FjY2Vzc2lvbi1udW0+PHVy
bHM+PHJlbGF0ZWQtdXJscz48dXJsPmh0dHA6Ly93d3cubmNiaS5ubG0ubmloLmdvdi9lbnRyZXov
cXVlcnkuZmNnaT9jbWQ9UmV0cmlldmUmYW1wO2RiPVB1Yk1lZCZhbXA7ZG9wdD1DaXRhdGlvbiZh
bXA7bGlzdF91aWRzPTE1MzgzODM2PC91cmw+PC9yZWxhdGVkLXVybHM+PC91cmxzPjwvcmVjb3Jk
PjwvQ2l0ZT48Q2l0ZT48QXV0aG9yPkVpY2hlbmJlcmdlcjwvQXV0aG9yPjxZZWFyPjIwMDM8L1ll
YXI+PFJlY051bT4yMTU8L1JlY051bT48cmVjb3JkPjxyZWMtbnVtYmVyPjIxNTwvcmVjLW51bWJl
cj48Zm9yZWlnbi1rZXlzPjxrZXkgYXBwPSJFTiIgZGItaWQ9IjAyc3BzMnBzZTV2ZGU5ZXN6cjZ2
ZXN3ODJ2c3JwYWVlcmR2YSI+MjE1PC9rZXk+PC9mb3JlaWduLWtleXM+PHJlZi10eXBlIG5hbWU9
IkpvdXJuYWwgQXJ0aWNsZSI+MTc8L3JlZi10eXBlPjxjb250cmlidXRvcnM+PGF1dGhvcnM+PGF1
dGhvcj5FaWNoZW5iZXJnZXIsIFAuPC9hdXRob3I+PGF1dGhvcj5KZW5zZW4sIFMuIFQuPC9hdXRo
b3I+PGF1dGhvcj5Db25sb24sIEUuIE0uPC9hdXRob3I+PGF1dGhvcj52YW4gT29paiwgQy48L2F1
dGhvcj48YXV0aG9yPlNpbHZhZ2dpLCBKLjwvYXV0aG9yPjxhdXRob3I+R29uemFsZXotUGFzdG9y
LCBKLiBFLjwvYXV0aG9yPjxhdXRob3I+RnVqaXRhLCBNLjwvYXV0aG9yPjxhdXRob3I+QmVuLVll
aHVkYSwgUy48L2F1dGhvcj48YXV0aG9yPlN0cmFnaWVyLCBQLjwvYXV0aG9yPjxhdXRob3I+TGl1
LCBKLiBTLjwvYXV0aG9yPjxhdXRob3I+TG9zaWNrLCBSLjwvYXV0aG9yPjwvYXV0aG9ycz48L2Nv
bnRyaWJ1dG9ycz48YXV0aC1hZGRyZXNzPkRlcGFydG1lbnQgb2YgTW9sZWN1bGFyIGFuZCBDZWxs
dWxhciBCaW9sb2d5LCBIYXJ2YXJkIFVuaXZlcnNpdHkgQmlvbG9naWNhbCBMYWJvcmF0b3JpZXMs
IDE2IERpdmluaXR5IEF2ZW51ZSwgQ2FtYnJpZGdlLCBNQSAwMjEzOCwgVVNBLjwvYXV0aC1hZGRy
ZXNzPjx0aXRsZXM+PHRpdGxlPjxzdHlsZSBmYWNlPSJub3JtYWwiIGZvbnQ9ImRlZmF1bHQiIHNp
emU9IjEwMCUiPlRoZSBzaWdtYUUgcmVndWxvbiBhbmQgdGhlIGlkZW50aWZpY2F0aW9uIG9mIGFk
ZGl0aW9uYWwgc3BvcnVsYXRpb24gZ2VuZXMgaW4gPC9zdHlsZT48c3R5bGUgZmFjZT0iaXRhbGlj
IiBmb250PSJkZWZhdWx0IiBzaXplPSIxMDAlIj5CYWNpbGx1cyBzdWJ0aWxpczwvc3R5bGU+PC90
aXRsZT48c2Vjb25kYXJ5LXRpdGxlPkouIE1vbC4gQmlvbC48L3NlY29uZGFyeS10aXRsZT48L3Rp
dGxlcz48cGVyaW9kaWNhbD48ZnVsbC10aXRsZT5KLiBNb2wuIEJpb2wuPC9mdWxsLXRpdGxlPjwv
cGVyaW9kaWNhbD48cGFnZXM+OTQ1LTk3MjwvcGFnZXM+PHZvbHVtZT4zMjc8L3ZvbHVtZT48bnVt
YmVyPjU8L251bWJlcj48a2V5d29yZHM+PGtleXdvcmQ+QmFjaWxsdXMgc3VidGlsaXMvZ2VuZXRp
Y3MvbWV0YWJvbGlzbS8qcGh5c2lvbG9neTwva2V5d29yZD48a2V5d29yZD5CYXNlIFNlcXVlbmNl
PC9rZXl3b3JkPjxrZXl3b3JkPkROQSwgQmFjdGVyaWFsPC9rZXl3b3JkPjxrZXl3b3JkPkdlbmUg
RXhwcmVzc2lvbiBQcm9maWxpbmc8L2tleXdvcmQ+PGtleXdvcmQ+R2VuZSBFeHByZXNzaW9uIFJl
Z3VsYXRpb24sIEJhY3RlcmlhbC9waHlzaW9sb2d5PC9rZXl3b3JkPjxrZXl3b3JkPipHZW5lcywg
QmFjdGVyaWFsPC9rZXl3b3JkPjxrZXl3b3JkPk9wZXJvbjwva2V5d29yZD48a2V5d29yZD5Qcm9t
b3RlciBSZWdpb25zIChHZW5ldGljcyk8L2tleXdvcmQ+PGtleXdvcmQ+KlJlZ3Vsb248L2tleXdv
cmQ+PGtleXdvcmQ+U2lnbWEgRmFjdG9yLypnZW5ldGljcy9waHlzaW9sb2d5PC9rZXl3b3JkPjxr
ZXl3b3JkPlNwb3JlcywgQmFjdGVyaWFsLypnZW5ldGljczwva2V5d29yZD48a2V5d29yZD5TdWJj
ZWxsdWxhciBGcmFjdGlvbnMvbWV0YWJvbGlzbTwva2V5d29yZD48a2V5d29yZD5TdXBwb3J0LCBO
b24tVS5TLiBHb3YmYXBvczt0PC9rZXl3b3JkPjxrZXl3b3JkPlN1cHBvcnQsIFUuUy4gR292JmFw
b3M7dCwgTm9uLVAuSC5TLjwva2V5d29yZD48a2V5d29yZD5TdXBwb3J0LCBVLlMuIEdvdiZhcG9z
O3QsIFAuSC5TLjwva2V5d29yZD48a2V5d29yZD5UcmFuc2NyaXB0aW9uIEZhY3RvcnMvKmdlbmV0
aWNzL3BoeXNpb2xvZ3k8L2tleXdvcmQ+PGtleXdvcmQ+VHJhbnNjcmlwdGlvbiwgR2VuZXRpYy9w
aHlzaW9sb2d5PC9rZXl3b3JkPjwva2V5d29yZHM+PGRhdGVzPjx5ZWFyPjIwMDM8L3llYXI+PHB1
Yi1kYXRlcz48ZGF0ZT5BcHIgMTE8L2RhdGU+PC9wdWItZGF0ZXM+PC9kYXRlcz48YWNjZXNzaW9u
LW51bT4xMjY2MjkyMjwvYWNjZXNzaW9uLW51bT48dXJscz48cmVsYXRlZC11cmxzPjx1cmw+aHR0
cDovL3d3dy5uY2JpLm5sbS5uaWguZ292L2VudHJlei9xdWVyeS5mY2dpP2NtZD1SZXRyaWV2ZSZh
bXA7ZGI9UHViTWVkJmFtcDtkb3B0PUNpdGF0aW9uJmFtcDtsaXN0X3VpZHM9MTI2NjI5MjI8L3Vy
bD48L3JlbGF0ZWQtdXJscz48L3VybHM+PC9yZWNvcmQ+PC9DaXRlPjwvRW5kTm90ZT5=
</w:fldData>
        </w:fldChar>
      </w:r>
      <w:r w:rsidR="001E1917">
        <w:instrText xml:space="preserve"> ADDIN EN.CITE </w:instrText>
      </w:r>
      <w:r w:rsidR="001E1917">
        <w:fldChar w:fldCharType="begin">
          <w:fldData xml:space="preserve">PEVuZE5vdGU+PENpdGU+PEF1dGhvcj5FaWNoZW5iZXJnZXI8L0F1dGhvcj48WWVhcj4yMDA0PC9Z
ZWFyPjxSZWNOdW0+MTk4PC9SZWNOdW0+PERpc3BsYXlUZXh0Pls3NywgNzhdPC9EaXNwbGF5VGV4
dD48cmVjb3JkPjxyZWMtbnVtYmVyPjE5ODwvcmVjLW51bWJlcj48Zm9yZWlnbi1rZXlzPjxrZXkg
YXBwPSJFTiIgZGItaWQ9IjAyc3BzMnBzZTV2ZGU5ZXN6cjZ2ZXN3ODJ2c3JwYWVlcmR2YSI+MTk4
PC9rZXk+PC9mb3JlaWduLWtleXM+PHJlZi10eXBlIG5hbWU9IkpvdXJuYWwgQXJ0aWNsZSI+MTc8
L3JlZi10eXBlPjxjb250cmlidXRvcnM+PGF1dGhvcnM+PGF1dGhvcj5FaWNoZW5iZXJnZXIsIFAu
PC9hdXRob3I+PGF1dGhvcj5GdWppdGEsIE0uPC9hdXRob3I+PGF1dGhvcj5KZW5zZW4sIFMuIFQu
PC9hdXRob3I+PGF1dGhvcj5Db25sb24sIEUuIE0uPC9hdXRob3I+PGF1dGhvcj5SdWRuZXIsIEQu
IFouPC9hdXRob3I+PGF1dGhvcj5XYW5nLCBTLiBULjwvYXV0aG9yPjxhdXRob3I+RmVyZ3Vzb24s
IEMuPC9hdXRob3I+PGF1dGhvcj5IYWdhLCBLLjwvYXV0aG9yPjxhdXRob3I+U2F0bywgVC48L2F1
dGhvcj48YXV0aG9yPkxpdSwgSi4gUy48L2F1dGhvcj48YXV0aG9yPkxvc2ljaywgUi48L2F1dGhv
cj48L2F1dGhvcnM+PC9jb250cmlidXRvcnM+PGF1dGgtYWRkcmVzcz5EZXBhcnRtZW50IG9mIE1v
bGVjdWxhciBhbmQgQ2VsbHVsYXIgQmlvbG9neSwgSGFydmFyZCBVbml2ZXJzaXR5LCBDYW1icmlk
Z2UsIE1hc3NhY2h1c2V0dHMsIFVuaXRlZCBTdGF0ZXMgb2YgQW1lcmljYS48L2F1dGgtYWRkcmVz
cz48dGl0bGVzPjx0aXRsZT48c3R5bGUgZmFjZT0ibm9ybWFsIiBmb250PSJkZWZhdWx0IiBzaXpl
PSIxMDAlIj5UaGUgcHJvZ3JhbSBvZiBnZW5lIHRyYW5zY3JpcHRpb24gZm9yIGEgc2luZ2xlIGRp
ZmZlcmVudGlhdGluZyBjZWxsIHR5cGUgZHVyaW5nIHNwb3J1bGF0aW9uIGluIDwvc3R5bGU+PHN0
eWxlIGZhY2U9Iml0YWxpYyIgZm9udD0iZGVmYXVsdCIgc2l6ZT0iMTAwJSI+QmFjaWxsdXMgc3Vi
dGlsaXM8L3N0eWxlPjwvdGl0bGU+PHNlY29uZGFyeS10aXRsZT5QTG9TIEJpb2wuPC9zZWNvbmRh
cnktdGl0bGU+PC90aXRsZXM+PHBlcmlvZGljYWw+PGZ1bGwtdGl0bGU+UExvUyBCaW9sLjwvZnVs
bC10aXRsZT48L3BlcmlvZGljYWw+PHBhZ2VzPmUzMjg8L3BhZ2VzPjx2b2x1bWU+Mjwvdm9sdW1l
PjxkYXRlcz48eWVhcj4yMDA0PC95ZWFyPjxwdWItZGF0ZXM+PGRhdGU+T2N0PC9kYXRlPjwvcHVi
LWRhdGVzPjwvZGF0ZXM+PGFjY2Vzc2lvbi1udW0+MTUzODM4MzY8L2FjY2Vzc2lvbi1udW0+PHVy
bHM+PHJlbGF0ZWQtdXJscz48dXJsPmh0dHA6Ly93d3cubmNiaS5ubG0ubmloLmdvdi9lbnRyZXov
cXVlcnkuZmNnaT9jbWQ9UmV0cmlldmUmYW1wO2RiPVB1Yk1lZCZhbXA7ZG9wdD1DaXRhdGlvbiZh
bXA7bGlzdF91aWRzPTE1MzgzODM2PC91cmw+PC9yZWxhdGVkLXVybHM+PC91cmxzPjwvcmVjb3Jk
PjwvQ2l0ZT48Q2l0ZT48QXV0aG9yPkVpY2hlbmJlcmdlcjwvQXV0aG9yPjxZZWFyPjIwMDM8L1ll
YXI+PFJlY051bT4yMTU8L1JlY051bT48cmVjb3JkPjxyZWMtbnVtYmVyPjIxNTwvcmVjLW51bWJl
cj48Zm9yZWlnbi1rZXlzPjxrZXkgYXBwPSJFTiIgZGItaWQ9IjAyc3BzMnBzZTV2ZGU5ZXN6cjZ2
ZXN3ODJ2c3JwYWVlcmR2YSI+MjE1PC9rZXk+PC9mb3JlaWduLWtleXM+PHJlZi10eXBlIG5hbWU9
IkpvdXJuYWwgQXJ0aWNsZSI+MTc8L3JlZi10eXBlPjxjb250cmlidXRvcnM+PGF1dGhvcnM+PGF1
dGhvcj5FaWNoZW5iZXJnZXIsIFAuPC9hdXRob3I+PGF1dGhvcj5KZW5zZW4sIFMuIFQuPC9hdXRo
b3I+PGF1dGhvcj5Db25sb24sIEUuIE0uPC9hdXRob3I+PGF1dGhvcj52YW4gT29paiwgQy48L2F1
dGhvcj48YXV0aG9yPlNpbHZhZ2dpLCBKLjwvYXV0aG9yPjxhdXRob3I+R29uemFsZXotUGFzdG9y
LCBKLiBFLjwvYXV0aG9yPjxhdXRob3I+RnVqaXRhLCBNLjwvYXV0aG9yPjxhdXRob3I+QmVuLVll
aHVkYSwgUy48L2F1dGhvcj48YXV0aG9yPlN0cmFnaWVyLCBQLjwvYXV0aG9yPjxhdXRob3I+TGl1
LCBKLiBTLjwvYXV0aG9yPjxhdXRob3I+TG9zaWNrLCBSLjwvYXV0aG9yPjwvYXV0aG9ycz48L2Nv
bnRyaWJ1dG9ycz48YXV0aC1hZGRyZXNzPkRlcGFydG1lbnQgb2YgTW9sZWN1bGFyIGFuZCBDZWxs
dWxhciBCaW9sb2d5LCBIYXJ2YXJkIFVuaXZlcnNpdHkgQmlvbG9naWNhbCBMYWJvcmF0b3JpZXMs
IDE2IERpdmluaXR5IEF2ZW51ZSwgQ2FtYnJpZGdlLCBNQSAwMjEzOCwgVVNBLjwvYXV0aC1hZGRy
ZXNzPjx0aXRsZXM+PHRpdGxlPjxzdHlsZSBmYWNlPSJub3JtYWwiIGZvbnQ9ImRlZmF1bHQiIHNp
emU9IjEwMCUiPlRoZSBzaWdtYUUgcmVndWxvbiBhbmQgdGhlIGlkZW50aWZpY2F0aW9uIG9mIGFk
ZGl0aW9uYWwgc3BvcnVsYXRpb24gZ2VuZXMgaW4gPC9zdHlsZT48c3R5bGUgZmFjZT0iaXRhbGlj
IiBmb250PSJkZWZhdWx0IiBzaXplPSIxMDAlIj5CYWNpbGx1cyBzdWJ0aWxpczwvc3R5bGU+PC90
aXRsZT48c2Vjb25kYXJ5LXRpdGxlPkouIE1vbC4gQmlvbC48L3NlY29uZGFyeS10aXRsZT48L3Rp
dGxlcz48cGVyaW9kaWNhbD48ZnVsbC10aXRsZT5KLiBNb2wuIEJpb2wuPC9mdWxsLXRpdGxlPjwv
cGVyaW9kaWNhbD48cGFnZXM+OTQ1LTk3MjwvcGFnZXM+PHZvbHVtZT4zMjc8L3ZvbHVtZT48bnVt
YmVyPjU8L251bWJlcj48a2V5d29yZHM+PGtleXdvcmQ+QmFjaWxsdXMgc3VidGlsaXMvZ2VuZXRp
Y3MvbWV0YWJvbGlzbS8qcGh5c2lvbG9neTwva2V5d29yZD48a2V5d29yZD5CYXNlIFNlcXVlbmNl
PC9rZXl3b3JkPjxrZXl3b3JkPkROQSwgQmFjdGVyaWFsPC9rZXl3b3JkPjxrZXl3b3JkPkdlbmUg
RXhwcmVzc2lvbiBQcm9maWxpbmc8L2tleXdvcmQ+PGtleXdvcmQ+R2VuZSBFeHByZXNzaW9uIFJl
Z3VsYXRpb24sIEJhY3RlcmlhbC9waHlzaW9sb2d5PC9rZXl3b3JkPjxrZXl3b3JkPipHZW5lcywg
QmFjdGVyaWFsPC9rZXl3b3JkPjxrZXl3b3JkPk9wZXJvbjwva2V5d29yZD48a2V5d29yZD5Qcm9t
b3RlciBSZWdpb25zIChHZW5ldGljcyk8L2tleXdvcmQ+PGtleXdvcmQ+KlJlZ3Vsb248L2tleXdv
cmQ+PGtleXdvcmQ+U2lnbWEgRmFjdG9yLypnZW5ldGljcy9waHlzaW9sb2d5PC9rZXl3b3JkPjxr
ZXl3b3JkPlNwb3JlcywgQmFjdGVyaWFsLypnZW5ldGljczwva2V5d29yZD48a2V5d29yZD5TdWJj
ZWxsdWxhciBGcmFjdGlvbnMvbWV0YWJvbGlzbTwva2V5d29yZD48a2V5d29yZD5TdXBwb3J0LCBO
b24tVS5TLiBHb3YmYXBvczt0PC9rZXl3b3JkPjxrZXl3b3JkPlN1cHBvcnQsIFUuUy4gR292JmFw
b3M7dCwgTm9uLVAuSC5TLjwva2V5d29yZD48a2V5d29yZD5TdXBwb3J0LCBVLlMuIEdvdiZhcG9z
O3QsIFAuSC5TLjwva2V5d29yZD48a2V5d29yZD5UcmFuc2NyaXB0aW9uIEZhY3RvcnMvKmdlbmV0
aWNzL3BoeXNpb2xvZ3k8L2tleXdvcmQ+PGtleXdvcmQ+VHJhbnNjcmlwdGlvbiwgR2VuZXRpYy9w
aHlzaW9sb2d5PC9rZXl3b3JkPjwva2V5d29yZHM+PGRhdGVzPjx5ZWFyPjIwMDM8L3llYXI+PHB1
Yi1kYXRlcz48ZGF0ZT5BcHIgMTE8L2RhdGU+PC9wdWItZGF0ZXM+PC9kYXRlcz48YWNjZXNzaW9u
LW51bT4xMjY2MjkyMjwvYWNjZXNzaW9uLW51bT48dXJscz48cmVsYXRlZC11cmxzPjx1cmw+aHR0
cDovL3d3dy5uY2JpLm5sbS5uaWguZ292L2VudHJlei9xdWVyeS5mY2dpP2NtZD1SZXRyaWV2ZSZh
bXA7ZGI9UHViTWVkJmFtcDtkb3B0PUNpdGF0aW9uJmFtcDtsaXN0X3VpZHM9MTI2NjI5MjI8L3Vy
bD48L3JlbGF0ZWQtdXJscz48L3VybHM+PC9yZWNvcmQ+PC9DaXRl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77" \o "Eichenberger, 2004 #198" </w:instrText>
      </w:r>
      <w:r w:rsidR="001E1917">
        <w:rPr>
          <w:noProof/>
        </w:rPr>
        <w:fldChar w:fldCharType="separate"/>
      </w:r>
      <w:r w:rsidR="001E1917">
        <w:rPr>
          <w:noProof/>
        </w:rPr>
        <w:t>77</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78" \o "Eichenberger, 2003 #215" </w:instrText>
      </w:r>
      <w:r w:rsidR="001E1917">
        <w:rPr>
          <w:noProof/>
        </w:rPr>
        <w:fldChar w:fldCharType="separate"/>
      </w:r>
      <w:r w:rsidR="001E1917">
        <w:rPr>
          <w:noProof/>
        </w:rPr>
        <w:t>78</w:t>
      </w:r>
      <w:r w:rsidR="001E1917">
        <w:rPr>
          <w:noProof/>
        </w:rPr>
        <w:fldChar w:fldCharType="end"/>
      </w:r>
      <w:r w:rsidR="001E1917">
        <w:rPr>
          <w:noProof/>
        </w:rPr>
        <w:t>]</w:t>
      </w:r>
      <w:r w:rsidR="001E1917">
        <w:fldChar w:fldCharType="end"/>
      </w:r>
      <w:del w:id="511" w:author="hqin" w:date="2011-11-20T19:52:00Z">
        <w:r w:rsidRPr="002A0697" w:rsidDel="005C2288">
          <w:rPr>
            <w:noProof/>
          </w:rPr>
          <w:delText>(23, 24)</w:delText>
        </w:r>
      </w:del>
      <w:r w:rsidRPr="002A0697">
        <w:t>, we comp</w:t>
      </w:r>
      <w:del w:id="512" w:author="hqin" w:date="2011-11-17T11:08:00Z">
        <w:r w:rsidRPr="002A0697" w:rsidDel="0070196B">
          <w:delText>l</w:delText>
        </w:r>
      </w:del>
      <w:r w:rsidRPr="002A0697">
        <w:t>i</w:t>
      </w:r>
      <w:ins w:id="513" w:author="hqin" w:date="2011-11-17T11:08:00Z">
        <w:r>
          <w:t>l</w:t>
        </w:r>
      </w:ins>
      <w:r w:rsidRPr="002A0697">
        <w:t>ed an expanded list of 73 genes (see supplementary data</w:t>
      </w:r>
      <w:del w:id="514" w:author="hqin" w:date="2013-01-15T10:09:00Z">
        <w:r w:rsidRPr="002A0697" w:rsidDel="000A0C0D">
          <w:delText xml:space="preserve"> and http://sunrays.spelman.edu/bgd/wiki/index.php/QD10</w:delText>
        </w:r>
      </w:del>
      <w:r w:rsidRPr="002A0697">
        <w:t xml:space="preserve">), that includes genes we regard as strong candidates for coat protein genes </w:t>
      </w:r>
      <w:r w:rsidR="001E1917">
        <w:fldChar w:fldCharType="begin">
          <w:fldData xml:space="preserve">PEVuZE5vdGU+PENpdGU+PEF1dGhvcj5FaWNoZW5iZXJnZXI8L0F1dGhvcj48WWVhcj4yMDA0PC9Z
ZWFyPjxSZWNOdW0+MTk4PC9SZWNOdW0+PERpc3BsYXlUZXh0Pls3NiwgNzddPC9EaXNwbGF5VGV4
dD48cmVjb3JkPjxyZWMtbnVtYmVyPjE5ODwvcmVjLW51bWJlcj48Zm9yZWlnbi1rZXlzPjxrZXkg
YXBwPSJFTiIgZGItaWQ9IjAyc3BzMnBzZTV2ZGU5ZXN6cjZ2ZXN3ODJ2c3JwYWVlcmR2YSI+MTk4
PC9rZXk+PC9mb3JlaWduLWtleXM+PHJlZi10eXBlIG5hbWU9IkpvdXJuYWwgQXJ0aWNsZSI+MTc8
L3JlZi10eXBlPjxjb250cmlidXRvcnM+PGF1dGhvcnM+PGF1dGhvcj5FaWNoZW5iZXJnZXIsIFAu
PC9hdXRob3I+PGF1dGhvcj5GdWppdGEsIE0uPC9hdXRob3I+PGF1dGhvcj5KZW5zZW4sIFMuIFQu
PC9hdXRob3I+PGF1dGhvcj5Db25sb24sIEUuIE0uPC9hdXRob3I+PGF1dGhvcj5SdWRuZXIsIEQu
IFouPC9hdXRob3I+PGF1dGhvcj5XYW5nLCBTLiBULjwvYXV0aG9yPjxhdXRob3I+RmVyZ3Vzb24s
IEMuPC9hdXRob3I+PGF1dGhvcj5IYWdhLCBLLjwvYXV0aG9yPjxhdXRob3I+U2F0bywgVC48L2F1
dGhvcj48YXV0aG9yPkxpdSwgSi4gUy48L2F1dGhvcj48YXV0aG9yPkxvc2ljaywgUi48L2F1dGhv
cj48L2F1dGhvcnM+PC9jb250cmlidXRvcnM+PGF1dGgtYWRkcmVzcz5EZXBhcnRtZW50IG9mIE1v
bGVjdWxhciBhbmQgQ2VsbHVsYXIgQmlvbG9neSwgSGFydmFyZCBVbml2ZXJzaXR5LCBDYW1icmlk
Z2UsIE1hc3NhY2h1c2V0dHMsIFVuaXRlZCBTdGF0ZXMgb2YgQW1lcmljYS48L2F1dGgtYWRkcmVz
cz48dGl0bGVzPjx0aXRsZT48c3R5bGUgZmFjZT0ibm9ybWFsIiBmb250PSJkZWZhdWx0IiBzaXpl
PSIxMDAlIj5UaGUgcHJvZ3JhbSBvZiBnZW5lIHRyYW5zY3JpcHRpb24gZm9yIGEgc2luZ2xlIGRp
ZmZlcmVudGlhdGluZyBjZWxsIHR5cGUgZHVyaW5nIHNwb3J1bGF0aW9uIGluIDwvc3R5bGU+PHN0
eWxlIGZhY2U9Iml0YWxpYyIgZm9udD0iZGVmYXVsdCIgc2l6ZT0iMTAwJSI+QmFjaWxsdXMgc3Vi
dGlsaXM8L3N0eWxlPjwvdGl0bGU+PHNlY29uZGFyeS10aXRsZT5QTG9TIEJpb2wuPC9zZWNvbmRh
cnktdGl0bGU+PC90aXRsZXM+PHBlcmlvZGljYWw+PGZ1bGwtdGl0bGU+UExvUyBCaW9sLjwvZnVs
bC10aXRsZT48L3BlcmlvZGljYWw+PHBhZ2VzPmUzMjg8L3BhZ2VzPjx2b2x1bWU+Mjwvdm9sdW1l
PjxkYXRlcz48eWVhcj4yMDA0PC95ZWFyPjxwdWItZGF0ZXM+PGRhdGU+T2N0PC9kYXRlPjwvcHVi
LWRhdGVzPjwvZGF0ZXM+PGFjY2Vzc2lvbi1udW0+MTUzODM4MzY8L2FjY2Vzc2lvbi1udW0+PHVy
bHM+PHJlbGF0ZWQtdXJscz48dXJsPmh0dHA6Ly93d3cubmNiaS5ubG0ubmloLmdvdi9lbnRyZXov
cXVlcnkuZmNnaT9jbWQ9UmV0cmlldmUmYW1wO2RiPVB1Yk1lZCZhbXA7ZG9wdD1DaXRhdGlvbiZh
bXA7bGlzdF91aWRzPTE1MzgzODM2PC91cmw+PC9yZWxhdGVkLXVybHM+PC91cmxzPjwvcmVjb3Jk
PjwvQ2l0ZT48Q2l0ZT48QXV0aG9yPktpbTwvQXV0aG9yPjxZZWFyPjIwMDY8L1llYXI+PFJlY051
bT45PC9SZWNOdW0+PHJlY29yZD48cmVjLW51bWJlcj45PC9yZWMtbnVtYmVyPjxmb3JlaWduLWtl
eXM+PGtleSBhcHA9IkVOIiBkYi1pZD0iMDJzcHMycHNlNXZkZTllc3pyNnZlc3c4MnZzcnBhZWVy
ZHZhIj45PC9rZXk+PC9mb3JlaWduLWtleXM+PHJlZi10eXBlIG5hbWU9IkpvdXJuYWwgQXJ0aWNs
ZSI+MTc8L3JlZi10eXBlPjxjb250cmlidXRvcnM+PGF1dGhvcnM+PGF1dGhvcj5LaW0sIEguPC9h
dXRob3I+PGF1dGhvcj5IYWhuLCBNLjwvYXV0aG9yPjxhdXRob3I+R3JhYm93c2tpLCBQLjwvYXV0
aG9yPjxhdXRob3I+TWNQaGVyc29uLCBELiBDLjwvYXV0aG9yPjxhdXRob3I+T3R0ZSwgTS4gTS48
L2F1dGhvcj48YXV0aG9yPldhbmcsIFIuPC9hdXRob3I+PGF1dGhvcj5GZXJndXNvbiwgQy4gQy48
L2F1dGhvcj48YXV0aG9yPkVpY2hlbmJlcmdlciwgUC48L2F1dGhvcj48YXV0aG9yPkRyaWtzLCBB
LjwvYXV0aG9yPjwvYXV0aG9ycz48L2NvbnRyaWJ1dG9ycz48YXV0aC1hZGRyZXNzPkRlcGFydG1l
bnQgb2YgTWljcm9iaW9sb2d5IGFuZCBJbW11bm9sb2d5LCBMb3lvbGEgVW5pdmVyc2l0eSBNZWRp
Y2FsIENlbnRlciwgTWF5d29vZCwgSUwgNjAxNTMsIFVTQS48L2F1dGgtYWRkcmVzcz48dGl0bGVz
Pjx0aXRsZT48c3R5bGUgZmFjZT0ibm9ybWFsIiBmb250PSJkZWZhdWx0IiBzaXplPSIxMDAlIj5U
aGUgPC9zdHlsZT48c3R5bGUgZmFjZT0iaXRhbGljIiBmb250PSJkZWZhdWx0IiBzaXplPSIxMDAl
Ij5CYWNpbGx1cyBzdWJ0aWxpcyA8L3N0eWxlPjxzdHlsZSBmYWNlPSJub3JtYWwiIGZvbnQ9ImRl
ZmF1bHQiIHNpemU9IjEwMCUiPnNwb3JlIGNvYXQgcHJvdGVpbiBpbnRlcmFjdGlvbiBuZXR3b3Jr
PC9zdHlsZT48L3RpdGxlPjxzZWNvbmRhcnktdGl0bGU+TW9sIE1pY3JvYmlvbDwvc2Vjb25kYXJ5
LXRpdGxlPjwvdGl0bGVzPjxwZXJpb2RpY2FsPjxmdWxsLXRpdGxlPk1vbCBNaWNyb2Jpb2w8L2Z1
bGwtdGl0bGU+PC9wZXJpb2RpY2FsPjxwYWdlcz40ODctNTAyPC9wYWdlcz48dm9sdW1lPjU5PC92
b2x1bWU+PG51bWJlcj4yPC9udW1iZXI+PGtleXdvcmRzPjxrZXl3b3JkPkJhY2lsbHVzIHN1YnRp
bGlzL2dlbmV0aWNzLyptZXRhYm9saXNtL3BoeXNpb2xvZ3k8L2tleXdvcmQ+PGtleXdvcmQ+QmFj
dGVyaWFsIFByb3RlaW5zL2dlbmV0aWNzLyptZXRhYm9saXNtL3BoeXNpb2xvZ3k8L2tleXdvcmQ+
PGtleXdvcmQ+RWxlY3Ryb3Bob3Jlc2lzLCBQb2x5YWNyeWxhbWlkZSBHZWw8L2tleXdvcmQ+PGtl
eXdvcmQ+R2VuZSBEZWxldGlvbjwva2V5d29yZD48a2V5d29yZD5Qcm90ZWluIEJpbmRpbmc8L2tl
eXdvcmQ+PGtleXdvcmQ+KlNwb3JlcywgQmFjdGVyaWFsPC9rZXl3b3JkPjwva2V5d29yZHM+PGRh
dGVzPjx5ZWFyPjIwMDY8L3llYXI+PHB1Yi1kYXRlcz48ZGF0ZT5KYW48L2RhdGU+PC9wdWItZGF0
ZXM+PC9kYXRlcz48YWNjZXNzaW9uLW51bT4xNjM5MDQ0NDwvYWNjZXNzaW9uLW51bT48dXJscz48
cmVsYXRlZC11cmxzPjx1cmw+aHR0cDovL3d3dy5uY2JpLm5sbS5uaWguZ292L2VudHJlei9xdWVy
eS5mY2dpP2NtZD1SZXRyaWV2ZSZhbXA7ZGI9UHViTWVkJmFtcDtkb3B0PUNpdGF0aW9uJmFtcDts
aXN0X3VpZHM9MTYzOTA0NDQgPC91cmw+PC9yZWxhdGVkLXVybHM+PC91cmxzPjwvcmVjb3JkPjwv
Q2l0ZT48L0VuZE5vdGU+AG==
</w:fldData>
        </w:fldChar>
      </w:r>
      <w:r w:rsidR="001E1917">
        <w:instrText xml:space="preserve"> ADDIN EN.CITE </w:instrText>
      </w:r>
      <w:r w:rsidR="001E1917">
        <w:fldChar w:fldCharType="begin">
          <w:fldData xml:space="preserve">PEVuZE5vdGU+PENpdGU+PEF1dGhvcj5FaWNoZW5iZXJnZXI8L0F1dGhvcj48WWVhcj4yMDA0PC9Z
ZWFyPjxSZWNOdW0+MTk4PC9SZWNOdW0+PERpc3BsYXlUZXh0Pls3NiwgNzddPC9EaXNwbGF5VGV4
dD48cmVjb3JkPjxyZWMtbnVtYmVyPjE5ODwvcmVjLW51bWJlcj48Zm9yZWlnbi1rZXlzPjxrZXkg
YXBwPSJFTiIgZGItaWQ9IjAyc3BzMnBzZTV2ZGU5ZXN6cjZ2ZXN3ODJ2c3JwYWVlcmR2YSI+MTk4
PC9rZXk+PC9mb3JlaWduLWtleXM+PHJlZi10eXBlIG5hbWU9IkpvdXJuYWwgQXJ0aWNsZSI+MTc8
L3JlZi10eXBlPjxjb250cmlidXRvcnM+PGF1dGhvcnM+PGF1dGhvcj5FaWNoZW5iZXJnZXIsIFAu
PC9hdXRob3I+PGF1dGhvcj5GdWppdGEsIE0uPC9hdXRob3I+PGF1dGhvcj5KZW5zZW4sIFMuIFQu
PC9hdXRob3I+PGF1dGhvcj5Db25sb24sIEUuIE0uPC9hdXRob3I+PGF1dGhvcj5SdWRuZXIsIEQu
IFouPC9hdXRob3I+PGF1dGhvcj5XYW5nLCBTLiBULjwvYXV0aG9yPjxhdXRob3I+RmVyZ3Vzb24s
IEMuPC9hdXRob3I+PGF1dGhvcj5IYWdhLCBLLjwvYXV0aG9yPjxhdXRob3I+U2F0bywgVC48L2F1
dGhvcj48YXV0aG9yPkxpdSwgSi4gUy48L2F1dGhvcj48YXV0aG9yPkxvc2ljaywgUi48L2F1dGhv
cj48L2F1dGhvcnM+PC9jb250cmlidXRvcnM+PGF1dGgtYWRkcmVzcz5EZXBhcnRtZW50IG9mIE1v
bGVjdWxhciBhbmQgQ2VsbHVsYXIgQmlvbG9neSwgSGFydmFyZCBVbml2ZXJzaXR5LCBDYW1icmlk
Z2UsIE1hc3NhY2h1c2V0dHMsIFVuaXRlZCBTdGF0ZXMgb2YgQW1lcmljYS48L2F1dGgtYWRkcmVz
cz48dGl0bGVzPjx0aXRsZT48c3R5bGUgZmFjZT0ibm9ybWFsIiBmb250PSJkZWZhdWx0IiBzaXpl
PSIxMDAlIj5UaGUgcHJvZ3JhbSBvZiBnZW5lIHRyYW5zY3JpcHRpb24gZm9yIGEgc2luZ2xlIGRp
ZmZlcmVudGlhdGluZyBjZWxsIHR5cGUgZHVyaW5nIHNwb3J1bGF0aW9uIGluIDwvc3R5bGU+PHN0
eWxlIGZhY2U9Iml0YWxpYyIgZm9udD0iZGVmYXVsdCIgc2l6ZT0iMTAwJSI+QmFjaWxsdXMgc3Vi
dGlsaXM8L3N0eWxlPjwvdGl0bGU+PHNlY29uZGFyeS10aXRsZT5QTG9TIEJpb2wuPC9zZWNvbmRh
cnktdGl0bGU+PC90aXRsZXM+PHBlcmlvZGljYWw+PGZ1bGwtdGl0bGU+UExvUyBCaW9sLjwvZnVs
bC10aXRsZT48L3BlcmlvZGljYWw+PHBhZ2VzPmUzMjg8L3BhZ2VzPjx2b2x1bWU+Mjwvdm9sdW1l
PjxkYXRlcz48eWVhcj4yMDA0PC95ZWFyPjxwdWItZGF0ZXM+PGRhdGU+T2N0PC9kYXRlPjwvcHVi
LWRhdGVzPjwvZGF0ZXM+PGFjY2Vzc2lvbi1udW0+MTUzODM4MzY8L2FjY2Vzc2lvbi1udW0+PHVy
bHM+PHJlbGF0ZWQtdXJscz48dXJsPmh0dHA6Ly93d3cubmNiaS5ubG0ubmloLmdvdi9lbnRyZXov
cXVlcnkuZmNnaT9jbWQ9UmV0cmlldmUmYW1wO2RiPVB1Yk1lZCZhbXA7ZG9wdD1DaXRhdGlvbiZh
bXA7bGlzdF91aWRzPTE1MzgzODM2PC91cmw+PC9yZWxhdGVkLXVybHM+PC91cmxzPjwvcmVjb3Jk
PjwvQ2l0ZT48Q2l0ZT48QXV0aG9yPktpbTwvQXV0aG9yPjxZZWFyPjIwMDY8L1llYXI+PFJlY051
bT45PC9SZWNOdW0+PHJlY29yZD48cmVjLW51bWJlcj45PC9yZWMtbnVtYmVyPjxmb3JlaWduLWtl
eXM+PGtleSBhcHA9IkVOIiBkYi1pZD0iMDJzcHMycHNlNXZkZTllc3pyNnZlc3c4MnZzcnBhZWVy
ZHZhIj45PC9rZXk+PC9mb3JlaWduLWtleXM+PHJlZi10eXBlIG5hbWU9IkpvdXJuYWwgQXJ0aWNs
ZSI+MTc8L3JlZi10eXBlPjxjb250cmlidXRvcnM+PGF1dGhvcnM+PGF1dGhvcj5LaW0sIEguPC9h
dXRob3I+PGF1dGhvcj5IYWhuLCBNLjwvYXV0aG9yPjxhdXRob3I+R3JhYm93c2tpLCBQLjwvYXV0
aG9yPjxhdXRob3I+TWNQaGVyc29uLCBELiBDLjwvYXV0aG9yPjxhdXRob3I+T3R0ZSwgTS4gTS48
L2F1dGhvcj48YXV0aG9yPldhbmcsIFIuPC9hdXRob3I+PGF1dGhvcj5GZXJndXNvbiwgQy4gQy48
L2F1dGhvcj48YXV0aG9yPkVpY2hlbmJlcmdlciwgUC48L2F1dGhvcj48YXV0aG9yPkRyaWtzLCBB
LjwvYXV0aG9yPjwvYXV0aG9ycz48L2NvbnRyaWJ1dG9ycz48YXV0aC1hZGRyZXNzPkRlcGFydG1l
bnQgb2YgTWljcm9iaW9sb2d5IGFuZCBJbW11bm9sb2d5LCBMb3lvbGEgVW5pdmVyc2l0eSBNZWRp
Y2FsIENlbnRlciwgTWF5d29vZCwgSUwgNjAxNTMsIFVTQS48L2F1dGgtYWRkcmVzcz48dGl0bGVz
Pjx0aXRsZT48c3R5bGUgZmFjZT0ibm9ybWFsIiBmb250PSJkZWZhdWx0IiBzaXplPSIxMDAlIj5U
aGUgPC9zdHlsZT48c3R5bGUgZmFjZT0iaXRhbGljIiBmb250PSJkZWZhdWx0IiBzaXplPSIxMDAl
Ij5CYWNpbGx1cyBzdWJ0aWxpcyA8L3N0eWxlPjxzdHlsZSBmYWNlPSJub3JtYWwiIGZvbnQ9ImRl
ZmF1bHQiIHNpemU9IjEwMCUiPnNwb3JlIGNvYXQgcHJvdGVpbiBpbnRlcmFjdGlvbiBuZXR3b3Jr
PC9zdHlsZT48L3RpdGxlPjxzZWNvbmRhcnktdGl0bGU+TW9sIE1pY3JvYmlvbDwvc2Vjb25kYXJ5
LXRpdGxlPjwvdGl0bGVzPjxwZXJpb2RpY2FsPjxmdWxsLXRpdGxlPk1vbCBNaWNyb2Jpb2w8L2Z1
bGwtdGl0bGU+PC9wZXJpb2RpY2FsPjxwYWdlcz40ODctNTAyPC9wYWdlcz48dm9sdW1lPjU5PC92
b2x1bWU+PG51bWJlcj4yPC9udW1iZXI+PGtleXdvcmRzPjxrZXl3b3JkPkJhY2lsbHVzIHN1YnRp
bGlzL2dlbmV0aWNzLyptZXRhYm9saXNtL3BoeXNpb2xvZ3k8L2tleXdvcmQ+PGtleXdvcmQ+QmFj
dGVyaWFsIFByb3RlaW5zL2dlbmV0aWNzLyptZXRhYm9saXNtL3BoeXNpb2xvZ3k8L2tleXdvcmQ+
PGtleXdvcmQ+RWxlY3Ryb3Bob3Jlc2lzLCBQb2x5YWNyeWxhbWlkZSBHZWw8L2tleXdvcmQ+PGtl
eXdvcmQ+R2VuZSBEZWxldGlvbjwva2V5d29yZD48a2V5d29yZD5Qcm90ZWluIEJpbmRpbmc8L2tl
eXdvcmQ+PGtleXdvcmQ+KlNwb3JlcywgQmFjdGVyaWFsPC9rZXl3b3JkPjwva2V5d29yZHM+PGRh
dGVzPjx5ZWFyPjIwMDY8L3llYXI+PHB1Yi1kYXRlcz48ZGF0ZT5KYW48L2RhdGU+PC9wdWItZGF0
ZXM+PC9kYXRlcz48YWNjZXNzaW9uLW51bT4xNjM5MDQ0NDwvYWNjZXNzaW9uLW51bT48dXJscz48
cmVsYXRlZC11cmxzPjx1cmw+aHR0cDovL3d3dy5uY2JpLm5sbS5uaWguZ292L2VudHJlei9xdWVy
eS5mY2dpP2NtZD1SZXRyaWV2ZSZhbXA7ZGI9UHViTWVkJmFtcDtkb3B0PUNpdGF0aW9uJmFtcDts
aXN0X3VpZHM9MTYzOTA0NDQgPC91cmw+PC9yZWxhdGVkLXVybHM+PC91cmxzPjwvcmVjb3JkPjwv
Q2l0ZT48L0VuZE5vdGU+AG==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76" \o "Kim, 2006 #9" </w:instrText>
      </w:r>
      <w:r w:rsidR="001E1917">
        <w:rPr>
          <w:noProof/>
        </w:rPr>
        <w:fldChar w:fldCharType="separate"/>
      </w:r>
      <w:r w:rsidR="001E1917">
        <w:rPr>
          <w:noProof/>
        </w:rPr>
        <w:t>76</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77" \o "Eichenberger, 2004 #198" </w:instrText>
      </w:r>
      <w:r w:rsidR="001E1917">
        <w:rPr>
          <w:noProof/>
        </w:rPr>
        <w:fldChar w:fldCharType="separate"/>
      </w:r>
      <w:r w:rsidR="001E1917">
        <w:rPr>
          <w:noProof/>
        </w:rPr>
        <w:t>77</w:t>
      </w:r>
      <w:r w:rsidR="001E1917">
        <w:rPr>
          <w:noProof/>
        </w:rPr>
        <w:fldChar w:fldCharType="end"/>
      </w:r>
      <w:r w:rsidR="001E1917">
        <w:rPr>
          <w:noProof/>
        </w:rPr>
        <w:t>]</w:t>
      </w:r>
      <w:r w:rsidR="001E1917">
        <w:fldChar w:fldCharType="end"/>
      </w:r>
      <w:del w:id="515" w:author="hqin" w:date="2011-11-20T19:52:00Z">
        <w:r w:rsidRPr="002A0697" w:rsidDel="005C2288">
          <w:rPr>
            <w:noProof/>
          </w:rPr>
          <w:delText>(23, 33)</w:delText>
        </w:r>
      </w:del>
      <w:r w:rsidRPr="002A0697">
        <w:t xml:space="preserve">. Over 80% (60 out of 73) of these genes were annotated as spore coat protein genes independently by another group </w:t>
      </w:r>
      <w:r w:rsidR="001E1917">
        <w:fldChar w:fldCharType="begin"/>
      </w:r>
      <w:r w:rsidR="001E1917">
        <w:instrText xml:space="preserve"> ADDIN EN.CITE &lt;EndNote&gt;&lt;Cite&gt;&lt;Author&gt;Henriques&lt;/Author&gt;&lt;Year&gt;2007&lt;/Year&gt;&lt;RecNum&gt;55&lt;/RecNum&gt;&lt;DisplayText&gt;[14]&lt;/DisplayText&gt;&lt;record&gt;&lt;rec-number&gt;55&lt;/rec-number&gt;&lt;foreign-keys&gt;&lt;key app="EN" db-id="02sps2pse5vde9eszr6vesw82vsrpaeerdva"&gt;55&lt;/key&gt;&lt;/foreign-keys&gt;&lt;ref-type name="Journal Article"&gt;17&lt;/ref-type&gt;&lt;contributors&gt;&lt;authors&gt;&lt;author&gt;Henriques, A. O.&lt;/author&gt;&lt;author&gt;Moran, C. P., Jr.&lt;/author&gt;&lt;/authors&gt;&lt;/contributors&gt;&lt;auth-address&gt;Instituto de Tecnologia Quimica e Biologica, Universidade Nova de Lisboa, 2781-901 Oeiras Codex, Portugal. aoh@itqb.unl.pt&lt;/auth-address&gt;&lt;titles&gt;&lt;title&gt;Structure, assembly, and function of the spore surface layers&lt;/title&gt;&lt;secondary-title&gt;Annu Rev Microbiol&lt;/secondary-title&gt;&lt;/titles&gt;&lt;periodical&gt;&lt;full-title&gt;Annu Rev Microbiol&lt;/full-title&gt;&lt;/periodical&gt;&lt;pages&gt;555-88&lt;/pages&gt;&lt;volume&gt;61&lt;/volume&gt;&lt;keywords&gt;&lt;keyword&gt;Bacillus/physiology/*ultrastructure&lt;/keyword&gt;&lt;keyword&gt;Bacterial Proteins/analysis/physiology&lt;/keyword&gt;&lt;keyword&gt;Muramidase/pharmacology&lt;/keyword&gt;&lt;keyword&gt;Quorum Sensing&lt;/keyword&gt;&lt;keyword&gt;Spores, Bacterial/chemistry/*physiology/*ultrastructure&lt;/keyword&gt;&lt;keyword&gt;Surface Properties&lt;/keyword&gt;&lt;/keywords&gt;&lt;dates&gt;&lt;year&gt;2007&lt;/year&gt;&lt;/dates&gt;&lt;accession-num&gt;18035610&lt;/accession-num&gt;&lt;urls&gt;&lt;related-urls&gt;&lt;url&gt;http://www.ncbi.nlm.nih.gov/entrez/query.fcgi?cmd=Retrieve&amp;amp;db=PubMed&amp;amp;dopt=Citation&amp;amp;list_uids=18035610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4" \o "Henriques, 2007 #55" </w:instrText>
      </w:r>
      <w:r w:rsidR="001E1917">
        <w:rPr>
          <w:noProof/>
        </w:rPr>
        <w:fldChar w:fldCharType="separate"/>
      </w:r>
      <w:r w:rsidR="001E1917">
        <w:rPr>
          <w:noProof/>
        </w:rPr>
        <w:t>14</w:t>
      </w:r>
      <w:r w:rsidR="001E1917">
        <w:rPr>
          <w:noProof/>
        </w:rPr>
        <w:fldChar w:fldCharType="end"/>
      </w:r>
      <w:r w:rsidR="001E1917">
        <w:rPr>
          <w:noProof/>
        </w:rPr>
        <w:t>]</w:t>
      </w:r>
      <w:r w:rsidR="001E1917">
        <w:fldChar w:fldCharType="end"/>
      </w:r>
      <w:del w:id="516" w:author="hqin" w:date="2011-11-20T19:52:00Z">
        <w:r w:rsidRPr="002A0697" w:rsidDel="005C2288">
          <w:rPr>
            <w:noProof/>
          </w:rPr>
          <w:delText>(30)</w:delText>
        </w:r>
      </w:del>
      <w:r w:rsidRPr="002A0697">
        <w:t xml:space="preserve">. </w:t>
      </w:r>
    </w:p>
    <w:p w14:paraId="0607BADC" w14:textId="77777777" w:rsidR="0036587D" w:rsidRDefault="001C7FC9">
      <w:pPr>
        <w:ind w:firstLine="720"/>
        <w:rPr>
          <w:ins w:id="517" w:author="hqin" w:date="2013-01-07T11:09:00Z"/>
        </w:rPr>
        <w:pPrChange w:id="518" w:author="hqin" w:date="2013-01-29T09:44:00Z">
          <w:pPr>
            <w:spacing w:line="480" w:lineRule="auto"/>
            <w:ind w:firstLine="720"/>
          </w:pPr>
        </w:pPrChange>
      </w:pPr>
      <w:r w:rsidRPr="002A0697">
        <w:t xml:space="preserve">Analysis of the distributions of protein orthologs among species, i.e. the phylogenetic profile, can give important insights into evolution of these proteins and help identify those proteins with essential functional roles. </w:t>
      </w:r>
      <w:ins w:id="519" w:author="hqin" w:date="2013-01-07T11:04:00Z">
        <w:r w:rsidR="0055278C">
          <w:t xml:space="preserve">Previous profile </w:t>
        </w:r>
        <w:r w:rsidR="00212D62">
          <w:t>analysis of spore coat genes w</w:t>
        </w:r>
      </w:ins>
      <w:ins w:id="520" w:author="hqin" w:date="2013-01-07T11:11:00Z">
        <w:r w:rsidR="00212D62">
          <w:t>ere</w:t>
        </w:r>
      </w:ins>
      <w:ins w:id="521" w:author="hqin" w:date="2013-01-07T11:04:00Z">
        <w:r w:rsidR="0055278C">
          <w:t xml:space="preserve"> based on </w:t>
        </w:r>
      </w:ins>
      <w:moveToRangeStart w:id="522" w:author="hqin" w:date="2013-01-07T11:04:00Z" w:name="move345319992"/>
      <w:moveTo w:id="523" w:author="hqin" w:date="2013-01-07T11:04:00Z">
        <w:del w:id="524" w:author="hqin" w:date="2013-01-07T11:05:00Z">
          <w:r w:rsidR="0055278C" w:rsidRPr="002A0697" w:rsidDel="0055278C">
            <w:delText xml:space="preserve">However, orthologs are commonly identified in practice by </w:delText>
          </w:r>
        </w:del>
        <w:r w:rsidR="0055278C" w:rsidRPr="002A0697">
          <w:t>sequence similarity approaches</w:t>
        </w:r>
      </w:moveTo>
      <w:ins w:id="525" w:author="hqin" w:date="2013-01-07T11:11:00Z">
        <w:r w:rsidR="002E213F">
          <w:t xml:space="preserve"> </w:t>
        </w:r>
      </w:ins>
      <w:r w:rsidR="001E1917">
        <w:fldChar w:fldCharType="begin"/>
      </w:r>
      <w:r w:rsidR="001E1917">
        <w:instrText xml:space="preserve"> ADDIN EN.CITE &lt;EndNote&gt;&lt;Cite&gt;&lt;Author&gt;Henriques&lt;/Author&gt;&lt;Year&gt;2007&lt;/Year&gt;&lt;RecNum&gt;55&lt;/RecNum&gt;&lt;DisplayText&gt;[14]&lt;/DisplayText&gt;&lt;record&gt;&lt;rec-number&gt;55&lt;/rec-number&gt;&lt;foreign-keys&gt;&lt;key app="EN" db-id="02sps2pse5vde9eszr6vesw82vsrpaeerdva"&gt;55&lt;/key&gt;&lt;/foreign-keys&gt;&lt;ref-type name="Journal Article"&gt;17&lt;/ref-type&gt;&lt;contributors&gt;&lt;authors&gt;&lt;author&gt;Henriques, A. O.&lt;/author&gt;&lt;author&gt;Moran, C. P., Jr.&lt;/author&gt;&lt;/authors&gt;&lt;/contributors&gt;&lt;auth-address&gt;Instituto de Tecnologia Quimica e Biologica, Universidade Nova de Lisboa, 2781-901 Oeiras Codex, Portugal. aoh@itqb.unl.pt&lt;/auth-address&gt;&lt;titles&gt;&lt;title&gt;Structure, assembly, and function of the spore surface layers&lt;/title&gt;&lt;secondary-title&gt;Annu Rev Microbiol&lt;/secondary-title&gt;&lt;/titles&gt;&lt;periodical&gt;&lt;full-title&gt;Annu Rev Microbiol&lt;/full-title&gt;&lt;/periodical&gt;&lt;pages&gt;555-88&lt;/pages&gt;&lt;volume&gt;61&lt;/volume&gt;&lt;keywords&gt;&lt;keyword&gt;Bacillus/physiology/*ultrastructure&lt;/keyword&gt;&lt;keyword&gt;Bacterial Proteins/analysis/physiology&lt;/keyword&gt;&lt;keyword&gt;Muramidase/pharmacology&lt;/keyword&gt;&lt;keyword&gt;Quorum Sensing&lt;/keyword&gt;&lt;keyword&gt;Spores, Bacterial/chemistry/*physiology/*ultrastructure&lt;/keyword&gt;&lt;keyword&gt;Surface Properties&lt;/keyword&gt;&lt;/keywords&gt;&lt;dates&gt;&lt;year&gt;2007&lt;/year&gt;&lt;/dates&gt;&lt;accession-num&gt;18035610&lt;/accession-num&gt;&lt;urls&gt;&lt;related-urls&gt;&lt;url&gt;http://www.ncbi.nlm.nih.gov/entrez/query.fcgi?cmd=Retrieve&amp;amp;db=PubMed&amp;amp;dopt=Citation&amp;amp;list_uids=18035610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4" \o "Henriques, 2007 #55" </w:instrText>
      </w:r>
      <w:r w:rsidR="001E1917">
        <w:rPr>
          <w:noProof/>
        </w:rPr>
        <w:fldChar w:fldCharType="separate"/>
      </w:r>
      <w:r w:rsidR="001E1917">
        <w:rPr>
          <w:noProof/>
        </w:rPr>
        <w:t>14</w:t>
      </w:r>
      <w:r w:rsidR="001E1917">
        <w:rPr>
          <w:noProof/>
        </w:rPr>
        <w:fldChar w:fldCharType="end"/>
      </w:r>
      <w:r w:rsidR="001E1917">
        <w:rPr>
          <w:noProof/>
        </w:rPr>
        <w:t>]</w:t>
      </w:r>
      <w:r w:rsidR="001E1917">
        <w:fldChar w:fldCharType="end"/>
      </w:r>
      <w:moveTo w:id="526" w:author="hqin" w:date="2013-01-07T11:04:00Z">
        <w:r w:rsidR="0055278C" w:rsidRPr="002A0697">
          <w:t xml:space="preserve">. </w:t>
        </w:r>
        <w:del w:id="527" w:author="hqin" w:date="2013-01-07T11:11:00Z">
          <w:r w:rsidR="0055278C" w:rsidRPr="002A0697" w:rsidDel="00EB1DE8">
            <w:delText xml:space="preserve">Candidates identified this way are not necessarily derived from the same ancestral gene and, therefore, should be regarded only as provisional homologs. </w:delText>
          </w:r>
        </w:del>
      </w:moveTo>
      <w:moveToRangeEnd w:id="522"/>
      <w:ins w:id="528" w:author="hqin" w:date="2013-01-07T11:12:00Z">
        <w:r w:rsidR="00EB1DE8" w:rsidRPr="002A0697">
          <w:t>Because orthologs are genes in different species that are derived from a single ancestral gene</w:t>
        </w:r>
        <w:r w:rsidR="00EB1DE8" w:rsidRPr="002A0697">
          <w:rPr>
            <w:rFonts w:eastAsia="Times New Roman"/>
          </w:rPr>
          <w:t xml:space="preserve"> </w:t>
        </w:r>
      </w:ins>
      <w:r w:rsidR="001E1917">
        <w:fldChar w:fldCharType="begin"/>
      </w:r>
      <w:r w:rsidR="001E1917">
        <w:instrText xml:space="preserve"> ADDIN EN.CITE &lt;EndNote&gt;&lt;Cite&gt;&lt;Author&gt;Fitch&lt;/Author&gt;&lt;Year&gt;2000&lt;/Year&gt;&lt;RecNum&gt;99&lt;/RecNum&gt;&lt;DisplayText&gt;[79]&lt;/DisplayText&gt;&lt;record&gt;&lt;rec-number&gt;99&lt;/rec-number&gt;&lt;foreign-keys&gt;&lt;key app="EN" db-id="02sps2pse5vde9eszr6vesw82vsrpaeerdva"&gt;99&lt;/key&gt;&lt;/foreign-keys&gt;&lt;ref-type name="Journal Article"&gt;17&lt;/ref-type&gt;&lt;contributors&gt;&lt;authors&gt;&lt;author&gt;Fitch, W. M.&lt;/author&gt;&lt;/authors&gt;&lt;/contributors&gt;&lt;auth-address&gt;Department of Ecology and Evolutionary Biology, University of California, Irvine, CA 92697, USA.&lt;/auth-address&gt;&lt;titles&gt;&lt;title&gt;Homology a personal view on some of the problems&lt;/title&gt;&lt;secondary-title&gt;Trends Genet&lt;/secondary-title&gt;&lt;/titles&gt;&lt;periodical&gt;&lt;full-title&gt;Trends Genet&lt;/full-title&gt;&lt;/periodical&gt;&lt;pages&gt;227-31&lt;/pages&gt;&lt;volume&gt;16&lt;/volume&gt;&lt;number&gt;5&lt;/number&gt;&lt;keywords&gt;&lt;keyword&gt;Alleles&lt;/keyword&gt;&lt;keyword&gt;Animals&lt;/keyword&gt;&lt;keyword&gt;Gene Duplication&lt;/keyword&gt;&lt;keyword&gt;Genes&lt;/keyword&gt;&lt;keyword&gt;*Genetics&lt;/keyword&gt;&lt;keyword&gt;Logic&lt;/keyword&gt;&lt;keyword&gt;Recombination, Genetic&lt;/keyword&gt;&lt;keyword&gt;Structure-Activity Relationship&lt;/keyword&gt;&lt;keyword&gt;Tandem Repeat Sequences&lt;/keyword&gt;&lt;keyword&gt;*Terminology as Topic&lt;/keyword&gt;&lt;/keywords&gt;&lt;dates&gt;&lt;year&gt;2000&lt;/year&gt;&lt;pub-dates&gt;&lt;date&gt;May&lt;/date&gt;&lt;/pub-dates&gt;&lt;/dates&gt;&lt;accession-num&gt;10782117&lt;/accession-num&gt;&lt;urls&gt;&lt;related-urls&gt;&lt;url&gt;http://www.ncbi.nlm.nih.gov/entrez/query.fcgi?cmd=Retrieve&amp;amp;db=PubMed&amp;amp;dopt=Citation&amp;amp;list_uids=10782117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79" \o "Fitch, 2000 #99" </w:instrText>
      </w:r>
      <w:r w:rsidR="001E1917">
        <w:rPr>
          <w:noProof/>
        </w:rPr>
        <w:fldChar w:fldCharType="separate"/>
      </w:r>
      <w:r w:rsidR="001E1917">
        <w:rPr>
          <w:noProof/>
        </w:rPr>
        <w:t>79</w:t>
      </w:r>
      <w:r w:rsidR="001E1917">
        <w:rPr>
          <w:noProof/>
        </w:rPr>
        <w:fldChar w:fldCharType="end"/>
      </w:r>
      <w:r w:rsidR="001E1917">
        <w:rPr>
          <w:noProof/>
        </w:rPr>
        <w:t>]</w:t>
      </w:r>
      <w:r w:rsidR="001E1917">
        <w:fldChar w:fldCharType="end"/>
      </w:r>
      <w:ins w:id="529" w:author="hqin" w:date="2013-01-07T11:12:00Z">
        <w:r w:rsidR="00EB1DE8" w:rsidRPr="002A0697">
          <w:t>, an orthologous relationship is by definition determined by phylogeny, using molecular evolutionary measures of gene distance</w:t>
        </w:r>
        <w:r w:rsidR="00EB1DE8">
          <w:t>s</w:t>
        </w:r>
        <w:r w:rsidR="00EB1DE8" w:rsidRPr="002A0697">
          <w:t xml:space="preserve"> </w:t>
        </w:r>
      </w:ins>
      <w:r w:rsidR="001E1917">
        <w:fldChar w:fldCharType="begin"/>
      </w:r>
      <w:r w:rsidR="001E1917">
        <w:instrText xml:space="preserve"> ADDIN EN.CITE &lt;EndNote&gt;&lt;Cite&gt;&lt;Author&gt;Li&lt;/Author&gt;&lt;Year&gt;1997&lt;/Year&gt;&lt;RecNum&gt;97&lt;/RecNum&gt;&lt;DisplayText&gt;[71]&lt;/DisplayText&gt;&lt;record&gt;&lt;rec-number&gt;97&lt;/rec-number&gt;&lt;foreign-keys&gt;&lt;key app="EN" db-id="02sps2pse5vde9eszr6vesw82vsrpaeerdva"&gt;97&lt;/key&gt;&lt;/foreign-keys&gt;&lt;ref-type name="Book"&gt;6&lt;/ref-type&gt;&lt;contributors&gt;&lt;authors&gt;&lt;author&gt;Li, Wen-Hsiung&lt;/author&gt;&lt;/authors&gt;&lt;/contributors&gt;&lt;titles&gt;&lt;title&gt;Molecular Evolution&lt;/title&gt;&lt;/titles&gt;&lt;pages&gt;487&lt;/pages&gt;&lt;dates&gt;&lt;year&gt;1997&lt;/year&gt;&lt;/dates&gt;&lt;pub-location&gt;Sunderland, Massachusetts&lt;/pub-location&gt;&lt;publisher&gt;Sinauer Associates&lt;/publisher&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71" \o "Li, 1997 #97" </w:instrText>
      </w:r>
      <w:r w:rsidR="001E1917">
        <w:rPr>
          <w:noProof/>
        </w:rPr>
        <w:fldChar w:fldCharType="separate"/>
      </w:r>
      <w:r w:rsidR="001E1917">
        <w:rPr>
          <w:noProof/>
        </w:rPr>
        <w:t>71</w:t>
      </w:r>
      <w:r w:rsidR="001E1917">
        <w:rPr>
          <w:noProof/>
        </w:rPr>
        <w:fldChar w:fldCharType="end"/>
      </w:r>
      <w:r w:rsidR="001E1917">
        <w:rPr>
          <w:noProof/>
        </w:rPr>
        <w:t>]</w:t>
      </w:r>
      <w:r w:rsidR="001E1917">
        <w:fldChar w:fldCharType="end"/>
      </w:r>
      <w:ins w:id="530" w:author="hqin" w:date="2013-01-07T11:12:00Z">
        <w:r w:rsidR="00EB1DE8" w:rsidRPr="002A0697">
          <w:t xml:space="preserve">. Consequently, we used a phylogeny-based approach to identify orthologous distributions of coat proteins (the set of coat protein orthologs among species with sequenced genomes) in 11 </w:t>
        </w:r>
        <w:r w:rsidR="00EB1DE8" w:rsidRPr="002A0697">
          <w:rPr>
            <w:i/>
          </w:rPr>
          <w:t>Bacillus</w:t>
        </w:r>
        <w:r w:rsidR="00EB1DE8" w:rsidRPr="002A0697">
          <w:t xml:space="preserve"> species.</w:t>
        </w:r>
      </w:ins>
    </w:p>
    <w:p w14:paraId="7198329B" w14:textId="77777777" w:rsidR="0036587D" w:rsidRDefault="001C7FC9">
      <w:pPr>
        <w:ind w:firstLine="720"/>
        <w:pPrChange w:id="531" w:author="hqin" w:date="2013-01-29T09:44:00Z">
          <w:pPr>
            <w:spacing w:line="480" w:lineRule="auto"/>
            <w:ind w:firstLine="720"/>
          </w:pPr>
        </w:pPrChange>
      </w:pPr>
      <w:del w:id="532" w:author="hqin" w:date="2013-01-07T11:05:00Z">
        <w:r w:rsidRPr="002A0697" w:rsidDel="0055278C">
          <w:delText xml:space="preserve">However, this type of analysis can be misleading if orthologs are improperly identified. </w:delText>
        </w:r>
      </w:del>
      <w:del w:id="533" w:author="hqin" w:date="2013-01-07T11:12:00Z">
        <w:r w:rsidRPr="002A0697" w:rsidDel="00EB1DE8">
          <w:delText>Because orthologs are genes in different species that are derived from a single ancestral gene</w:delText>
        </w:r>
        <w:r w:rsidRPr="002A0697" w:rsidDel="00EB1DE8">
          <w:rPr>
            <w:rFonts w:eastAsia="Times New Roman"/>
          </w:rPr>
          <w:delText xml:space="preserve"> </w:delText>
        </w:r>
      </w:del>
      <w:del w:id="534" w:author="hqin" w:date="2011-11-20T19:52:00Z">
        <w:r w:rsidRPr="002A0697" w:rsidDel="005C2288">
          <w:rPr>
            <w:noProof/>
          </w:rPr>
          <w:delText>(27)</w:delText>
        </w:r>
      </w:del>
      <w:del w:id="535" w:author="hqin" w:date="2013-01-07T11:12:00Z">
        <w:r w:rsidRPr="002A0697" w:rsidDel="00EB1DE8">
          <w:delText xml:space="preserve">, an orthologous relationship is by definition determined by phylogeny, using molecular evolutionary measures of gene distance </w:delText>
        </w:r>
      </w:del>
      <w:del w:id="536" w:author="hqin" w:date="2011-11-20T19:52:00Z">
        <w:r w:rsidRPr="002A0697" w:rsidDel="005C2288">
          <w:rPr>
            <w:noProof/>
          </w:rPr>
          <w:delText>(38)</w:delText>
        </w:r>
      </w:del>
      <w:del w:id="537" w:author="hqin" w:date="2013-01-07T11:12:00Z">
        <w:r w:rsidRPr="002A0697" w:rsidDel="00EB1DE8">
          <w:delText xml:space="preserve">. </w:delText>
        </w:r>
      </w:del>
      <w:moveFromRangeStart w:id="538" w:author="hqin" w:date="2013-01-07T11:04:00Z" w:name="move345319992"/>
      <w:moveFrom w:id="539" w:author="hqin" w:date="2013-01-07T11:04:00Z">
        <w:del w:id="540" w:author="hqin" w:date="2013-01-07T11:12:00Z">
          <w:r w:rsidRPr="002A0697" w:rsidDel="00EB1DE8">
            <w:delText xml:space="preserve">However, orthologs are commonly identified in practice by sequence similarity approaches. Candidates identified this way are not necessarily derived from the same ancestral gene and, therefore, should be regarded only as provisional homologs. </w:delText>
          </w:r>
        </w:del>
      </w:moveFrom>
      <w:moveFromRangeEnd w:id="538"/>
      <w:del w:id="541" w:author="hqin" w:date="2013-01-07T11:12:00Z">
        <w:r w:rsidRPr="002A0697" w:rsidDel="00EB1DE8">
          <w:delText xml:space="preserve">Consequently, we used a phylogeny-based approach to identify orthologous distributions of coat proteins (the set of coat protein orthologs among species with sequenced genomes) in 11 </w:delText>
        </w:r>
        <w:r w:rsidRPr="002A0697" w:rsidDel="00EB1DE8">
          <w:rPr>
            <w:i/>
          </w:rPr>
          <w:delText>Bacillus</w:delText>
        </w:r>
        <w:r w:rsidRPr="002A0697" w:rsidDel="00EB1DE8">
          <w:delText xml:space="preserve"> species.</w:delText>
        </w:r>
      </w:del>
      <w:del w:id="542" w:author="hqin" w:date="2013-01-07T11:13:00Z">
        <w:r w:rsidRPr="002A0697" w:rsidDel="005873A8">
          <w:delText xml:space="preserve"> </w:delText>
        </w:r>
      </w:del>
      <w:r w:rsidRPr="002A0697">
        <w:t>The resulting coat protein phylogenetic profiles suggest that coat proteins can be partitioned into those that are evolutionarily conserved or labile (</w:t>
      </w:r>
      <w:commentRangeStart w:id="543"/>
      <w:r w:rsidR="0036587D" w:rsidRPr="0036587D">
        <w:rPr>
          <w:color w:val="0070C0"/>
          <w:highlight w:val="yellow"/>
          <w:rPrChange w:id="544" w:author="hqin" w:date="2013-01-30T08:55:00Z">
            <w:rPr>
              <w:highlight w:val="yellow"/>
            </w:rPr>
          </w:rPrChange>
        </w:rPr>
        <w:t xml:space="preserve">Figure </w:t>
      </w:r>
      <w:del w:id="545" w:author="hqin" w:date="2013-01-28T08:44:00Z">
        <w:r w:rsidR="0036587D" w:rsidRPr="0036587D">
          <w:rPr>
            <w:color w:val="0070C0"/>
            <w:highlight w:val="yellow"/>
            <w:rPrChange w:id="546" w:author="hqin" w:date="2013-01-30T08:55:00Z">
              <w:rPr/>
            </w:rPrChange>
          </w:rPr>
          <w:delText>1</w:delText>
        </w:r>
      </w:del>
      <w:commentRangeEnd w:id="543"/>
      <w:ins w:id="547" w:author="hqin" w:date="2013-01-28T08:44:00Z">
        <w:r w:rsidR="0036587D" w:rsidRPr="0036587D">
          <w:rPr>
            <w:color w:val="0070C0"/>
            <w:highlight w:val="yellow"/>
            <w:rPrChange w:id="548" w:author="hqin" w:date="2013-01-30T08:55:00Z">
              <w:rPr/>
            </w:rPrChange>
          </w:rPr>
          <w:t>2</w:t>
        </w:r>
      </w:ins>
      <w:r w:rsidR="0036587D" w:rsidRPr="0036587D">
        <w:rPr>
          <w:rStyle w:val="CommentReference"/>
          <w:color w:val="0070C0"/>
          <w:highlight w:val="yellow"/>
          <w:rPrChange w:id="549" w:author="hqin" w:date="2013-01-30T08:55:00Z">
            <w:rPr>
              <w:rStyle w:val="CommentReference"/>
            </w:rPr>
          </w:rPrChange>
        </w:rPr>
        <w:commentReference w:id="543"/>
      </w:r>
      <w:r w:rsidRPr="002A0697">
        <w:t xml:space="preserve">). The orthologous distribution for each coat protein orthologous group (named after the </w:t>
      </w:r>
      <w:r w:rsidRPr="002A0697">
        <w:rPr>
          <w:i/>
        </w:rPr>
        <w:t>B. subtilis</w:t>
      </w:r>
      <w:r w:rsidRPr="002A0697">
        <w:t xml:space="preserve"> (Bsu) gene IDs) was generated by assigning 1 to each species with detectable orthologous hits and assigning 0 otherwise. The dissimilarities in the coat protein orthologous distributions are significant enough that they can be used to cluster the species in a manner in agreement with the species </w:t>
      </w:r>
      <w:ins w:id="550" w:author="hqin" w:date="2013-01-29T09:59:00Z">
        <w:r w:rsidR="001A417E">
          <w:t xml:space="preserve">reference </w:t>
        </w:r>
      </w:ins>
      <w:r w:rsidRPr="002A0697">
        <w:t>tree (</w:t>
      </w:r>
      <w:r w:rsidR="0036587D" w:rsidRPr="0036587D">
        <w:rPr>
          <w:color w:val="0070C0"/>
          <w:highlight w:val="yellow"/>
          <w:rPrChange w:id="551" w:author="hqin" w:date="2013-01-30T08:55:00Z">
            <w:rPr>
              <w:sz w:val="16"/>
              <w:szCs w:val="16"/>
              <w:highlight w:val="yellow"/>
            </w:rPr>
          </w:rPrChange>
        </w:rPr>
        <w:t xml:space="preserve">Figure </w:t>
      </w:r>
      <w:ins w:id="552" w:author="hqin" w:date="2013-01-28T08:44:00Z">
        <w:r w:rsidR="0036587D" w:rsidRPr="0036587D">
          <w:rPr>
            <w:color w:val="0070C0"/>
            <w:highlight w:val="yellow"/>
            <w:rPrChange w:id="553" w:author="hqin" w:date="2013-01-30T08:55:00Z">
              <w:rPr>
                <w:sz w:val="16"/>
                <w:szCs w:val="16"/>
              </w:rPr>
            </w:rPrChange>
          </w:rPr>
          <w:t>1</w:t>
        </w:r>
      </w:ins>
      <w:del w:id="554" w:author="hqin" w:date="2013-01-28T08:44:00Z">
        <w:r w:rsidR="0036587D" w:rsidRPr="0036587D">
          <w:rPr>
            <w:highlight w:val="yellow"/>
            <w:rPrChange w:id="555" w:author="hqin" w:date="2013-01-30T08:55:00Z">
              <w:rPr>
                <w:sz w:val="16"/>
                <w:szCs w:val="16"/>
              </w:rPr>
            </w:rPrChange>
          </w:rPr>
          <w:delText>S1</w:delText>
        </w:r>
      </w:del>
      <w:r w:rsidR="0036587D" w:rsidRPr="0036587D">
        <w:rPr>
          <w:highlight w:val="yellow"/>
          <w:rPrChange w:id="556" w:author="hqin" w:date="2013-01-30T08:55:00Z">
            <w:rPr>
              <w:sz w:val="16"/>
              <w:szCs w:val="16"/>
            </w:rPr>
          </w:rPrChange>
        </w:rPr>
        <w:t>).</w:t>
      </w:r>
      <w:r w:rsidRPr="002A0697">
        <w:t xml:space="preserve"> </w:t>
      </w:r>
    </w:p>
    <w:p w14:paraId="76DA5659" w14:textId="77777777" w:rsidR="0036587D" w:rsidRDefault="001C7FC9">
      <w:pPr>
        <w:pStyle w:val="p-ni"/>
        <w:spacing w:before="0" w:after="0" w:line="240" w:lineRule="auto"/>
        <w:ind w:firstLine="720"/>
        <w:rPr>
          <w:del w:id="557" w:author="hqin" w:date="2013-01-29T10:00:00Z"/>
          <w:szCs w:val="24"/>
          <w:lang w:val="en-US"/>
        </w:rPr>
        <w:pPrChange w:id="558" w:author="hqin" w:date="2013-01-29T09:44:00Z">
          <w:pPr>
            <w:pStyle w:val="p-ni"/>
            <w:spacing w:before="0" w:after="0" w:line="480" w:lineRule="auto"/>
            <w:ind w:firstLine="720"/>
          </w:pPr>
        </w:pPrChange>
      </w:pPr>
      <w:del w:id="559" w:author="hqin" w:date="2013-01-29T10:00:00Z">
        <w:r w:rsidRPr="002A0697" w:rsidDel="0045542C">
          <w:delText xml:space="preserve">Analysis of sequence characteristics specific to a group of genes can reveal distinctive and shared functional features, as well as evolutionary commonalities. Compared to </w:delText>
        </w:r>
        <w:r w:rsidRPr="002A0697" w:rsidDel="0045542C">
          <w:rPr>
            <w:i/>
          </w:rPr>
          <w:delText>B. subtilis</w:delText>
        </w:r>
        <w:r w:rsidRPr="002A0697" w:rsidDel="0045542C">
          <w:delText xml:space="preserve"> non-coat proteins, coat proteins are shorter than average in length </w:delText>
        </w:r>
        <w:commentRangeStart w:id="560"/>
        <w:r w:rsidRPr="002A0697" w:rsidDel="0045542C">
          <w:delText xml:space="preserve">(p=0.013, one-sided t-test). They contain an average of 6.8% LCRs, </w:delText>
        </w:r>
        <w:commentRangeEnd w:id="560"/>
        <w:r w:rsidRPr="002A0697" w:rsidDel="0045542C">
          <w:rPr>
            <w:rStyle w:val="CommentReference"/>
            <w:lang w:val="en-US"/>
          </w:rPr>
          <w:commentReference w:id="560"/>
        </w:r>
        <w:r w:rsidRPr="002A0697" w:rsidDel="0045542C">
          <w:delText xml:space="preserve">significantly more than do the non-coat proteins (with an average of 3.1%) at a p-value of 0.0088 (Wilcoxon rank sum test). Those coat proteins with a relatively large fraction of LCRs tend to be relatively short, but this is the general trend of all of the proteins in </w:delText>
        </w:r>
        <w:r w:rsidRPr="002A0697" w:rsidDel="0045542C">
          <w:rPr>
            <w:i/>
          </w:rPr>
          <w:delText>B. subtilis</w:delText>
        </w:r>
        <w:r w:rsidRPr="002A0697" w:rsidDel="0045542C">
          <w:delText xml:space="preserve"> (data not shown). </w:delText>
        </w:r>
        <w:r w:rsidRPr="002A0697" w:rsidDel="0045542C">
          <w:rPr>
            <w:szCs w:val="24"/>
            <w:lang w:val="en-US"/>
          </w:rPr>
          <w:delText xml:space="preserve">Among the 73 </w:delText>
        </w:r>
        <w:commentRangeStart w:id="561"/>
        <w:r w:rsidRPr="002A0697" w:rsidDel="0045542C">
          <w:rPr>
            <w:szCs w:val="24"/>
            <w:lang w:val="en-US"/>
          </w:rPr>
          <w:delText>coat proteins, 24 s</w:delText>
        </w:r>
        <w:commentRangeEnd w:id="561"/>
        <w:r w:rsidDel="0045542C">
          <w:rPr>
            <w:rStyle w:val="CommentReference"/>
            <w:lang w:val="en-US"/>
          </w:rPr>
          <w:commentReference w:id="561"/>
        </w:r>
        <w:r w:rsidRPr="002A0697" w:rsidDel="0045542C">
          <w:rPr>
            <w:szCs w:val="24"/>
            <w:lang w:val="en-US"/>
          </w:rPr>
          <w:delText xml:space="preserve">how disordered regions based on the consensus of three independent methods implemented in DisEMBL </w:delText>
        </w:r>
        <w:r w:rsidR="00111A3D" w:rsidDel="0045542C">
          <w:rPr>
            <w:szCs w:val="24"/>
            <w:lang w:val="en-US"/>
          </w:rPr>
          <w:delText>{Linding, 2003 #243}</w:delText>
        </w:r>
      </w:del>
      <w:del w:id="562" w:author="hqin" w:date="2011-11-20T19:52:00Z">
        <w:r w:rsidRPr="002A0697" w:rsidDel="005C2288">
          <w:rPr>
            <w:noProof/>
            <w:szCs w:val="24"/>
            <w:lang w:val="en-US"/>
          </w:rPr>
          <w:delText>(39)</w:delText>
        </w:r>
      </w:del>
      <w:del w:id="563" w:author="hqin" w:date="2013-01-29T10:00:00Z">
        <w:r w:rsidRPr="002A0697" w:rsidDel="0045542C">
          <w:rPr>
            <w:szCs w:val="24"/>
            <w:lang w:val="en-US"/>
          </w:rPr>
          <w:delText>. There is a moderate correlation between LCRs and disordered regions (R</w:delText>
        </w:r>
        <w:r w:rsidRPr="002A0697" w:rsidDel="0045542C">
          <w:rPr>
            <w:szCs w:val="24"/>
            <w:vertAlign w:val="superscript"/>
            <w:lang w:val="en-US"/>
          </w:rPr>
          <w:delText>2</w:delText>
        </w:r>
        <w:r w:rsidRPr="002A0697" w:rsidDel="0045542C">
          <w:rPr>
            <w:szCs w:val="24"/>
            <w:lang w:val="en-US"/>
          </w:rPr>
          <w:delText xml:space="preserve">=0.11, p-value = 0.007), suggesting that only a small number of disordered regions in coat proteins are due to repeats. </w:delText>
        </w:r>
      </w:del>
    </w:p>
    <w:p w14:paraId="312F7FDB" w14:textId="77777777" w:rsidR="0036587D" w:rsidRDefault="0036587D">
      <w:pPr>
        <w:pStyle w:val="p-ni"/>
        <w:spacing w:before="0" w:after="0" w:line="240" w:lineRule="auto"/>
        <w:ind w:firstLine="720"/>
        <w:rPr>
          <w:bCs/>
          <w:szCs w:val="24"/>
          <w:lang w:val="en-US"/>
        </w:rPr>
        <w:pPrChange w:id="564" w:author="hqin" w:date="2013-01-29T09:44:00Z">
          <w:pPr>
            <w:pStyle w:val="p-ni"/>
            <w:spacing w:before="0" w:after="0" w:line="480" w:lineRule="auto"/>
            <w:ind w:firstLine="720"/>
          </w:pPr>
        </w:pPrChange>
      </w:pPr>
    </w:p>
    <w:p w14:paraId="0648C137" w14:textId="77777777" w:rsidR="0036587D" w:rsidRDefault="001C7FC9">
      <w:pPr>
        <w:pStyle w:val="p-ni"/>
        <w:spacing w:before="0" w:after="0" w:line="240" w:lineRule="auto"/>
        <w:rPr>
          <w:del w:id="565" w:author="hong qin" w:date="2012-09-11T10:22:00Z"/>
          <w:b/>
          <w:bCs/>
          <w:szCs w:val="24"/>
          <w:lang w:val="en-US"/>
        </w:rPr>
        <w:pPrChange w:id="566" w:author="hqin" w:date="2013-01-29T09:44:00Z">
          <w:pPr>
            <w:pStyle w:val="p-ni"/>
            <w:spacing w:before="0" w:after="0" w:line="480" w:lineRule="auto"/>
          </w:pPr>
        </w:pPrChange>
      </w:pPr>
      <w:del w:id="567" w:author="hong qin" w:date="2012-09-11T10:22:00Z">
        <w:r w:rsidRPr="002A0697" w:rsidDel="004E5C3E">
          <w:rPr>
            <w:b/>
            <w:bCs/>
            <w:szCs w:val="24"/>
            <w:lang w:val="en-US"/>
          </w:rPr>
          <w:delText>3.2 Improved annotations of coat proteins.</w:delText>
        </w:r>
        <w:r w:rsidRPr="002A0697" w:rsidDel="004E5C3E">
          <w:rPr>
            <w:b/>
            <w:bCs/>
          </w:rPr>
          <w:delText xml:space="preserve"> </w:delText>
        </w:r>
      </w:del>
    </w:p>
    <w:p w14:paraId="3029077D" w14:textId="77777777" w:rsidR="0036587D" w:rsidRDefault="001C7FC9">
      <w:pPr>
        <w:pStyle w:val="p-ni"/>
        <w:spacing w:before="0" w:after="0" w:line="240" w:lineRule="auto"/>
        <w:ind w:firstLine="720"/>
        <w:rPr>
          <w:del w:id="568" w:author="hong qin" w:date="2012-09-11T10:22:00Z"/>
          <w:szCs w:val="24"/>
          <w:lang w:val="en-US"/>
        </w:rPr>
        <w:pPrChange w:id="569" w:author="hqin" w:date="2013-01-29T09:44:00Z">
          <w:pPr>
            <w:pStyle w:val="p-ni"/>
            <w:spacing w:before="0" w:after="0" w:line="480" w:lineRule="auto"/>
            <w:ind w:firstLine="720"/>
          </w:pPr>
        </w:pPrChange>
      </w:pPr>
      <w:del w:id="570" w:author="hong qin" w:date="2012-09-11T10:22:00Z">
        <w:r w:rsidRPr="002A0697" w:rsidDel="004E5C3E">
          <w:delText xml:space="preserve">Our analyses of coat protein phylogeny and orthologous groups allowed us to place coat proteins into phylogenetically meaningful families, and to revisit and improve previous annotations, such as those in the genome databases and in previous studies </w:delText>
        </w:r>
      </w:del>
      <w:ins w:id="571" w:author="hqin" w:date="2011-11-20T20:07:00Z">
        <w:del w:id="572" w:author="hong qin" w:date="2012-09-11T10:22:00Z">
          <w:r w:rsidR="0036587D" w:rsidDel="004E5C3E">
            <w:fldChar w:fldCharType="begin"/>
          </w:r>
        </w:del>
      </w:ins>
      <w:del w:id="573" w:author="hong qin" w:date="2012-09-11T10:22:00Z">
        <w:r w:rsidDel="004E5C3E">
          <w:delInstrText xml:space="preserve"> ADDIN EN.CITE &lt;EndNote&gt;&lt;Cite&gt;&lt;Author&gt;Henriques&lt;/Author&gt;&lt;Year&gt;2007&lt;/Year&gt;&lt;RecNum&gt;55&lt;/RecNum&gt;&lt;DisplayText&gt;[14]&lt;/DisplayText&gt;&lt;record&gt;&lt;rec-number&gt;55&lt;/rec-number&gt;&lt;foreign-keys&gt;&lt;key app="EN" db-id="02sps2pse5vde9eszr6vesw82vsrpaeerdva"&gt;55&lt;/key&gt;&lt;/foreign-keys&gt;&lt;ref-type name="Journal Article"&gt;17&lt;/ref-type&gt;&lt;contributors&gt;&lt;authors&gt;&lt;author&gt;Henriques, A. O.&lt;/author&gt;&lt;author&gt;Moran, C. P., Jr.&lt;/author&gt;&lt;/authors&gt;&lt;/contributors&gt;&lt;auth-address&gt;Instituto de Tecnologia Quimica e Biologica, Universidade Nova de Lisboa, 2781-901 Oeiras Codex, Portugal. aoh@itqb.unl.pt&lt;/auth-address&gt;&lt;titles&gt;&lt;title&gt;Structure, assembly, and function of the spore surface layers&lt;/title&gt;&lt;secondary-title&gt;Annu Rev Microbiol&lt;/secondary-title&gt;&lt;/titles&gt;&lt;periodical&gt;&lt;full-title&gt;Annu Rev Microbiol&lt;/full-title&gt;&lt;/periodical&gt;&lt;pages&gt;555-88&lt;/pages&gt;&lt;volume&gt;61&lt;/volume&gt;&lt;keywords&gt;&lt;keyword&gt;Bacillus/physiology/*ultrastructure&lt;/keyword&gt;&lt;keyword&gt;Bacterial Proteins/analysis/physiology&lt;/keyword&gt;&lt;keyword&gt;Muramidase/pharmacology&lt;/keyword&gt;&lt;keyword&gt;Quorum Sensing&lt;/keyword&gt;&lt;keyword&gt;Spores, Bacterial/chemistry/*physiology/*ultrastructure&lt;/keyword&gt;&lt;keyword&gt;Surface Properties&lt;/keyword&gt;&lt;/keywords&gt;&lt;dates&gt;&lt;year&gt;2007&lt;/year&gt;&lt;/dates&gt;&lt;accession-num&gt;18035610&lt;/accession-num&gt;&lt;urls&gt;&lt;related-urls&gt;&lt;url&gt;http://www.ncbi.nlm.nih.gov/entrez/query.fcgi?cmd=Retrieve&amp;amp;db=PubMed&amp;amp;dopt=Citation&amp;amp;list_uids=18035610 &lt;/url&gt;&lt;/related-urls&gt;&lt;/urls&gt;&lt;/record&gt;&lt;/Cite&gt;&lt;/EndNote&gt;</w:delInstrText>
        </w:r>
        <w:r w:rsidR="0036587D" w:rsidDel="004E5C3E">
          <w:fldChar w:fldCharType="separate"/>
        </w:r>
        <w:r w:rsidDel="004E5C3E">
          <w:rPr>
            <w:noProof/>
          </w:rPr>
          <w:delText>[</w:delText>
        </w:r>
        <w:r w:rsidR="0036587D" w:rsidDel="004E5C3E">
          <w:rPr>
            <w:noProof/>
          </w:rPr>
          <w:fldChar w:fldCharType="begin"/>
        </w:r>
        <w:r w:rsidDel="004E5C3E">
          <w:rPr>
            <w:noProof/>
          </w:rPr>
          <w:delInstrText xml:space="preserve"> HYPERLINK \l "_ENREF_14" \o "Henriques, 2007 #55" </w:delInstrText>
        </w:r>
        <w:r w:rsidR="0036587D" w:rsidDel="004E5C3E">
          <w:rPr>
            <w:noProof/>
          </w:rPr>
          <w:fldChar w:fldCharType="separate"/>
        </w:r>
        <w:r w:rsidDel="004E5C3E">
          <w:rPr>
            <w:noProof/>
          </w:rPr>
          <w:delText>14</w:delText>
        </w:r>
        <w:r w:rsidR="0036587D" w:rsidDel="004E5C3E">
          <w:rPr>
            <w:noProof/>
          </w:rPr>
          <w:fldChar w:fldCharType="end"/>
        </w:r>
        <w:r w:rsidDel="004E5C3E">
          <w:rPr>
            <w:noProof/>
          </w:rPr>
          <w:delText>]</w:delText>
        </w:r>
      </w:del>
      <w:ins w:id="574" w:author="hqin" w:date="2011-11-20T20:07:00Z">
        <w:del w:id="575" w:author="hong qin" w:date="2012-09-11T10:22:00Z">
          <w:r w:rsidR="0036587D" w:rsidDel="004E5C3E">
            <w:fldChar w:fldCharType="end"/>
          </w:r>
        </w:del>
      </w:ins>
      <w:del w:id="576" w:author="hong qin" w:date="2012-09-11T10:22:00Z">
        <w:r w:rsidRPr="002A0697" w:rsidDel="004E5C3E">
          <w:rPr>
            <w:noProof/>
          </w:rPr>
          <w:delText>(30)</w:delText>
        </w:r>
        <w:r w:rsidRPr="002A0697" w:rsidDel="004E5C3E">
          <w:delText>. About 50% of our orthologous profiles differ from those previously published, and in the case of six genes (</w:delText>
        </w:r>
        <w:r w:rsidRPr="002A0697" w:rsidDel="004E5C3E">
          <w:rPr>
            <w:i/>
          </w:rPr>
          <w:delText>cotI</w:delText>
        </w:r>
        <w:r w:rsidRPr="002A0697" w:rsidDel="004E5C3E">
          <w:delText xml:space="preserve">, </w:delText>
        </w:r>
        <w:r w:rsidRPr="002A0697" w:rsidDel="004E5C3E">
          <w:rPr>
            <w:i/>
          </w:rPr>
          <w:delText>cotS</w:delText>
        </w:r>
        <w:r w:rsidRPr="002A0697" w:rsidDel="004E5C3E">
          <w:delText xml:space="preserve">, </w:delText>
        </w:r>
        <w:r w:rsidRPr="002A0697" w:rsidDel="004E5C3E">
          <w:rPr>
            <w:i/>
          </w:rPr>
          <w:delText>cotSA</w:delText>
        </w:r>
        <w:r w:rsidRPr="002A0697" w:rsidDel="004E5C3E">
          <w:delText xml:space="preserve">, </w:delText>
        </w:r>
        <w:r w:rsidRPr="002A0697" w:rsidDel="004E5C3E">
          <w:rPr>
            <w:i/>
          </w:rPr>
          <w:delText>cotV</w:delText>
        </w:r>
        <w:r w:rsidRPr="002A0697" w:rsidDel="004E5C3E">
          <w:delText xml:space="preserve">, and </w:delText>
        </w:r>
        <w:r w:rsidRPr="002A0697" w:rsidDel="004E5C3E">
          <w:rPr>
            <w:i/>
          </w:rPr>
          <w:delText>ymaG</w:delText>
        </w:r>
        <w:r w:rsidRPr="002A0697" w:rsidDel="004E5C3E">
          <w:delText xml:space="preserve">) those profiles are inconsistent in various ways in at least four genomes. For example, we discovered orthologs of YmaG (BG13415) that were not reported previously. We note that </w:delText>
        </w:r>
        <w:r w:rsidRPr="002A0697" w:rsidDel="004E5C3E">
          <w:rPr>
            <w:szCs w:val="24"/>
            <w:lang w:val="en-US"/>
          </w:rPr>
          <w:delText xml:space="preserve">low complexity regions (LCRs), which can be responsible for spurious homology hits, are present in </w:delText>
        </w:r>
        <w:r w:rsidRPr="002A0697" w:rsidDel="004E5C3E">
          <w:delText>YmaG (</w:delText>
        </w:r>
        <w:r w:rsidRPr="002A0697" w:rsidDel="004E5C3E">
          <w:rPr>
            <w:szCs w:val="24"/>
            <w:lang w:val="en-US"/>
          </w:rPr>
          <w:delText>43% LCR, 53 out of 123 amino acids). We included LCRs in BLASTP searches and detected reciprocal-best-hits of YmaG with E-values less than 1x10</w:delText>
        </w:r>
        <w:r w:rsidRPr="002A0697" w:rsidDel="004E5C3E">
          <w:rPr>
            <w:szCs w:val="24"/>
            <w:vertAlign w:val="superscript"/>
            <w:lang w:val="en-US"/>
          </w:rPr>
          <w:delText>-6</w:delText>
        </w:r>
        <w:r w:rsidRPr="002A0697" w:rsidDel="004E5C3E">
          <w:rPr>
            <w:rStyle w:val="CommentReference"/>
            <w:lang w:val="en-US"/>
          </w:rPr>
          <w:commentReference w:id="577"/>
        </w:r>
        <w:r w:rsidRPr="002A0697" w:rsidDel="004E5C3E">
          <w:rPr>
            <w:szCs w:val="24"/>
            <w:lang w:val="en-US"/>
          </w:rPr>
          <w:delText xml:space="preserve"> in all of the studied genomes. We argue </w:delText>
        </w:r>
      </w:del>
      <w:ins w:id="578" w:author="hqin" w:date="2011-11-20T20:03:00Z">
        <w:del w:id="579" w:author="hong qin" w:date="2012-09-11T10:22:00Z">
          <w:r w:rsidDel="004E5C3E">
            <w:rPr>
              <w:szCs w:val="24"/>
              <w:lang w:val="en-US"/>
            </w:rPr>
            <w:delText xml:space="preserve">included these hits </w:delText>
          </w:r>
        </w:del>
      </w:ins>
      <w:del w:id="580" w:author="hong qin" w:date="2012-09-11T10:22:00Z">
        <w:r w:rsidRPr="002A0697" w:rsidDel="004E5C3E">
          <w:rPr>
            <w:szCs w:val="24"/>
            <w:lang w:val="en-US"/>
          </w:rPr>
          <w:delText xml:space="preserve">that </w:delText>
        </w:r>
      </w:del>
      <w:ins w:id="581" w:author="hqin" w:date="2011-11-20T20:03:00Z">
        <w:del w:id="582" w:author="hong qin" w:date="2012-09-11T10:22:00Z">
          <w:r w:rsidDel="004E5C3E">
            <w:rPr>
              <w:szCs w:val="24"/>
              <w:lang w:val="en-US"/>
            </w:rPr>
            <w:delText xml:space="preserve">because </w:delText>
          </w:r>
        </w:del>
      </w:ins>
      <w:del w:id="583" w:author="hong qin" w:date="2012-09-11T10:22:00Z">
        <w:r w:rsidRPr="002A0697" w:rsidDel="004E5C3E">
          <w:rPr>
            <w:szCs w:val="24"/>
            <w:lang w:val="en-US"/>
          </w:rPr>
          <w:delText xml:space="preserve">at least some of these hits </w:delText>
        </w:r>
      </w:del>
      <w:ins w:id="584" w:author="hqin" w:date="2011-11-20T20:04:00Z">
        <w:del w:id="585" w:author="hong qin" w:date="2012-09-11T10:22:00Z">
          <w:r w:rsidDel="004E5C3E">
            <w:rPr>
              <w:szCs w:val="24"/>
              <w:lang w:val="en-US"/>
            </w:rPr>
            <w:delText xml:space="preserve">they probably contain </w:delText>
          </w:r>
        </w:del>
      </w:ins>
      <w:del w:id="586" w:author="hong qin" w:date="2012-09-11T10:22:00Z">
        <w:r w:rsidRPr="002A0697" w:rsidDel="004E5C3E">
          <w:rPr>
            <w:szCs w:val="24"/>
            <w:lang w:val="en-US"/>
          </w:rPr>
          <w:delText xml:space="preserve">are plausible YmaG orthologs. We believe that the inclusion of LCR sequence in the phylogenetic analyses (albeit with caveats) allows us to generate a more complete understanding of coat protein relatedness than previous studies. </w:delText>
        </w:r>
      </w:del>
    </w:p>
    <w:p w14:paraId="31111C34" w14:textId="77777777" w:rsidR="0036587D" w:rsidRDefault="001C7FC9">
      <w:pPr>
        <w:pStyle w:val="p-ni"/>
        <w:spacing w:before="0" w:after="0" w:line="240" w:lineRule="auto"/>
        <w:ind w:firstLine="720"/>
        <w:rPr>
          <w:ins w:id="587" w:author="hqin" w:date="2011-11-20T19:54:00Z"/>
          <w:del w:id="588" w:author="hong qin" w:date="2012-09-11T10:22:00Z"/>
          <w:szCs w:val="24"/>
          <w:lang w:val="en-US"/>
        </w:rPr>
        <w:pPrChange w:id="589" w:author="hqin" w:date="2013-01-29T09:44:00Z">
          <w:pPr>
            <w:pStyle w:val="p-ni"/>
            <w:spacing w:before="0" w:after="0" w:line="480" w:lineRule="auto"/>
            <w:ind w:firstLine="720"/>
          </w:pPr>
        </w:pPrChange>
      </w:pPr>
      <w:del w:id="590" w:author="hong qin" w:date="2012-09-11T10:22:00Z">
        <w:r w:rsidRPr="002A0697" w:rsidDel="004E5C3E">
          <w:rPr>
            <w:lang w:val="en-US"/>
          </w:rPr>
          <w:delText xml:space="preserve">We also generated improved coat protein annotations by more careful analysis of coat protein families. For example, </w:delText>
        </w:r>
        <w:r w:rsidRPr="002A0697" w:rsidDel="004E5C3E">
          <w:rPr>
            <w:szCs w:val="24"/>
            <w:lang w:val="en-US"/>
          </w:rPr>
          <w:delText xml:space="preserve">CotI (BG13821, previously YtaA), CotS (BG11380) and YutH (BG14044) constitute </w:delText>
        </w:r>
      </w:del>
      <w:ins w:id="591" w:author="hqin" w:date="2011-11-20T19:49:00Z">
        <w:del w:id="592" w:author="hong qin" w:date="2012-09-11T10:22:00Z">
          <w:r w:rsidDel="004E5C3E">
            <w:rPr>
              <w:szCs w:val="24"/>
              <w:lang w:val="en-US"/>
            </w:rPr>
            <w:delText xml:space="preserve">are a group of </w:delText>
          </w:r>
        </w:del>
      </w:ins>
      <w:del w:id="593" w:author="hong qin" w:date="2012-09-11T10:22:00Z">
        <w:r w:rsidRPr="002A0697" w:rsidDel="004E5C3E">
          <w:rPr>
            <w:szCs w:val="24"/>
            <w:lang w:val="en-US"/>
          </w:rPr>
          <w:delText>a family</w:delText>
        </w:r>
      </w:del>
      <w:ins w:id="594" w:author="hqin" w:date="2011-11-20T19:50:00Z">
        <w:del w:id="595" w:author="hong qin" w:date="2012-09-11T10:22:00Z">
          <w:r w:rsidDel="004E5C3E">
            <w:rPr>
              <w:szCs w:val="24"/>
              <w:lang w:val="en-US"/>
            </w:rPr>
            <w:delText xml:space="preserve">proteins with </w:delText>
          </w:r>
        </w:del>
      </w:ins>
      <w:del w:id="596" w:author="hong qin" w:date="2012-09-11T10:22:00Z">
        <w:r w:rsidRPr="002A0697" w:rsidDel="004E5C3E">
          <w:rPr>
            <w:szCs w:val="24"/>
            <w:lang w:val="en-US"/>
          </w:rPr>
          <w:delText xml:space="preserve">, based on their </w:delText>
        </w:r>
      </w:del>
      <w:ins w:id="597" w:author="hqin" w:date="2011-11-20T19:50:00Z">
        <w:del w:id="598" w:author="hong qin" w:date="2012-09-11T10:22:00Z">
          <w:r w:rsidDel="004E5C3E">
            <w:rPr>
              <w:szCs w:val="24"/>
              <w:lang w:val="en-US"/>
            </w:rPr>
            <w:delText xml:space="preserve">very </w:delText>
          </w:r>
        </w:del>
      </w:ins>
      <w:del w:id="599" w:author="hong qin" w:date="2012-09-11T10:22:00Z">
        <w:r w:rsidRPr="002A0697" w:rsidDel="004E5C3E">
          <w:rPr>
            <w:szCs w:val="24"/>
            <w:lang w:val="en-US"/>
          </w:rPr>
          <w:delText>similar sequences</w:delText>
        </w:r>
      </w:del>
      <w:ins w:id="600" w:author="hqin" w:date="2011-11-20T19:51:00Z">
        <w:del w:id="601" w:author="hong qin" w:date="2012-09-11T10:22:00Z">
          <w:r w:rsidDel="004E5C3E">
            <w:rPr>
              <w:szCs w:val="24"/>
              <w:lang w:val="en-US"/>
            </w:rPr>
            <w:delText>, as recently reported by another study</w:delText>
          </w:r>
        </w:del>
      </w:ins>
      <w:ins w:id="602" w:author="hqin" w:date="2011-11-20T19:52:00Z">
        <w:del w:id="603" w:author="hong qin" w:date="2012-09-11T10:22:00Z">
          <w:r w:rsidDel="004E5C3E">
            <w:rPr>
              <w:szCs w:val="24"/>
              <w:lang w:val="en-US"/>
            </w:rPr>
            <w:delText xml:space="preserve"> </w:delText>
          </w:r>
        </w:del>
      </w:ins>
      <w:ins w:id="604" w:author="hqin" w:date="2011-11-20T20:07:00Z">
        <w:del w:id="605" w:author="hong qin" w:date="2012-09-11T10:22:00Z">
          <w:r w:rsidR="0036587D" w:rsidDel="004E5C3E">
            <w:fldChar w:fldCharType="begin">
              <w:fldData xml:space="preserve">PEVuZE5vdGU+PENpdGU+PEF1dGhvcj5TY2hlZWZmPC9BdXRob3I+PFllYXI+MjAxMDwvWWVhcj48
UmVjTnVtPjI5MDwvUmVjTnVtPjxEaXNwbGF5VGV4dD5bNjJdPC9EaXNwbGF5VGV4dD48cmVjb3Jk
PjxyZWMtbnVtYmVyPjI5MDwvcmVjLW51bWJlcj48Zm9yZWlnbi1rZXlzPjxrZXkgYXBwPSJFTiIg
ZGItaWQ9IjAyc3BzMnBzZTV2ZGU5ZXN6cjZ2ZXN3ODJ2c3JwYWVlcmR2YSI+MjkwPC9rZXk+PC9m
b3JlaWduLWtleXM+PHJlZi10eXBlIG5hbWU9IkpvdXJuYWwgQXJ0aWNsZSI+MTc8L3JlZi10eXBl
Pjxjb250cmlidXRvcnM+PGF1dGhvcnM+PGF1dGhvcj5TY2hlZWZmLCBFLiBELjwvYXV0aG9yPjxh
dXRob3I+QXhlbHJvZCwgSC4gTC48L2F1dGhvcj48YXV0aG9yPk1pbGxlciwgTS4gRC48L2F1dGhv
cj48YXV0aG9yPkNoaXUsIEguIEouPC9hdXRob3I+PGF1dGhvcj5EZWFjb24sIEEuIE0uPC9hdXRo
b3I+PGF1dGhvcj5XaWxzb24sIEkuIEEuPC9hdXRob3I+PGF1dGhvcj5NYW5uaW5nLCBHLjwvYXV0
aG9yPjwvYXV0aG9ycz48L2NvbnRyaWJ1dG9ycz48YXV0aC1hZGRyZXNzPlJhemF2aSBOZXdtYW4g
Q2VudGVyIGZvciBCaW9pbmZvcm1hdGljcywgU2FsayBJbnN0aXR1dGUgZm9yIEJpb2xvZ2ljYWwg
U3R1ZGllcywgTGEgSm9sbGEsIENhbGlmb3JuaWEgOTIwMzcsIFVTQS48L2F1dGgtYWRkcmVzcz48
dGl0bGVzPjx0aXRsZT5HZW5vbWljcywgZXZvbHV0aW9uLCBhbmQgY3J5c3RhbCBzdHJ1Y3R1cmUg
b2YgYSBuZXcgZmFtaWx5IG9mIGJhY3RlcmlhbCBzcG9yZSBraW5hc2VzPC90aXRsZT48c2Vjb25k
YXJ5LXRpdGxlPlByb3RlaW5zPC9zZWNvbmRhcnktdGl0bGU+PC90aXRsZXM+PHBlcmlvZGljYWw+
PGZ1bGwtdGl0bGU+UHJvdGVpbnM8L2Z1bGwtdGl0bGU+PC9wZXJpb2RpY2FsPjxwYWdlcz4xNDcw
LTgyPC9wYWdlcz48dm9sdW1lPjc4PC92b2x1bWU+PG51bWJlcj42PC9udW1iZXI+PGVkaXRpb24+
MjAxMC8wMS8xNjwvZWRpdGlvbj48a2V5d29yZHM+PGtleXdvcmQ+QWRlbm9zaW5lL21ldGFib2xp
c208L2tleXdvcmQ+PGtleXdvcmQ+QW1pbm8gQWNpZCBNb3RpZnM8L2tleXdvcmQ+PGtleXdvcmQ+
QW1pbm8gQWNpZCBTZXF1ZW5jZTwva2V5d29yZD48a2V5d29yZD5CaW9jYXRhbHlzaXM8L2tleXdv
cmQ+PGtleXdvcmQ+Q2F0YWx5dGljIERvbWFpbjwva2V5d29yZD48a2V5d29yZD5Db25zZXJ2ZWQg
U2VxdWVuY2U8L2tleXdvcmQ+PGtleXdvcmQ+Q3J5c3RhbGxvZ3JhcGh5LCBYLVJheTwva2V5d29y
ZD48a2V5d29yZD5Fbnp5bWUgQWN0aXZhdGlvbjwva2V5d29yZD48a2V5d29yZD4qRXZvbHV0aW9u
LCBNb2xlY3VsYXI8L2tleXdvcmQ+PGtleXdvcmQ+R2VuZXMsIEJhY3RlcmlhbC9nZW5ldGljczwv
a2V5d29yZD48a2V5d29yZD4qR2Vub21pY3M8L2tleXdvcmQ+PGtleXdvcmQ+SHlkcm9waG9iaWMg
YW5kIEh5ZHJvcGhpbGljIEludGVyYWN0aW9uczwva2V5d29yZD48a2V5d29yZD5Nb2xlY3VsYXIg
U2VxdWVuY2UgRGF0YTwva2V5d29yZD48a2V5d29yZD5NdWx0aWdlbmUgRmFtaWx5LypnZW5ldGlj
czwva2V5d29yZD48a2V5d29yZD5QaG9zcGhvdHJhbnNmZXJhc2VzLypjaGVtaXN0cnkvKmdlbmV0
aWNzPC9rZXl3b3JkPjxrZXl3b3JkPlBoeWxvZ2VueTwva2V5d29yZD48a2V5d29yZD5Qcm90ZWlu
IFN0cnVjdHVyZSwgU2Vjb25kYXJ5PC9rZXl3b3JkPjxrZXl3b3JkPlNwb3JlcywgQmFjdGVyaWFs
Lyplbnp5bW9sb2d5LypnZW5ldGljczwva2V5d29yZD48a2V5d29yZD5TdWJzdHJhdGUgU3BlY2lm
aWNpdHk8L2tleXdvcmQ+PC9rZXl3b3Jkcz48ZGF0ZXM+PHllYXI+MjAxMDwveWVhcj48cHViLWRh
dGVzPjxkYXRlPk1heSAxPC9kYXRlPjwvcHViLWRhdGVzPjwvZGF0ZXM+PGlzYm4+MTA5Ny0wMTM0
IChFbGVjdHJvbmljKSYjeEQ7MDg4Ny0zNTg1IChMaW5raW5nKTwvaXNibj48YWNjZXNzaW9uLW51
bT4yMDA3NzUxMjwvYWNjZXNzaW9uLW51bT48dXJscz48cmVsYXRlZC11cmxzPjx1cmw+aHR0cDov
L3d3dy5uY2JpLm5sbS5uaWguZ292L2VudHJlei9xdWVyeS5mY2dpP2NtZD1SZXRyaWV2ZSZhbXA7
ZGI9UHViTWVkJmFtcDtkb3B0PUNpdGF0aW9uJmFtcDtsaXN0X3VpZHM9MjAwNzc1MTI8L3VybD48
L3JlbGF0ZWQtdXJscz48L3VybHM+PGN1c3RvbTI+Mjg2MDc2NDwvY3VzdG9tMj48ZWxlY3Ryb25p
Yy1yZXNvdXJjZS1udW0+MTAuMTAwMi9wcm90LjIyNjYzPC9lbGVjdHJvbmljLXJlc291cmNlLW51
bT48bGFuZ3VhZ2U+ZW5nPC9sYW5ndWFnZT48L3JlY29yZD48L0NpdGU+PC9FbmROb3RlPgB=
</w:fldData>
            </w:fldChar>
          </w:r>
        </w:del>
      </w:ins>
      <w:del w:id="606" w:author="hong qin" w:date="2012-09-11T10:22:00Z">
        <w:r w:rsidDel="004E5C3E">
          <w:rPr>
            <w:szCs w:val="24"/>
            <w:lang w:val="en-US"/>
          </w:rPr>
          <w:delInstrText xml:space="preserve"> ADDIN EN.CITE </w:delInstrText>
        </w:r>
        <w:r w:rsidR="0036587D" w:rsidDel="004E5C3E">
          <w:fldChar w:fldCharType="begin">
            <w:fldData xml:space="preserve">PEVuZE5vdGU+PENpdGU+PEF1dGhvcj5TY2hlZWZmPC9BdXRob3I+PFllYXI+MjAxMDwvWWVhcj48
UmVjTnVtPjI5MDwvUmVjTnVtPjxEaXNwbGF5VGV4dD5bNjJdPC9EaXNwbGF5VGV4dD48cmVjb3Jk
PjxyZWMtbnVtYmVyPjI5MDwvcmVjLW51bWJlcj48Zm9yZWlnbi1rZXlzPjxrZXkgYXBwPSJFTiIg
ZGItaWQ9IjAyc3BzMnBzZTV2ZGU5ZXN6cjZ2ZXN3ODJ2c3JwYWVlcmR2YSI+MjkwPC9rZXk+PC9m
b3JlaWduLWtleXM+PHJlZi10eXBlIG5hbWU9IkpvdXJuYWwgQXJ0aWNsZSI+MTc8L3JlZi10eXBl
Pjxjb250cmlidXRvcnM+PGF1dGhvcnM+PGF1dGhvcj5TY2hlZWZmLCBFLiBELjwvYXV0aG9yPjxh
dXRob3I+QXhlbHJvZCwgSC4gTC48L2F1dGhvcj48YXV0aG9yPk1pbGxlciwgTS4gRC48L2F1dGhv
cj48YXV0aG9yPkNoaXUsIEguIEouPC9hdXRob3I+PGF1dGhvcj5EZWFjb24sIEEuIE0uPC9hdXRo
b3I+PGF1dGhvcj5XaWxzb24sIEkuIEEuPC9hdXRob3I+PGF1dGhvcj5NYW5uaW5nLCBHLjwvYXV0
aG9yPjwvYXV0aG9ycz48L2NvbnRyaWJ1dG9ycz48YXV0aC1hZGRyZXNzPlJhemF2aSBOZXdtYW4g
Q2VudGVyIGZvciBCaW9pbmZvcm1hdGljcywgU2FsayBJbnN0aXR1dGUgZm9yIEJpb2xvZ2ljYWwg
U3R1ZGllcywgTGEgSm9sbGEsIENhbGlmb3JuaWEgOTIwMzcsIFVTQS48L2F1dGgtYWRkcmVzcz48
dGl0bGVzPjx0aXRsZT5HZW5vbWljcywgZXZvbHV0aW9uLCBhbmQgY3J5c3RhbCBzdHJ1Y3R1cmUg
b2YgYSBuZXcgZmFtaWx5IG9mIGJhY3RlcmlhbCBzcG9yZSBraW5hc2VzPC90aXRsZT48c2Vjb25k
YXJ5LXRpdGxlPlByb3RlaW5zPC9zZWNvbmRhcnktdGl0bGU+PC90aXRsZXM+PHBlcmlvZGljYWw+
PGZ1bGwtdGl0bGU+UHJvdGVpbnM8L2Z1bGwtdGl0bGU+PC9wZXJpb2RpY2FsPjxwYWdlcz4xNDcw
LTgyPC9wYWdlcz48dm9sdW1lPjc4PC92b2x1bWU+PG51bWJlcj42PC9udW1iZXI+PGVkaXRpb24+
MjAxMC8wMS8xNjwvZWRpdGlvbj48a2V5d29yZHM+PGtleXdvcmQ+QWRlbm9zaW5lL21ldGFib2xp
c208L2tleXdvcmQ+PGtleXdvcmQ+QW1pbm8gQWNpZCBNb3RpZnM8L2tleXdvcmQ+PGtleXdvcmQ+
QW1pbm8gQWNpZCBTZXF1ZW5jZTwva2V5d29yZD48a2V5d29yZD5CaW9jYXRhbHlzaXM8L2tleXdv
cmQ+PGtleXdvcmQ+Q2F0YWx5dGljIERvbWFpbjwva2V5d29yZD48a2V5d29yZD5Db25zZXJ2ZWQg
U2VxdWVuY2U8L2tleXdvcmQ+PGtleXdvcmQ+Q3J5c3RhbGxvZ3JhcGh5LCBYLVJheTwva2V5d29y
ZD48a2V5d29yZD5Fbnp5bWUgQWN0aXZhdGlvbjwva2V5d29yZD48a2V5d29yZD4qRXZvbHV0aW9u
LCBNb2xlY3VsYXI8L2tleXdvcmQ+PGtleXdvcmQ+R2VuZXMsIEJhY3RlcmlhbC9nZW5ldGljczwv
a2V5d29yZD48a2V5d29yZD4qR2Vub21pY3M8L2tleXdvcmQ+PGtleXdvcmQ+SHlkcm9waG9iaWMg
YW5kIEh5ZHJvcGhpbGljIEludGVyYWN0aW9uczwva2V5d29yZD48a2V5d29yZD5Nb2xlY3VsYXIg
U2VxdWVuY2UgRGF0YTwva2V5d29yZD48a2V5d29yZD5NdWx0aWdlbmUgRmFtaWx5LypnZW5ldGlj
czwva2V5d29yZD48a2V5d29yZD5QaG9zcGhvdHJhbnNmZXJhc2VzLypjaGVtaXN0cnkvKmdlbmV0
aWNzPC9rZXl3b3JkPjxrZXl3b3JkPlBoeWxvZ2VueTwva2V5d29yZD48a2V5d29yZD5Qcm90ZWlu
IFN0cnVjdHVyZSwgU2Vjb25kYXJ5PC9rZXl3b3JkPjxrZXl3b3JkPlNwb3JlcywgQmFjdGVyaWFs
Lyplbnp5bW9sb2d5LypnZW5ldGljczwva2V5d29yZD48a2V5d29yZD5TdWJzdHJhdGUgU3BlY2lm
aWNpdHk8L2tleXdvcmQ+PC9rZXl3b3Jkcz48ZGF0ZXM+PHllYXI+MjAxMDwveWVhcj48cHViLWRh
dGVzPjxkYXRlPk1heSAxPC9kYXRlPjwvcHViLWRhdGVzPjwvZGF0ZXM+PGlzYm4+MTA5Ny0wMTM0
IChFbGVjdHJvbmljKSYjeEQ7MDg4Ny0zNTg1IChMaW5raW5nKTwvaXNibj48YWNjZXNzaW9uLW51
bT4yMDA3NzUxMjwvYWNjZXNzaW9uLW51bT48dXJscz48cmVsYXRlZC11cmxzPjx1cmw+aHR0cDov
L3d3dy5uY2JpLm5sbS5uaWguZ292L2VudHJlei9xdWVyeS5mY2dpP2NtZD1SZXRyaWV2ZSZhbXA7
ZGI9UHViTWVkJmFtcDtkb3B0PUNpdGF0aW9uJmFtcDtsaXN0X3VpZHM9MjAwNzc1MTI8L3VybD48
L3JlbGF0ZWQtdXJscz48L3VybHM+PGN1c3RvbTI+Mjg2MDc2NDwvY3VzdG9tMj48ZWxlY3Ryb25p
Yy1yZXNvdXJjZS1udW0+MTAuMTAwMi9wcm90LjIyNjYzPC9lbGVjdHJvbmljLXJlc291cmNlLW51
bT48bGFuZ3VhZ2U+ZW5nPC9sYW5ndWFnZT48L3JlY29yZD48L0NpdGU+PC9FbmROb3RlPgB=
</w:fldData>
          </w:fldChar>
        </w:r>
        <w:r w:rsidDel="004E5C3E">
          <w:rPr>
            <w:szCs w:val="24"/>
            <w:lang w:val="en-US"/>
          </w:rPr>
          <w:delInstrText xml:space="preserve"> ADDIN EN.CITE.DATA </w:delInstrText>
        </w:r>
        <w:r w:rsidR="0036587D" w:rsidDel="004E5C3E">
          <w:fldChar w:fldCharType="end"/>
        </w:r>
        <w:r w:rsidR="0036587D" w:rsidDel="004E5C3E">
          <w:fldChar w:fldCharType="separate"/>
        </w:r>
        <w:r w:rsidDel="004E5C3E">
          <w:rPr>
            <w:noProof/>
            <w:szCs w:val="24"/>
            <w:lang w:val="en-US"/>
          </w:rPr>
          <w:delText>[</w:delText>
        </w:r>
        <w:r w:rsidR="0036587D" w:rsidDel="004E5C3E">
          <w:rPr>
            <w:noProof/>
          </w:rPr>
          <w:fldChar w:fldCharType="begin"/>
        </w:r>
        <w:r w:rsidDel="004E5C3E">
          <w:rPr>
            <w:noProof/>
            <w:szCs w:val="24"/>
            <w:lang w:val="en-US"/>
          </w:rPr>
          <w:delInstrText xml:space="preserve"> HYPERLINK \l "_ENREF_62" \o "Scheeff, 2010 #290" </w:delInstrText>
        </w:r>
        <w:r w:rsidR="0036587D" w:rsidDel="004E5C3E">
          <w:rPr>
            <w:noProof/>
          </w:rPr>
          <w:fldChar w:fldCharType="separate"/>
        </w:r>
        <w:r w:rsidDel="004E5C3E">
          <w:rPr>
            <w:noProof/>
            <w:szCs w:val="24"/>
            <w:lang w:val="en-US"/>
          </w:rPr>
          <w:delText>62</w:delText>
        </w:r>
        <w:r w:rsidR="0036587D" w:rsidDel="004E5C3E">
          <w:rPr>
            <w:noProof/>
          </w:rPr>
          <w:fldChar w:fldCharType="end"/>
        </w:r>
        <w:r w:rsidDel="004E5C3E">
          <w:rPr>
            <w:noProof/>
            <w:szCs w:val="24"/>
            <w:lang w:val="en-US"/>
          </w:rPr>
          <w:delText>]</w:delText>
        </w:r>
      </w:del>
      <w:ins w:id="607" w:author="hqin" w:date="2011-11-20T20:07:00Z">
        <w:del w:id="608" w:author="hong qin" w:date="2012-09-11T10:22:00Z">
          <w:r w:rsidR="0036587D" w:rsidDel="004E5C3E">
            <w:fldChar w:fldCharType="end"/>
          </w:r>
        </w:del>
      </w:ins>
      <w:del w:id="609" w:author="hong qin" w:date="2012-09-11T10:22:00Z">
        <w:r w:rsidRPr="002A0697" w:rsidDel="004E5C3E">
          <w:rPr>
            <w:szCs w:val="24"/>
            <w:lang w:val="en-US"/>
          </w:rPr>
          <w:delText>. Although our analysis indicates that CotI and CotS</w:delText>
        </w:r>
        <w:r w:rsidRPr="002A0697" w:rsidDel="004E5C3E">
          <w:rPr>
            <w:i/>
            <w:szCs w:val="24"/>
            <w:lang w:val="en-US"/>
          </w:rPr>
          <w:delText xml:space="preserve"> </w:delText>
        </w:r>
        <w:r w:rsidRPr="002A0697" w:rsidDel="004E5C3E">
          <w:rPr>
            <w:szCs w:val="24"/>
            <w:lang w:val="en-US"/>
          </w:rPr>
          <w:delText xml:space="preserve">are not encoded in the </w:delText>
        </w:r>
        <w:r w:rsidRPr="002A0697" w:rsidDel="004E5C3E">
          <w:rPr>
            <w:i/>
            <w:szCs w:val="24"/>
            <w:lang w:val="en-US"/>
          </w:rPr>
          <w:delText>B. anthracis</w:delText>
        </w:r>
        <w:r w:rsidRPr="002A0697" w:rsidDel="004E5C3E">
          <w:rPr>
            <w:szCs w:val="24"/>
            <w:lang w:val="en-US"/>
          </w:rPr>
          <w:delText xml:space="preserve"> and </w:delText>
        </w:r>
        <w:r w:rsidRPr="002A0697" w:rsidDel="004E5C3E">
          <w:rPr>
            <w:i/>
            <w:szCs w:val="24"/>
            <w:lang w:val="en-US"/>
          </w:rPr>
          <w:delText>B. cereus</w:delText>
        </w:r>
        <w:r w:rsidRPr="002A0697" w:rsidDel="004E5C3E">
          <w:rPr>
            <w:szCs w:val="24"/>
            <w:lang w:val="en-US"/>
          </w:rPr>
          <w:delText xml:space="preserve"> genomes, both genes are annotated in those species. Noticeably, TIGR assigned some coat proteins, including the potential YutH orthologs of </w:delText>
        </w:r>
        <w:r w:rsidRPr="002A0697" w:rsidDel="004E5C3E">
          <w:rPr>
            <w:i/>
            <w:szCs w:val="24"/>
            <w:lang w:val="en-US"/>
          </w:rPr>
          <w:delText>B. thuringiensis</w:delText>
        </w:r>
        <w:r w:rsidRPr="002A0697" w:rsidDel="004E5C3E">
          <w:rPr>
            <w:szCs w:val="24"/>
            <w:lang w:val="en-US"/>
          </w:rPr>
          <w:delText xml:space="preserve">, to both YutH and CotS families using sequence similarity approaches. To better understand this discrepancy, we generated phylogenic trees using the CotS, CotI, and YutH </w:delText>
        </w:r>
        <w:commentRangeStart w:id="610"/>
        <w:r w:rsidRPr="002A0697" w:rsidDel="004E5C3E">
          <w:rPr>
            <w:szCs w:val="24"/>
            <w:lang w:val="en-US"/>
          </w:rPr>
          <w:delText>sequences (</w:delText>
        </w:r>
        <w:r w:rsidR="0036587D" w:rsidRPr="0036587D">
          <w:rPr>
            <w:rPrChange w:id="611" w:author="hqin" w:date="2011-08-26T08:49:00Z">
              <w:rPr>
                <w:sz w:val="16"/>
                <w:szCs w:val="16"/>
                <w:highlight w:val="yellow"/>
              </w:rPr>
            </w:rPrChange>
          </w:rPr>
          <w:delText>Figure</w:delText>
        </w:r>
        <w:r w:rsidRPr="002A0697" w:rsidDel="004E5C3E">
          <w:rPr>
            <w:szCs w:val="24"/>
            <w:lang w:val="en-US"/>
          </w:rPr>
          <w:delText xml:space="preserve"> 2). </w:delText>
        </w:r>
        <w:commentRangeEnd w:id="610"/>
        <w:r w:rsidRPr="002A0697" w:rsidDel="004E5C3E">
          <w:rPr>
            <w:rStyle w:val="CommentReference"/>
            <w:lang w:val="en-US"/>
          </w:rPr>
          <w:commentReference w:id="610"/>
        </w:r>
        <w:r w:rsidRPr="002A0697" w:rsidDel="004E5C3E">
          <w:rPr>
            <w:szCs w:val="24"/>
            <w:lang w:val="en-US"/>
          </w:rPr>
          <w:delText xml:space="preserve">We conclude that the annotated </w:delText>
        </w:r>
        <w:r w:rsidRPr="002A0697" w:rsidDel="004E5C3E">
          <w:rPr>
            <w:i/>
            <w:szCs w:val="24"/>
            <w:lang w:val="en-US"/>
          </w:rPr>
          <w:delText xml:space="preserve">cotI </w:delText>
        </w:r>
        <w:r w:rsidRPr="002A0697" w:rsidDel="004E5C3E">
          <w:rPr>
            <w:szCs w:val="24"/>
            <w:lang w:val="en-US"/>
          </w:rPr>
          <w:delText>and</w:delText>
        </w:r>
        <w:r w:rsidRPr="002A0697" w:rsidDel="004E5C3E">
          <w:rPr>
            <w:i/>
            <w:szCs w:val="24"/>
            <w:lang w:val="en-US"/>
          </w:rPr>
          <w:delText xml:space="preserve"> cotS</w:delText>
        </w:r>
        <w:r w:rsidRPr="002A0697" w:rsidDel="004E5C3E">
          <w:rPr>
            <w:szCs w:val="24"/>
            <w:lang w:val="en-US"/>
          </w:rPr>
          <w:delText xml:space="preserve"> orthologs in the </w:delText>
        </w:r>
        <w:r w:rsidRPr="002A0697" w:rsidDel="004E5C3E">
          <w:rPr>
            <w:i/>
            <w:szCs w:val="24"/>
            <w:lang w:val="en-US"/>
          </w:rPr>
          <w:delText>B. cereus</w:delText>
        </w:r>
        <w:r w:rsidRPr="002A0697" w:rsidDel="004E5C3E">
          <w:rPr>
            <w:szCs w:val="24"/>
            <w:lang w:val="en-US"/>
          </w:rPr>
          <w:delText xml:space="preserve"> group genomes are actually orthologs of </w:delText>
        </w:r>
        <w:r w:rsidRPr="002A0697" w:rsidDel="004E5C3E">
          <w:rPr>
            <w:i/>
            <w:szCs w:val="24"/>
            <w:lang w:val="en-US"/>
          </w:rPr>
          <w:delText>yutH</w:delText>
        </w:r>
        <w:r w:rsidRPr="002A0697" w:rsidDel="004E5C3E">
          <w:rPr>
            <w:szCs w:val="24"/>
            <w:lang w:val="en-US"/>
          </w:rPr>
          <w:delText xml:space="preserve">. </w:delText>
        </w:r>
      </w:del>
      <w:ins w:id="612" w:author="hqin" w:date="2011-11-20T19:36:00Z">
        <w:del w:id="613" w:author="hong qin" w:date="2012-09-11T10:22:00Z">
          <w:r w:rsidDel="004E5C3E">
            <w:rPr>
              <w:szCs w:val="24"/>
              <w:lang w:val="en-US"/>
            </w:rPr>
            <w:delText xml:space="preserve"> It is interesting </w:delText>
          </w:r>
        </w:del>
      </w:ins>
      <w:ins w:id="614" w:author="hqin" w:date="2011-11-20T19:53:00Z">
        <w:del w:id="615" w:author="hong qin" w:date="2012-09-11T10:22:00Z">
          <w:r w:rsidDel="004E5C3E">
            <w:rPr>
              <w:szCs w:val="24"/>
              <w:lang w:val="en-US"/>
            </w:rPr>
            <w:delText xml:space="preserve">to point out </w:delText>
          </w:r>
        </w:del>
      </w:ins>
      <w:ins w:id="616" w:author="hqin" w:date="2011-11-20T19:36:00Z">
        <w:del w:id="617" w:author="hong qin" w:date="2012-09-11T10:22:00Z">
          <w:r w:rsidDel="004E5C3E">
            <w:rPr>
              <w:szCs w:val="24"/>
              <w:lang w:val="en-US"/>
            </w:rPr>
            <w:delText xml:space="preserve">that </w:delText>
          </w:r>
        </w:del>
      </w:ins>
      <w:ins w:id="618" w:author="hqin" w:date="2011-11-20T19:54:00Z">
        <w:del w:id="619" w:author="hong qin" w:date="2012-09-11T10:22:00Z">
          <w:r w:rsidDel="004E5C3E">
            <w:rPr>
              <w:szCs w:val="24"/>
              <w:lang w:val="en-US"/>
            </w:rPr>
            <w:delText>we used a stringent criteria</w:delText>
          </w:r>
        </w:del>
      </w:ins>
      <w:ins w:id="620" w:author="MI" w:date="2011-11-29T19:11:00Z">
        <w:del w:id="621" w:author="hong qin" w:date="2012-09-11T10:22:00Z">
          <w:r w:rsidDel="004E5C3E">
            <w:rPr>
              <w:szCs w:val="24"/>
              <w:lang w:val="en-US"/>
            </w:rPr>
            <w:delText>on</w:delText>
          </w:r>
        </w:del>
      </w:ins>
      <w:ins w:id="622" w:author="hqin" w:date="2011-11-20T19:54:00Z">
        <w:del w:id="623" w:author="hong qin" w:date="2012-09-11T10:22:00Z">
          <w:r w:rsidDel="004E5C3E">
            <w:rPr>
              <w:szCs w:val="24"/>
              <w:lang w:val="en-US"/>
            </w:rPr>
            <w:delText xml:space="preserve"> to detect sequence similarity because we aim</w:delText>
          </w:r>
        </w:del>
      </w:ins>
      <w:ins w:id="624" w:author="hqin" w:date="2011-11-20T19:58:00Z">
        <w:del w:id="625" w:author="hong qin" w:date="2012-09-11T10:22:00Z">
          <w:r w:rsidDel="004E5C3E">
            <w:rPr>
              <w:szCs w:val="24"/>
              <w:lang w:val="en-US"/>
            </w:rPr>
            <w:delText>ed</w:delText>
          </w:r>
        </w:del>
      </w:ins>
      <w:ins w:id="626" w:author="hqin" w:date="2011-11-20T19:54:00Z">
        <w:del w:id="627" w:author="hong qin" w:date="2012-09-11T10:22:00Z">
          <w:r w:rsidDel="004E5C3E">
            <w:rPr>
              <w:szCs w:val="24"/>
              <w:lang w:val="en-US"/>
            </w:rPr>
            <w:delText xml:space="preserve"> to identify</w:delText>
          </w:r>
        </w:del>
      </w:ins>
      <w:ins w:id="628" w:author="hqin" w:date="2011-11-20T19:53:00Z">
        <w:del w:id="629" w:author="hong qin" w:date="2012-09-11T10:22:00Z">
          <w:r w:rsidDel="004E5C3E">
            <w:rPr>
              <w:szCs w:val="24"/>
              <w:lang w:val="en-US"/>
            </w:rPr>
            <w:delText xml:space="preserve"> ortholog</w:delText>
          </w:r>
        </w:del>
      </w:ins>
      <w:ins w:id="630" w:author="hqin" w:date="2011-11-20T19:54:00Z">
        <w:del w:id="631" w:author="hong qin" w:date="2012-09-11T10:22:00Z">
          <w:r w:rsidDel="004E5C3E">
            <w:rPr>
              <w:szCs w:val="24"/>
              <w:lang w:val="en-US"/>
            </w:rPr>
            <w:delText xml:space="preserve">s, whereas the previous study </w:delText>
          </w:r>
        </w:del>
      </w:ins>
      <w:ins w:id="632" w:author="hqin" w:date="2011-11-20T19:56:00Z">
        <w:del w:id="633" w:author="hong qin" w:date="2012-09-11T10:22:00Z">
          <w:r w:rsidDel="004E5C3E">
            <w:rPr>
              <w:szCs w:val="24"/>
              <w:lang w:val="en-US"/>
            </w:rPr>
            <w:delText>used a more sensitive method (Hidden Markov Model) to detect homologs because they aim</w:delText>
          </w:r>
        </w:del>
      </w:ins>
      <w:ins w:id="634" w:author="hqin" w:date="2011-11-20T19:58:00Z">
        <w:del w:id="635" w:author="hong qin" w:date="2012-09-11T10:22:00Z">
          <w:r w:rsidDel="004E5C3E">
            <w:rPr>
              <w:szCs w:val="24"/>
              <w:lang w:val="en-US"/>
            </w:rPr>
            <w:delText>ed</w:delText>
          </w:r>
        </w:del>
      </w:ins>
      <w:ins w:id="636" w:author="hqin" w:date="2011-11-20T19:56:00Z">
        <w:del w:id="637" w:author="hong qin" w:date="2012-09-11T10:22:00Z">
          <w:r w:rsidDel="004E5C3E">
            <w:rPr>
              <w:szCs w:val="24"/>
              <w:lang w:val="en-US"/>
            </w:rPr>
            <w:delText xml:space="preserve"> to detect the size </w:delText>
          </w:r>
        </w:del>
      </w:ins>
      <w:ins w:id="638" w:author="hqin" w:date="2011-11-20T19:57:00Z">
        <w:del w:id="639" w:author="hong qin" w:date="2012-09-11T10:22:00Z">
          <w:r w:rsidDel="004E5C3E">
            <w:rPr>
              <w:szCs w:val="24"/>
              <w:lang w:val="en-US"/>
            </w:rPr>
            <w:delText xml:space="preserve">and distribution </w:delText>
          </w:r>
        </w:del>
      </w:ins>
      <w:ins w:id="640" w:author="hqin" w:date="2011-11-20T19:56:00Z">
        <w:del w:id="641" w:author="hong qin" w:date="2012-09-11T10:22:00Z">
          <w:r w:rsidDel="004E5C3E">
            <w:rPr>
              <w:szCs w:val="24"/>
              <w:lang w:val="en-US"/>
            </w:rPr>
            <w:delText xml:space="preserve">of </w:delText>
          </w:r>
        </w:del>
      </w:ins>
      <w:ins w:id="642" w:author="hqin" w:date="2011-11-20T19:57:00Z">
        <w:del w:id="643" w:author="hong qin" w:date="2012-09-11T10:22:00Z">
          <w:r w:rsidDel="004E5C3E">
            <w:rPr>
              <w:szCs w:val="24"/>
              <w:lang w:val="en-US"/>
            </w:rPr>
            <w:delText xml:space="preserve">the </w:delText>
          </w:r>
        </w:del>
      </w:ins>
      <w:ins w:id="644" w:author="hqin" w:date="2011-11-20T19:56:00Z">
        <w:del w:id="645" w:author="hong qin" w:date="2012-09-11T10:22:00Z">
          <w:r w:rsidDel="004E5C3E">
            <w:rPr>
              <w:szCs w:val="24"/>
              <w:lang w:val="en-US"/>
            </w:rPr>
            <w:delText>gene family</w:delText>
          </w:r>
        </w:del>
      </w:ins>
      <w:ins w:id="646" w:author="hqin" w:date="2011-11-20T19:58:00Z">
        <w:del w:id="647" w:author="hong qin" w:date="2012-09-11T10:22:00Z">
          <w:r w:rsidDel="004E5C3E">
            <w:rPr>
              <w:szCs w:val="24"/>
              <w:lang w:val="en-US"/>
            </w:rPr>
            <w:delText xml:space="preserve"> </w:delText>
          </w:r>
        </w:del>
      </w:ins>
      <w:ins w:id="648" w:author="hqin" w:date="2011-11-20T20:07:00Z">
        <w:del w:id="649" w:author="hong qin" w:date="2012-09-11T10:22:00Z">
          <w:r w:rsidR="0036587D" w:rsidDel="004E5C3E">
            <w:fldChar w:fldCharType="begin">
              <w:fldData xml:space="preserve">PEVuZE5vdGU+PENpdGU+PEF1dGhvcj5TY2hlZWZmPC9BdXRob3I+PFllYXI+MjAxMDwvWWVhcj48
UmVjTnVtPjI5MDwvUmVjTnVtPjxEaXNwbGF5VGV4dD5bNjJdPC9EaXNwbGF5VGV4dD48cmVjb3Jk
PjxyZWMtbnVtYmVyPjI5MDwvcmVjLW51bWJlcj48Zm9yZWlnbi1rZXlzPjxrZXkgYXBwPSJFTiIg
ZGItaWQ9IjAyc3BzMnBzZTV2ZGU5ZXN6cjZ2ZXN3ODJ2c3JwYWVlcmR2YSI+MjkwPC9rZXk+PC9m
b3JlaWduLWtleXM+PHJlZi10eXBlIG5hbWU9IkpvdXJuYWwgQXJ0aWNsZSI+MTc8L3JlZi10eXBl
Pjxjb250cmlidXRvcnM+PGF1dGhvcnM+PGF1dGhvcj5TY2hlZWZmLCBFLiBELjwvYXV0aG9yPjxh
dXRob3I+QXhlbHJvZCwgSC4gTC48L2F1dGhvcj48YXV0aG9yPk1pbGxlciwgTS4gRC48L2F1dGhv
cj48YXV0aG9yPkNoaXUsIEguIEouPC9hdXRob3I+PGF1dGhvcj5EZWFjb24sIEEuIE0uPC9hdXRo
b3I+PGF1dGhvcj5XaWxzb24sIEkuIEEuPC9hdXRob3I+PGF1dGhvcj5NYW5uaW5nLCBHLjwvYXV0
aG9yPjwvYXV0aG9ycz48L2NvbnRyaWJ1dG9ycz48YXV0aC1hZGRyZXNzPlJhemF2aSBOZXdtYW4g
Q2VudGVyIGZvciBCaW9pbmZvcm1hdGljcywgU2FsayBJbnN0aXR1dGUgZm9yIEJpb2xvZ2ljYWwg
U3R1ZGllcywgTGEgSm9sbGEsIENhbGlmb3JuaWEgOTIwMzcsIFVTQS48L2F1dGgtYWRkcmVzcz48
dGl0bGVzPjx0aXRsZT5HZW5vbWljcywgZXZvbHV0aW9uLCBhbmQgY3J5c3RhbCBzdHJ1Y3R1cmUg
b2YgYSBuZXcgZmFtaWx5IG9mIGJhY3RlcmlhbCBzcG9yZSBraW5hc2VzPC90aXRsZT48c2Vjb25k
YXJ5LXRpdGxlPlByb3RlaW5zPC9zZWNvbmRhcnktdGl0bGU+PC90aXRsZXM+PHBlcmlvZGljYWw+
PGZ1bGwtdGl0bGU+UHJvdGVpbnM8L2Z1bGwtdGl0bGU+PC9wZXJpb2RpY2FsPjxwYWdlcz4xNDcw
LTgyPC9wYWdlcz48dm9sdW1lPjc4PC92b2x1bWU+PG51bWJlcj42PC9udW1iZXI+PGVkaXRpb24+
MjAxMC8wMS8xNjwvZWRpdGlvbj48a2V5d29yZHM+PGtleXdvcmQ+QWRlbm9zaW5lL21ldGFib2xp
c208L2tleXdvcmQ+PGtleXdvcmQ+QW1pbm8gQWNpZCBNb3RpZnM8L2tleXdvcmQ+PGtleXdvcmQ+
QW1pbm8gQWNpZCBTZXF1ZW5jZTwva2V5d29yZD48a2V5d29yZD5CaW9jYXRhbHlzaXM8L2tleXdv
cmQ+PGtleXdvcmQ+Q2F0YWx5dGljIERvbWFpbjwva2V5d29yZD48a2V5d29yZD5Db25zZXJ2ZWQg
U2VxdWVuY2U8L2tleXdvcmQ+PGtleXdvcmQ+Q3J5c3RhbGxvZ3JhcGh5LCBYLVJheTwva2V5d29y
ZD48a2V5d29yZD5Fbnp5bWUgQWN0aXZhdGlvbjwva2V5d29yZD48a2V5d29yZD4qRXZvbHV0aW9u
LCBNb2xlY3VsYXI8L2tleXdvcmQ+PGtleXdvcmQ+R2VuZXMsIEJhY3RlcmlhbC9nZW5ldGljczwv
a2V5d29yZD48a2V5d29yZD4qR2Vub21pY3M8L2tleXdvcmQ+PGtleXdvcmQ+SHlkcm9waG9iaWMg
YW5kIEh5ZHJvcGhpbGljIEludGVyYWN0aW9uczwva2V5d29yZD48a2V5d29yZD5Nb2xlY3VsYXIg
U2VxdWVuY2UgRGF0YTwva2V5d29yZD48a2V5d29yZD5NdWx0aWdlbmUgRmFtaWx5LypnZW5ldGlj
czwva2V5d29yZD48a2V5d29yZD5QaG9zcGhvdHJhbnNmZXJhc2VzLypjaGVtaXN0cnkvKmdlbmV0
aWNzPC9rZXl3b3JkPjxrZXl3b3JkPlBoeWxvZ2VueTwva2V5d29yZD48a2V5d29yZD5Qcm90ZWlu
IFN0cnVjdHVyZSwgU2Vjb25kYXJ5PC9rZXl3b3JkPjxrZXl3b3JkPlNwb3JlcywgQmFjdGVyaWFs
Lyplbnp5bW9sb2d5LypnZW5ldGljczwva2V5d29yZD48a2V5d29yZD5TdWJzdHJhdGUgU3BlY2lm
aWNpdHk8L2tleXdvcmQ+PC9rZXl3b3Jkcz48ZGF0ZXM+PHllYXI+MjAxMDwveWVhcj48cHViLWRh
dGVzPjxkYXRlPk1heSAxPC9kYXRlPjwvcHViLWRhdGVzPjwvZGF0ZXM+PGlzYm4+MTA5Ny0wMTM0
IChFbGVjdHJvbmljKSYjeEQ7MDg4Ny0zNTg1IChMaW5raW5nKTwvaXNibj48YWNjZXNzaW9uLW51
bT4yMDA3NzUxMjwvYWNjZXNzaW9uLW51bT48dXJscz48cmVsYXRlZC11cmxzPjx1cmw+aHR0cDov
L3d3dy5uY2JpLm5sbS5uaWguZ292L2VudHJlei9xdWVyeS5mY2dpP2NtZD1SZXRyaWV2ZSZhbXA7
ZGI9UHViTWVkJmFtcDtkb3B0PUNpdGF0aW9uJmFtcDtsaXN0X3VpZHM9MjAwNzc1MTI8L3VybD48
L3JlbGF0ZWQtdXJscz48L3VybHM+PGN1c3RvbTI+Mjg2MDc2NDwvY3VzdG9tMj48ZWxlY3Ryb25p
Yy1yZXNvdXJjZS1udW0+MTAuMTAwMi9wcm90LjIyNjYzPC9lbGVjdHJvbmljLXJlc291cmNlLW51
bT48bGFuZ3VhZ2U+ZW5nPC9sYW5ndWFnZT48L3JlY29yZD48L0NpdGU+PC9FbmROb3RlPgB=
</w:fldData>
            </w:fldChar>
          </w:r>
        </w:del>
      </w:ins>
      <w:del w:id="650" w:author="hong qin" w:date="2012-09-11T10:22:00Z">
        <w:r w:rsidDel="004E5C3E">
          <w:rPr>
            <w:szCs w:val="24"/>
            <w:lang w:val="en-US"/>
          </w:rPr>
          <w:delInstrText xml:space="preserve"> ADDIN EN.CITE </w:delInstrText>
        </w:r>
        <w:r w:rsidR="0036587D" w:rsidDel="004E5C3E">
          <w:fldChar w:fldCharType="begin">
            <w:fldData xml:space="preserve">PEVuZE5vdGU+PENpdGU+PEF1dGhvcj5TY2hlZWZmPC9BdXRob3I+PFllYXI+MjAxMDwvWWVhcj48
UmVjTnVtPjI5MDwvUmVjTnVtPjxEaXNwbGF5VGV4dD5bNjJdPC9EaXNwbGF5VGV4dD48cmVjb3Jk
PjxyZWMtbnVtYmVyPjI5MDwvcmVjLW51bWJlcj48Zm9yZWlnbi1rZXlzPjxrZXkgYXBwPSJFTiIg
ZGItaWQ9IjAyc3BzMnBzZTV2ZGU5ZXN6cjZ2ZXN3ODJ2c3JwYWVlcmR2YSI+MjkwPC9rZXk+PC9m
b3JlaWduLWtleXM+PHJlZi10eXBlIG5hbWU9IkpvdXJuYWwgQXJ0aWNsZSI+MTc8L3JlZi10eXBl
Pjxjb250cmlidXRvcnM+PGF1dGhvcnM+PGF1dGhvcj5TY2hlZWZmLCBFLiBELjwvYXV0aG9yPjxh
dXRob3I+QXhlbHJvZCwgSC4gTC48L2F1dGhvcj48YXV0aG9yPk1pbGxlciwgTS4gRC48L2F1dGhv
cj48YXV0aG9yPkNoaXUsIEguIEouPC9hdXRob3I+PGF1dGhvcj5EZWFjb24sIEEuIE0uPC9hdXRo
b3I+PGF1dGhvcj5XaWxzb24sIEkuIEEuPC9hdXRob3I+PGF1dGhvcj5NYW5uaW5nLCBHLjwvYXV0
aG9yPjwvYXV0aG9ycz48L2NvbnRyaWJ1dG9ycz48YXV0aC1hZGRyZXNzPlJhemF2aSBOZXdtYW4g
Q2VudGVyIGZvciBCaW9pbmZvcm1hdGljcywgU2FsayBJbnN0aXR1dGUgZm9yIEJpb2xvZ2ljYWwg
U3R1ZGllcywgTGEgSm9sbGEsIENhbGlmb3JuaWEgOTIwMzcsIFVTQS48L2F1dGgtYWRkcmVzcz48
dGl0bGVzPjx0aXRsZT5HZW5vbWljcywgZXZvbHV0aW9uLCBhbmQgY3J5c3RhbCBzdHJ1Y3R1cmUg
b2YgYSBuZXcgZmFtaWx5IG9mIGJhY3RlcmlhbCBzcG9yZSBraW5hc2VzPC90aXRsZT48c2Vjb25k
YXJ5LXRpdGxlPlByb3RlaW5zPC9zZWNvbmRhcnktdGl0bGU+PC90aXRsZXM+PHBlcmlvZGljYWw+
PGZ1bGwtdGl0bGU+UHJvdGVpbnM8L2Z1bGwtdGl0bGU+PC9wZXJpb2RpY2FsPjxwYWdlcz4xNDcw
LTgyPC9wYWdlcz48dm9sdW1lPjc4PC92b2x1bWU+PG51bWJlcj42PC9udW1iZXI+PGVkaXRpb24+
MjAxMC8wMS8xNjwvZWRpdGlvbj48a2V5d29yZHM+PGtleXdvcmQ+QWRlbm9zaW5lL21ldGFib2xp
c208L2tleXdvcmQ+PGtleXdvcmQ+QW1pbm8gQWNpZCBNb3RpZnM8L2tleXdvcmQ+PGtleXdvcmQ+
QW1pbm8gQWNpZCBTZXF1ZW5jZTwva2V5d29yZD48a2V5d29yZD5CaW9jYXRhbHlzaXM8L2tleXdv
cmQ+PGtleXdvcmQ+Q2F0YWx5dGljIERvbWFpbjwva2V5d29yZD48a2V5d29yZD5Db25zZXJ2ZWQg
U2VxdWVuY2U8L2tleXdvcmQ+PGtleXdvcmQ+Q3J5c3RhbGxvZ3JhcGh5LCBYLVJheTwva2V5d29y
ZD48a2V5d29yZD5Fbnp5bWUgQWN0aXZhdGlvbjwva2V5d29yZD48a2V5d29yZD4qRXZvbHV0aW9u
LCBNb2xlY3VsYXI8L2tleXdvcmQ+PGtleXdvcmQ+R2VuZXMsIEJhY3RlcmlhbC9nZW5ldGljczwv
a2V5d29yZD48a2V5d29yZD4qR2Vub21pY3M8L2tleXdvcmQ+PGtleXdvcmQ+SHlkcm9waG9iaWMg
YW5kIEh5ZHJvcGhpbGljIEludGVyYWN0aW9uczwva2V5d29yZD48a2V5d29yZD5Nb2xlY3VsYXIg
U2VxdWVuY2UgRGF0YTwva2V5d29yZD48a2V5d29yZD5NdWx0aWdlbmUgRmFtaWx5LypnZW5ldGlj
czwva2V5d29yZD48a2V5d29yZD5QaG9zcGhvdHJhbnNmZXJhc2VzLypjaGVtaXN0cnkvKmdlbmV0
aWNzPC9rZXl3b3JkPjxrZXl3b3JkPlBoeWxvZ2VueTwva2V5d29yZD48a2V5d29yZD5Qcm90ZWlu
IFN0cnVjdHVyZSwgU2Vjb25kYXJ5PC9rZXl3b3JkPjxrZXl3b3JkPlNwb3JlcywgQmFjdGVyaWFs
Lyplbnp5bW9sb2d5LypnZW5ldGljczwva2V5d29yZD48a2V5d29yZD5TdWJzdHJhdGUgU3BlY2lm
aWNpdHk8L2tleXdvcmQ+PC9rZXl3b3Jkcz48ZGF0ZXM+PHllYXI+MjAxMDwveWVhcj48cHViLWRh
dGVzPjxkYXRlPk1heSAxPC9kYXRlPjwvcHViLWRhdGVzPjwvZGF0ZXM+PGlzYm4+MTA5Ny0wMTM0
IChFbGVjdHJvbmljKSYjeEQ7MDg4Ny0zNTg1IChMaW5raW5nKTwvaXNibj48YWNjZXNzaW9uLW51
bT4yMDA3NzUxMjwvYWNjZXNzaW9uLW51bT48dXJscz48cmVsYXRlZC11cmxzPjx1cmw+aHR0cDov
L3d3dy5uY2JpLm5sbS5uaWguZ292L2VudHJlei9xdWVyeS5mY2dpP2NtZD1SZXRyaWV2ZSZhbXA7
ZGI9UHViTWVkJmFtcDtkb3B0PUNpdGF0aW9uJmFtcDtsaXN0X3VpZHM9MjAwNzc1MTI8L3VybD48
L3JlbGF0ZWQtdXJscz48L3VybHM+PGN1c3RvbTI+Mjg2MDc2NDwvY3VzdG9tMj48ZWxlY3Ryb25p
Yy1yZXNvdXJjZS1udW0+MTAuMTAwMi9wcm90LjIyNjYzPC9lbGVjdHJvbmljLXJlc291cmNlLW51
bT48bGFuZ3VhZ2U+ZW5nPC9sYW5ndWFnZT48L3JlY29yZD48L0NpdGU+PC9FbmROb3RlPgB=
</w:fldData>
          </w:fldChar>
        </w:r>
        <w:r w:rsidDel="004E5C3E">
          <w:rPr>
            <w:szCs w:val="24"/>
            <w:lang w:val="en-US"/>
          </w:rPr>
          <w:delInstrText xml:space="preserve"> ADDIN EN.CITE.DATA </w:delInstrText>
        </w:r>
        <w:r w:rsidR="0036587D" w:rsidDel="004E5C3E">
          <w:fldChar w:fldCharType="end"/>
        </w:r>
        <w:r w:rsidR="0036587D" w:rsidDel="004E5C3E">
          <w:fldChar w:fldCharType="separate"/>
        </w:r>
        <w:r w:rsidDel="004E5C3E">
          <w:rPr>
            <w:noProof/>
            <w:szCs w:val="24"/>
            <w:lang w:val="en-US"/>
          </w:rPr>
          <w:delText>[</w:delText>
        </w:r>
        <w:r w:rsidR="0036587D" w:rsidDel="004E5C3E">
          <w:rPr>
            <w:noProof/>
          </w:rPr>
          <w:fldChar w:fldCharType="begin"/>
        </w:r>
        <w:r w:rsidDel="004E5C3E">
          <w:rPr>
            <w:noProof/>
            <w:szCs w:val="24"/>
            <w:lang w:val="en-US"/>
          </w:rPr>
          <w:delInstrText xml:space="preserve"> HYPERLINK \l "_ENREF_62" \o "Scheeff, 2010 #290" </w:delInstrText>
        </w:r>
        <w:r w:rsidR="0036587D" w:rsidDel="004E5C3E">
          <w:rPr>
            <w:noProof/>
          </w:rPr>
          <w:fldChar w:fldCharType="separate"/>
        </w:r>
        <w:r w:rsidDel="004E5C3E">
          <w:rPr>
            <w:noProof/>
            <w:szCs w:val="24"/>
            <w:lang w:val="en-US"/>
          </w:rPr>
          <w:delText>62</w:delText>
        </w:r>
        <w:r w:rsidR="0036587D" w:rsidDel="004E5C3E">
          <w:rPr>
            <w:noProof/>
          </w:rPr>
          <w:fldChar w:fldCharType="end"/>
        </w:r>
        <w:r w:rsidDel="004E5C3E">
          <w:rPr>
            <w:noProof/>
            <w:szCs w:val="24"/>
            <w:lang w:val="en-US"/>
          </w:rPr>
          <w:delText>]</w:delText>
        </w:r>
      </w:del>
      <w:ins w:id="651" w:author="hqin" w:date="2011-11-20T20:07:00Z">
        <w:del w:id="652" w:author="hong qin" w:date="2012-09-11T10:22:00Z">
          <w:r w:rsidR="0036587D" w:rsidDel="004E5C3E">
            <w:fldChar w:fldCharType="end"/>
          </w:r>
        </w:del>
      </w:ins>
      <w:ins w:id="653" w:author="hqin" w:date="2011-11-20T19:56:00Z">
        <w:del w:id="654" w:author="hong qin" w:date="2012-09-11T10:22:00Z">
          <w:r w:rsidDel="004E5C3E">
            <w:rPr>
              <w:szCs w:val="24"/>
              <w:lang w:val="en-US"/>
            </w:rPr>
            <w:delText xml:space="preserve">. </w:delText>
          </w:r>
        </w:del>
      </w:ins>
    </w:p>
    <w:p w14:paraId="7873CFE7" w14:textId="77777777" w:rsidR="0036587D" w:rsidRDefault="0036587D">
      <w:pPr>
        <w:pStyle w:val="p-ni"/>
        <w:spacing w:before="0" w:after="0" w:line="240" w:lineRule="auto"/>
        <w:ind w:firstLine="720"/>
        <w:rPr>
          <w:del w:id="655" w:author="hong qin" w:date="2012-09-11T10:22:00Z"/>
          <w:szCs w:val="24"/>
          <w:lang w:val="en-US"/>
        </w:rPr>
        <w:pPrChange w:id="656" w:author="hqin" w:date="2013-01-29T09:44:00Z">
          <w:pPr>
            <w:pStyle w:val="p-ni"/>
            <w:spacing w:before="0" w:after="0" w:line="480" w:lineRule="auto"/>
            <w:ind w:firstLine="720"/>
          </w:pPr>
        </w:pPrChange>
      </w:pPr>
    </w:p>
    <w:p w14:paraId="0DFBC908" w14:textId="77777777" w:rsidR="0036587D" w:rsidRDefault="001C7FC9">
      <w:pPr>
        <w:pStyle w:val="p-ni"/>
        <w:spacing w:before="0" w:after="0" w:line="240" w:lineRule="auto"/>
        <w:ind w:firstLine="720"/>
        <w:rPr>
          <w:del w:id="657" w:author="hong qin" w:date="2012-09-11T10:22:00Z"/>
          <w:i/>
          <w:szCs w:val="24"/>
          <w:lang w:val="en-US"/>
        </w:rPr>
        <w:pPrChange w:id="658" w:author="hqin" w:date="2013-01-29T09:44:00Z">
          <w:pPr>
            <w:pStyle w:val="p-ni"/>
            <w:spacing w:before="0" w:after="0" w:line="480" w:lineRule="auto"/>
            <w:ind w:firstLine="720"/>
          </w:pPr>
        </w:pPrChange>
      </w:pPr>
      <w:del w:id="659" w:author="hong qin" w:date="2012-09-11T10:22:00Z">
        <w:r w:rsidRPr="002A0697" w:rsidDel="004E5C3E">
          <w:rPr>
            <w:szCs w:val="24"/>
            <w:lang w:val="en-US"/>
          </w:rPr>
          <w:delText xml:space="preserve">Our analysis of </w:delText>
        </w:r>
        <w:commentRangeStart w:id="660"/>
        <w:r w:rsidRPr="002A0697" w:rsidDel="004E5C3E">
          <w:rPr>
            <w:szCs w:val="24"/>
            <w:lang w:val="en-US"/>
          </w:rPr>
          <w:delText xml:space="preserve">CotV (BG10496) and CotX (BG10500) </w:delText>
        </w:r>
        <w:commentRangeEnd w:id="660"/>
        <w:r w:rsidRPr="002A0697" w:rsidDel="004E5C3E">
          <w:rPr>
            <w:rStyle w:val="CommentReference"/>
            <w:lang w:val="en-US"/>
          </w:rPr>
          <w:commentReference w:id="660"/>
        </w:r>
        <w:r w:rsidRPr="002A0697" w:rsidDel="004E5C3E">
          <w:rPr>
            <w:szCs w:val="24"/>
            <w:lang w:val="en-US"/>
          </w:rPr>
          <w:delText xml:space="preserve">also result in reassessment of annotations. We found </w:delText>
        </w:r>
        <w:r w:rsidRPr="002A0697" w:rsidDel="004E5C3E">
          <w:rPr>
            <w:i/>
            <w:szCs w:val="24"/>
            <w:lang w:val="en-US"/>
          </w:rPr>
          <w:delText>cotX</w:delText>
        </w:r>
        <w:r w:rsidRPr="002A0697" w:rsidDel="004E5C3E">
          <w:rPr>
            <w:szCs w:val="24"/>
            <w:lang w:val="en-US"/>
          </w:rPr>
          <w:delText xml:space="preserve"> in both the </w:delText>
        </w:r>
        <w:r w:rsidRPr="002A0697" w:rsidDel="004E5C3E">
          <w:rPr>
            <w:i/>
            <w:szCs w:val="24"/>
            <w:lang w:val="en-US"/>
          </w:rPr>
          <w:delText>B. subtilis</w:delText>
        </w:r>
        <w:r w:rsidRPr="002A0697" w:rsidDel="004E5C3E">
          <w:rPr>
            <w:szCs w:val="24"/>
            <w:lang w:val="en-US"/>
          </w:rPr>
          <w:delText xml:space="preserve">-group as well as the </w:delText>
        </w:r>
        <w:r w:rsidRPr="002A0697" w:rsidDel="004E5C3E">
          <w:rPr>
            <w:i/>
            <w:szCs w:val="24"/>
            <w:lang w:val="en-US"/>
          </w:rPr>
          <w:delText>B. cereus</w:delText>
        </w:r>
        <w:r w:rsidRPr="002A0697" w:rsidDel="004E5C3E">
          <w:rPr>
            <w:szCs w:val="24"/>
            <w:lang w:val="en-US"/>
          </w:rPr>
          <w:delText>-group, where we found two paralogs, supported by a bootstrap consensus phylogeny (</w:delText>
        </w:r>
        <w:r w:rsidR="0036587D" w:rsidRPr="0036587D">
          <w:rPr>
            <w:bCs/>
            <w:rPrChange w:id="661" w:author="hqin" w:date="2011-08-26T08:49:00Z">
              <w:rPr>
                <w:bCs/>
                <w:sz w:val="16"/>
                <w:szCs w:val="16"/>
                <w:highlight w:val="yellow"/>
              </w:rPr>
            </w:rPrChange>
          </w:rPr>
          <w:delText>Figure</w:delText>
        </w:r>
        <w:r w:rsidRPr="002A0697" w:rsidDel="004E5C3E">
          <w:rPr>
            <w:bCs/>
            <w:szCs w:val="24"/>
            <w:lang w:val="en-US"/>
          </w:rPr>
          <w:delText xml:space="preserve"> S2)</w:delText>
        </w:r>
        <w:r w:rsidRPr="002A0697" w:rsidDel="004E5C3E">
          <w:rPr>
            <w:szCs w:val="24"/>
            <w:lang w:val="en-US"/>
          </w:rPr>
          <w:delText xml:space="preserve">. However we did not find orthologs of </w:delText>
        </w:r>
        <w:r w:rsidRPr="002A0697" w:rsidDel="004E5C3E">
          <w:rPr>
            <w:i/>
            <w:szCs w:val="24"/>
            <w:lang w:val="en-US"/>
          </w:rPr>
          <w:delText>cotV</w:delText>
        </w:r>
        <w:r w:rsidRPr="002A0697" w:rsidDel="004E5C3E">
          <w:rPr>
            <w:szCs w:val="24"/>
            <w:lang w:val="en-US"/>
          </w:rPr>
          <w:delText xml:space="preserve"> in the </w:delText>
        </w:r>
        <w:r w:rsidRPr="002A0697" w:rsidDel="004E5C3E">
          <w:rPr>
            <w:i/>
            <w:szCs w:val="24"/>
            <w:lang w:val="en-US"/>
          </w:rPr>
          <w:delText>B. cereus</w:delText>
        </w:r>
        <w:r w:rsidRPr="002A0697" w:rsidDel="004E5C3E">
          <w:rPr>
            <w:szCs w:val="24"/>
            <w:lang w:val="en-US"/>
          </w:rPr>
          <w:delText xml:space="preserve">-group, or in </w:delText>
        </w:r>
        <w:r w:rsidRPr="002A0697" w:rsidDel="004E5C3E">
          <w:rPr>
            <w:i/>
            <w:szCs w:val="24"/>
            <w:lang w:val="en-US"/>
          </w:rPr>
          <w:delText>B. clausii</w:delText>
        </w:r>
        <w:r w:rsidRPr="002A0697" w:rsidDel="004E5C3E">
          <w:rPr>
            <w:szCs w:val="24"/>
            <w:lang w:val="en-US"/>
          </w:rPr>
          <w:delText xml:space="preserve"> or </w:delText>
        </w:r>
        <w:r w:rsidRPr="002A0697" w:rsidDel="004E5C3E">
          <w:rPr>
            <w:i/>
            <w:szCs w:val="24"/>
            <w:lang w:val="en-US"/>
          </w:rPr>
          <w:delText>B. halodurans</w:delText>
        </w:r>
        <w:r w:rsidRPr="002A0697" w:rsidDel="004E5C3E">
          <w:rPr>
            <w:szCs w:val="24"/>
            <w:lang w:val="en-US"/>
          </w:rPr>
          <w:delText xml:space="preserve">. </w:delText>
        </w:r>
      </w:del>
    </w:p>
    <w:p w14:paraId="0F5BF1FB" w14:textId="77777777" w:rsidR="0036587D" w:rsidRDefault="001C7FC9">
      <w:pPr>
        <w:pStyle w:val="p-ni"/>
        <w:spacing w:before="0" w:after="0" w:line="240" w:lineRule="auto"/>
        <w:ind w:firstLine="720"/>
        <w:rPr>
          <w:del w:id="662" w:author="hong qin" w:date="2012-09-11T10:22:00Z"/>
          <w:szCs w:val="24"/>
          <w:lang w:val="en-US"/>
        </w:rPr>
        <w:pPrChange w:id="663" w:author="hqin" w:date="2013-01-29T09:44:00Z">
          <w:pPr>
            <w:pStyle w:val="p-ni"/>
            <w:spacing w:before="0" w:after="0" w:line="480" w:lineRule="auto"/>
            <w:ind w:firstLine="720"/>
          </w:pPr>
        </w:pPrChange>
      </w:pPr>
      <w:del w:id="664" w:author="hong qin" w:date="2012-09-11T10:22:00Z">
        <w:r w:rsidRPr="002A0697" w:rsidDel="004E5C3E">
          <w:rPr>
            <w:szCs w:val="24"/>
            <w:lang w:val="en-US"/>
          </w:rPr>
          <w:delText xml:space="preserve">CotH (BG11791) and YisJ (BG13097) also constitute a family. Analysis of phylogenetic trees suggests that </w:delText>
        </w:r>
        <w:r w:rsidRPr="002A0697" w:rsidDel="004E5C3E">
          <w:rPr>
            <w:i/>
            <w:szCs w:val="24"/>
            <w:lang w:val="en-US"/>
          </w:rPr>
          <w:delText>cotH</w:delText>
        </w:r>
        <w:r w:rsidRPr="002A0697" w:rsidDel="004E5C3E">
          <w:rPr>
            <w:szCs w:val="24"/>
            <w:lang w:val="en-US"/>
          </w:rPr>
          <w:delText xml:space="preserve"> (bg11791) and </w:delText>
        </w:r>
        <w:r w:rsidRPr="002A0697" w:rsidDel="004E5C3E">
          <w:rPr>
            <w:i/>
            <w:szCs w:val="24"/>
            <w:lang w:val="en-US"/>
          </w:rPr>
          <w:delText>yisJ</w:delText>
        </w:r>
        <w:r w:rsidRPr="002A0697" w:rsidDel="004E5C3E">
          <w:rPr>
            <w:szCs w:val="24"/>
            <w:lang w:val="en-US"/>
          </w:rPr>
          <w:delText xml:space="preserve"> (bg13097) resulted from a gene duplication (</w:delText>
        </w:r>
        <w:r w:rsidR="0036587D" w:rsidRPr="0036587D">
          <w:rPr>
            <w:rPrChange w:id="665" w:author="hqin" w:date="2011-08-26T08:49:00Z">
              <w:rPr>
                <w:sz w:val="16"/>
                <w:szCs w:val="16"/>
                <w:highlight w:val="yellow"/>
              </w:rPr>
            </w:rPrChange>
          </w:rPr>
          <w:delText>Figure</w:delText>
        </w:r>
        <w:r w:rsidRPr="002A0697" w:rsidDel="004E5C3E">
          <w:rPr>
            <w:szCs w:val="24"/>
            <w:lang w:val="en-US"/>
          </w:rPr>
          <w:delText xml:space="preserve"> S3). Therefore, our analysis supports the view that YisJ is a coat protein. </w:delText>
        </w:r>
      </w:del>
    </w:p>
    <w:p w14:paraId="555ED4E4" w14:textId="77777777" w:rsidR="0036587D" w:rsidRDefault="001C7FC9">
      <w:pPr>
        <w:pStyle w:val="p-ni"/>
        <w:spacing w:before="0" w:after="0" w:line="240" w:lineRule="auto"/>
        <w:ind w:firstLine="720"/>
        <w:rPr>
          <w:del w:id="666" w:author="hong qin" w:date="2012-09-11T10:22:00Z"/>
          <w:szCs w:val="24"/>
          <w:lang w:val="en-US"/>
        </w:rPr>
        <w:pPrChange w:id="667" w:author="hqin" w:date="2013-01-29T09:44:00Z">
          <w:pPr>
            <w:pStyle w:val="p-ni"/>
            <w:spacing w:before="0" w:after="0" w:line="480" w:lineRule="auto"/>
            <w:ind w:firstLine="720"/>
          </w:pPr>
        </w:pPrChange>
      </w:pPr>
      <w:del w:id="668" w:author="hong qin" w:date="2012-09-11T10:22:00Z">
        <w:r w:rsidRPr="002A0697" w:rsidDel="004E5C3E">
          <w:rPr>
            <w:szCs w:val="24"/>
            <w:lang w:val="en-US"/>
          </w:rPr>
          <w:delText xml:space="preserve">Our analysis of CotY (BG10498) and CotZ (BG10499), two small, highly related proteins, is a good example of the different results obtained from reciprocal best hits and phylogeny. BA_1234 is currently annotated as CotZ in the </w:delText>
        </w:r>
        <w:r w:rsidRPr="002A0697" w:rsidDel="004E5C3E">
          <w:rPr>
            <w:i/>
            <w:szCs w:val="24"/>
            <w:lang w:val="en-US"/>
          </w:rPr>
          <w:delText>B. anthracis</w:delText>
        </w:r>
        <w:r w:rsidRPr="002A0697" w:rsidDel="004E5C3E">
          <w:rPr>
            <w:szCs w:val="24"/>
            <w:lang w:val="en-US"/>
          </w:rPr>
          <w:delText xml:space="preserve"> Ames genome because it is the reciprocal best hit of CotZ (BG10499). However, based on the bootstrap consensus phylogeny (</w:delText>
        </w:r>
        <w:r w:rsidR="0036587D" w:rsidRPr="0036587D">
          <w:rPr>
            <w:bCs/>
            <w:rPrChange w:id="669" w:author="hqin" w:date="2011-08-26T08:49:00Z">
              <w:rPr>
                <w:bCs/>
                <w:sz w:val="16"/>
                <w:szCs w:val="16"/>
                <w:highlight w:val="yellow"/>
              </w:rPr>
            </w:rPrChange>
          </w:rPr>
          <w:delText>Figure</w:delText>
        </w:r>
        <w:r w:rsidRPr="002A0697" w:rsidDel="004E5C3E">
          <w:rPr>
            <w:bCs/>
            <w:szCs w:val="24"/>
            <w:lang w:val="en-US"/>
          </w:rPr>
          <w:delText xml:space="preserve"> S4</w:delText>
        </w:r>
        <w:r w:rsidRPr="002A0697" w:rsidDel="004E5C3E">
          <w:rPr>
            <w:szCs w:val="24"/>
            <w:lang w:val="en-US"/>
          </w:rPr>
          <w:delText xml:space="preserve">), the ancestral forms of CotY and CotZ appear to exist in </w:delText>
        </w:r>
        <w:r w:rsidRPr="002A0697" w:rsidDel="004E5C3E">
          <w:rPr>
            <w:bCs/>
            <w:i/>
          </w:rPr>
          <w:delText>Oceanobacillus</w:delText>
        </w:r>
        <w:r w:rsidRPr="002A0697" w:rsidDel="004E5C3E">
          <w:rPr>
            <w:i/>
          </w:rPr>
          <w:delText xml:space="preserve"> iheyensi</w:delText>
        </w:r>
        <w:r w:rsidRPr="002A0697" w:rsidDel="004E5C3E">
          <w:rPr>
            <w:szCs w:val="24"/>
            <w:lang w:val="en-US"/>
          </w:rPr>
          <w:delText xml:space="preserve">. Therefore, based on currently available sequence data, it is unclear whether BA_1234 is the ortholog of CotY or CotZ. </w:delText>
        </w:r>
      </w:del>
    </w:p>
    <w:p w14:paraId="321A1D33" w14:textId="77777777" w:rsidR="0036587D" w:rsidRDefault="001C7FC9">
      <w:pPr>
        <w:pStyle w:val="p-ni"/>
        <w:spacing w:before="0" w:after="0" w:line="240" w:lineRule="auto"/>
        <w:ind w:firstLine="720"/>
        <w:rPr>
          <w:del w:id="670" w:author="hong qin" w:date="2012-09-11T10:22:00Z"/>
          <w:szCs w:val="24"/>
          <w:lang w:val="en-US"/>
        </w:rPr>
        <w:pPrChange w:id="671" w:author="hqin" w:date="2013-01-29T09:44:00Z">
          <w:pPr>
            <w:pStyle w:val="p-ni"/>
            <w:spacing w:before="0" w:after="0" w:line="480" w:lineRule="auto"/>
            <w:ind w:firstLine="720"/>
          </w:pPr>
        </w:pPrChange>
      </w:pPr>
      <w:del w:id="672" w:author="hong qin" w:date="2012-09-11T10:22:00Z">
        <w:r w:rsidRPr="002A0697" w:rsidDel="004E5C3E">
          <w:rPr>
            <w:szCs w:val="24"/>
            <w:lang w:val="en-US"/>
          </w:rPr>
          <w:delText xml:space="preserve">Another interesting finding concerns YobN (BG13506). The two best matches in </w:delText>
        </w:r>
        <w:r w:rsidRPr="002A0697" w:rsidDel="004E5C3E">
          <w:rPr>
            <w:i/>
            <w:szCs w:val="24"/>
            <w:lang w:val="en-US"/>
          </w:rPr>
          <w:delText>B. licheniformis</w:delText>
        </w:r>
        <w:r w:rsidRPr="002A0697" w:rsidDel="004E5C3E">
          <w:rPr>
            <w:szCs w:val="24"/>
            <w:lang w:val="en-US"/>
          </w:rPr>
          <w:delText xml:space="preserve"> to </w:delText>
        </w:r>
        <w:r w:rsidRPr="002A0697" w:rsidDel="004E5C3E">
          <w:rPr>
            <w:i/>
            <w:szCs w:val="24"/>
            <w:lang w:val="en-US"/>
          </w:rPr>
          <w:delText>B. subtilis</w:delText>
        </w:r>
        <w:r w:rsidRPr="002A0697" w:rsidDel="004E5C3E">
          <w:rPr>
            <w:szCs w:val="24"/>
            <w:lang w:val="en-US"/>
          </w:rPr>
          <w:delText xml:space="preserve"> YobN are the contiguous genes NT02BL2036 and NT02BL2037, which are highly similar to the 5’and 3’ portions of </w:delText>
        </w:r>
        <w:r w:rsidRPr="002A0697" w:rsidDel="004E5C3E">
          <w:rPr>
            <w:i/>
            <w:szCs w:val="24"/>
            <w:lang w:val="en-US"/>
          </w:rPr>
          <w:delText>yobN</w:delText>
        </w:r>
        <w:r w:rsidRPr="002A0697" w:rsidDel="004E5C3E">
          <w:rPr>
            <w:szCs w:val="24"/>
            <w:lang w:val="en-US"/>
          </w:rPr>
          <w:delText xml:space="preserve">, respectively. This unusual case did not pass the topology comparison and prompted us to examine it </w:delText>
        </w:r>
      </w:del>
      <w:ins w:id="673" w:author="MI" w:date="2011-11-29T19:12:00Z">
        <w:del w:id="674" w:author="hong qin" w:date="2012-09-11T10:22:00Z">
          <w:r w:rsidDel="004E5C3E">
            <w:rPr>
              <w:szCs w:val="24"/>
              <w:lang w:val="en-US"/>
            </w:rPr>
            <w:delText xml:space="preserve">more </w:delText>
          </w:r>
        </w:del>
      </w:ins>
      <w:del w:id="675" w:author="hong qin" w:date="2012-09-11T10:22:00Z">
        <w:r w:rsidRPr="002A0697" w:rsidDel="004E5C3E">
          <w:rPr>
            <w:szCs w:val="24"/>
            <w:lang w:val="en-US"/>
          </w:rPr>
          <w:delText xml:space="preserve">carefully. It turns out that a stop codon at the end of NT02BL2036 introduces an eight-residue gap in the sequence, “splitting” YobN into two ORFs. It is unclear at present whether this is due to a sequencing error or indicates a non-sense mutation with biological implications. </w:delText>
        </w:r>
      </w:del>
    </w:p>
    <w:p w14:paraId="2EDEF65C" w14:textId="77777777" w:rsidR="0036587D" w:rsidRDefault="0036587D">
      <w:pPr>
        <w:pStyle w:val="p-ni"/>
        <w:spacing w:before="0" w:after="0" w:line="240" w:lineRule="auto"/>
        <w:ind w:firstLine="720"/>
        <w:rPr>
          <w:del w:id="676" w:author="hong qin" w:date="2012-09-11T10:22:00Z"/>
          <w:szCs w:val="24"/>
          <w:lang w:val="en-US"/>
        </w:rPr>
        <w:pPrChange w:id="677" w:author="hqin" w:date="2013-01-29T09:44:00Z">
          <w:pPr>
            <w:pStyle w:val="p-ni"/>
            <w:spacing w:before="0" w:after="0" w:line="480" w:lineRule="auto"/>
            <w:ind w:firstLine="720"/>
          </w:pPr>
        </w:pPrChange>
      </w:pPr>
    </w:p>
    <w:p w14:paraId="3A9DF02E" w14:textId="77777777" w:rsidR="0036587D" w:rsidRDefault="001C7FC9">
      <w:pPr>
        <w:pStyle w:val="p-ni"/>
        <w:spacing w:before="0" w:after="0" w:line="240" w:lineRule="auto"/>
        <w:rPr>
          <w:b/>
          <w:szCs w:val="24"/>
          <w:lang w:val="en-US"/>
        </w:rPr>
        <w:pPrChange w:id="678" w:author="hqin" w:date="2013-01-29T09:44:00Z">
          <w:pPr>
            <w:pStyle w:val="p-ni"/>
            <w:spacing w:before="0" w:after="0" w:line="480" w:lineRule="auto"/>
          </w:pPr>
        </w:pPrChange>
      </w:pPr>
      <w:r w:rsidRPr="002A0697">
        <w:rPr>
          <w:b/>
          <w:bCs/>
          <w:szCs w:val="24"/>
          <w:lang w:val="en-US"/>
        </w:rPr>
        <w:t xml:space="preserve">3.3 </w:t>
      </w:r>
      <w:del w:id="679" w:author="hqin" w:date="2013-01-31T10:35:00Z">
        <w:r w:rsidRPr="002A0697" w:rsidDel="0015227B">
          <w:rPr>
            <w:b/>
            <w:szCs w:val="24"/>
            <w:lang w:val="en-US"/>
          </w:rPr>
          <w:delText>Analysis of t</w:delText>
        </w:r>
      </w:del>
      <w:ins w:id="680" w:author="hqin" w:date="2013-01-31T10:35:00Z">
        <w:r w:rsidR="0015227B">
          <w:rPr>
            <w:b/>
            <w:szCs w:val="24"/>
            <w:lang w:val="en-US"/>
          </w:rPr>
          <w:t>T</w:t>
        </w:r>
      </w:ins>
      <w:r w:rsidRPr="002A0697">
        <w:rPr>
          <w:b/>
          <w:szCs w:val="24"/>
          <w:lang w:val="en-US"/>
        </w:rPr>
        <w:t xml:space="preserve">he </w:t>
      </w:r>
      <w:r w:rsidRPr="002A0697">
        <w:rPr>
          <w:b/>
          <w:i/>
          <w:szCs w:val="24"/>
          <w:lang w:val="en-US"/>
        </w:rPr>
        <w:t>B. subtilis</w:t>
      </w:r>
      <w:r w:rsidRPr="002A0697">
        <w:rPr>
          <w:b/>
          <w:szCs w:val="24"/>
          <w:lang w:val="en-US"/>
        </w:rPr>
        <w:t xml:space="preserve"> inner coat </w:t>
      </w:r>
      <w:del w:id="681" w:author="hqin" w:date="2013-01-31T10:35:00Z">
        <w:r w:rsidRPr="002A0697" w:rsidDel="0015227B">
          <w:rPr>
            <w:b/>
            <w:szCs w:val="24"/>
            <w:lang w:val="en-US"/>
          </w:rPr>
          <w:delText xml:space="preserve">and </w:delText>
        </w:r>
      </w:del>
      <w:ins w:id="682" w:author="hqin" w:date="2013-01-31T10:35:00Z">
        <w:r w:rsidR="0015227B">
          <w:rPr>
            <w:b/>
            <w:szCs w:val="24"/>
            <w:lang w:val="en-US"/>
          </w:rPr>
          <w:t xml:space="preserve">is more conserved than </w:t>
        </w:r>
      </w:ins>
      <w:r w:rsidRPr="002A0697">
        <w:rPr>
          <w:b/>
          <w:szCs w:val="24"/>
          <w:lang w:val="en-US"/>
        </w:rPr>
        <w:t>outer coat</w:t>
      </w:r>
      <w:del w:id="683" w:author="hqin" w:date="2013-01-31T10:36:00Z">
        <w:r w:rsidRPr="002A0697" w:rsidDel="0015227B">
          <w:rPr>
            <w:b/>
            <w:szCs w:val="24"/>
            <w:lang w:val="en-US"/>
          </w:rPr>
          <w:delText xml:space="preserve"> </w:delText>
        </w:r>
      </w:del>
      <w:del w:id="684" w:author="hqin" w:date="2013-01-31T10:35:00Z">
        <w:r w:rsidRPr="002A0697" w:rsidDel="0015227B">
          <w:rPr>
            <w:b/>
            <w:szCs w:val="24"/>
            <w:lang w:val="en-US"/>
          </w:rPr>
          <w:delText xml:space="preserve">proteins </w:delText>
        </w:r>
      </w:del>
      <w:del w:id="685" w:author="hqin" w:date="2013-01-31T10:36:00Z">
        <w:r w:rsidRPr="002A0697" w:rsidDel="0015227B">
          <w:rPr>
            <w:b/>
            <w:szCs w:val="24"/>
            <w:lang w:val="en-US"/>
          </w:rPr>
          <w:delText>using phylogenetic profiles</w:delText>
        </w:r>
      </w:del>
      <w:commentRangeStart w:id="686"/>
      <w:r w:rsidRPr="002A0697">
        <w:rPr>
          <w:b/>
          <w:szCs w:val="24"/>
          <w:lang w:val="en-US"/>
        </w:rPr>
        <w:t xml:space="preserve">. </w:t>
      </w:r>
      <w:commentRangeEnd w:id="686"/>
      <w:r w:rsidRPr="002A0697">
        <w:rPr>
          <w:rStyle w:val="CommentReference"/>
          <w:b/>
          <w:lang w:val="en-US"/>
        </w:rPr>
        <w:commentReference w:id="687"/>
      </w:r>
      <w:r w:rsidRPr="002A0697">
        <w:rPr>
          <w:rStyle w:val="CommentReference"/>
          <w:b/>
          <w:lang w:val="en-US"/>
        </w:rPr>
        <w:commentReference w:id="686"/>
      </w:r>
    </w:p>
    <w:p w14:paraId="5813D67F" w14:textId="77777777" w:rsidR="0036587D" w:rsidRDefault="001C7FC9">
      <w:pPr>
        <w:pStyle w:val="p-ni"/>
        <w:spacing w:before="0" w:after="0" w:line="240" w:lineRule="auto"/>
        <w:ind w:firstLine="720"/>
        <w:rPr>
          <w:szCs w:val="24"/>
          <w:lang w:val="en-US"/>
        </w:rPr>
        <w:pPrChange w:id="688" w:author="hqin" w:date="2013-01-29T09:44:00Z">
          <w:pPr>
            <w:pStyle w:val="p-ni"/>
            <w:spacing w:before="0" w:after="0" w:line="480" w:lineRule="auto"/>
            <w:ind w:firstLine="720"/>
          </w:pPr>
        </w:pPrChange>
      </w:pPr>
      <w:r w:rsidRPr="002A0697">
        <w:rPr>
          <w:szCs w:val="24"/>
          <w:lang w:val="en-US"/>
        </w:rPr>
        <w:t>We speculated that proteins comprising the outermost structures of the spore would be more evolutionarily labile, since these proteins would be most likely to make direct contact with the environment. If so, this lability</w:t>
      </w:r>
      <w:ins w:id="689" w:author="Daria Clegg" w:date="2013-02-01T10:07:00Z">
        <w:r w:rsidR="005730D7">
          <w:rPr>
            <w:szCs w:val="24"/>
            <w:lang w:val="en-US"/>
          </w:rPr>
          <w:t xml:space="preserve"> </w:t>
        </w:r>
      </w:ins>
      <w:r w:rsidRPr="002A0697">
        <w:rPr>
          <w:szCs w:val="24"/>
          <w:lang w:val="en-US"/>
        </w:rPr>
        <w:t xml:space="preserve">might be reflected in the coat protein gene phylogenetic profiles. Specifically, we expected to find that coat proteins closer to the spore surface would be more labile than coat proteins at more interior locations. To test this hypothesis, we first analyzed the phylogenetic profiles of the coat proteins in </w:t>
      </w:r>
      <w:r w:rsidRPr="002A0697">
        <w:rPr>
          <w:i/>
          <w:szCs w:val="24"/>
          <w:lang w:val="en-US"/>
        </w:rPr>
        <w:t>B. subtilis</w:t>
      </w:r>
      <w:r w:rsidRPr="002A0697">
        <w:rPr>
          <w:szCs w:val="24"/>
          <w:lang w:val="en-US"/>
        </w:rPr>
        <w:t xml:space="preserve">, because it is already known that that many if not most of the outermost proteins in </w:t>
      </w:r>
      <w:r w:rsidRPr="002A0697">
        <w:rPr>
          <w:i/>
          <w:szCs w:val="24"/>
          <w:lang w:val="en-US"/>
        </w:rPr>
        <w:t>B. subtilis</w:t>
      </w:r>
      <w:r w:rsidRPr="002A0697">
        <w:rPr>
          <w:szCs w:val="24"/>
          <w:lang w:val="en-US"/>
        </w:rPr>
        <w:t xml:space="preserve"> are among the already identified outer coat proteins (or outer coat protein candidates)</w:t>
      </w:r>
      <w:commentRangeStart w:id="690"/>
      <w:r w:rsidRPr="002A0697">
        <w:rPr>
          <w:szCs w:val="24"/>
          <w:lang w:val="en-US"/>
        </w:rPr>
        <w:t xml:space="preserve"> </w:t>
      </w:r>
      <w:commentRangeEnd w:id="690"/>
      <w:r w:rsidR="001E1917">
        <w:rPr>
          <w:szCs w:val="24"/>
          <w:lang w:val="en-US"/>
        </w:rPr>
        <w:fldChar w:fldCharType="begin">
          <w:fldData xml:space="preserve">PEVuZE5vdGU+PENpdGU+PEF1dGhvcj5EcmlrczwvQXV0aG9yPjxZZWFyPjIwMDk8L1llYXI+PFJl
Y051bT4yMTI8L1JlY051bT48RGlzcGxheVRleHQ+WzE0LCAxNywgNzYsIDgwXTwvRGlzcGxheVRl
eHQ+PHJlY29yZD48cmVjLW51bWJlcj4yMTI8L3JlYy1udW1iZXI+PGZvcmVpZ24ta2V5cz48a2V5
IGFwcD0iRU4iIGRiLWlkPSIwMnNwczJwc2U1dmRlOWVzenI2dmVzdzgydnNycGFlZXJkdmEiPjIx
Mjwva2V5PjwvZm9yZWlnbi1rZXlzPjxyZWYtdHlwZSBuYW1lPSJCb29rIFNlY3Rpb24iPjU8L3Jl
Zi10eXBlPjxjb250cmlidXRvcnM+PGF1dGhvcnM+PGF1dGhvcj5EcmlrcywgQS4gPC9hdXRob3I+
PGF1dGhvcj5NYWxsb3p6aSwgTTwvYXV0aG9yPjwvYXV0aG9ycz48c2Vjb25kYXJ5LWF1dGhvcnM+
PGF1dGhvcj5OLiBCZXJnbWFuPC9hdXRob3I+PC9zZWNvbmRhcnktYXV0aG9ycz48L2NvbnRyaWJ1
dG9ycz48dGl0bGVzPjx0aXRsZT48c3R5bGUgZmFjZT0ibm9ybWFsIiBmb250PSJkZWZhdWx0IiBz
aXplPSIxMDAlIj5PdXRlciBzdHJ1Y3R1cmVzIG9mIHRoZSA8L3N0eWxlPjxzdHlsZSBmYWNlPSJp
dGFsaWMiIGZvbnQ9ImRlZmF1bHQiIHNpemU9IjEwMCUiPkJhY2lsbHVzIGFudGhyYWNpczwvc3R5
bGU+PHN0eWxlIGZhY2U9Im5vcm1hbCIgZm9udD0iZGVmYXVsdCIgc2l6ZT0iMTAwJSI+IHNwb3Jl
Ljwvc3R5bGU+PC90aXRsZT48c2Vjb25kYXJ5LXRpdGxlPkJhY2lsbHVzIGFudGhyYWNpcyBhbmQg
QW50aHJheDwvc2Vjb25kYXJ5LXRpdGxlPjwvdGl0bGVzPjxkYXRlcz48eWVhcj4yMDA5PC95ZWFy
PjwvZGF0ZXM+PHB1Yi1sb2NhdGlvbj5OZXcgSmVyc2V5PC9wdWItbG9jYXRpb24+PHB1Ymxpc2hl
cj5Kb2huIFdpbGV5ICZhbXA7IFNvbnM8L3B1Ymxpc2hlcj48dXJscz48L3VybHM+PC9yZWNvcmQ+
PC9DaXRlPjxDaXRlPjxBdXRob3I+RHJpa3M8L0F1dGhvcj48WWVhcj4yMDAyPC9ZZWFyPjxSZWNO
dW0+MjA8L1JlY051bT48cmVjb3JkPjxyZWMtbnVtYmVyPjIwPC9yZWMtbnVtYmVyPjxmb3JlaWdu
LWtleXM+PGtleSBhcHA9IkVOIiBkYi1pZD0iMDJzcHMycHNlNXZkZTllc3pyNnZlc3c4MnZzcnBh
ZWVyZHZhIj4yMDwva2V5PjwvZm9yZWlnbi1rZXlzPjxyZWYtdHlwZSBuYW1lPSJKb3VybmFsIEFy
dGljbGUiPjE3PC9yZWYtdHlwZT48Y29udHJpYnV0b3JzPjxhdXRob3JzPjxhdXRob3I+RHJpa3Ms
IEEuPC9hdXRob3I+PC9hdXRob3JzPjwvY29udHJpYnV0b3JzPjxhdXRoLWFkZHJlc3M+RGVwYXJ0
bWVudCBvZiBNaWNyb2Jpb2xvZ3kgYW5kIEltbXVub2xvZ3ksIExveW9sYSBVbml2ZXJzaXR5IE1l
ZGljYWwgQ2VudGVyLCBNYXl3b29kLCBJbGxpbm9pcyA2MDE1MywgVVNBLiBhZHJpa3NAbHVjLmVk
dTwvYXV0aC1hZGRyZXNzPjx0aXRsZXM+PHRpdGxlPjxzdHlsZSBmYWNlPSJub3JtYWwiIGZvbnQ9
ImRlZmF1bHQiIHNpemU9IjEwMCUiPk92ZXJ2aWV3OiBEZXZlbG9wbWVudCBpbiBiYWN0ZXJpYTog
c3BvcmUgZm9ybWF0aW9uIGluIDwvc3R5bGU+PHN0eWxlIGZhY2U9Iml0YWxpYyIgZm9udD0iZGVm
YXVsdCIgc2l6ZT0iMTAwJSI+QmFjaWxsdXMgc3VidGlsaXM8L3N0eWxlPjwvdGl0bGU+PHNlY29u
ZGFyeS10aXRsZT5DZWxsIE1vbCBMaWZlIFNjaTwvc2Vjb25kYXJ5LXRpdGxlPjwvdGl0bGVzPjxw
ZXJpb2RpY2FsPjxmdWxsLXRpdGxlPkNlbGwgTW9sIExpZmUgU2NpPC9mdWxsLXRpdGxlPjwvcGVy
aW9kaWNhbD48cGFnZXM+Mzg5LTkxPC9wYWdlcz48dm9sdW1lPjU5PC92b2x1bWU+PG51bWJlcj4z
PC9udW1iZXI+PGtleXdvcmRzPjxrZXl3b3JkPkJhY2lsbHVzIHN1YnRpbGlzL2N5dG9sb2d5L2dl
bmV0aWNzLypncm93dGggJmFtcDsgZGV2ZWxvcG1lbnQ8L2tleXdvcmQ+PGtleXdvcmQ+R2VuZXMs
IEJhY3RlcmlhbC9nZW5ldGljczwva2V5d29yZD48a2V5d29yZD5TcG9yZXMsIEJhY3RlcmlhbC9n
ZW5ldGljcy8qZ3Jvd3RoICZhbXA7IGRldmVsb3BtZW50PC9rZXl3b3JkPjwva2V5d29yZHM+PGRh
dGVzPjx5ZWFyPjIwMDI8L3llYXI+PHB1Yi1kYXRlcz48ZGF0ZT5NYXI8L2RhdGU+PC9wdWItZGF0
ZXM+PC9kYXRlcz48YWNjZXNzaW9uLW51bT4xMTk2NDExNjwvYWNjZXNzaW9uLW51bT48dXJscz48
cmVsYXRlZC11cmxzPjx1cmw+aHR0cDovL3d3dy5uY2JpLm5sbS5uaWguZ292L2VudHJlei9xdWVy
eS5mY2dpP2NtZD1SZXRyaWV2ZSZhbXA7ZGI9UHViTWVkJmFtcDtkb3B0PUNpdGF0aW9uJmFtcDts
aXN0X3VpZHM9MTE5NjQxMTYgPC91cmw+PC9yZWxhdGVkLXVybHM+PC91cmxzPjwvcmVjb3JkPjwv
Q2l0ZT48Q2l0ZT48QXV0aG9yPktpbTwvQXV0aG9yPjxZZWFyPjIwMDY8L1llYXI+PFJlY051bT45
PC9SZWNOdW0+PHJlY29yZD48cmVjLW51bWJlcj45PC9yZWMtbnVtYmVyPjxmb3JlaWduLWtleXM+
PGtleSBhcHA9IkVOIiBkYi1pZD0iMDJzcHMycHNlNXZkZTllc3pyNnZlc3c4MnZzcnBhZWVyZHZh
Ij45PC9rZXk+PC9mb3JlaWduLWtleXM+PHJlZi10eXBlIG5hbWU9IkpvdXJuYWwgQXJ0aWNsZSI+
MTc8L3JlZi10eXBlPjxjb250cmlidXRvcnM+PGF1dGhvcnM+PGF1dGhvcj5LaW0sIEguPC9hdXRo
b3I+PGF1dGhvcj5IYWhuLCBNLjwvYXV0aG9yPjxhdXRob3I+R3JhYm93c2tpLCBQLjwvYXV0aG9y
PjxhdXRob3I+TWNQaGVyc29uLCBELiBDLjwvYXV0aG9yPjxhdXRob3I+T3R0ZSwgTS4gTS48L2F1
dGhvcj48YXV0aG9yPldhbmcsIFIuPC9hdXRob3I+PGF1dGhvcj5GZXJndXNvbiwgQy4gQy48L2F1
dGhvcj48YXV0aG9yPkVpY2hlbmJlcmdlciwgUC48L2F1dGhvcj48YXV0aG9yPkRyaWtzLCBBLjwv
YXV0aG9yPjwvYXV0aG9ycz48L2NvbnRyaWJ1dG9ycz48YXV0aC1hZGRyZXNzPkRlcGFydG1lbnQg
b2YgTWljcm9iaW9sb2d5IGFuZCBJbW11bm9sb2d5LCBMb3lvbGEgVW5pdmVyc2l0eSBNZWRpY2Fs
IENlbnRlciwgTWF5d29vZCwgSUwgNjAxNTMsIFVTQS48L2F1dGgtYWRkcmVzcz48dGl0bGVzPjx0
aXRsZT48c3R5bGUgZmFjZT0ibm9ybWFsIiBmb250PSJkZWZhdWx0IiBzaXplPSIxMDAlIj5UaGUg
PC9zdHlsZT48c3R5bGUgZmFjZT0iaXRhbGljIiBmb250PSJkZWZhdWx0IiBzaXplPSIxMDAlIj5C
YWNpbGx1cyBzdWJ0aWxpcyA8L3N0eWxlPjxzdHlsZSBmYWNlPSJub3JtYWwiIGZvbnQ9ImRlZmF1
bHQiIHNpemU9IjEwMCUiPnNwb3JlIGNvYXQgcHJvdGVpbiBpbnRlcmFjdGlvbiBuZXR3b3JrPC9z
dHlsZT48L3RpdGxlPjxzZWNvbmRhcnktdGl0bGU+TW9sIE1pY3JvYmlvbDwvc2Vjb25kYXJ5LXRp
dGxlPjwvdGl0bGVzPjxwZXJpb2RpY2FsPjxmdWxsLXRpdGxlPk1vbCBNaWNyb2Jpb2w8L2Z1bGwt
dGl0bGU+PC9wZXJpb2RpY2FsPjxwYWdlcz40ODctNTAyPC9wYWdlcz48dm9sdW1lPjU5PC92b2x1
bWU+PG51bWJlcj4yPC9udW1iZXI+PGtleXdvcmRzPjxrZXl3b3JkPkJhY2lsbHVzIHN1YnRpbGlz
L2dlbmV0aWNzLyptZXRhYm9saXNtL3BoeXNpb2xvZ3k8L2tleXdvcmQ+PGtleXdvcmQ+QmFjdGVy
aWFsIFByb3RlaW5zL2dlbmV0aWNzLyptZXRhYm9saXNtL3BoeXNpb2xvZ3k8L2tleXdvcmQ+PGtl
eXdvcmQ+RWxlY3Ryb3Bob3Jlc2lzLCBQb2x5YWNyeWxhbWlkZSBHZWw8L2tleXdvcmQ+PGtleXdv
cmQ+R2VuZSBEZWxldGlvbjwva2V5d29yZD48a2V5d29yZD5Qcm90ZWluIEJpbmRpbmc8L2tleXdv
cmQ+PGtleXdvcmQ+KlNwb3JlcywgQmFjdGVyaWFsPC9rZXl3b3JkPjwva2V5d29yZHM+PGRhdGVz
Pjx5ZWFyPjIwMDY8L3llYXI+PHB1Yi1kYXRlcz48ZGF0ZT5KYW48L2RhdGU+PC9wdWItZGF0ZXM+
PC9kYXRlcz48YWNjZXNzaW9uLW51bT4xNjM5MDQ0NDwvYWNjZXNzaW9uLW51bT48dXJscz48cmVs
YXRlZC11cmxzPjx1cmw+aHR0cDovL3d3dy5uY2JpLm5sbS5uaWguZ292L2VudHJlei9xdWVyeS5m
Y2dpP2NtZD1SZXRyaWV2ZSZhbXA7ZGI9UHViTWVkJmFtcDtkb3B0PUNpdGF0aW9uJmFtcDtsaXN0
X3VpZHM9MTYzOTA0NDQgPC91cmw+PC9yZWxhdGVkLXVybHM+PC91cmxzPjwvcmVjb3JkPjwvQ2l0
ZT48Q2l0ZT48QXV0aG9yPkhlbnJpcXVlczwvQXV0aG9yPjxZZWFyPjIwMDc8L1llYXI+PFJlY051
bT41NTwvUmVjTnVtPjxyZWNvcmQ+PHJlYy1udW1iZXI+NTU8L3JlYy1udW1iZXI+PGZvcmVpZ24t
a2V5cz48a2V5IGFwcD0iRU4iIGRiLWlkPSIwMnNwczJwc2U1dmRlOWVzenI2dmVzdzgydnNycGFl
ZXJkdmEiPjU1PC9rZXk+PC9mb3JlaWduLWtleXM+PHJlZi10eXBlIG5hbWU9IkpvdXJuYWwgQXJ0
aWNsZSI+MTc8L3JlZi10eXBlPjxjb250cmlidXRvcnM+PGF1dGhvcnM+PGF1dGhvcj5IZW5yaXF1
ZXMsIEEuIE8uPC9hdXRob3I+PGF1dGhvcj5Nb3JhbiwgQy4gUC4sIEpyLjwvYXV0aG9yPjwvYXV0
aG9ycz48L2NvbnRyaWJ1dG9ycz48YXV0aC1hZGRyZXNzPkluc3RpdHV0byBkZSBUZWNub2xvZ2lh
IFF1aW1pY2EgZSBCaW9sb2dpY2EsIFVuaXZlcnNpZGFkZSBOb3ZhIGRlIExpc2JvYSwgMjc4MS05
MDEgT2VpcmFzIENvZGV4LCBQb3J0dWdhbC4gYW9oQGl0cWIudW5sLnB0PC9hdXRoLWFkZHJlc3M+
PHRpdGxlcz48dGl0bGU+U3RydWN0dXJlLCBhc3NlbWJseSwgYW5kIGZ1bmN0aW9uIG9mIHRoZSBz
cG9yZSBzdXJmYWNlIGxheWVyczwvdGl0bGU+PHNlY29uZGFyeS10aXRsZT5Bbm51IFJldiBNaWNy
b2Jpb2w8L3NlY29uZGFyeS10aXRsZT48L3RpdGxlcz48cGVyaW9kaWNhbD48ZnVsbC10aXRsZT5B
bm51IFJldiBNaWNyb2Jpb2w8L2Z1bGwtdGl0bGU+PC9wZXJpb2RpY2FsPjxwYWdlcz41NTUtODg8
L3BhZ2VzPjx2b2x1bWU+NjE8L3ZvbHVtZT48a2V5d29yZHM+PGtleXdvcmQ+QmFjaWxsdXMvcGh5
c2lvbG9neS8qdWx0cmFzdHJ1Y3R1cmU8L2tleXdvcmQ+PGtleXdvcmQ+QmFjdGVyaWFsIFByb3Rl
aW5zL2FuYWx5c2lzL3BoeXNpb2xvZ3k8L2tleXdvcmQ+PGtleXdvcmQ+TXVyYW1pZGFzZS9waGFy
bWFjb2xvZ3k8L2tleXdvcmQ+PGtleXdvcmQ+UXVvcnVtIFNlbnNpbmc8L2tleXdvcmQ+PGtleXdv
cmQ+U3BvcmVzLCBCYWN0ZXJpYWwvY2hlbWlzdHJ5LypwaHlzaW9sb2d5Lyp1bHRyYXN0cnVjdHVy
ZTwva2V5d29yZD48a2V5d29yZD5TdXJmYWNlIFByb3BlcnRpZXM8L2tleXdvcmQ+PC9rZXl3b3Jk
cz48ZGF0ZXM+PHllYXI+MjAwNzwveWVhcj48L2RhdGVzPjxhY2Nlc3Npb24tbnVtPjE4MDM1NjEw
PC9hY2Nlc3Npb24tbnVtPjx1cmxzPjxyZWxhdGVkLXVybHM+PHVybD5odHRwOi8vd3d3Lm5jYmku
bmxtLm5paC5nb3YvZW50cmV6L3F1ZXJ5LmZjZ2k/Y21kPVJldHJpZXZlJmFtcDtkYj1QdWJNZWQm
YW1wO2RvcHQ9Q2l0YXRpb24mYW1wO2xpc3RfdWlkcz0xODAzNTYxMCA8L3VybD48L3JlbGF0ZWQt
dXJscz48L3VybHM+PC9yZWNvcmQ+PC9DaXRlPjwvRW5kTm90ZT4A
</w:fldData>
        </w:fldChar>
      </w:r>
      <w:r w:rsidR="001E1917">
        <w:rPr>
          <w:szCs w:val="24"/>
          <w:lang w:val="en-US"/>
        </w:rPr>
        <w:instrText xml:space="preserve"> ADDIN EN.CITE </w:instrText>
      </w:r>
      <w:r w:rsidR="001E1917">
        <w:rPr>
          <w:szCs w:val="24"/>
          <w:lang w:val="en-US"/>
        </w:rPr>
        <w:fldChar w:fldCharType="begin">
          <w:fldData xml:space="preserve">PEVuZE5vdGU+PENpdGU+PEF1dGhvcj5EcmlrczwvQXV0aG9yPjxZZWFyPjIwMDk8L1llYXI+PFJl
Y051bT4yMTI8L1JlY051bT48RGlzcGxheVRleHQ+WzE0LCAxNywgNzYsIDgwXTwvRGlzcGxheVRl
eHQ+PHJlY29yZD48cmVjLW51bWJlcj4yMTI8L3JlYy1udW1iZXI+PGZvcmVpZ24ta2V5cz48a2V5
IGFwcD0iRU4iIGRiLWlkPSIwMnNwczJwc2U1dmRlOWVzenI2dmVzdzgydnNycGFlZXJkdmEiPjIx
Mjwva2V5PjwvZm9yZWlnbi1rZXlzPjxyZWYtdHlwZSBuYW1lPSJCb29rIFNlY3Rpb24iPjU8L3Jl
Zi10eXBlPjxjb250cmlidXRvcnM+PGF1dGhvcnM+PGF1dGhvcj5EcmlrcywgQS4gPC9hdXRob3I+
PGF1dGhvcj5NYWxsb3p6aSwgTTwvYXV0aG9yPjwvYXV0aG9ycz48c2Vjb25kYXJ5LWF1dGhvcnM+
PGF1dGhvcj5OLiBCZXJnbWFuPC9hdXRob3I+PC9zZWNvbmRhcnktYXV0aG9ycz48L2NvbnRyaWJ1
dG9ycz48dGl0bGVzPjx0aXRsZT48c3R5bGUgZmFjZT0ibm9ybWFsIiBmb250PSJkZWZhdWx0IiBz
aXplPSIxMDAlIj5PdXRlciBzdHJ1Y3R1cmVzIG9mIHRoZSA8L3N0eWxlPjxzdHlsZSBmYWNlPSJp
dGFsaWMiIGZvbnQ9ImRlZmF1bHQiIHNpemU9IjEwMCUiPkJhY2lsbHVzIGFudGhyYWNpczwvc3R5
bGU+PHN0eWxlIGZhY2U9Im5vcm1hbCIgZm9udD0iZGVmYXVsdCIgc2l6ZT0iMTAwJSI+IHNwb3Jl
Ljwvc3R5bGU+PC90aXRsZT48c2Vjb25kYXJ5LXRpdGxlPkJhY2lsbHVzIGFudGhyYWNpcyBhbmQg
QW50aHJheDwvc2Vjb25kYXJ5LXRpdGxlPjwvdGl0bGVzPjxkYXRlcz48eWVhcj4yMDA5PC95ZWFy
PjwvZGF0ZXM+PHB1Yi1sb2NhdGlvbj5OZXcgSmVyc2V5PC9wdWItbG9jYXRpb24+PHB1Ymxpc2hl
cj5Kb2huIFdpbGV5ICZhbXA7IFNvbnM8L3B1Ymxpc2hlcj48dXJscz48L3VybHM+PC9yZWNvcmQ+
PC9DaXRlPjxDaXRlPjxBdXRob3I+RHJpa3M8L0F1dGhvcj48WWVhcj4yMDAyPC9ZZWFyPjxSZWNO
dW0+MjA8L1JlY051bT48cmVjb3JkPjxyZWMtbnVtYmVyPjIwPC9yZWMtbnVtYmVyPjxmb3JlaWdu
LWtleXM+PGtleSBhcHA9IkVOIiBkYi1pZD0iMDJzcHMycHNlNXZkZTllc3pyNnZlc3c4MnZzcnBh
ZWVyZHZhIj4yMDwva2V5PjwvZm9yZWlnbi1rZXlzPjxyZWYtdHlwZSBuYW1lPSJKb3VybmFsIEFy
dGljbGUiPjE3PC9yZWYtdHlwZT48Y29udHJpYnV0b3JzPjxhdXRob3JzPjxhdXRob3I+RHJpa3Ms
IEEuPC9hdXRob3I+PC9hdXRob3JzPjwvY29udHJpYnV0b3JzPjxhdXRoLWFkZHJlc3M+RGVwYXJ0
bWVudCBvZiBNaWNyb2Jpb2xvZ3kgYW5kIEltbXVub2xvZ3ksIExveW9sYSBVbml2ZXJzaXR5IE1l
ZGljYWwgQ2VudGVyLCBNYXl3b29kLCBJbGxpbm9pcyA2MDE1MywgVVNBLiBhZHJpa3NAbHVjLmVk
dTwvYXV0aC1hZGRyZXNzPjx0aXRsZXM+PHRpdGxlPjxzdHlsZSBmYWNlPSJub3JtYWwiIGZvbnQ9
ImRlZmF1bHQiIHNpemU9IjEwMCUiPk92ZXJ2aWV3OiBEZXZlbG9wbWVudCBpbiBiYWN0ZXJpYTog
c3BvcmUgZm9ybWF0aW9uIGluIDwvc3R5bGU+PHN0eWxlIGZhY2U9Iml0YWxpYyIgZm9udD0iZGVm
YXVsdCIgc2l6ZT0iMTAwJSI+QmFjaWxsdXMgc3VidGlsaXM8L3N0eWxlPjwvdGl0bGU+PHNlY29u
ZGFyeS10aXRsZT5DZWxsIE1vbCBMaWZlIFNjaTwvc2Vjb25kYXJ5LXRpdGxlPjwvdGl0bGVzPjxw
ZXJpb2RpY2FsPjxmdWxsLXRpdGxlPkNlbGwgTW9sIExpZmUgU2NpPC9mdWxsLXRpdGxlPjwvcGVy
aW9kaWNhbD48cGFnZXM+Mzg5LTkxPC9wYWdlcz48dm9sdW1lPjU5PC92b2x1bWU+PG51bWJlcj4z
PC9udW1iZXI+PGtleXdvcmRzPjxrZXl3b3JkPkJhY2lsbHVzIHN1YnRpbGlzL2N5dG9sb2d5L2dl
bmV0aWNzLypncm93dGggJmFtcDsgZGV2ZWxvcG1lbnQ8L2tleXdvcmQ+PGtleXdvcmQ+R2VuZXMs
IEJhY3RlcmlhbC9nZW5ldGljczwva2V5d29yZD48a2V5d29yZD5TcG9yZXMsIEJhY3RlcmlhbC9n
ZW5ldGljcy8qZ3Jvd3RoICZhbXA7IGRldmVsb3BtZW50PC9rZXl3b3JkPjwva2V5d29yZHM+PGRh
dGVzPjx5ZWFyPjIwMDI8L3llYXI+PHB1Yi1kYXRlcz48ZGF0ZT5NYXI8L2RhdGU+PC9wdWItZGF0
ZXM+PC9kYXRlcz48YWNjZXNzaW9uLW51bT4xMTk2NDExNjwvYWNjZXNzaW9uLW51bT48dXJscz48
cmVsYXRlZC11cmxzPjx1cmw+aHR0cDovL3d3dy5uY2JpLm5sbS5uaWguZ292L2VudHJlei9xdWVy
eS5mY2dpP2NtZD1SZXRyaWV2ZSZhbXA7ZGI9UHViTWVkJmFtcDtkb3B0PUNpdGF0aW9uJmFtcDts
aXN0X3VpZHM9MTE5NjQxMTYgPC91cmw+PC9yZWxhdGVkLXVybHM+PC91cmxzPjwvcmVjb3JkPjwv
Q2l0ZT48Q2l0ZT48QXV0aG9yPktpbTwvQXV0aG9yPjxZZWFyPjIwMDY8L1llYXI+PFJlY051bT45
PC9SZWNOdW0+PHJlY29yZD48cmVjLW51bWJlcj45PC9yZWMtbnVtYmVyPjxmb3JlaWduLWtleXM+
PGtleSBhcHA9IkVOIiBkYi1pZD0iMDJzcHMycHNlNXZkZTllc3pyNnZlc3c4MnZzcnBhZWVyZHZh
Ij45PC9rZXk+PC9mb3JlaWduLWtleXM+PHJlZi10eXBlIG5hbWU9IkpvdXJuYWwgQXJ0aWNsZSI+
MTc8L3JlZi10eXBlPjxjb250cmlidXRvcnM+PGF1dGhvcnM+PGF1dGhvcj5LaW0sIEguPC9hdXRo
b3I+PGF1dGhvcj5IYWhuLCBNLjwvYXV0aG9yPjxhdXRob3I+R3JhYm93c2tpLCBQLjwvYXV0aG9y
PjxhdXRob3I+TWNQaGVyc29uLCBELiBDLjwvYXV0aG9yPjxhdXRob3I+T3R0ZSwgTS4gTS48L2F1
dGhvcj48YXV0aG9yPldhbmcsIFIuPC9hdXRob3I+PGF1dGhvcj5GZXJndXNvbiwgQy4gQy48L2F1
dGhvcj48YXV0aG9yPkVpY2hlbmJlcmdlciwgUC48L2F1dGhvcj48YXV0aG9yPkRyaWtzLCBBLjwv
YXV0aG9yPjwvYXV0aG9ycz48L2NvbnRyaWJ1dG9ycz48YXV0aC1hZGRyZXNzPkRlcGFydG1lbnQg
b2YgTWljcm9iaW9sb2d5IGFuZCBJbW11bm9sb2d5LCBMb3lvbGEgVW5pdmVyc2l0eSBNZWRpY2Fs
IENlbnRlciwgTWF5d29vZCwgSUwgNjAxNTMsIFVTQS48L2F1dGgtYWRkcmVzcz48dGl0bGVzPjx0
aXRsZT48c3R5bGUgZmFjZT0ibm9ybWFsIiBmb250PSJkZWZhdWx0IiBzaXplPSIxMDAlIj5UaGUg
PC9zdHlsZT48c3R5bGUgZmFjZT0iaXRhbGljIiBmb250PSJkZWZhdWx0IiBzaXplPSIxMDAlIj5C
YWNpbGx1cyBzdWJ0aWxpcyA8L3N0eWxlPjxzdHlsZSBmYWNlPSJub3JtYWwiIGZvbnQ9ImRlZmF1
bHQiIHNpemU9IjEwMCUiPnNwb3JlIGNvYXQgcHJvdGVpbiBpbnRlcmFjdGlvbiBuZXR3b3JrPC9z
dHlsZT48L3RpdGxlPjxzZWNvbmRhcnktdGl0bGU+TW9sIE1pY3JvYmlvbDwvc2Vjb25kYXJ5LXRp
dGxlPjwvdGl0bGVzPjxwZXJpb2RpY2FsPjxmdWxsLXRpdGxlPk1vbCBNaWNyb2Jpb2w8L2Z1bGwt
dGl0bGU+PC9wZXJpb2RpY2FsPjxwYWdlcz40ODctNTAyPC9wYWdlcz48dm9sdW1lPjU5PC92b2x1
bWU+PG51bWJlcj4yPC9udW1iZXI+PGtleXdvcmRzPjxrZXl3b3JkPkJhY2lsbHVzIHN1YnRpbGlz
L2dlbmV0aWNzLyptZXRhYm9saXNtL3BoeXNpb2xvZ3k8L2tleXdvcmQ+PGtleXdvcmQ+QmFjdGVy
aWFsIFByb3RlaW5zL2dlbmV0aWNzLyptZXRhYm9saXNtL3BoeXNpb2xvZ3k8L2tleXdvcmQ+PGtl
eXdvcmQ+RWxlY3Ryb3Bob3Jlc2lzLCBQb2x5YWNyeWxhbWlkZSBHZWw8L2tleXdvcmQ+PGtleXdv
cmQ+R2VuZSBEZWxldGlvbjwva2V5d29yZD48a2V5d29yZD5Qcm90ZWluIEJpbmRpbmc8L2tleXdv
cmQ+PGtleXdvcmQ+KlNwb3JlcywgQmFjdGVyaWFsPC9rZXl3b3JkPjwva2V5d29yZHM+PGRhdGVz
Pjx5ZWFyPjIwMDY8L3llYXI+PHB1Yi1kYXRlcz48ZGF0ZT5KYW48L2RhdGU+PC9wdWItZGF0ZXM+
PC9kYXRlcz48YWNjZXNzaW9uLW51bT4xNjM5MDQ0NDwvYWNjZXNzaW9uLW51bT48dXJscz48cmVs
YXRlZC11cmxzPjx1cmw+aHR0cDovL3d3dy5uY2JpLm5sbS5uaWguZ292L2VudHJlei9xdWVyeS5m
Y2dpP2NtZD1SZXRyaWV2ZSZhbXA7ZGI9UHViTWVkJmFtcDtkb3B0PUNpdGF0aW9uJmFtcDtsaXN0
X3VpZHM9MTYzOTA0NDQgPC91cmw+PC9yZWxhdGVkLXVybHM+PC91cmxzPjwvcmVjb3JkPjwvQ2l0
ZT48Q2l0ZT48QXV0aG9yPkhlbnJpcXVlczwvQXV0aG9yPjxZZWFyPjIwMDc8L1llYXI+PFJlY051
bT41NTwvUmVjTnVtPjxyZWNvcmQ+PHJlYy1udW1iZXI+NTU8L3JlYy1udW1iZXI+PGZvcmVpZ24t
a2V5cz48a2V5IGFwcD0iRU4iIGRiLWlkPSIwMnNwczJwc2U1dmRlOWVzenI2dmVzdzgydnNycGFl
ZXJkdmEiPjU1PC9rZXk+PC9mb3JlaWduLWtleXM+PHJlZi10eXBlIG5hbWU9IkpvdXJuYWwgQXJ0
aWNsZSI+MTc8L3JlZi10eXBlPjxjb250cmlidXRvcnM+PGF1dGhvcnM+PGF1dGhvcj5IZW5yaXF1
ZXMsIEEuIE8uPC9hdXRob3I+PGF1dGhvcj5Nb3JhbiwgQy4gUC4sIEpyLjwvYXV0aG9yPjwvYXV0
aG9ycz48L2NvbnRyaWJ1dG9ycz48YXV0aC1hZGRyZXNzPkluc3RpdHV0byBkZSBUZWNub2xvZ2lh
IFF1aW1pY2EgZSBCaW9sb2dpY2EsIFVuaXZlcnNpZGFkZSBOb3ZhIGRlIExpc2JvYSwgMjc4MS05
MDEgT2VpcmFzIENvZGV4LCBQb3J0dWdhbC4gYW9oQGl0cWIudW5sLnB0PC9hdXRoLWFkZHJlc3M+
PHRpdGxlcz48dGl0bGU+U3RydWN0dXJlLCBhc3NlbWJseSwgYW5kIGZ1bmN0aW9uIG9mIHRoZSBz
cG9yZSBzdXJmYWNlIGxheWVyczwvdGl0bGU+PHNlY29uZGFyeS10aXRsZT5Bbm51IFJldiBNaWNy
b2Jpb2w8L3NlY29uZGFyeS10aXRsZT48L3RpdGxlcz48cGVyaW9kaWNhbD48ZnVsbC10aXRsZT5B
bm51IFJldiBNaWNyb2Jpb2w8L2Z1bGwtdGl0bGU+PC9wZXJpb2RpY2FsPjxwYWdlcz41NTUtODg8
L3BhZ2VzPjx2b2x1bWU+NjE8L3ZvbHVtZT48a2V5d29yZHM+PGtleXdvcmQ+QmFjaWxsdXMvcGh5
c2lvbG9neS8qdWx0cmFzdHJ1Y3R1cmU8L2tleXdvcmQ+PGtleXdvcmQ+QmFjdGVyaWFsIFByb3Rl
aW5zL2FuYWx5c2lzL3BoeXNpb2xvZ3k8L2tleXdvcmQ+PGtleXdvcmQ+TXVyYW1pZGFzZS9waGFy
bWFjb2xvZ3k8L2tleXdvcmQ+PGtleXdvcmQ+UXVvcnVtIFNlbnNpbmc8L2tleXdvcmQ+PGtleXdv
cmQ+U3BvcmVzLCBCYWN0ZXJpYWwvY2hlbWlzdHJ5LypwaHlzaW9sb2d5Lyp1bHRyYXN0cnVjdHVy
ZTwva2V5d29yZD48a2V5d29yZD5TdXJmYWNlIFByb3BlcnRpZXM8L2tleXdvcmQ+PC9rZXl3b3Jk
cz48ZGF0ZXM+PHllYXI+MjAwNzwveWVhcj48L2RhdGVzPjxhY2Nlc3Npb24tbnVtPjE4MDM1NjEw
PC9hY2Nlc3Npb24tbnVtPjx1cmxzPjxyZWxhdGVkLXVybHM+PHVybD5odHRwOi8vd3d3Lm5jYmku
bmxtLm5paC5nb3YvZW50cmV6L3F1ZXJ5LmZjZ2k/Y21kPVJldHJpZXZlJmFtcDtkYj1QdWJNZWQm
YW1wO2RvcHQ9Q2l0YXRpb24mYW1wO2xpc3RfdWlkcz0xODAzNTYxMCA8L3VybD48L3JlbGF0ZWQt
dXJscz48L3VybHM+PC9yZWNvcmQ+PC9DaXRlPjwvRW5kTm90ZT4A
</w:fldData>
        </w:fldChar>
      </w:r>
      <w:r w:rsidR="001E1917">
        <w:rPr>
          <w:szCs w:val="24"/>
          <w:lang w:val="en-US"/>
        </w:rPr>
        <w:instrText xml:space="preserve"> ADDIN EN.CITE.DATA </w:instrText>
      </w:r>
      <w:r w:rsidR="001E1917">
        <w:rPr>
          <w:szCs w:val="24"/>
          <w:lang w:val="en-US"/>
        </w:rPr>
      </w:r>
      <w:r w:rsidR="001E1917">
        <w:rPr>
          <w:szCs w:val="24"/>
          <w:lang w:val="en-US"/>
        </w:rPr>
        <w:fldChar w:fldCharType="end"/>
      </w:r>
      <w:r w:rsidR="001E1917">
        <w:rPr>
          <w:szCs w:val="24"/>
          <w:lang w:val="en-US"/>
        </w:rPr>
      </w:r>
      <w:r w:rsidR="001E1917">
        <w:rPr>
          <w:szCs w:val="24"/>
          <w:lang w:val="en-US"/>
        </w:rPr>
        <w:fldChar w:fldCharType="separate"/>
      </w:r>
      <w:r w:rsidR="001E1917">
        <w:rPr>
          <w:noProof/>
          <w:szCs w:val="24"/>
          <w:lang w:val="en-US"/>
        </w:rPr>
        <w:t>[</w:t>
      </w:r>
      <w:r w:rsidR="001E1917">
        <w:rPr>
          <w:noProof/>
          <w:szCs w:val="24"/>
          <w:lang w:val="en-US"/>
        </w:rPr>
        <w:fldChar w:fldCharType="begin"/>
      </w:r>
      <w:r w:rsidR="001E1917">
        <w:rPr>
          <w:noProof/>
          <w:szCs w:val="24"/>
          <w:lang w:val="en-US"/>
        </w:rPr>
        <w:instrText xml:space="preserve"> HYPERLINK \l "_ENREF_14" \o "Henriques, 2007 #55" </w:instrText>
      </w:r>
      <w:r w:rsidR="001E1917">
        <w:rPr>
          <w:noProof/>
          <w:szCs w:val="24"/>
          <w:lang w:val="en-US"/>
        </w:rPr>
        <w:fldChar w:fldCharType="separate"/>
      </w:r>
      <w:r w:rsidR="001E1917">
        <w:rPr>
          <w:noProof/>
          <w:szCs w:val="24"/>
          <w:lang w:val="en-US"/>
        </w:rPr>
        <w:t>14</w:t>
      </w:r>
      <w:r w:rsidR="001E1917">
        <w:rPr>
          <w:noProof/>
          <w:szCs w:val="24"/>
          <w:lang w:val="en-US"/>
        </w:rPr>
        <w:fldChar w:fldCharType="end"/>
      </w:r>
      <w:r w:rsidR="001E1917">
        <w:rPr>
          <w:noProof/>
          <w:szCs w:val="24"/>
          <w:lang w:val="en-US"/>
        </w:rPr>
        <w:t xml:space="preserve">, </w:t>
      </w:r>
      <w:r w:rsidR="001E1917">
        <w:rPr>
          <w:noProof/>
          <w:szCs w:val="24"/>
          <w:lang w:val="en-US"/>
        </w:rPr>
        <w:fldChar w:fldCharType="begin"/>
      </w:r>
      <w:r w:rsidR="001E1917">
        <w:rPr>
          <w:noProof/>
          <w:szCs w:val="24"/>
          <w:lang w:val="en-US"/>
        </w:rPr>
        <w:instrText xml:space="preserve"> HYPERLINK \l "_ENREF_17" \o "Driks, 2009 #212" </w:instrText>
      </w:r>
      <w:r w:rsidR="001E1917">
        <w:rPr>
          <w:noProof/>
          <w:szCs w:val="24"/>
          <w:lang w:val="en-US"/>
        </w:rPr>
        <w:fldChar w:fldCharType="separate"/>
      </w:r>
      <w:r w:rsidR="001E1917">
        <w:rPr>
          <w:noProof/>
          <w:szCs w:val="24"/>
          <w:lang w:val="en-US"/>
        </w:rPr>
        <w:t>17</w:t>
      </w:r>
      <w:r w:rsidR="001E1917">
        <w:rPr>
          <w:noProof/>
          <w:szCs w:val="24"/>
          <w:lang w:val="en-US"/>
        </w:rPr>
        <w:fldChar w:fldCharType="end"/>
      </w:r>
      <w:r w:rsidR="001E1917">
        <w:rPr>
          <w:noProof/>
          <w:szCs w:val="24"/>
          <w:lang w:val="en-US"/>
        </w:rPr>
        <w:t xml:space="preserve">, </w:t>
      </w:r>
      <w:r w:rsidR="001E1917">
        <w:rPr>
          <w:noProof/>
          <w:szCs w:val="24"/>
          <w:lang w:val="en-US"/>
        </w:rPr>
        <w:fldChar w:fldCharType="begin"/>
      </w:r>
      <w:r w:rsidR="001E1917">
        <w:rPr>
          <w:noProof/>
          <w:szCs w:val="24"/>
          <w:lang w:val="en-US"/>
        </w:rPr>
        <w:instrText xml:space="preserve"> HYPERLINK \l "_ENREF_76" \o "Kim, 2006 #9" </w:instrText>
      </w:r>
      <w:r w:rsidR="001E1917">
        <w:rPr>
          <w:noProof/>
          <w:szCs w:val="24"/>
          <w:lang w:val="en-US"/>
        </w:rPr>
        <w:fldChar w:fldCharType="separate"/>
      </w:r>
      <w:r w:rsidR="001E1917">
        <w:rPr>
          <w:noProof/>
          <w:szCs w:val="24"/>
          <w:lang w:val="en-US"/>
        </w:rPr>
        <w:t>76</w:t>
      </w:r>
      <w:r w:rsidR="001E1917">
        <w:rPr>
          <w:noProof/>
          <w:szCs w:val="24"/>
          <w:lang w:val="en-US"/>
        </w:rPr>
        <w:fldChar w:fldCharType="end"/>
      </w:r>
      <w:r w:rsidR="001E1917">
        <w:rPr>
          <w:noProof/>
          <w:szCs w:val="24"/>
          <w:lang w:val="en-US"/>
        </w:rPr>
        <w:t xml:space="preserve">, </w:t>
      </w:r>
      <w:r w:rsidR="001E1917">
        <w:rPr>
          <w:noProof/>
          <w:szCs w:val="24"/>
          <w:lang w:val="en-US"/>
        </w:rPr>
        <w:fldChar w:fldCharType="begin"/>
      </w:r>
      <w:r w:rsidR="001E1917">
        <w:rPr>
          <w:noProof/>
          <w:szCs w:val="24"/>
          <w:lang w:val="en-US"/>
        </w:rPr>
        <w:instrText xml:space="preserve"> HYPERLINK \l "_ENREF_80" \o "Driks, 2002 #20" </w:instrText>
      </w:r>
      <w:r w:rsidR="001E1917">
        <w:rPr>
          <w:noProof/>
          <w:szCs w:val="24"/>
          <w:lang w:val="en-US"/>
        </w:rPr>
        <w:fldChar w:fldCharType="separate"/>
      </w:r>
      <w:r w:rsidR="001E1917">
        <w:rPr>
          <w:noProof/>
          <w:szCs w:val="24"/>
          <w:lang w:val="en-US"/>
        </w:rPr>
        <w:t>80</w:t>
      </w:r>
      <w:r w:rsidR="001E1917">
        <w:rPr>
          <w:noProof/>
          <w:szCs w:val="24"/>
          <w:lang w:val="en-US"/>
        </w:rPr>
        <w:fldChar w:fldCharType="end"/>
      </w:r>
      <w:r w:rsidR="001E1917">
        <w:rPr>
          <w:noProof/>
          <w:szCs w:val="24"/>
          <w:lang w:val="en-US"/>
        </w:rPr>
        <w:t>]</w:t>
      </w:r>
      <w:r w:rsidR="001E1917">
        <w:rPr>
          <w:szCs w:val="24"/>
          <w:lang w:val="en-US"/>
        </w:rPr>
        <w:fldChar w:fldCharType="end"/>
      </w:r>
      <w:r>
        <w:rPr>
          <w:rStyle w:val="CommentReference"/>
          <w:lang w:val="en-US"/>
        </w:rPr>
        <w:commentReference w:id="690"/>
      </w:r>
      <w:del w:id="691" w:author="hqin" w:date="2011-11-20T19:52:00Z">
        <w:r w:rsidRPr="002A0697" w:rsidDel="005C2288">
          <w:rPr>
            <w:noProof/>
            <w:szCs w:val="24"/>
            <w:lang w:val="en-US"/>
          </w:rPr>
          <w:delText>(19, 22, 30, 33)</w:delText>
        </w:r>
      </w:del>
      <w:r w:rsidRPr="002A0697">
        <w:rPr>
          <w:szCs w:val="24"/>
          <w:lang w:val="en-US"/>
        </w:rPr>
        <w:t xml:space="preserve">. We note that proteins designated in the literature or in genome annotations as members of the outer coat could also be present in the crust, the recently identified and still poorly characterized coat layer surrounding the outer coat </w:t>
      </w:r>
      <w:r w:rsidR="001E1917">
        <w:rPr>
          <w:szCs w:val="24"/>
          <w:lang w:val="en-US"/>
        </w:rPr>
        <w:fldChar w:fldCharType="begin"/>
      </w:r>
      <w:r w:rsidR="001E1917">
        <w:rPr>
          <w:szCs w:val="24"/>
          <w:lang w:val="en-US"/>
        </w:rPr>
        <w:instrText xml:space="preserve"> ADDIN EN.CITE &lt;EndNote&gt;&lt;Cite&gt;&lt;Author&gt;McKenney&lt;/Author&gt;&lt;Year&gt;2010&lt;/Year&gt;&lt;RecNum&gt;256&lt;/RecNum&gt;&lt;DisplayText&gt;[30]&lt;/DisplayText&gt;&lt;record&gt;&lt;rec-number&gt;256&lt;/rec-number&gt;&lt;foreign-keys&gt;&lt;key app="EN" db-id="02sps2pse5vde9eszr6vesw82vsrpaeerdva"&gt;256&lt;/key&gt;&lt;/foreign-keys&gt;&lt;ref-type name="Journal Article"&gt;17&lt;/ref-type&gt;&lt;contributors&gt;&lt;authors&gt;&lt;author&gt;McKenney, P. T.&lt;/author&gt;&lt;author&gt;Driks, A.&lt;/author&gt;&lt;author&gt;Eskandarian, H. A.&lt;/author&gt;&lt;author&gt;Grabowski, P.&lt;/author&gt;&lt;author&gt;Guberman, J.&lt;/author&gt;&lt;author&gt;Wang, K. H.&lt;/author&gt;&lt;author&gt;Gitai, Z.&lt;/author&gt;&lt;author&gt;Eichenberger, P.&lt;/author&gt;&lt;/authors&gt;&lt;/contributors&gt;&lt;auth-address&gt;Center for Genomics and Systems Biology, Department of Biology, New York University, New York, NY 10003, USA.&lt;/auth-address&gt;&lt;titles&gt;&lt;title&gt;&lt;style face="normal" font="default" size="100%"&gt;A distance-weighted interaction map reveals a previously uncharacterized layer of the &lt;/style&gt;&lt;style face="italic" font="default" size="100%"&gt;Bacillus subtilis &lt;/style&gt;&lt;style face="normal" font="default" size="100%"&gt;spore coat&lt;/style&gt;&lt;/title&gt;&lt;secondary-title&gt;Curr Biol&lt;/secondary-title&gt;&lt;/titles&gt;&lt;periodical&gt;&lt;full-title&gt;Curr Biol&lt;/full-title&gt;&lt;/periodical&gt;&lt;pages&gt;934-8&lt;/pages&gt;&lt;volume&gt;20&lt;/volume&gt;&lt;number&gt;10&lt;/number&gt;&lt;edition&gt;2010/05/11&lt;/edition&gt;&lt;dates&gt;&lt;year&gt;2010&lt;/year&gt;&lt;pub-dates&gt;&lt;date&gt;May 25&lt;/date&gt;&lt;/pub-dates&gt;&lt;/dates&gt;&lt;isbn&gt;1879-0445 (Electronic)&amp;#xD;0960-9822 (Linking)&lt;/isbn&gt;&lt;accession-num&gt;20451384&lt;/accession-num&gt;&lt;urls&gt;&lt;related-urls&gt;&lt;url&gt;http://www.ncbi.nlm.nih.gov/entrez/query.fcgi?cmd=Retrieve&amp;amp;db=PubMed&amp;amp;dopt=Citation&amp;amp;list_uids=20451384&lt;/url&gt;&lt;/related-urls&gt;&lt;/urls&gt;&lt;electronic-resource-num&gt;S0960-9822(10)00386-6 [pii]&amp;#xD;10.1016/j.cub.2010.03.060&lt;/electronic-resource-num&gt;&lt;language&gt;eng&lt;/language&gt;&lt;/record&gt;&lt;/Cite&gt;&lt;/EndNote&gt;</w:instrText>
      </w:r>
      <w:r w:rsidR="001E1917">
        <w:rPr>
          <w:szCs w:val="24"/>
          <w:lang w:val="en-US"/>
        </w:rPr>
        <w:fldChar w:fldCharType="separate"/>
      </w:r>
      <w:r w:rsidR="001E1917">
        <w:rPr>
          <w:noProof/>
          <w:szCs w:val="24"/>
          <w:lang w:val="en-US"/>
        </w:rPr>
        <w:t>[</w:t>
      </w:r>
      <w:r w:rsidR="001E1917">
        <w:rPr>
          <w:noProof/>
          <w:szCs w:val="24"/>
          <w:lang w:val="en-US"/>
        </w:rPr>
        <w:fldChar w:fldCharType="begin"/>
      </w:r>
      <w:r w:rsidR="001E1917">
        <w:rPr>
          <w:noProof/>
          <w:szCs w:val="24"/>
          <w:lang w:val="en-US"/>
        </w:rPr>
        <w:instrText xml:space="preserve"> HYPERLINK \l "_ENREF_30" \o "McKenney, 2010 #256" </w:instrText>
      </w:r>
      <w:r w:rsidR="001E1917">
        <w:rPr>
          <w:noProof/>
          <w:szCs w:val="24"/>
          <w:lang w:val="en-US"/>
        </w:rPr>
        <w:fldChar w:fldCharType="separate"/>
      </w:r>
      <w:r w:rsidR="001E1917">
        <w:rPr>
          <w:noProof/>
          <w:szCs w:val="24"/>
          <w:lang w:val="en-US"/>
        </w:rPr>
        <w:t>30</w:t>
      </w:r>
      <w:r w:rsidR="001E1917">
        <w:rPr>
          <w:noProof/>
          <w:szCs w:val="24"/>
          <w:lang w:val="en-US"/>
        </w:rPr>
        <w:fldChar w:fldCharType="end"/>
      </w:r>
      <w:r w:rsidR="001E1917">
        <w:rPr>
          <w:noProof/>
          <w:szCs w:val="24"/>
          <w:lang w:val="en-US"/>
        </w:rPr>
        <w:t>]</w:t>
      </w:r>
      <w:r w:rsidR="001E1917">
        <w:rPr>
          <w:szCs w:val="24"/>
          <w:lang w:val="en-US"/>
        </w:rPr>
        <w:fldChar w:fldCharType="end"/>
      </w:r>
      <w:del w:id="692" w:author="hqin" w:date="2011-11-20T19:52:00Z">
        <w:r w:rsidRPr="002A0697" w:rsidDel="005C2288">
          <w:rPr>
            <w:noProof/>
            <w:szCs w:val="24"/>
            <w:lang w:val="en-US"/>
          </w:rPr>
          <w:delText>(41)</w:delText>
        </w:r>
      </w:del>
      <w:r w:rsidRPr="002A0697">
        <w:rPr>
          <w:szCs w:val="24"/>
          <w:lang w:val="en-US"/>
        </w:rPr>
        <w:t>. Although, in the present study, we chose to avoid confusion with the existing literature by retaining the designation “outer coat proteins” to refer to any coat proteins in layer(s) surrounding the inner coat, we emphasize that future studies are likely to assign at least some of them to the crust, in addition to or instead of the outer coat.</w:t>
      </w:r>
    </w:p>
    <w:p w14:paraId="0C18B269" w14:textId="77777777" w:rsidR="0036587D" w:rsidRDefault="001C7FC9">
      <w:pPr>
        <w:pStyle w:val="p-ni"/>
        <w:spacing w:before="0" w:after="0" w:line="240" w:lineRule="auto"/>
        <w:ind w:firstLine="720"/>
        <w:rPr>
          <w:szCs w:val="24"/>
          <w:lang w:val="en-US"/>
        </w:rPr>
        <w:pPrChange w:id="693" w:author="hqin" w:date="2013-01-29T09:44:00Z">
          <w:pPr>
            <w:pStyle w:val="p-ni"/>
            <w:spacing w:before="0" w:after="0" w:line="480" w:lineRule="auto"/>
            <w:ind w:firstLine="720"/>
          </w:pPr>
        </w:pPrChange>
      </w:pPr>
      <w:r w:rsidRPr="002A0697">
        <w:rPr>
          <w:szCs w:val="24"/>
          <w:lang w:val="en-US"/>
        </w:rPr>
        <w:t xml:space="preserve">We first tested whether the coat protein phylogenetic profiles are associated with their known (or likely) sub-locations within inner or outer coat layers by constructing a two-by-two table and then analyzing the statistical associations </w:t>
      </w:r>
      <w:commentRangeStart w:id="694"/>
      <w:r w:rsidR="0036587D" w:rsidRPr="0036587D">
        <w:rPr>
          <w:szCs w:val="24"/>
          <w:highlight w:val="yellow"/>
          <w:lang w:val="en-US"/>
          <w:rPrChange w:id="695" w:author="hqin" w:date="2013-01-30T08:55:00Z">
            <w:rPr>
              <w:sz w:val="16"/>
              <w:szCs w:val="24"/>
              <w:lang w:val="en-US"/>
            </w:rPr>
          </w:rPrChange>
        </w:rPr>
        <w:t xml:space="preserve">(Table </w:t>
      </w:r>
      <w:del w:id="696" w:author="hqin" w:date="2013-01-28T08:46:00Z">
        <w:r w:rsidR="0036587D" w:rsidRPr="0036587D">
          <w:rPr>
            <w:szCs w:val="24"/>
            <w:highlight w:val="yellow"/>
            <w:lang w:val="en-US"/>
            <w:rPrChange w:id="697" w:author="hqin" w:date="2013-01-30T08:55:00Z">
              <w:rPr>
                <w:sz w:val="16"/>
                <w:szCs w:val="24"/>
                <w:lang w:val="en-US"/>
              </w:rPr>
            </w:rPrChange>
          </w:rPr>
          <w:delText>2</w:delText>
        </w:r>
      </w:del>
      <w:ins w:id="698" w:author="hqin" w:date="2013-01-28T08:46:00Z">
        <w:r w:rsidR="0036587D" w:rsidRPr="0036587D">
          <w:rPr>
            <w:szCs w:val="24"/>
            <w:highlight w:val="yellow"/>
            <w:lang w:val="en-US"/>
            <w:rPrChange w:id="699" w:author="hqin" w:date="2013-01-30T08:55:00Z">
              <w:rPr>
                <w:sz w:val="16"/>
                <w:szCs w:val="24"/>
                <w:lang w:val="en-US"/>
              </w:rPr>
            </w:rPrChange>
          </w:rPr>
          <w:t>3</w:t>
        </w:r>
      </w:ins>
      <w:del w:id="700" w:author="hqin" w:date="2013-01-28T08:45:00Z">
        <w:r w:rsidR="0036587D" w:rsidRPr="0036587D">
          <w:rPr>
            <w:szCs w:val="24"/>
            <w:highlight w:val="yellow"/>
            <w:lang w:val="en-US"/>
            <w:rPrChange w:id="701" w:author="hqin" w:date="2013-01-30T08:55:00Z">
              <w:rPr>
                <w:sz w:val="16"/>
                <w:szCs w:val="24"/>
                <w:lang w:val="en-US"/>
              </w:rPr>
            </w:rPrChange>
          </w:rPr>
          <w:delText>A</w:delText>
        </w:r>
      </w:del>
      <w:r w:rsidR="0036587D" w:rsidRPr="0036587D">
        <w:rPr>
          <w:szCs w:val="24"/>
          <w:highlight w:val="yellow"/>
          <w:lang w:val="en-US"/>
          <w:rPrChange w:id="702" w:author="hqin" w:date="2013-01-30T08:55:00Z">
            <w:rPr>
              <w:sz w:val="16"/>
              <w:szCs w:val="24"/>
              <w:lang w:val="en-US"/>
            </w:rPr>
          </w:rPrChange>
        </w:rPr>
        <w:t xml:space="preserve">). </w:t>
      </w:r>
      <w:commentRangeEnd w:id="694"/>
      <w:r w:rsidR="0036587D" w:rsidRPr="0036587D">
        <w:rPr>
          <w:rStyle w:val="CommentReference"/>
          <w:highlight w:val="yellow"/>
          <w:lang w:val="en-US"/>
          <w:rPrChange w:id="703" w:author="hqin" w:date="2013-01-30T08:55:00Z">
            <w:rPr>
              <w:rStyle w:val="CommentReference"/>
              <w:lang w:val="en-US"/>
            </w:rPr>
          </w:rPrChange>
        </w:rPr>
        <w:commentReference w:id="694"/>
      </w:r>
      <w:r w:rsidRPr="002A0697">
        <w:rPr>
          <w:szCs w:val="24"/>
          <w:lang w:val="en-US"/>
        </w:rPr>
        <w:t xml:space="preserve">In </w:t>
      </w:r>
      <w:r w:rsidR="0036587D" w:rsidRPr="0036587D">
        <w:rPr>
          <w:szCs w:val="24"/>
          <w:highlight w:val="yellow"/>
          <w:lang w:val="en-US"/>
          <w:rPrChange w:id="704" w:author="hqin" w:date="2013-01-30T08:55:00Z">
            <w:rPr>
              <w:sz w:val="16"/>
              <w:szCs w:val="24"/>
              <w:lang w:val="en-US"/>
            </w:rPr>
          </w:rPrChange>
        </w:rPr>
        <w:t xml:space="preserve">Table </w:t>
      </w:r>
      <w:ins w:id="705" w:author="hqin" w:date="2013-01-28T08:46:00Z">
        <w:r w:rsidR="0036587D" w:rsidRPr="0036587D">
          <w:rPr>
            <w:szCs w:val="24"/>
            <w:highlight w:val="yellow"/>
            <w:lang w:val="en-US"/>
            <w:rPrChange w:id="706" w:author="hqin" w:date="2013-01-30T08:55:00Z">
              <w:rPr>
                <w:sz w:val="16"/>
                <w:szCs w:val="24"/>
                <w:lang w:val="en-US"/>
              </w:rPr>
            </w:rPrChange>
          </w:rPr>
          <w:t>3</w:t>
        </w:r>
      </w:ins>
      <w:del w:id="707" w:author="hqin" w:date="2013-01-28T08:46:00Z">
        <w:r w:rsidRPr="002A0697" w:rsidDel="006008F8">
          <w:rPr>
            <w:szCs w:val="24"/>
            <w:lang w:val="en-US"/>
          </w:rPr>
          <w:delText>2</w:delText>
        </w:r>
      </w:del>
      <w:del w:id="708" w:author="hqin" w:date="2013-01-28T08:45:00Z">
        <w:r w:rsidRPr="002A0697" w:rsidDel="00AE2401">
          <w:rPr>
            <w:szCs w:val="24"/>
            <w:lang w:val="en-US"/>
          </w:rPr>
          <w:delText>A</w:delText>
        </w:r>
      </w:del>
      <w:r w:rsidRPr="002A0697">
        <w:rPr>
          <w:szCs w:val="24"/>
          <w:lang w:val="en-US"/>
        </w:rPr>
        <w:t xml:space="preserve">, the conserved coat proteins in the </w:t>
      </w:r>
      <w:r w:rsidRPr="002A0697">
        <w:rPr>
          <w:i/>
          <w:szCs w:val="24"/>
          <w:lang w:val="en-US"/>
        </w:rPr>
        <w:t>B. cereus</w:t>
      </w:r>
      <w:r w:rsidRPr="002A0697">
        <w:rPr>
          <w:szCs w:val="24"/>
          <w:lang w:val="en-US"/>
        </w:rPr>
        <w:t xml:space="preserve">-group are those with orthologous hits in all four species, and the labile coat proteins in the </w:t>
      </w:r>
      <w:r w:rsidRPr="002A0697">
        <w:rPr>
          <w:i/>
          <w:szCs w:val="24"/>
          <w:lang w:val="en-US"/>
        </w:rPr>
        <w:t>B. cereus</w:t>
      </w:r>
      <w:r w:rsidRPr="002A0697">
        <w:rPr>
          <w:szCs w:val="24"/>
          <w:lang w:val="en-US"/>
        </w:rPr>
        <w:t xml:space="preserve">-group are those missing at least one orthologous hit in the </w:t>
      </w:r>
      <w:r w:rsidRPr="002A0697">
        <w:rPr>
          <w:i/>
          <w:szCs w:val="24"/>
          <w:lang w:val="en-US"/>
        </w:rPr>
        <w:t>B. cereus</w:t>
      </w:r>
      <w:r w:rsidRPr="002A0697">
        <w:rPr>
          <w:szCs w:val="24"/>
          <w:lang w:val="en-US"/>
        </w:rPr>
        <w:t xml:space="preserve">-group. Consistent with our hypothesis, the conserved coat proteins are enriched in the inner coat, and the labile coat proteins are enriched in the outer coat (Fisher-exact test, p= 0.025). </w:t>
      </w:r>
    </w:p>
    <w:p w14:paraId="2A812BAE" w14:textId="77777777" w:rsidR="0036587D" w:rsidRDefault="001C7FC9">
      <w:pPr>
        <w:pStyle w:val="p-ni"/>
        <w:spacing w:before="0" w:after="0" w:line="240" w:lineRule="auto"/>
        <w:ind w:firstLine="720"/>
        <w:rPr>
          <w:bCs/>
          <w:szCs w:val="24"/>
          <w:lang w:val="en-US"/>
        </w:rPr>
        <w:pPrChange w:id="709" w:author="hqin" w:date="2013-01-29T09:44:00Z">
          <w:pPr>
            <w:pStyle w:val="p-ni"/>
            <w:spacing w:before="0" w:after="0" w:line="480" w:lineRule="auto"/>
            <w:ind w:firstLine="720"/>
          </w:pPr>
        </w:pPrChange>
      </w:pPr>
      <w:r w:rsidRPr="002A0697">
        <w:rPr>
          <w:szCs w:val="24"/>
          <w:lang w:val="en-US"/>
        </w:rPr>
        <w:t xml:space="preserve">We are aware that the test </w:t>
      </w:r>
      <w:del w:id="710" w:author="hqin" w:date="2013-01-31T10:36:00Z">
        <w:r w:rsidRPr="002A0697" w:rsidDel="00403BFE">
          <w:rPr>
            <w:szCs w:val="24"/>
            <w:lang w:val="en-US"/>
          </w:rPr>
          <w:delText xml:space="preserve">of </w:delText>
        </w:r>
      </w:del>
      <w:ins w:id="711" w:author="hqin" w:date="2013-01-31T10:36:00Z">
        <w:r w:rsidR="00403BFE">
          <w:rPr>
            <w:szCs w:val="24"/>
            <w:lang w:val="en-US"/>
          </w:rPr>
          <w:t>in</w:t>
        </w:r>
        <w:r w:rsidR="00403BFE" w:rsidRPr="002A0697">
          <w:rPr>
            <w:szCs w:val="24"/>
            <w:lang w:val="en-US"/>
          </w:rPr>
          <w:t xml:space="preserve"> </w:t>
        </w:r>
      </w:ins>
      <w:r w:rsidR="0036587D" w:rsidRPr="0036587D">
        <w:rPr>
          <w:szCs w:val="24"/>
          <w:highlight w:val="yellow"/>
          <w:lang w:val="en-US"/>
          <w:rPrChange w:id="712" w:author="hqin" w:date="2013-01-31T10:36:00Z">
            <w:rPr>
              <w:sz w:val="16"/>
              <w:szCs w:val="24"/>
              <w:lang w:val="en-US"/>
            </w:rPr>
          </w:rPrChange>
        </w:rPr>
        <w:t xml:space="preserve">Table </w:t>
      </w:r>
      <w:del w:id="713" w:author="hqin" w:date="2013-01-28T08:46:00Z">
        <w:r w:rsidR="0036587D" w:rsidRPr="0036587D">
          <w:rPr>
            <w:szCs w:val="24"/>
            <w:highlight w:val="yellow"/>
            <w:lang w:val="en-US"/>
            <w:rPrChange w:id="714" w:author="hqin" w:date="2013-01-31T10:36:00Z">
              <w:rPr>
                <w:sz w:val="16"/>
                <w:szCs w:val="24"/>
                <w:lang w:val="en-US"/>
              </w:rPr>
            </w:rPrChange>
          </w:rPr>
          <w:delText>2</w:delText>
        </w:r>
      </w:del>
      <w:ins w:id="715" w:author="hqin" w:date="2013-01-28T08:46:00Z">
        <w:r w:rsidR="0036587D" w:rsidRPr="0036587D">
          <w:rPr>
            <w:szCs w:val="24"/>
            <w:highlight w:val="yellow"/>
            <w:lang w:val="en-US"/>
            <w:rPrChange w:id="716" w:author="hqin" w:date="2013-01-31T10:36:00Z">
              <w:rPr>
                <w:sz w:val="16"/>
                <w:szCs w:val="24"/>
                <w:lang w:val="en-US"/>
              </w:rPr>
            </w:rPrChange>
          </w:rPr>
          <w:t>3</w:t>
        </w:r>
      </w:ins>
      <w:del w:id="717" w:author="hqin" w:date="2013-01-28T08:45:00Z">
        <w:r w:rsidR="0036587D" w:rsidRPr="0036587D">
          <w:rPr>
            <w:szCs w:val="24"/>
            <w:highlight w:val="yellow"/>
            <w:lang w:val="en-US"/>
            <w:rPrChange w:id="718" w:author="hqin" w:date="2013-01-31T10:36:00Z">
              <w:rPr>
                <w:sz w:val="16"/>
                <w:szCs w:val="24"/>
                <w:lang w:val="en-US"/>
              </w:rPr>
            </w:rPrChange>
          </w:rPr>
          <w:delText>A</w:delText>
        </w:r>
      </w:del>
      <w:r w:rsidRPr="002A0697">
        <w:rPr>
          <w:szCs w:val="24"/>
          <w:lang w:val="en-US"/>
        </w:rPr>
        <w:t xml:space="preserve"> can be influenced by the partitioning of coat proteins into conserved and labile categories. To avoid this caveat, we chose to compare the orthologous hits directly </w:t>
      </w:r>
      <w:del w:id="719" w:author="hqin" w:date="2013-01-22T08:05:00Z">
        <w:r w:rsidR="0036587D" w:rsidRPr="0036587D">
          <w:rPr>
            <w:szCs w:val="24"/>
            <w:highlight w:val="yellow"/>
            <w:lang w:val="en-US"/>
            <w:rPrChange w:id="720" w:author="hqin" w:date="2013-01-30T08:55:00Z">
              <w:rPr>
                <w:sz w:val="16"/>
                <w:szCs w:val="24"/>
                <w:lang w:val="en-US"/>
              </w:rPr>
            </w:rPrChange>
          </w:rPr>
          <w:delText>(Table 2B)</w:delText>
        </w:r>
      </w:del>
      <w:ins w:id="721" w:author="hqin" w:date="2013-01-22T08:05:00Z">
        <w:r w:rsidR="0036587D" w:rsidRPr="0036587D">
          <w:rPr>
            <w:szCs w:val="24"/>
            <w:highlight w:val="yellow"/>
            <w:lang w:val="en-US"/>
            <w:rPrChange w:id="722" w:author="hqin" w:date="2013-01-30T08:55:00Z">
              <w:rPr>
                <w:sz w:val="16"/>
                <w:szCs w:val="24"/>
                <w:lang w:val="en-US"/>
              </w:rPr>
            </w:rPrChange>
          </w:rPr>
          <w:t>(Figure</w:t>
        </w:r>
      </w:ins>
      <w:ins w:id="723" w:author="hqin" w:date="2013-01-22T09:33:00Z">
        <w:del w:id="724" w:author="hong qin" w:date="2013-01-31T22:11:00Z">
          <w:r w:rsidR="0036587D" w:rsidRPr="0036587D" w:rsidDel="003E2655">
            <w:rPr>
              <w:szCs w:val="24"/>
              <w:highlight w:val="yellow"/>
              <w:lang w:val="en-US"/>
              <w:rPrChange w:id="725" w:author="hqin" w:date="2013-01-30T08:55:00Z">
                <w:rPr>
                  <w:sz w:val="16"/>
                  <w:szCs w:val="24"/>
                  <w:lang w:val="en-US"/>
                </w:rPr>
              </w:rPrChange>
            </w:rPr>
            <w:delText>, barplotInOut2013jan22.tif</w:delText>
          </w:r>
        </w:del>
      </w:ins>
      <w:ins w:id="726" w:author="hong qin" w:date="2013-01-31T22:11:00Z">
        <w:r w:rsidR="003E2655">
          <w:rPr>
            <w:szCs w:val="24"/>
            <w:highlight w:val="yellow"/>
            <w:lang w:val="en-US"/>
          </w:rPr>
          <w:t xml:space="preserve"> 3</w:t>
        </w:r>
      </w:ins>
      <w:ins w:id="727" w:author="hqin" w:date="2013-01-22T08:05:00Z">
        <w:r w:rsidR="0036587D" w:rsidRPr="0036587D">
          <w:rPr>
            <w:szCs w:val="24"/>
            <w:highlight w:val="yellow"/>
            <w:lang w:val="en-US"/>
            <w:rPrChange w:id="728" w:author="hqin" w:date="2013-01-30T08:55:00Z">
              <w:rPr>
                <w:sz w:val="16"/>
                <w:szCs w:val="24"/>
                <w:lang w:val="en-US"/>
              </w:rPr>
            </w:rPrChange>
          </w:rPr>
          <w:t>)</w:t>
        </w:r>
      </w:ins>
      <w:r w:rsidRPr="002A0697">
        <w:rPr>
          <w:szCs w:val="24"/>
          <w:lang w:val="en-US"/>
        </w:rPr>
        <w:t xml:space="preserve">. Based on the pooled </w:t>
      </w:r>
      <w:r w:rsidRPr="002A0697">
        <w:rPr>
          <w:bCs/>
          <w:szCs w:val="24"/>
          <w:lang w:val="en-US"/>
        </w:rPr>
        <w:t xml:space="preserve">orthologous hits in the four </w:t>
      </w:r>
      <w:r w:rsidRPr="002A0697">
        <w:rPr>
          <w:bCs/>
          <w:i/>
          <w:szCs w:val="24"/>
          <w:lang w:val="en-US"/>
        </w:rPr>
        <w:t>B. cereus</w:t>
      </w:r>
      <w:r w:rsidRPr="002A0697">
        <w:rPr>
          <w:bCs/>
          <w:szCs w:val="24"/>
          <w:lang w:val="en-US"/>
        </w:rPr>
        <w:t xml:space="preserve"> genomes, orthologous hits are significantly over-represented among the inner coat proteins. </w:t>
      </w:r>
    </w:p>
    <w:p w14:paraId="38757B44" w14:textId="77777777" w:rsidR="0036587D" w:rsidRDefault="001C7FC9">
      <w:pPr>
        <w:pStyle w:val="p-ni"/>
        <w:numPr>
          <w:ins w:id="729" w:author="MI" w:date="2011-11-29T18:24:00Z"/>
        </w:numPr>
        <w:spacing w:before="0" w:after="0" w:line="240" w:lineRule="auto"/>
        <w:ind w:firstLine="720"/>
        <w:rPr>
          <w:bCs/>
          <w:szCs w:val="24"/>
          <w:lang w:val="en-US"/>
        </w:rPr>
        <w:pPrChange w:id="730" w:author="hqin" w:date="2013-01-29T09:44:00Z">
          <w:pPr>
            <w:pStyle w:val="p-ni"/>
            <w:spacing w:before="0" w:after="0" w:line="480" w:lineRule="auto"/>
            <w:ind w:firstLine="720"/>
          </w:pPr>
        </w:pPrChange>
      </w:pPr>
      <w:del w:id="731" w:author="hqin" w:date="2013-01-31T10:36:00Z">
        <w:r w:rsidRPr="002A0697" w:rsidDel="00403BFE">
          <w:rPr>
            <w:bCs/>
            <w:szCs w:val="24"/>
            <w:lang w:val="en-US"/>
          </w:rPr>
          <w:delText>Taking all the phylogenetic profile data as a whole</w:delText>
        </w:r>
      </w:del>
      <w:ins w:id="732" w:author="hqin" w:date="2013-01-31T10:36:00Z">
        <w:r w:rsidR="00403BFE">
          <w:rPr>
            <w:bCs/>
            <w:szCs w:val="24"/>
            <w:lang w:val="en-US"/>
          </w:rPr>
          <w:t xml:space="preserve">Based on </w:t>
        </w:r>
      </w:ins>
      <w:ins w:id="733" w:author="hqin" w:date="2013-01-31T10:37:00Z">
        <w:r w:rsidR="00725DFA">
          <w:rPr>
            <w:bCs/>
            <w:szCs w:val="24"/>
            <w:lang w:val="en-US"/>
          </w:rPr>
          <w:t xml:space="preserve">the </w:t>
        </w:r>
        <w:r w:rsidR="00477C79">
          <w:rPr>
            <w:bCs/>
            <w:szCs w:val="24"/>
            <w:lang w:val="en-US"/>
          </w:rPr>
          <w:t xml:space="preserve">above </w:t>
        </w:r>
      </w:ins>
      <w:ins w:id="734" w:author="hqin" w:date="2013-01-31T10:36:00Z">
        <w:r w:rsidR="00403BFE">
          <w:rPr>
            <w:bCs/>
            <w:szCs w:val="24"/>
            <w:lang w:val="en-US"/>
          </w:rPr>
          <w:t>two analyses</w:t>
        </w:r>
      </w:ins>
      <w:r w:rsidRPr="002A0697">
        <w:rPr>
          <w:bCs/>
          <w:szCs w:val="24"/>
          <w:lang w:val="en-US"/>
        </w:rPr>
        <w:t xml:space="preserve">, we concluded that protein compositions are more conserved in the inner coat layer than the outer coat layer between </w:t>
      </w:r>
      <w:r w:rsidRPr="002A0697">
        <w:rPr>
          <w:bCs/>
          <w:i/>
          <w:szCs w:val="24"/>
          <w:lang w:val="en-US"/>
        </w:rPr>
        <w:t>B. subtilis</w:t>
      </w:r>
      <w:r w:rsidRPr="002A0697">
        <w:rPr>
          <w:bCs/>
          <w:szCs w:val="24"/>
          <w:lang w:val="en-US"/>
        </w:rPr>
        <w:t xml:space="preserve">-group and </w:t>
      </w:r>
      <w:r w:rsidRPr="002A0697">
        <w:rPr>
          <w:bCs/>
          <w:i/>
          <w:szCs w:val="24"/>
          <w:lang w:val="en-US"/>
        </w:rPr>
        <w:t>B. cereus</w:t>
      </w:r>
      <w:r w:rsidRPr="002A0697">
        <w:rPr>
          <w:bCs/>
          <w:szCs w:val="24"/>
          <w:lang w:val="en-US"/>
        </w:rPr>
        <w:t>-group species.  We speculate that in all</w:t>
      </w:r>
      <w:r w:rsidRPr="002A0697">
        <w:rPr>
          <w:bCs/>
          <w:i/>
          <w:szCs w:val="24"/>
          <w:lang w:val="en-US"/>
        </w:rPr>
        <w:t xml:space="preserve"> </w:t>
      </w:r>
      <w:r w:rsidRPr="002A0697">
        <w:rPr>
          <w:bCs/>
          <w:szCs w:val="24"/>
          <w:lang w:val="en-US"/>
        </w:rPr>
        <w:t xml:space="preserve">the species analyzed above, the relatively greater lability of the outer layer protein composition is due to an important role for this layer in adaptation to specific niches. </w:t>
      </w:r>
      <w:ins w:id="735" w:author="hqin" w:date="2011-11-20T19:29:00Z">
        <w:r>
          <w:rPr>
            <w:bCs/>
            <w:szCs w:val="24"/>
            <w:lang w:val="en-US"/>
          </w:rPr>
          <w:t xml:space="preserve">It is </w:t>
        </w:r>
      </w:ins>
      <w:ins w:id="736" w:author="MI" w:date="2011-11-29T18:24:00Z">
        <w:r>
          <w:rPr>
            <w:bCs/>
            <w:szCs w:val="24"/>
            <w:lang w:val="en-US"/>
          </w:rPr>
          <w:t>possible that the adaptive features of the spore outer layers are, at least in part, a consequence of many coat protein working together</w:t>
        </w:r>
      </w:ins>
      <w:ins w:id="737" w:author="MI" w:date="2011-11-29T18:25:00Z">
        <w:r>
          <w:rPr>
            <w:bCs/>
            <w:szCs w:val="24"/>
            <w:lang w:val="en-US"/>
          </w:rPr>
          <w:t xml:space="preserve">, for example, by contributing a particular chemical property to the spore surface </w:t>
        </w:r>
      </w:ins>
      <w:r w:rsidR="001E1917">
        <w:rPr>
          <w:bCs/>
          <w:szCs w:val="24"/>
          <w:lang w:val="en-US"/>
        </w:rPr>
        <w:fldChar w:fldCharType="begin"/>
      </w:r>
      <w:r w:rsidR="001E1917">
        <w:rPr>
          <w:bCs/>
          <w:szCs w:val="24"/>
          <w:lang w:val="en-US"/>
        </w:rPr>
        <w:instrText xml:space="preserve"> ADDIN EN.CITE &lt;EndNote&gt;&lt;Cite&gt;&lt;Author&gt;Chen&lt;/Author&gt;&lt;Year&gt;2010&lt;/Year&gt;&lt;RecNum&gt;236&lt;/RecNum&gt;&lt;DisplayText&gt;[18]&lt;/DisplayText&gt;&lt;record&gt;&lt;rec-number&gt;236&lt;/rec-number&gt;&lt;foreign-keys&gt;&lt;key app="EN" db-id="02sps2pse5vde9eszr6vesw82vsrpaeerdva"&gt;236&lt;/key&gt;&lt;/foreign-keys&gt;&lt;ref-type name="Journal Article"&gt;17&lt;/ref-type&gt;&lt;contributors&gt;&lt;authors&gt;&lt;author&gt;Chen,G.&lt;/author&gt;&lt;author&gt;Driks, A.&lt;/author&gt;&lt;author&gt;Tawfig, K.&lt;/author&gt;&lt;author&gt;Mallozzi, M.&lt;/author&gt;&lt;author&gt;Patil, S.&lt;/author&gt;&lt;/authors&gt;&lt;/contributors&gt;&lt;titles&gt;&lt;title&gt;&lt;style face="italic" font="default" size="100%"&gt;Bacillus anthracis&lt;/style&gt;&lt;style face="normal" font="default" size="100%"&gt; and &lt;/style&gt;&lt;style face="italic" font="default" size="100%"&gt;Bacillus subtilis&lt;/style&gt;&lt;style face="normal" font="default" size="100%"&gt; Spore surface properties and transport.&lt;/style&gt;&lt;/title&gt;&lt;secondary-title&gt; Colloids and Surfaces B: Biointerfaces&lt;/secondary-title&gt;&lt;/titles&gt;&lt;pages&gt;512-8&lt;/pages&gt;&lt;volume&gt;76&lt;/volume&gt;&lt;number&gt;2&lt;/number&gt;&lt;keywords&gt;&lt;keyword&gt;Bacillus anthracis/*chemistry/*physiology&lt;/keyword&gt;&lt;keyword&gt;Bacillus subtilis/*chemistry/*physiology&lt;/keyword&gt;&lt;keyword&gt;Bacterial Adhesion/physiology&lt;/keyword&gt;&lt;keyword&gt;Porosity&lt;/keyword&gt;&lt;keyword&gt;Spores, Bacterial/physiology&lt;/keyword&gt;&lt;keyword&gt;Surface Properties&lt;/keyword&gt;&lt;keyword&gt;Thermodynamics&lt;/keyword&gt;&lt;/keywords&gt;&lt;dates&gt;&lt;year&gt;2010&lt;/year&gt;&lt;/dates&gt;&lt;urls&gt;&lt;/urls&gt;&lt;/record&gt;&lt;/Cite&gt;&lt;/EndNote&gt;</w:instrText>
      </w:r>
      <w:r w:rsidR="001E1917">
        <w:rPr>
          <w:bCs/>
          <w:szCs w:val="24"/>
          <w:lang w:val="en-US"/>
        </w:rPr>
        <w:fldChar w:fldCharType="separate"/>
      </w:r>
      <w:r w:rsidR="001E1917">
        <w:rPr>
          <w:bCs/>
          <w:noProof/>
          <w:szCs w:val="24"/>
          <w:lang w:val="en-US"/>
        </w:rPr>
        <w:t>[</w:t>
      </w:r>
      <w:r w:rsidR="001E1917">
        <w:rPr>
          <w:bCs/>
          <w:noProof/>
          <w:szCs w:val="24"/>
          <w:lang w:val="en-US"/>
        </w:rPr>
        <w:fldChar w:fldCharType="begin"/>
      </w:r>
      <w:r w:rsidR="001E1917">
        <w:rPr>
          <w:bCs/>
          <w:noProof/>
          <w:szCs w:val="24"/>
          <w:lang w:val="en-US"/>
        </w:rPr>
        <w:instrText xml:space="preserve"> HYPERLINK \l "_ENREF_18" \o "Chen, 2010 #236" </w:instrText>
      </w:r>
      <w:r w:rsidR="001E1917">
        <w:rPr>
          <w:bCs/>
          <w:noProof/>
          <w:szCs w:val="24"/>
          <w:lang w:val="en-US"/>
        </w:rPr>
        <w:fldChar w:fldCharType="separate"/>
      </w:r>
      <w:r w:rsidR="001E1917">
        <w:rPr>
          <w:bCs/>
          <w:noProof/>
          <w:szCs w:val="24"/>
          <w:lang w:val="en-US"/>
        </w:rPr>
        <w:t>18</w:t>
      </w:r>
      <w:r w:rsidR="001E1917">
        <w:rPr>
          <w:bCs/>
          <w:noProof/>
          <w:szCs w:val="24"/>
          <w:lang w:val="en-US"/>
        </w:rPr>
        <w:fldChar w:fldCharType="end"/>
      </w:r>
      <w:r w:rsidR="001E1917">
        <w:rPr>
          <w:bCs/>
          <w:noProof/>
          <w:szCs w:val="24"/>
          <w:lang w:val="en-US"/>
        </w:rPr>
        <w:t>]</w:t>
      </w:r>
      <w:r w:rsidR="001E1917">
        <w:rPr>
          <w:bCs/>
          <w:szCs w:val="24"/>
          <w:lang w:val="en-US"/>
        </w:rPr>
        <w:fldChar w:fldCharType="end"/>
      </w:r>
      <w:ins w:id="738" w:author="MI" w:date="2011-11-29T18:25:00Z">
        <w:del w:id="739" w:author="hqin" w:date="2011-11-30T09:10:00Z">
          <w:r w:rsidDel="00986AA8">
            <w:rPr>
              <w:bCs/>
              <w:szCs w:val="24"/>
              <w:lang w:val="en-US"/>
            </w:rPr>
            <w:delText xml:space="preserve">(Reference </w:delText>
          </w:r>
        </w:del>
      </w:ins>
      <w:ins w:id="740" w:author="MI" w:date="2011-11-29T18:26:00Z">
        <w:del w:id="741" w:author="hqin" w:date="2011-11-30T09:10:00Z">
          <w:r w:rsidDel="00986AA8">
            <w:rPr>
              <w:bCs/>
              <w:szCs w:val="24"/>
              <w:lang w:val="en-US"/>
            </w:rPr>
            <w:delText>18XXX)</w:delText>
          </w:r>
        </w:del>
        <w:r>
          <w:rPr>
            <w:bCs/>
            <w:szCs w:val="24"/>
            <w:lang w:val="en-US"/>
          </w:rPr>
          <w:t>. This could lead to complex adaptive evolutionary events, including</w:t>
        </w:r>
      </w:ins>
      <w:ins w:id="742" w:author="hqin" w:date="2011-11-20T19:29:00Z">
        <w:del w:id="743" w:author="MI" w:date="2011-11-29T18:26:00Z">
          <w:r w:rsidDel="00330D76">
            <w:rPr>
              <w:bCs/>
              <w:szCs w:val="24"/>
              <w:lang w:val="en-US"/>
            </w:rPr>
            <w:delText>worthy of emphasizing</w:delText>
          </w:r>
        </w:del>
      </w:ins>
      <w:ins w:id="744" w:author="hqin" w:date="2011-11-20T19:28:00Z">
        <w:del w:id="745" w:author="MI" w:date="2011-11-29T18:26:00Z">
          <w:r w:rsidDel="00330D76">
            <w:rPr>
              <w:bCs/>
              <w:szCs w:val="24"/>
              <w:lang w:val="en-US"/>
            </w:rPr>
            <w:delText xml:space="preserve"> that </w:delText>
          </w:r>
        </w:del>
      </w:ins>
      <w:ins w:id="746" w:author="hqin" w:date="2011-11-20T19:30:00Z">
        <w:del w:id="747" w:author="MI" w:date="2011-11-29T18:26:00Z">
          <w:r w:rsidDel="00330D76">
            <w:rPr>
              <w:bCs/>
              <w:szCs w:val="24"/>
              <w:lang w:val="en-US"/>
            </w:rPr>
            <w:delText>an</w:delText>
          </w:r>
        </w:del>
      </w:ins>
      <w:ins w:id="748" w:author="hqin" w:date="2011-11-20T19:29:00Z">
        <w:del w:id="749" w:author="MI" w:date="2011-11-29T18:26:00Z">
          <w:r w:rsidDel="00330D76">
            <w:rPr>
              <w:bCs/>
              <w:szCs w:val="24"/>
              <w:lang w:val="en-US"/>
            </w:rPr>
            <w:delText xml:space="preserve"> adaptive role </w:delText>
          </w:r>
        </w:del>
      </w:ins>
      <w:ins w:id="750" w:author="hqin" w:date="2011-11-20T19:31:00Z">
        <w:del w:id="751" w:author="MI" w:date="2011-11-29T18:26:00Z">
          <w:r w:rsidDel="00330D76">
            <w:rPr>
              <w:bCs/>
              <w:szCs w:val="24"/>
              <w:lang w:val="en-US"/>
            </w:rPr>
            <w:delText xml:space="preserve">is argued </w:delText>
          </w:r>
        </w:del>
      </w:ins>
      <w:ins w:id="752" w:author="hqin" w:date="2011-11-20T19:30:00Z">
        <w:del w:id="753" w:author="MI" w:date="2011-11-29T18:26:00Z">
          <w:r w:rsidDel="00330D76">
            <w:rPr>
              <w:bCs/>
              <w:szCs w:val="24"/>
              <w:lang w:val="en-US"/>
            </w:rPr>
            <w:delText xml:space="preserve">for </w:delText>
          </w:r>
        </w:del>
      </w:ins>
      <w:ins w:id="754" w:author="hqin" w:date="2011-11-29T12:11:00Z">
        <w:del w:id="755" w:author="MI" w:date="2011-11-29T18:26:00Z">
          <w:r w:rsidDel="00330D76">
            <w:rPr>
              <w:bCs/>
              <w:szCs w:val="24"/>
              <w:lang w:val="en-US"/>
            </w:rPr>
            <w:delText xml:space="preserve">the </w:delText>
          </w:r>
        </w:del>
      </w:ins>
      <w:ins w:id="756" w:author="hqin" w:date="2011-11-20T19:30:00Z">
        <w:del w:id="757" w:author="MI" w:date="2011-11-29T18:26:00Z">
          <w:r w:rsidDel="00330D76">
            <w:rPr>
              <w:bCs/>
              <w:szCs w:val="24"/>
              <w:lang w:val="en-US"/>
            </w:rPr>
            <w:delText>structural difference in the spore encasing shell</w:delText>
          </w:r>
        </w:del>
      </w:ins>
      <w:ins w:id="758" w:author="hqin" w:date="2011-11-20T19:35:00Z">
        <w:del w:id="759" w:author="MI" w:date="2011-11-29T18:26:00Z">
          <w:r w:rsidDel="00330D76">
            <w:rPr>
              <w:bCs/>
              <w:szCs w:val="24"/>
              <w:lang w:val="en-US"/>
            </w:rPr>
            <w:delText xml:space="preserve">. </w:delText>
          </w:r>
        </w:del>
      </w:ins>
      <w:ins w:id="760" w:author="hqin" w:date="2011-11-20T19:31:00Z">
        <w:del w:id="761" w:author="MI" w:date="2011-11-29T18:26:00Z">
          <w:r w:rsidDel="00330D76">
            <w:rPr>
              <w:bCs/>
              <w:szCs w:val="24"/>
              <w:lang w:val="en-US"/>
            </w:rPr>
            <w:delText xml:space="preserve"> </w:delText>
          </w:r>
        </w:del>
      </w:ins>
      <w:ins w:id="762" w:author="hqin" w:date="2011-11-20T19:35:00Z">
        <w:del w:id="763" w:author="MI" w:date="2011-11-29T18:26:00Z">
          <w:r w:rsidDel="00330D76">
            <w:rPr>
              <w:bCs/>
              <w:szCs w:val="24"/>
              <w:lang w:val="en-US"/>
            </w:rPr>
            <w:delText xml:space="preserve">This </w:delText>
          </w:r>
        </w:del>
      </w:ins>
      <w:ins w:id="764" w:author="hqin" w:date="2011-11-20T19:31:00Z">
        <w:del w:id="765" w:author="MI" w:date="2011-11-29T18:26:00Z">
          <w:r w:rsidDel="00330D76">
            <w:rPr>
              <w:bCs/>
              <w:szCs w:val="24"/>
              <w:lang w:val="en-US"/>
            </w:rPr>
            <w:delText>adaptation at the cellular structural level may lead to</w:delText>
          </w:r>
        </w:del>
        <w:r>
          <w:rPr>
            <w:bCs/>
            <w:szCs w:val="24"/>
            <w:lang w:val="en-US"/>
          </w:rPr>
          <w:t xml:space="preserve"> positive selection, relaxed negative selection, and loss of negative selection </w:t>
        </w:r>
      </w:ins>
      <w:ins w:id="766" w:author="hqin" w:date="2011-11-20T19:33:00Z">
        <w:r>
          <w:rPr>
            <w:bCs/>
            <w:szCs w:val="24"/>
            <w:lang w:val="en-US"/>
          </w:rPr>
          <w:t xml:space="preserve">at gene levels. </w:t>
        </w:r>
      </w:ins>
      <w:ins w:id="767" w:author="hqin" w:date="2011-11-20T19:34:00Z">
        <w:r>
          <w:rPr>
            <w:bCs/>
            <w:szCs w:val="24"/>
            <w:lang w:val="en-US"/>
          </w:rPr>
          <w:t xml:space="preserve">The loss of negative selection on some genes </w:t>
        </w:r>
      </w:ins>
      <w:ins w:id="768" w:author="hqin" w:date="2011-11-29T12:11:00Z">
        <w:r>
          <w:rPr>
            <w:bCs/>
            <w:szCs w:val="24"/>
            <w:lang w:val="en-US"/>
          </w:rPr>
          <w:t xml:space="preserve">is </w:t>
        </w:r>
      </w:ins>
      <w:ins w:id="769" w:author="hqin" w:date="2011-11-20T19:34:00Z">
        <w:r>
          <w:rPr>
            <w:bCs/>
            <w:szCs w:val="24"/>
            <w:lang w:val="en-US"/>
          </w:rPr>
          <w:t xml:space="preserve">supported by their lack of orthologous hits in some species. </w:t>
        </w:r>
      </w:ins>
    </w:p>
    <w:p w14:paraId="0E06BD5E" w14:textId="77777777" w:rsidR="0036587D" w:rsidRDefault="0036587D">
      <w:pPr>
        <w:pStyle w:val="p-ni"/>
        <w:spacing w:before="0" w:after="0" w:line="240" w:lineRule="auto"/>
        <w:rPr>
          <w:szCs w:val="24"/>
          <w:lang w:val="en-US"/>
        </w:rPr>
        <w:pPrChange w:id="770" w:author="hqin" w:date="2013-01-29T09:44:00Z">
          <w:pPr>
            <w:pStyle w:val="p-ni"/>
            <w:spacing w:before="0" w:after="0" w:line="480" w:lineRule="auto"/>
          </w:pPr>
        </w:pPrChange>
      </w:pPr>
    </w:p>
    <w:p w14:paraId="339B7493" w14:textId="77777777" w:rsidR="0036587D" w:rsidRDefault="001C7FC9">
      <w:pPr>
        <w:pStyle w:val="p-ni"/>
        <w:spacing w:before="0" w:after="0" w:line="240" w:lineRule="auto"/>
        <w:rPr>
          <w:b/>
          <w:szCs w:val="24"/>
          <w:lang w:val="en-US"/>
        </w:rPr>
        <w:pPrChange w:id="771" w:author="hqin" w:date="2013-01-29T09:44:00Z">
          <w:pPr>
            <w:pStyle w:val="p-ni"/>
            <w:spacing w:before="0" w:after="0" w:line="480" w:lineRule="auto"/>
          </w:pPr>
        </w:pPrChange>
      </w:pPr>
      <w:r w:rsidRPr="002A0697">
        <w:rPr>
          <w:b/>
          <w:szCs w:val="24"/>
          <w:lang w:val="en-US"/>
        </w:rPr>
        <w:t xml:space="preserve">3.4 Relatively </w:t>
      </w:r>
      <w:del w:id="772" w:author="hqin" w:date="2013-01-03T09:42:00Z">
        <w:r w:rsidRPr="002A0697" w:rsidDel="00BF489F">
          <w:rPr>
            <w:b/>
            <w:szCs w:val="24"/>
            <w:lang w:val="en-US"/>
          </w:rPr>
          <w:delText xml:space="preserve">faster </w:delText>
        </w:r>
      </w:del>
      <w:ins w:id="773" w:author="hqin" w:date="2013-01-03T09:42:00Z">
        <w:r w:rsidR="00BF489F">
          <w:rPr>
            <w:b/>
            <w:szCs w:val="24"/>
            <w:lang w:val="en-US"/>
          </w:rPr>
          <w:t>high</w:t>
        </w:r>
        <w:r w:rsidR="00BF489F" w:rsidRPr="002A0697">
          <w:rPr>
            <w:b/>
            <w:szCs w:val="24"/>
            <w:lang w:val="en-US"/>
          </w:rPr>
          <w:t xml:space="preserve">er </w:t>
        </w:r>
      </w:ins>
      <w:ins w:id="774" w:author="hqin" w:date="2013-01-07T11:19:00Z">
        <w:r w:rsidR="00360E83">
          <w:rPr>
            <w:b/>
            <w:szCs w:val="24"/>
            <w:lang w:val="en-US"/>
          </w:rPr>
          <w:t xml:space="preserve">dN/dS ratio </w:t>
        </w:r>
      </w:ins>
      <w:del w:id="775" w:author="hqin" w:date="2013-01-03T09:42:00Z">
        <w:r w:rsidRPr="002A0697" w:rsidDel="00BF489F">
          <w:rPr>
            <w:b/>
            <w:szCs w:val="24"/>
            <w:lang w:val="en-US"/>
          </w:rPr>
          <w:delText xml:space="preserve">evolution </w:delText>
        </w:r>
      </w:del>
      <w:r w:rsidRPr="002A0697">
        <w:rPr>
          <w:b/>
          <w:szCs w:val="24"/>
          <w:lang w:val="en-US"/>
        </w:rPr>
        <w:t xml:space="preserve">of </w:t>
      </w:r>
      <w:ins w:id="776" w:author="hqin" w:date="2013-01-07T11:21:00Z">
        <w:r w:rsidR="00943745">
          <w:rPr>
            <w:b/>
            <w:szCs w:val="24"/>
            <w:lang w:val="en-US"/>
          </w:rPr>
          <w:t xml:space="preserve">spore </w:t>
        </w:r>
      </w:ins>
      <w:r w:rsidRPr="002A0697">
        <w:rPr>
          <w:b/>
          <w:szCs w:val="24"/>
          <w:lang w:val="en-US"/>
        </w:rPr>
        <w:t xml:space="preserve">coat </w:t>
      </w:r>
      <w:del w:id="777" w:author="hqin" w:date="2013-01-07T11:19:00Z">
        <w:r w:rsidRPr="002A0697" w:rsidDel="00406E07">
          <w:rPr>
            <w:b/>
            <w:szCs w:val="24"/>
            <w:lang w:val="en-US"/>
          </w:rPr>
          <w:delText xml:space="preserve">proteins </w:delText>
        </w:r>
      </w:del>
      <w:ins w:id="778" w:author="hqin" w:date="2013-01-07T11:19:00Z">
        <w:r w:rsidR="00406E07">
          <w:rPr>
            <w:b/>
            <w:szCs w:val="24"/>
            <w:lang w:val="en-US"/>
          </w:rPr>
          <w:t xml:space="preserve">genes </w:t>
        </w:r>
      </w:ins>
      <w:r w:rsidRPr="002A0697">
        <w:rPr>
          <w:b/>
          <w:szCs w:val="24"/>
          <w:lang w:val="en-US"/>
        </w:rPr>
        <w:t xml:space="preserve">in the </w:t>
      </w:r>
      <w:r w:rsidRPr="002A0697">
        <w:rPr>
          <w:b/>
          <w:i/>
          <w:szCs w:val="24"/>
          <w:lang w:val="en-US"/>
        </w:rPr>
        <w:t>B. subtilis</w:t>
      </w:r>
      <w:r w:rsidRPr="002A0697">
        <w:rPr>
          <w:b/>
          <w:szCs w:val="24"/>
          <w:lang w:val="en-US"/>
        </w:rPr>
        <w:t>-group.</w:t>
      </w:r>
    </w:p>
    <w:p w14:paraId="6DD3F26F" w14:textId="77777777" w:rsidR="0036587D" w:rsidRDefault="001C7FC9">
      <w:pPr>
        <w:ind w:firstLine="720"/>
        <w:pPrChange w:id="779" w:author="hqin" w:date="2013-01-29T09:44:00Z">
          <w:pPr>
            <w:spacing w:line="480" w:lineRule="auto"/>
            <w:ind w:firstLine="720"/>
          </w:pPr>
        </w:pPrChange>
      </w:pPr>
      <w:r w:rsidRPr="002A0697">
        <w:t xml:space="preserve">If the diversity in </w:t>
      </w:r>
      <w:r w:rsidRPr="002A0697">
        <w:rPr>
          <w:i/>
        </w:rPr>
        <w:t>Bacill</w:t>
      </w:r>
      <w:ins w:id="780" w:author="MI" w:date="2011-11-29T18:27:00Z">
        <w:r>
          <w:rPr>
            <w:i/>
          </w:rPr>
          <w:t>aceae</w:t>
        </w:r>
      </w:ins>
      <w:del w:id="781" w:author="MI" w:date="2011-11-29T18:27:00Z">
        <w:r w:rsidRPr="002A0697" w:rsidDel="00DB2A40">
          <w:rPr>
            <w:i/>
          </w:rPr>
          <w:delText>us</w:delText>
        </w:r>
      </w:del>
      <w:r w:rsidRPr="002A0697">
        <w:t xml:space="preserve"> spore coat morphology reflects adaptation of </w:t>
      </w:r>
      <w:del w:id="782" w:author="MI" w:date="2011-11-29T18:27:00Z">
        <w:r w:rsidRPr="002A0697" w:rsidDel="00DB2A40">
          <w:delText xml:space="preserve">Bacillus </w:delText>
        </w:r>
      </w:del>
      <w:ins w:id="783" w:author="MI" w:date="2011-11-29T18:27:00Z">
        <w:r>
          <w:t xml:space="preserve">these </w:t>
        </w:r>
      </w:ins>
      <w:r w:rsidRPr="002A0697">
        <w:t xml:space="preserve">species to a range of environments, then we may be able to detect signatures of selection from the perspective of molecular evolution. We chose to address this by </w:t>
      </w:r>
      <w:del w:id="784" w:author="hqin" w:date="2013-01-08T10:12:00Z">
        <w:r w:rsidRPr="002A0697" w:rsidDel="00A32878">
          <w:delText xml:space="preserve">analysis of </w:delText>
        </w:r>
      </w:del>
      <w:ins w:id="785" w:author="hqin" w:date="2013-01-08T10:12:00Z">
        <w:r w:rsidR="00A32878">
          <w:t xml:space="preserve">estimating </w:t>
        </w:r>
      </w:ins>
      <w:r w:rsidRPr="002A0697">
        <w:t>the ratio of non-synonymous (dN) to synonymous (dS) substitution rates, ω, a proxy for selective pressure</w:t>
      </w:r>
      <w:ins w:id="786" w:author="hqin" w:date="2013-01-08T10:25:00Z">
        <w:r w:rsidR="00084D36">
          <w:t xml:space="preserve"> </w:t>
        </w:r>
      </w:ins>
      <w:r w:rsidR="001E1917">
        <w:fldChar w:fldCharType="begin"/>
      </w:r>
      <w:r w:rsidR="001E1917">
        <w:instrText xml:space="preserve"> ADDIN EN.CITE &lt;EndNote&gt;&lt;Cite&gt;&lt;Author&gt;Hurst&lt;/Author&gt;&lt;Year&gt;2002&lt;/Year&gt;&lt;RecNum&gt;303&lt;/RecNum&gt;&lt;DisplayText&gt;[81]&lt;/DisplayText&gt;&lt;record&gt;&lt;rec-number&gt;303&lt;/rec-number&gt;&lt;foreign-keys&gt;&lt;key app="EN" db-id="02sps2pse5vde9eszr6vesw82vsrpaeerdva"&gt;303&lt;/key&gt;&lt;/foreign-keys&gt;&lt;ref-type name="Journal Article"&gt;17&lt;/ref-type&gt;&lt;contributors&gt;&lt;authors&gt;&lt;author&gt;Hurst, L. D.&lt;/author&gt;&lt;/authors&gt;&lt;/contributors&gt;&lt;auth-address&gt;Department of Biology and Biochemistry, University of Bath, Bath, UK BA2 7AY. bssldh@bath.ac.uk&lt;/auth-address&gt;&lt;titles&gt;&lt;title&gt;The Ka/Ks ratio: diagnosing the form of sequence evolution&lt;/title&gt;&lt;secondary-title&gt;Trends Genet&lt;/secondary-title&gt;&lt;alt-title&gt;Trends in genetics : TIG&lt;/alt-title&gt;&lt;/titles&gt;&lt;periodical&gt;&lt;full-title&gt;Trends Genet&lt;/full-title&gt;&lt;/periodical&gt;&lt;pages&gt;486&lt;/pages&gt;&lt;volume&gt;18&lt;/volume&gt;&lt;number&gt;9&lt;/number&gt;&lt;edition&gt;2002/08/15&lt;/edition&gt;&lt;keywords&gt;&lt;keyword&gt;Animals&lt;/keyword&gt;&lt;keyword&gt;*Evolution, Molecular&lt;/keyword&gt;&lt;keyword&gt;*Genetic Variation&lt;/keyword&gt;&lt;keyword&gt;Humans&lt;/keyword&gt;&lt;keyword&gt;Selection, Genetic&lt;/keyword&gt;&lt;keyword&gt;Sequence Alignment&lt;/keyword&gt;&lt;/keywords&gt;&lt;dates&gt;&lt;year&gt;2002&lt;/year&gt;&lt;pub-dates&gt;&lt;date&gt;Sep&lt;/date&gt;&lt;/pub-dates&gt;&lt;/dates&gt;&lt;isbn&gt;0168-9525 (Print)&amp;#xD;0168-9525 (Linking)&lt;/isbn&gt;&lt;accession-num&gt;12175810&lt;/accession-num&gt;&lt;work-type&gt;Review&lt;/work-type&gt;&lt;urls&gt;&lt;related-urls&gt;&lt;url&gt;http://www.ncbi.nlm.nih.gov/pubmed/12175810&lt;/url&gt;&lt;/related-urls&gt;&lt;/urls&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81" \o "Hurst, 2002 #303" </w:instrText>
      </w:r>
      <w:r w:rsidR="001E1917">
        <w:rPr>
          <w:noProof/>
        </w:rPr>
        <w:fldChar w:fldCharType="separate"/>
      </w:r>
      <w:r w:rsidR="001E1917">
        <w:rPr>
          <w:noProof/>
        </w:rPr>
        <w:t>81</w:t>
      </w:r>
      <w:r w:rsidR="001E1917">
        <w:rPr>
          <w:noProof/>
        </w:rPr>
        <w:fldChar w:fldCharType="end"/>
      </w:r>
      <w:r w:rsidR="001E1917">
        <w:rPr>
          <w:noProof/>
        </w:rPr>
        <w:t>]</w:t>
      </w:r>
      <w:r w:rsidR="001E1917">
        <w:fldChar w:fldCharType="end"/>
      </w:r>
      <w:r w:rsidRPr="002A0697">
        <w:t xml:space="preserve">. An increase in ω can suggest a </w:t>
      </w:r>
      <w:ins w:id="787" w:author="hqin" w:date="2013-01-25T09:25:00Z">
        <w:r w:rsidR="00260D2D">
          <w:t xml:space="preserve">relatively </w:t>
        </w:r>
      </w:ins>
      <w:r w:rsidRPr="002A0697">
        <w:t xml:space="preserve">faster </w:t>
      </w:r>
      <w:del w:id="788" w:author="hqin" w:date="2013-01-25T09:25:00Z">
        <w:r w:rsidRPr="002A0697" w:rsidDel="00260D2D">
          <w:delText xml:space="preserve">evolutionary </w:delText>
        </w:r>
      </w:del>
      <w:ins w:id="789" w:author="hqin" w:date="2013-01-25T09:26:00Z">
        <w:r w:rsidR="00260D2D" w:rsidRPr="002A0697">
          <w:t xml:space="preserve">non-synonymous </w:t>
        </w:r>
        <w:r w:rsidR="00260D2D">
          <w:t xml:space="preserve">substitution </w:t>
        </w:r>
      </w:ins>
      <w:r w:rsidRPr="002A0697">
        <w:t>rate due to either relaxed negative selection or positive selection</w:t>
      </w:r>
      <w:ins w:id="790" w:author="hqin" w:date="2013-01-08T10:13:00Z">
        <w:r w:rsidR="000866C7">
          <w:t xml:space="preserve"> </w:t>
        </w:r>
        <w:r w:rsidR="0097439A">
          <w:t>in divergent species</w:t>
        </w:r>
        <w:r w:rsidR="00BD535B">
          <w:t xml:space="preserve"> </w:t>
        </w:r>
      </w:ins>
      <w:r w:rsidR="001E1917">
        <w:fldChar w:fldCharType="begin"/>
      </w:r>
      <w:r w:rsidR="001E1917">
        <w:instrText xml:space="preserve"> ADDIN EN.CITE &lt;EndNote&gt;&lt;Cite&gt;&lt;Author&gt;Hurst&lt;/Author&gt;&lt;Year&gt;2002&lt;/Year&gt;&lt;RecNum&gt;303&lt;/RecNum&gt;&lt;DisplayText&gt;[81]&lt;/DisplayText&gt;&lt;record&gt;&lt;rec-number&gt;303&lt;/rec-number&gt;&lt;foreign-keys&gt;&lt;key app="EN" db-id="02sps2pse5vde9eszr6vesw82vsrpaeerdva"&gt;303&lt;/key&gt;&lt;/foreign-keys&gt;&lt;ref-type name="Journal Article"&gt;17&lt;/ref-type&gt;&lt;contributors&gt;&lt;authors&gt;&lt;author&gt;Hurst, L. D.&lt;/author&gt;&lt;/authors&gt;&lt;/contributors&gt;&lt;auth-address&gt;Department of Biology and Biochemistry, University of Bath, Bath, UK BA2 7AY. bssldh@bath.ac.uk&lt;/auth-address&gt;&lt;titles&gt;&lt;title&gt;The Ka/Ks ratio: diagnosing the form of sequence evolution&lt;/title&gt;&lt;secondary-title&gt;Trends Genet&lt;/secondary-title&gt;&lt;alt-title&gt;Trends in genetics : TIG&lt;/alt-title&gt;&lt;/titles&gt;&lt;periodical&gt;&lt;full-title&gt;Trends Genet&lt;/full-title&gt;&lt;/periodical&gt;&lt;pages&gt;486&lt;/pages&gt;&lt;volume&gt;18&lt;/volume&gt;&lt;number&gt;9&lt;/number&gt;&lt;edition&gt;2002/08/15&lt;/edition&gt;&lt;keywords&gt;&lt;keyword&gt;Animals&lt;/keyword&gt;&lt;keyword&gt;*Evolution, Molecular&lt;/keyword&gt;&lt;keyword&gt;*Genetic Variation&lt;/keyword&gt;&lt;keyword&gt;Humans&lt;/keyword&gt;&lt;keyword&gt;Selection, Genetic&lt;/keyword&gt;&lt;keyword&gt;Sequence Alignment&lt;/keyword&gt;&lt;/keywords&gt;&lt;dates&gt;&lt;year&gt;2002&lt;/year&gt;&lt;pub-dates&gt;&lt;date&gt;Sep&lt;/date&gt;&lt;/pub-dates&gt;&lt;/dates&gt;&lt;isbn&gt;0168-9525 (Print)&amp;#xD;0168-9525 (Linking)&lt;/isbn&gt;&lt;accession-num&gt;12175810&lt;/accession-num&gt;&lt;work-type&gt;Review&lt;/work-type&gt;&lt;urls&gt;&lt;related-urls&gt;&lt;url&gt;http://www.ncbi.nlm.nih.gov/pubmed/12175810&lt;/url&gt;&lt;/related-urls&gt;&lt;/urls&gt;&lt;language&gt;eng&lt;/language&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81" \o "Hurst, 2002 #303" </w:instrText>
      </w:r>
      <w:r w:rsidR="001E1917">
        <w:rPr>
          <w:noProof/>
        </w:rPr>
        <w:fldChar w:fldCharType="separate"/>
      </w:r>
      <w:r w:rsidR="001E1917">
        <w:rPr>
          <w:noProof/>
        </w:rPr>
        <w:t>81</w:t>
      </w:r>
      <w:r w:rsidR="001E1917">
        <w:rPr>
          <w:noProof/>
        </w:rPr>
        <w:fldChar w:fldCharType="end"/>
      </w:r>
      <w:r w:rsidR="001E1917">
        <w:rPr>
          <w:noProof/>
        </w:rPr>
        <w:t>]</w:t>
      </w:r>
      <w:r w:rsidR="001E1917">
        <w:fldChar w:fldCharType="end"/>
      </w:r>
      <w:r w:rsidRPr="002A0697">
        <w:t>.</w:t>
      </w:r>
    </w:p>
    <w:p w14:paraId="77086DA7" w14:textId="77777777" w:rsidR="0036587D" w:rsidRDefault="001C7FC9">
      <w:pPr>
        <w:ind w:firstLine="720"/>
        <w:rPr>
          <w:bCs/>
        </w:rPr>
        <w:pPrChange w:id="791" w:author="hqin" w:date="2013-01-29T09:44:00Z">
          <w:pPr>
            <w:spacing w:line="480" w:lineRule="auto"/>
            <w:ind w:firstLine="720"/>
          </w:pPr>
        </w:pPrChange>
      </w:pPr>
      <w:r w:rsidRPr="002A0697">
        <w:t xml:space="preserve">First, </w:t>
      </w:r>
      <w:commentRangeStart w:id="792"/>
      <w:r w:rsidRPr="002A0697">
        <w:t xml:space="preserve">we compared ω between </w:t>
      </w:r>
      <w:del w:id="793" w:author="MI" w:date="2011-11-29T18:28:00Z">
        <w:r w:rsidRPr="002A0697" w:rsidDel="00DB2A40">
          <w:delText xml:space="preserve">the </w:delText>
        </w:r>
      </w:del>
      <w:r w:rsidRPr="002A0697">
        <w:t xml:space="preserve">coat proteins and </w:t>
      </w:r>
      <w:del w:id="794" w:author="MI" w:date="2011-11-29T18:28:00Z">
        <w:r w:rsidRPr="002A0697" w:rsidDel="00DB2A40">
          <w:delText xml:space="preserve">the </w:delText>
        </w:r>
      </w:del>
      <w:r w:rsidRPr="002A0697">
        <w:t xml:space="preserve">non-coat non-essential (nonCE) proteins among the 10 species </w:t>
      </w:r>
      <w:commentRangeEnd w:id="792"/>
      <w:r w:rsidRPr="002A0697">
        <w:rPr>
          <w:rStyle w:val="CommentReference"/>
        </w:rPr>
        <w:commentReference w:id="792"/>
      </w:r>
      <w:r w:rsidRPr="002A0697">
        <w:t>with complete genomes (</w:t>
      </w:r>
      <w:r w:rsidR="0036587D" w:rsidRPr="0036587D">
        <w:rPr>
          <w:bCs/>
          <w:highlight w:val="yellow"/>
          <w:rPrChange w:id="795" w:author="hqin" w:date="2013-01-31T10:37:00Z">
            <w:rPr>
              <w:bCs/>
              <w:sz w:val="16"/>
              <w:szCs w:val="16"/>
              <w:highlight w:val="yellow"/>
            </w:rPr>
          </w:rPrChange>
        </w:rPr>
        <w:t xml:space="preserve">Figure </w:t>
      </w:r>
      <w:del w:id="796" w:author="hqin" w:date="2013-01-31T10:37:00Z">
        <w:r w:rsidR="0036587D" w:rsidRPr="0036587D">
          <w:rPr>
            <w:bCs/>
            <w:highlight w:val="yellow"/>
            <w:rPrChange w:id="797" w:author="hqin" w:date="2013-01-31T10:37:00Z">
              <w:rPr>
                <w:bCs/>
                <w:sz w:val="16"/>
                <w:szCs w:val="16"/>
              </w:rPr>
            </w:rPrChange>
          </w:rPr>
          <w:delText>3A</w:delText>
        </w:r>
      </w:del>
      <w:ins w:id="798" w:author="hqin" w:date="2013-01-31T10:37:00Z">
        <w:r w:rsidR="0036587D" w:rsidRPr="0036587D">
          <w:rPr>
            <w:bCs/>
            <w:highlight w:val="yellow"/>
            <w:rPrChange w:id="799" w:author="hqin" w:date="2013-01-31T10:37:00Z">
              <w:rPr>
                <w:bCs/>
                <w:sz w:val="16"/>
                <w:szCs w:val="16"/>
              </w:rPr>
            </w:rPrChange>
          </w:rPr>
          <w:t>4A</w:t>
        </w:r>
      </w:ins>
      <w:r w:rsidRPr="002A0697">
        <w:t xml:space="preserve">). We calculated p-values using the one-sided Wilcoxon non-parametric test (alternative hypothesis: coat ω &gt; nonCE ω ). </w:t>
      </w:r>
      <w:r w:rsidRPr="002A0697">
        <w:rPr>
          <w:bCs/>
        </w:rPr>
        <w:t xml:space="preserve">Although simple pairwise comparisons usually can not narrow down evolutionary events to specific branches, the matrix approach used here can detect differences between clades. </w:t>
      </w:r>
      <w:r w:rsidRPr="002A0697">
        <w:t xml:space="preserve">In </w:t>
      </w:r>
      <w:r w:rsidR="0036587D" w:rsidRPr="0036587D">
        <w:rPr>
          <w:highlight w:val="yellow"/>
          <w:rPrChange w:id="800" w:author="hqin" w:date="2013-01-31T10:37:00Z">
            <w:rPr>
              <w:sz w:val="16"/>
              <w:szCs w:val="16"/>
              <w:highlight w:val="yellow"/>
            </w:rPr>
          </w:rPrChange>
        </w:rPr>
        <w:t xml:space="preserve">Figure </w:t>
      </w:r>
      <w:del w:id="801" w:author="hqin" w:date="2013-01-31T10:37:00Z">
        <w:r w:rsidR="0036587D" w:rsidRPr="0036587D">
          <w:rPr>
            <w:highlight w:val="yellow"/>
            <w:rPrChange w:id="802" w:author="hqin" w:date="2013-01-31T10:37:00Z">
              <w:rPr>
                <w:sz w:val="16"/>
                <w:szCs w:val="16"/>
              </w:rPr>
            </w:rPrChange>
          </w:rPr>
          <w:delText>3A</w:delText>
        </w:r>
      </w:del>
      <w:ins w:id="803" w:author="hqin" w:date="2013-01-31T10:37:00Z">
        <w:r w:rsidR="0036587D" w:rsidRPr="0036587D">
          <w:rPr>
            <w:highlight w:val="yellow"/>
            <w:rPrChange w:id="804" w:author="hqin" w:date="2013-01-31T10:37:00Z">
              <w:rPr>
                <w:sz w:val="16"/>
                <w:szCs w:val="16"/>
              </w:rPr>
            </w:rPrChange>
          </w:rPr>
          <w:t>4A</w:t>
        </w:r>
      </w:ins>
      <w:r w:rsidRPr="002A0697">
        <w:t xml:space="preserve">, the patterns in the </w:t>
      </w:r>
      <w:r w:rsidRPr="002A0697">
        <w:rPr>
          <w:i/>
        </w:rPr>
        <w:t>B. subtilis</w:t>
      </w:r>
      <w:r w:rsidRPr="002A0697">
        <w:t xml:space="preserve">-group and the </w:t>
      </w:r>
      <w:r w:rsidRPr="002A0697">
        <w:rPr>
          <w:i/>
        </w:rPr>
        <w:t>B. cereus</w:t>
      </w:r>
      <w:r w:rsidRPr="002A0697">
        <w:t xml:space="preserve">-group are clearly opposite. In the </w:t>
      </w:r>
      <w:r w:rsidRPr="002A0697">
        <w:rPr>
          <w:i/>
        </w:rPr>
        <w:t>B. subtilis</w:t>
      </w:r>
      <w:r w:rsidRPr="002A0697">
        <w:t>-group, the p-values are mostly less than 0.05 and the alternative hypothesis is accepted. Hence, coat protein</w:t>
      </w:r>
      <w:ins w:id="805" w:author="MI" w:date="2011-11-29T18:29:00Z">
        <w:r>
          <w:t>s</w:t>
        </w:r>
      </w:ins>
      <w:r w:rsidRPr="002A0697">
        <w:t xml:space="preserve"> show higher ω than do nonCE proteins. In the </w:t>
      </w:r>
      <w:r w:rsidRPr="002A0697">
        <w:rPr>
          <w:i/>
        </w:rPr>
        <w:t>B. cereus</w:t>
      </w:r>
      <w:r w:rsidRPr="002A0697">
        <w:t xml:space="preserve">-group, the p-values are mostly greater than 0.95, which means the opposite alternative hypothesis, coat ω &lt; nonCE ω, should be accepted. Hence, </w:t>
      </w:r>
      <w:ins w:id="806" w:author="MI" w:date="2011-11-29T18:29:00Z">
        <w:r>
          <w:t xml:space="preserve">the patterns of </w:t>
        </w:r>
      </w:ins>
      <w:r w:rsidRPr="002A0697">
        <w:t>coat protein gene</w:t>
      </w:r>
      <w:del w:id="807" w:author="MI" w:date="2011-11-29T18:29:00Z">
        <w:r w:rsidRPr="002A0697" w:rsidDel="00C26DF2">
          <w:delText>s</w:delText>
        </w:r>
      </w:del>
      <w:r w:rsidRPr="002A0697">
        <w:t xml:space="preserve"> evol</w:t>
      </w:r>
      <w:ins w:id="808" w:author="MI" w:date="2011-11-29T18:29:00Z">
        <w:r>
          <w:t>u</w:t>
        </w:r>
        <w:del w:id="809" w:author="hong qin" w:date="2012-09-04T09:55:00Z">
          <w:r w:rsidDel="00C5666A">
            <w:delText>i</w:delText>
          </w:r>
        </w:del>
        <w:r>
          <w:t xml:space="preserve">tion </w:t>
        </w:r>
      </w:ins>
      <w:del w:id="810" w:author="MI" w:date="2011-11-29T18:29:00Z">
        <w:r w:rsidRPr="002A0697" w:rsidDel="00C26DF2">
          <w:delText>ve in</w:delText>
        </w:r>
      </w:del>
      <w:del w:id="811" w:author="hong qin" w:date="2012-09-04T09:55:00Z">
        <w:r w:rsidRPr="002A0697" w:rsidDel="00C5666A">
          <w:delText xml:space="preserve"> </w:delText>
        </w:r>
      </w:del>
      <w:r w:rsidRPr="002A0697">
        <w:t>differ</w:t>
      </w:r>
      <w:del w:id="812" w:author="hong qin" w:date="2012-09-04T09:55:00Z">
        <w:r w:rsidRPr="002A0697" w:rsidDel="00C5666A">
          <w:delText>ent</w:delText>
        </w:r>
      </w:del>
      <w:r w:rsidRPr="002A0697">
        <w:t xml:space="preserve"> </w:t>
      </w:r>
      <w:del w:id="813" w:author="MI" w:date="2011-11-29T18:29:00Z">
        <w:r w:rsidRPr="002A0697" w:rsidDel="00C26DF2">
          <w:delText xml:space="preserve">patterns </w:delText>
        </w:r>
      </w:del>
      <w:r w:rsidRPr="002A0697">
        <w:t xml:space="preserve">between the </w:t>
      </w:r>
      <w:r w:rsidRPr="002A0697">
        <w:rPr>
          <w:i/>
        </w:rPr>
        <w:t>B. subtilis</w:t>
      </w:r>
      <w:r w:rsidRPr="002A0697">
        <w:t>-</w:t>
      </w:r>
      <w:del w:id="814" w:author="MI" w:date="2011-11-29T18:29:00Z">
        <w:r w:rsidRPr="002A0697" w:rsidDel="00C26DF2">
          <w:delText>group</w:delText>
        </w:r>
      </w:del>
      <w:r w:rsidRPr="002A0697">
        <w:t xml:space="preserve"> and </w:t>
      </w:r>
      <w:del w:id="815" w:author="MI" w:date="2011-11-29T18:29:00Z">
        <w:r w:rsidRPr="002A0697" w:rsidDel="00C26DF2">
          <w:delText xml:space="preserve">the </w:delText>
        </w:r>
      </w:del>
      <w:r w:rsidRPr="002A0697">
        <w:rPr>
          <w:i/>
        </w:rPr>
        <w:t>B. cereus</w:t>
      </w:r>
      <w:r w:rsidRPr="002A0697">
        <w:t>-group</w:t>
      </w:r>
      <w:ins w:id="816" w:author="MI" w:date="2011-11-29T18:29:00Z">
        <w:r>
          <w:t>s</w:t>
        </w:r>
      </w:ins>
      <w:r w:rsidRPr="002A0697">
        <w:t>. The</w:t>
      </w:r>
      <w:ins w:id="817" w:author="MI" w:date="2011-11-29T18:30:00Z">
        <w:r>
          <w:t>se</w:t>
        </w:r>
      </w:ins>
      <w:r w:rsidRPr="002A0697">
        <w:t xml:space="preserve"> contrasting ω patterns </w:t>
      </w:r>
      <w:del w:id="818" w:author="MI" w:date="2011-11-29T18:30:00Z">
        <w:r w:rsidRPr="002A0697" w:rsidDel="0032474B">
          <w:delText xml:space="preserve">in coat protein genes </w:delText>
        </w:r>
      </w:del>
      <w:r w:rsidRPr="002A0697">
        <w:t xml:space="preserve">held when additional </w:t>
      </w:r>
      <w:r w:rsidRPr="002A0697">
        <w:rPr>
          <w:i/>
        </w:rPr>
        <w:t>B. cereus</w:t>
      </w:r>
      <w:r w:rsidRPr="002A0697">
        <w:t xml:space="preserve"> genomes were included </w:t>
      </w:r>
      <w:ins w:id="819" w:author="MI" w:date="2011-11-29T18:30:00Z">
        <w:r>
          <w:t xml:space="preserve">in the analysis </w:t>
        </w:r>
      </w:ins>
      <w:r w:rsidR="0036587D" w:rsidRPr="0036587D">
        <w:rPr>
          <w:highlight w:val="yellow"/>
          <w:rPrChange w:id="820" w:author="hqin" w:date="2013-01-30T08:55:00Z">
            <w:rPr>
              <w:sz w:val="16"/>
              <w:szCs w:val="16"/>
            </w:rPr>
          </w:rPrChange>
        </w:rPr>
        <w:t>(Figure S5A</w:t>
      </w:r>
      <w:ins w:id="821" w:author="hong qin" w:date="2013-01-31T22:11:00Z">
        <w:r w:rsidR="00952469">
          <w:t>??</w:t>
        </w:r>
      </w:ins>
      <w:r w:rsidRPr="002A0697">
        <w:t>). As expected, the contrasting evolutionary patterns of coat protein genes are not pronounced in pairwise tests of dN measures, and are absent in pairwise tests of dS measures (</w:t>
      </w:r>
      <w:r w:rsidR="0036587D" w:rsidRPr="0036587D">
        <w:rPr>
          <w:highlight w:val="yellow"/>
          <w:rPrChange w:id="822" w:author="hqin" w:date="2013-01-30T08:54:00Z">
            <w:rPr>
              <w:sz w:val="16"/>
              <w:szCs w:val="16"/>
              <w:highlight w:val="yellow"/>
            </w:rPr>
          </w:rPrChange>
        </w:rPr>
        <w:t>Figure S5B</w:t>
      </w:r>
      <w:ins w:id="823" w:author="hong qin" w:date="2013-01-31T22:11:00Z">
        <w:r w:rsidR="00952469">
          <w:rPr>
            <w:highlight w:val="yellow"/>
          </w:rPr>
          <w:t>??</w:t>
        </w:r>
      </w:ins>
      <w:r w:rsidR="0036587D" w:rsidRPr="0036587D">
        <w:rPr>
          <w:highlight w:val="yellow"/>
          <w:rPrChange w:id="824" w:author="hqin" w:date="2013-01-30T08:54:00Z">
            <w:rPr>
              <w:sz w:val="16"/>
              <w:szCs w:val="16"/>
              <w:highlight w:val="yellow"/>
            </w:rPr>
          </w:rPrChange>
        </w:rPr>
        <w:t xml:space="preserve"> and S5C</w:t>
      </w:r>
      <w:ins w:id="825" w:author="hong qin" w:date="2013-01-31T22:11:00Z">
        <w:r w:rsidR="00952469">
          <w:t>??</w:t>
        </w:r>
      </w:ins>
      <w:r w:rsidRPr="002A0697">
        <w:t xml:space="preserve">). For comparison, the </w:t>
      </w:r>
      <w:ins w:id="826" w:author="MI" w:date="2011-11-29T18:31:00Z">
        <w:r w:rsidRPr="002A0697">
          <w:t xml:space="preserve">ω </w:t>
        </w:r>
        <w:r>
          <w:t xml:space="preserve">of </w:t>
        </w:r>
      </w:ins>
      <w:r w:rsidRPr="002A0697">
        <w:t xml:space="preserve">essential genes </w:t>
      </w:r>
      <w:ins w:id="827" w:author="MI" w:date="2011-11-29T18:31:00Z">
        <w:r>
          <w:t xml:space="preserve">are </w:t>
        </w:r>
      </w:ins>
      <w:del w:id="828" w:author="Daria Clegg" w:date="2013-02-01T10:15:00Z">
        <w:r w:rsidRPr="002A0697" w:rsidDel="008A63A6">
          <w:delText xml:space="preserve">mostly </w:delText>
        </w:r>
      </w:del>
      <w:del w:id="829" w:author="MI" w:date="2011-11-29T18:31:00Z">
        <w:r w:rsidRPr="002A0697" w:rsidDel="00BE385F">
          <w:delText xml:space="preserve">have </w:delText>
        </w:r>
      </w:del>
      <w:r w:rsidRPr="002A0697">
        <w:t xml:space="preserve">significantly lower </w:t>
      </w:r>
      <w:del w:id="830" w:author="MI" w:date="2011-11-29T18:31:00Z">
        <w:r w:rsidRPr="002A0697" w:rsidDel="00BE385F">
          <w:delText xml:space="preserve">ω </w:delText>
        </w:r>
      </w:del>
      <w:r w:rsidRPr="002A0697">
        <w:t xml:space="preserve">than </w:t>
      </w:r>
      <w:ins w:id="831" w:author="MI" w:date="2011-11-29T18:31:00Z">
        <w:r>
          <w:t xml:space="preserve">those of </w:t>
        </w:r>
      </w:ins>
      <w:r w:rsidRPr="002A0697">
        <w:t xml:space="preserve">nonCE genes (with an exception in the </w:t>
      </w:r>
      <w:r w:rsidRPr="002A0697">
        <w:rPr>
          <w:i/>
        </w:rPr>
        <w:t>B. weihenstephanensis</w:t>
      </w:r>
      <w:r w:rsidRPr="002A0697">
        <w:t xml:space="preserve"> lineage) (</w:t>
      </w:r>
      <w:r w:rsidR="0036587D" w:rsidRPr="0036587D">
        <w:rPr>
          <w:highlight w:val="yellow"/>
          <w:rPrChange w:id="832" w:author="hqin" w:date="2013-01-30T08:54:00Z">
            <w:rPr>
              <w:sz w:val="16"/>
              <w:szCs w:val="16"/>
              <w:highlight w:val="yellow"/>
            </w:rPr>
          </w:rPrChange>
        </w:rPr>
        <w:t xml:space="preserve">Figures </w:t>
      </w:r>
      <w:del w:id="833" w:author="hong qin" w:date="2013-01-31T22:11:00Z">
        <w:r w:rsidR="0036587D" w:rsidRPr="0036587D" w:rsidDel="00014890">
          <w:rPr>
            <w:highlight w:val="yellow"/>
            <w:rPrChange w:id="834" w:author="hqin" w:date="2013-01-30T08:54:00Z">
              <w:rPr>
                <w:sz w:val="16"/>
                <w:szCs w:val="16"/>
                <w:highlight w:val="yellow"/>
              </w:rPr>
            </w:rPrChange>
          </w:rPr>
          <w:delText>3</w:delText>
        </w:r>
      </w:del>
      <w:ins w:id="835" w:author="hong qin" w:date="2013-01-31T22:11:00Z">
        <w:r w:rsidR="00A83DEA">
          <w:rPr>
            <w:highlight w:val="yellow"/>
          </w:rPr>
          <w:t>4</w:t>
        </w:r>
      </w:ins>
      <w:r w:rsidR="0036587D" w:rsidRPr="0036587D">
        <w:rPr>
          <w:highlight w:val="yellow"/>
          <w:rPrChange w:id="836" w:author="hqin" w:date="2013-01-30T08:54:00Z">
            <w:rPr>
              <w:sz w:val="16"/>
              <w:szCs w:val="16"/>
              <w:highlight w:val="yellow"/>
            </w:rPr>
          </w:rPrChange>
        </w:rPr>
        <w:t>B and S5D</w:t>
      </w:r>
      <w:ins w:id="837" w:author="hong qin" w:date="2013-01-31T22:11:00Z">
        <w:r w:rsidR="00014890">
          <w:t>??</w:t>
        </w:r>
      </w:ins>
      <w:r w:rsidRPr="002A0697">
        <w:t>)</w:t>
      </w:r>
      <w:ins w:id="838" w:author="Daria Clegg" w:date="2013-02-01T10:15:00Z">
        <w:r w:rsidR="008A63A6">
          <w:t>, further</w:t>
        </w:r>
      </w:ins>
      <w:del w:id="839" w:author="Daria Clegg" w:date="2013-02-01T10:16:00Z">
        <w:r w:rsidRPr="002A0697" w:rsidDel="008A63A6">
          <w:delText>,</w:delText>
        </w:r>
      </w:del>
      <w:r w:rsidRPr="002A0697">
        <w:t xml:space="preserve"> </w:t>
      </w:r>
      <w:del w:id="840" w:author="MI" w:date="2011-11-29T18:31:00Z">
        <w:r w:rsidRPr="002A0697" w:rsidDel="00BE385F">
          <w:delText xml:space="preserve">which </w:delText>
        </w:r>
      </w:del>
      <w:del w:id="841" w:author="Daria Clegg" w:date="2013-02-01T10:16:00Z">
        <w:r w:rsidRPr="002A0697" w:rsidDel="008A63A6">
          <w:delText>f</w:delText>
        </w:r>
      </w:del>
      <w:del w:id="842" w:author="Daria Clegg" w:date="2013-02-01T10:17:00Z">
        <w:r w:rsidRPr="002A0697" w:rsidDel="008A63A6">
          <w:delText xml:space="preserve">urther </w:delText>
        </w:r>
      </w:del>
      <w:r w:rsidRPr="002A0697">
        <w:t>validat</w:t>
      </w:r>
      <w:ins w:id="843" w:author="MI" w:date="2011-11-29T18:31:00Z">
        <w:r>
          <w:t>ing</w:t>
        </w:r>
      </w:ins>
      <w:del w:id="844" w:author="MI" w:date="2011-11-29T18:31:00Z">
        <w:r w:rsidRPr="002A0697" w:rsidDel="00BE385F">
          <w:delText>es</w:delText>
        </w:r>
      </w:del>
      <w:r w:rsidRPr="002A0697">
        <w:t xml:space="preserve"> this pairwise matrix approach. </w:t>
      </w:r>
      <w:r w:rsidRPr="002A0697">
        <w:rPr>
          <w:bCs/>
        </w:rPr>
        <w:t xml:space="preserve">These results show that negative selection pressure on coat proteins is significantly stronger in the </w:t>
      </w:r>
      <w:r w:rsidRPr="002A0697">
        <w:rPr>
          <w:bCs/>
          <w:i/>
        </w:rPr>
        <w:t>B. cereus</w:t>
      </w:r>
      <w:r w:rsidRPr="002A0697">
        <w:rPr>
          <w:bCs/>
        </w:rPr>
        <w:t xml:space="preserve">-group than in the </w:t>
      </w:r>
      <w:r w:rsidRPr="002A0697">
        <w:rPr>
          <w:bCs/>
          <w:i/>
        </w:rPr>
        <w:t>B. subtilis</w:t>
      </w:r>
      <w:r w:rsidRPr="002A0697">
        <w:rPr>
          <w:bCs/>
        </w:rPr>
        <w:t xml:space="preserve">-group. </w:t>
      </w:r>
    </w:p>
    <w:p w14:paraId="19639E13" w14:textId="77777777" w:rsidR="0036587D" w:rsidRDefault="00347121">
      <w:pPr>
        <w:numPr>
          <w:ins w:id="845" w:author="Hong Qin" w:date="2011-11-29T09:39:00Z"/>
        </w:numPr>
        <w:snapToGrid w:val="0"/>
        <w:ind w:firstLine="720"/>
        <w:rPr>
          <w:ins w:id="846" w:author="hqin" w:date="2013-01-25T11:12:00Z"/>
        </w:rPr>
        <w:pPrChange w:id="847" w:author="hqin" w:date="2013-01-29T09:44:00Z">
          <w:pPr>
            <w:snapToGrid w:val="0"/>
            <w:spacing w:line="480" w:lineRule="auto"/>
            <w:ind w:firstLine="720"/>
          </w:pPr>
        </w:pPrChange>
      </w:pPr>
      <w:ins w:id="848" w:author="hqin" w:date="2013-01-30T09:08:00Z">
        <w:r>
          <w:rPr>
            <w:bCs/>
          </w:rPr>
          <w:t>Second</w:t>
        </w:r>
      </w:ins>
      <w:ins w:id="849" w:author="hqin" w:date="2013-01-30T09:07:00Z">
        <w:r>
          <w:rPr>
            <w:bCs/>
          </w:rPr>
          <w:t xml:space="preserve">, </w:t>
        </w:r>
      </w:ins>
      <w:ins w:id="850" w:author="hqin" w:date="2013-01-25T10:05:00Z">
        <w:r w:rsidR="00ED14A8">
          <w:t xml:space="preserve">we </w:t>
        </w:r>
      </w:ins>
      <w:ins w:id="851" w:author="hqin" w:date="2013-01-15T10:49:00Z">
        <w:r w:rsidR="00A90174">
          <w:t>calculate</w:t>
        </w:r>
      </w:ins>
      <w:ins w:id="852" w:author="hqin" w:date="2013-01-25T10:05:00Z">
        <w:r w:rsidR="00ED14A8">
          <w:t>d</w:t>
        </w:r>
      </w:ins>
      <w:ins w:id="853" w:author="hqin" w:date="2013-01-15T10:49:00Z">
        <w:r w:rsidR="00A90174">
          <w:t xml:space="preserve"> the likelihood </w:t>
        </w:r>
        <w:r w:rsidR="00F51D5D">
          <w:t xml:space="preserve">of </w:t>
        </w:r>
        <w:r w:rsidR="00A90174">
          <w:t>different evolutionary patterns</w:t>
        </w:r>
      </w:ins>
      <w:ins w:id="854" w:author="hqin" w:date="2013-01-15T10:51:00Z">
        <w:r w:rsidR="00F51D5D">
          <w:t xml:space="preserve">, designed in nested </w:t>
        </w:r>
      </w:ins>
      <w:ins w:id="855" w:author="hqin" w:date="2013-01-25T10:05:00Z">
        <w:r w:rsidR="00FD5D86">
          <w:t xml:space="preserve">branch </w:t>
        </w:r>
      </w:ins>
      <w:ins w:id="856" w:author="hqin" w:date="2013-01-15T10:51:00Z">
        <w:r w:rsidR="00F51D5D">
          <w:t>models</w:t>
        </w:r>
      </w:ins>
      <w:ins w:id="857" w:author="hqin" w:date="2013-01-25T10:05:00Z">
        <w:r w:rsidR="00FD5D86">
          <w:t xml:space="preserve"> in </w:t>
        </w:r>
        <w:r w:rsidR="0036587D" w:rsidRPr="0036587D">
          <w:rPr>
            <w:i/>
            <w:rPrChange w:id="858" w:author="hqin" w:date="2013-01-25T10:06:00Z">
              <w:rPr>
                <w:sz w:val="16"/>
                <w:szCs w:val="16"/>
              </w:rPr>
            </w:rPrChange>
          </w:rPr>
          <w:t>codeml</w:t>
        </w:r>
      </w:ins>
      <w:ins w:id="859" w:author="hqin" w:date="2013-01-15T10:51:00Z">
        <w:r w:rsidR="00F51D5D">
          <w:t xml:space="preserve">, and applied </w:t>
        </w:r>
        <w:del w:id="860" w:author="Daria Clegg" w:date="2013-02-01T10:17:00Z">
          <w:r w:rsidR="00F51D5D" w:rsidDel="008A63A6">
            <w:delText xml:space="preserve">apply </w:delText>
          </w:r>
        </w:del>
        <w:r w:rsidR="00F51D5D">
          <w:t>likelihood ratio test</w:t>
        </w:r>
      </w:ins>
      <w:ins w:id="861" w:author="hqin" w:date="2013-01-15T11:11:00Z">
        <w:r w:rsidR="007F21DA">
          <w:t>s</w:t>
        </w:r>
      </w:ins>
      <w:ins w:id="862" w:author="hqin" w:date="2013-01-15T11:10:00Z">
        <w:r w:rsidR="007F21DA">
          <w:t xml:space="preserve"> (LRT</w:t>
        </w:r>
      </w:ins>
      <w:ins w:id="863" w:author="hqin" w:date="2013-01-15T11:11:00Z">
        <w:r w:rsidR="007F21DA">
          <w:t>s</w:t>
        </w:r>
      </w:ins>
      <w:ins w:id="864" w:author="hqin" w:date="2013-01-15T11:10:00Z">
        <w:r w:rsidR="007F21DA">
          <w:t>)</w:t>
        </w:r>
      </w:ins>
      <w:ins w:id="865" w:author="hqin" w:date="2013-01-15T10:52:00Z">
        <w:r w:rsidR="00AE5292">
          <w:t xml:space="preserve"> </w:t>
        </w:r>
      </w:ins>
      <w:r w:rsidR="001E1917">
        <w:fldChar w:fldCharType="begin"/>
      </w:r>
      <w:r w:rsidR="001E1917">
        <w:instrText xml:space="preserve"> ADDIN EN.CITE &lt;EndNote&gt;&lt;Cite&gt;&lt;Author&gt;Bielawski&lt;/Author&gt;&lt;Year&gt;2005&lt;/Year&gt;&lt;RecNum&gt;82&lt;/RecNum&gt;&lt;DisplayText&gt;[53]&lt;/DisplayText&gt;&lt;record&gt;&lt;rec-number&gt;82&lt;/rec-number&gt;&lt;foreign-keys&gt;&lt;key app="EN" db-id="02sps2pse5vde9eszr6vesw82vsrpaeerdva"&gt;82&lt;/key&gt;&lt;/foreign-keys&gt;&lt;ref-type name="Book Section"&gt;5&lt;/ref-type&gt;&lt;contributors&gt;&lt;authors&gt;&lt;author&gt;Bielawski, Josep P.&lt;/author&gt;&lt;author&gt;Yang, Ziheng&lt;/author&gt;&lt;/authors&gt;&lt;secondary-authors&gt;&lt;author&gt;Nielsen, Rasmus &lt;/author&gt;&lt;/secondary-authors&gt;&lt;/contributors&gt;&lt;titles&gt;&lt;title&gt;Maximum Likelihood Methods for Detecting Adaptive Protein Evolution&lt;/title&gt;&lt;secondary-title&gt;Statistical Methods in Molecular Evolution&lt;/secondary-title&gt;&lt;/titles&gt;&lt;pages&gt;103-124&lt;/pages&gt;&lt;dates&gt;&lt;year&gt;2005&lt;/year&gt;&lt;/dates&gt;&lt;publisher&gt;Springer&lt;/publisher&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53" \o "Bielawski, 2005 #82" </w:instrText>
      </w:r>
      <w:r w:rsidR="001E1917">
        <w:rPr>
          <w:noProof/>
        </w:rPr>
        <w:fldChar w:fldCharType="separate"/>
      </w:r>
      <w:r w:rsidR="001E1917">
        <w:rPr>
          <w:noProof/>
        </w:rPr>
        <w:t>53</w:t>
      </w:r>
      <w:r w:rsidR="001E1917">
        <w:rPr>
          <w:noProof/>
        </w:rPr>
        <w:fldChar w:fldCharType="end"/>
      </w:r>
      <w:r w:rsidR="001E1917">
        <w:rPr>
          <w:noProof/>
        </w:rPr>
        <w:t>]</w:t>
      </w:r>
      <w:r w:rsidR="001E1917">
        <w:fldChar w:fldCharType="end"/>
      </w:r>
      <w:ins w:id="866" w:author="hqin" w:date="2013-01-15T10:51:00Z">
        <w:r w:rsidR="00F51D5D">
          <w:t xml:space="preserve">. </w:t>
        </w:r>
      </w:ins>
      <w:ins w:id="867" w:author="hqin" w:date="2013-01-15T10:49:00Z">
        <w:r w:rsidR="00414FB0">
          <w:t xml:space="preserve"> </w:t>
        </w:r>
      </w:ins>
      <w:ins w:id="868" w:author="hqin" w:date="2013-01-25T11:12:00Z">
        <w:r w:rsidR="004F7757">
          <w:t xml:space="preserve">We are aware that the LRT method detects changes only within each gene family (not between two different groups of genes), and are </w:t>
        </w:r>
      </w:ins>
      <w:ins w:id="869" w:author="Daria Clegg" w:date="2013-02-01T10:18:00Z">
        <w:r w:rsidR="008A63A6">
          <w:t>therefore</w:t>
        </w:r>
      </w:ins>
      <w:ins w:id="870" w:author="hqin" w:date="2013-01-25T11:12:00Z">
        <w:del w:id="871" w:author="Daria Clegg" w:date="2013-02-01T10:18:00Z">
          <w:r w:rsidR="004F7757" w:rsidDel="008A63A6">
            <w:delText>hence</w:delText>
          </w:r>
        </w:del>
        <w:r w:rsidR="004F7757">
          <w:t xml:space="preserve"> more conservative than the pairwise analysis.</w:t>
        </w:r>
        <w:r w:rsidR="004F7757">
          <w:rPr>
            <w:bCs/>
          </w:rPr>
          <w:t xml:space="preserve"> </w:t>
        </w:r>
      </w:ins>
      <w:ins w:id="872" w:author="hong qin" w:date="2012-09-04T10:13:00Z">
        <w:del w:id="873" w:author="hqin" w:date="2013-01-15T10:57:00Z">
          <w:r w:rsidR="001C7FC9" w:rsidRPr="00C548F6" w:rsidDel="00C2228E">
            <w:rPr>
              <w:bCs/>
            </w:rPr>
            <w:delText xml:space="preserve">Finally, we tested several nested models to verify the different </w:delText>
          </w:r>
          <w:r w:rsidR="001C7FC9" w:rsidRPr="00C548F6" w:rsidDel="00C2228E">
            <w:delText xml:space="preserve">molecular evolutionary patterns, detected in the analyses above, between the </w:delText>
          </w:r>
          <w:r w:rsidR="001C7FC9" w:rsidRPr="00C548F6" w:rsidDel="00C2228E">
            <w:rPr>
              <w:i/>
            </w:rPr>
            <w:delText>B. subtilis</w:delText>
          </w:r>
          <w:r w:rsidR="001C7FC9" w:rsidRPr="00C548F6" w:rsidDel="00C2228E">
            <w:delText xml:space="preserve">- and </w:delText>
          </w:r>
          <w:r w:rsidR="001C7FC9" w:rsidRPr="00C548F6" w:rsidDel="00C2228E">
            <w:rPr>
              <w:i/>
            </w:rPr>
            <w:delText>B. cereus</w:delText>
          </w:r>
          <w:r w:rsidR="001C7FC9" w:rsidRPr="00C548F6" w:rsidDel="00C2228E">
            <w:delText xml:space="preserve">-group species. Although this approach </w:delText>
          </w:r>
        </w:del>
        <w:del w:id="874" w:author="hqin" w:date="2013-01-15T11:05:00Z">
          <w:r w:rsidR="001C7FC9" w:rsidRPr="00C548F6" w:rsidDel="002F6402">
            <w:delText xml:space="preserve">is </w:delText>
          </w:r>
        </w:del>
      </w:ins>
      <w:ins w:id="875" w:author="hqin" w:date="2013-01-15T11:07:00Z">
        <w:r w:rsidR="002F6402">
          <w:t>M</w:t>
        </w:r>
      </w:ins>
      <w:ins w:id="876" w:author="hqin" w:date="2013-01-15T11:06:00Z">
        <w:r w:rsidR="002F6402">
          <w:rPr>
            <w:bCs/>
          </w:rPr>
          <w:t xml:space="preserve">eaningful </w:t>
        </w:r>
      </w:ins>
      <w:ins w:id="877" w:author="hqin" w:date="2013-01-15T11:11:00Z">
        <w:r w:rsidR="007F21DA">
          <w:rPr>
            <w:bCs/>
          </w:rPr>
          <w:t>LRTs</w:t>
        </w:r>
      </w:ins>
      <w:ins w:id="878" w:author="hqin" w:date="2013-01-15T11:06:00Z">
        <w:r w:rsidR="002F6402">
          <w:rPr>
            <w:bCs/>
          </w:rPr>
          <w:t xml:space="preserve"> should be done </w:t>
        </w:r>
      </w:ins>
      <w:ins w:id="879" w:author="hong qin" w:date="2012-09-04T10:13:00Z">
        <w:del w:id="880" w:author="hqin" w:date="2013-01-15T11:05:00Z">
          <w:r w:rsidR="001C7FC9" w:rsidRPr="00C548F6" w:rsidDel="002F6402">
            <w:delText xml:space="preserve">limited to </w:delText>
          </w:r>
        </w:del>
      </w:ins>
      <w:ins w:id="881" w:author="hqin" w:date="2013-01-15T11:06:00Z">
        <w:r w:rsidR="002F6402">
          <w:t xml:space="preserve">using </w:t>
        </w:r>
      </w:ins>
      <w:ins w:id="882" w:author="hong qin" w:date="2012-09-04T10:13:00Z">
        <w:del w:id="883" w:author="hqin" w:date="2013-01-15T11:04:00Z">
          <w:r w:rsidR="001C7FC9" w:rsidRPr="00C548F6" w:rsidDel="002F6402">
            <w:delText>the conserved coat proteins</w:delText>
          </w:r>
        </w:del>
      </w:ins>
      <w:ins w:id="884" w:author="hqin" w:date="2013-01-15T11:04:00Z">
        <w:r w:rsidR="002F6402">
          <w:t xml:space="preserve">the same </w:t>
        </w:r>
      </w:ins>
      <w:ins w:id="885" w:author="hqin" w:date="2013-01-30T09:16:00Z">
        <w:r w:rsidR="00136683">
          <w:t xml:space="preserve">model, i.e, the same </w:t>
        </w:r>
      </w:ins>
      <w:ins w:id="886" w:author="hqin" w:date="2013-01-15T11:04:00Z">
        <w:r w:rsidR="002F6402">
          <w:t>tree topology</w:t>
        </w:r>
      </w:ins>
      <w:ins w:id="887" w:author="hong qin" w:date="2012-09-04T10:13:00Z">
        <w:del w:id="888" w:author="hqin" w:date="2013-01-15T10:58:00Z">
          <w:r w:rsidR="001C7FC9" w:rsidRPr="00C548F6" w:rsidDel="00C2228E">
            <w:delText>,</w:delText>
          </w:r>
        </w:del>
      </w:ins>
      <w:ins w:id="889" w:author="hqin" w:date="2013-01-15T11:07:00Z">
        <w:r w:rsidR="002F6402">
          <w:t xml:space="preserve">, which constrained </w:t>
        </w:r>
      </w:ins>
      <w:ins w:id="890" w:author="hqin" w:date="2013-01-15T11:08:00Z">
        <w:r w:rsidR="002F6402">
          <w:t>us to focus LRT</w:t>
        </w:r>
      </w:ins>
      <w:ins w:id="891" w:author="hqin" w:date="2013-01-15T11:11:00Z">
        <w:r w:rsidR="007F21DA">
          <w:t>s</w:t>
        </w:r>
      </w:ins>
      <w:ins w:id="892" w:author="hqin" w:date="2013-01-15T11:08:00Z">
        <w:r w:rsidR="002F6402">
          <w:t xml:space="preserve"> on </w:t>
        </w:r>
      </w:ins>
      <w:ins w:id="893" w:author="hqin" w:date="2013-01-15T11:10:00Z">
        <w:r w:rsidR="002F6402">
          <w:t xml:space="preserve">conserved </w:t>
        </w:r>
      </w:ins>
      <w:ins w:id="894" w:author="hqin" w:date="2013-01-15T11:07:00Z">
        <w:r w:rsidR="002F6402">
          <w:t>genes</w:t>
        </w:r>
      </w:ins>
      <w:ins w:id="895" w:author="hqin" w:date="2013-01-15T11:10:00Z">
        <w:r w:rsidR="002F6402">
          <w:t xml:space="preserve">. </w:t>
        </w:r>
      </w:ins>
      <w:ins w:id="896" w:author="hong qin" w:date="2012-09-04T10:13:00Z">
        <w:del w:id="897" w:author="hqin" w:date="2013-01-15T11:07:00Z">
          <w:r w:rsidR="001C7FC9" w:rsidRPr="00C548F6" w:rsidDel="002F6402">
            <w:delText xml:space="preserve"> </w:delText>
          </w:r>
        </w:del>
      </w:ins>
      <w:ins w:id="898" w:author="hqin" w:date="2013-01-15T11:03:00Z">
        <w:r w:rsidR="002F6402">
          <w:t xml:space="preserve"> </w:t>
        </w:r>
      </w:ins>
      <w:ins w:id="899" w:author="hqin" w:date="2013-01-30T10:21:00Z">
        <w:r w:rsidR="00F214EB">
          <w:t>W</w:t>
        </w:r>
      </w:ins>
      <w:ins w:id="900" w:author="hqin" w:date="2013-01-30T10:20:00Z">
        <w:r w:rsidR="00F214EB">
          <w:t xml:space="preserve">e selected </w:t>
        </w:r>
      </w:ins>
      <w:ins w:id="901" w:author="hqin" w:date="2013-01-30T10:21:00Z">
        <w:r w:rsidR="00F214EB">
          <w:t xml:space="preserve">1174 conserved gene families whose neighbor-joining </w:t>
        </w:r>
      </w:ins>
      <w:ins w:id="902" w:author="hqin" w:date="2013-01-30T10:23:00Z">
        <w:r w:rsidR="00E10037">
          <w:t xml:space="preserve">gene </w:t>
        </w:r>
      </w:ins>
      <w:ins w:id="903" w:author="hqin" w:date="2013-01-30T10:21:00Z">
        <w:r w:rsidR="00F214EB">
          <w:t>tree</w:t>
        </w:r>
      </w:ins>
      <w:ins w:id="904" w:author="hqin" w:date="2013-01-30T10:23:00Z">
        <w:r w:rsidR="00E10037">
          <w:t>s</w:t>
        </w:r>
      </w:ins>
      <w:ins w:id="905" w:author="hqin" w:date="2013-01-30T10:21:00Z">
        <w:r w:rsidR="00F214EB">
          <w:t xml:space="preserve"> </w:t>
        </w:r>
      </w:ins>
      <w:ins w:id="906" w:author="hqin" w:date="2013-01-30T10:23:00Z">
        <w:r w:rsidR="00E10037">
          <w:t xml:space="preserve">agree with </w:t>
        </w:r>
      </w:ins>
      <w:ins w:id="907" w:author="hqin" w:date="2013-01-30T10:22:00Z">
        <w:r w:rsidR="00F214EB">
          <w:t>the species reference tee</w:t>
        </w:r>
      </w:ins>
      <w:ins w:id="908" w:author="hqin" w:date="2013-01-30T10:49:00Z">
        <w:r w:rsidR="007C2AD7">
          <w:t xml:space="preserve">, and also </w:t>
        </w:r>
      </w:ins>
      <w:ins w:id="909" w:author="hqin" w:date="2013-01-30T10:45:00Z">
        <w:r w:rsidR="008B3F5F">
          <w:t xml:space="preserve">contain an orthologous hit in </w:t>
        </w:r>
      </w:ins>
      <w:ins w:id="910" w:author="hqin" w:date="2013-01-30T10:48:00Z">
        <w:r w:rsidR="007C2AD7">
          <w:t xml:space="preserve">the </w:t>
        </w:r>
      </w:ins>
      <w:ins w:id="911" w:author="hqin" w:date="2013-01-30T10:49:00Z">
        <w:r w:rsidR="007C2AD7">
          <w:t xml:space="preserve">outgroup </w:t>
        </w:r>
      </w:ins>
      <w:ins w:id="912" w:author="hqin" w:date="2013-01-30T10:45:00Z">
        <w:r w:rsidR="0036587D" w:rsidRPr="0036587D">
          <w:rPr>
            <w:i/>
            <w:rPrChange w:id="913" w:author="hqin" w:date="2013-01-30T10:49:00Z">
              <w:rPr>
                <w:sz w:val="16"/>
                <w:szCs w:val="16"/>
              </w:rPr>
            </w:rPrChange>
          </w:rPr>
          <w:t>B. ha</w:t>
        </w:r>
      </w:ins>
      <w:ins w:id="914" w:author="hqin" w:date="2013-01-30T10:48:00Z">
        <w:r w:rsidR="0036587D" w:rsidRPr="0036587D">
          <w:rPr>
            <w:i/>
            <w:rPrChange w:id="915" w:author="hqin" w:date="2013-01-30T10:49:00Z">
              <w:rPr>
                <w:sz w:val="16"/>
                <w:szCs w:val="16"/>
              </w:rPr>
            </w:rPrChange>
          </w:rPr>
          <w:t>lodurans</w:t>
        </w:r>
      </w:ins>
      <w:ins w:id="916" w:author="hqin" w:date="2013-01-30T10:49:00Z">
        <w:r w:rsidR="007C2AD7">
          <w:t xml:space="preserve">. </w:t>
        </w:r>
      </w:ins>
      <w:ins w:id="917" w:author="hqin" w:date="2013-01-30T10:48:00Z">
        <w:r w:rsidR="007C2AD7">
          <w:t xml:space="preserve"> </w:t>
        </w:r>
      </w:ins>
      <w:ins w:id="918" w:author="hqin" w:date="2013-01-30T10:50:00Z">
        <w:r w:rsidR="001872B6">
          <w:t xml:space="preserve">These conserved gene families include 19 coat and 182 essential gene families. </w:t>
        </w:r>
      </w:ins>
      <w:ins w:id="919" w:author="hqin" w:date="2013-01-30T10:49:00Z">
        <w:r w:rsidR="007C2AD7">
          <w:t xml:space="preserve">We then </w:t>
        </w:r>
      </w:ins>
      <w:ins w:id="920" w:author="hqin" w:date="2013-01-30T10:25:00Z">
        <w:r w:rsidR="00C61852">
          <w:t xml:space="preserve">calculated their likelihood for </w:t>
        </w:r>
      </w:ins>
      <w:ins w:id="921" w:author="hqin" w:date="2013-01-30T10:26:00Z">
        <w:r w:rsidR="00C61852" w:rsidRPr="00C548F6">
          <w:t xml:space="preserve">four nested </w:t>
        </w:r>
        <w:r w:rsidR="00C61852">
          <w:t xml:space="preserve">branch </w:t>
        </w:r>
        <w:r w:rsidR="007B3F45">
          <w:t>models</w:t>
        </w:r>
      </w:ins>
      <w:ins w:id="922" w:author="hqin" w:date="2013-01-30T10:36:00Z">
        <w:r w:rsidR="007B3F45">
          <w:t>:</w:t>
        </w:r>
      </w:ins>
      <w:ins w:id="923" w:author="hqin" w:date="2013-01-30T10:35:00Z">
        <w:r w:rsidR="007B3F45">
          <w:t xml:space="preserve"> </w:t>
        </w:r>
      </w:ins>
      <w:ins w:id="924" w:author="hqin" w:date="2013-01-30T10:26:00Z">
        <w:r w:rsidR="00C61852" w:rsidRPr="00C548F6">
          <w:t xml:space="preserve">H0, H1c, H1s, </w:t>
        </w:r>
      </w:ins>
      <w:ins w:id="925" w:author="hqin" w:date="2013-01-30T10:35:00Z">
        <w:r w:rsidR="007B3F45">
          <w:t xml:space="preserve">and </w:t>
        </w:r>
      </w:ins>
      <w:ins w:id="926" w:author="hqin" w:date="2013-01-30T10:26:00Z">
        <w:r w:rsidR="00C61852" w:rsidRPr="00C548F6">
          <w:t>H2</w:t>
        </w:r>
      </w:ins>
      <w:ins w:id="927" w:author="hqin" w:date="2013-01-30T10:35:00Z">
        <w:r w:rsidR="007B3F45">
          <w:t xml:space="preserve"> </w:t>
        </w:r>
        <w:r w:rsidR="0036587D" w:rsidRPr="0036587D">
          <w:rPr>
            <w:highlight w:val="yellow"/>
            <w:rPrChange w:id="928" w:author="hqin" w:date="2013-01-30T10:35:00Z">
              <w:rPr>
                <w:sz w:val="16"/>
                <w:szCs w:val="16"/>
              </w:rPr>
            </w:rPrChange>
          </w:rPr>
          <w:t>(Figure 5</w:t>
        </w:r>
      </w:ins>
      <w:ins w:id="929" w:author="hong qin" w:date="2013-01-31T22:12:00Z">
        <w:r w:rsidR="004D09D6">
          <w:rPr>
            <w:highlight w:val="yellow"/>
          </w:rPr>
          <w:t>A</w:t>
        </w:r>
      </w:ins>
      <w:ins w:id="930" w:author="hqin" w:date="2013-01-30T10:35:00Z">
        <w:del w:id="931" w:author="hong qin" w:date="2013-01-31T22:12:00Z">
          <w:r w:rsidR="0036587D" w:rsidRPr="0036587D" w:rsidDel="004D09D6">
            <w:rPr>
              <w:highlight w:val="yellow"/>
              <w:rPrChange w:id="932" w:author="hqin" w:date="2013-01-30T10:35:00Z">
                <w:rPr>
                  <w:sz w:val="16"/>
                  <w:szCs w:val="16"/>
                </w:rPr>
              </w:rPrChange>
            </w:rPr>
            <w:delText>??</w:delText>
          </w:r>
        </w:del>
        <w:r w:rsidR="0036587D" w:rsidRPr="0036587D">
          <w:rPr>
            <w:highlight w:val="yellow"/>
            <w:rPrChange w:id="933" w:author="hqin" w:date="2013-01-30T10:35:00Z">
              <w:rPr>
                <w:sz w:val="16"/>
                <w:szCs w:val="16"/>
              </w:rPr>
            </w:rPrChange>
          </w:rPr>
          <w:t>)</w:t>
        </w:r>
        <w:r w:rsidR="007B3F45">
          <w:t xml:space="preserve"> </w:t>
        </w:r>
      </w:ins>
      <w:ins w:id="934" w:author="hqin" w:date="2013-01-30T10:49:00Z">
        <w:r w:rsidR="007C2AD7">
          <w:t xml:space="preserve"> using </w:t>
        </w:r>
        <w:r w:rsidR="0036587D" w:rsidRPr="0036587D">
          <w:rPr>
            <w:i/>
            <w:rPrChange w:id="935" w:author="hqin" w:date="2013-01-30T10:49:00Z">
              <w:rPr>
                <w:sz w:val="16"/>
                <w:szCs w:val="16"/>
              </w:rPr>
            </w:rPrChange>
          </w:rPr>
          <w:t>codeml</w:t>
        </w:r>
      </w:ins>
      <w:ins w:id="936" w:author="hqin" w:date="2013-01-30T10:34:00Z">
        <w:r w:rsidR="007B3F45">
          <w:t xml:space="preserve"> </w:t>
        </w:r>
      </w:ins>
      <w:r w:rsidR="001E1917">
        <w:fldChar w:fldCharType="begin"/>
      </w:r>
      <w:r w:rsidR="001E1917">
        <w:instrText xml:space="preserve"> ADDIN EN.CITE &lt;EndNote&gt;&lt;Cite&gt;&lt;Author&gt;Bielawski&lt;/Author&gt;&lt;Year&gt;2005&lt;/Year&gt;&lt;RecNum&gt;82&lt;/RecNum&gt;&lt;DisplayText&gt;[53]&lt;/DisplayText&gt;&lt;record&gt;&lt;rec-number&gt;82&lt;/rec-number&gt;&lt;foreign-keys&gt;&lt;key app="EN" db-id="02sps2pse5vde9eszr6vesw82vsrpaeerdva"&gt;82&lt;/key&gt;&lt;/foreign-keys&gt;&lt;ref-type name="Book Section"&gt;5&lt;/ref-type&gt;&lt;contributors&gt;&lt;authors&gt;&lt;author&gt;Bielawski, Josep P.&lt;/author&gt;&lt;author&gt;Yang, Ziheng&lt;/author&gt;&lt;/authors&gt;&lt;secondary-authors&gt;&lt;author&gt;Nielsen, Rasmus &lt;/author&gt;&lt;/secondary-authors&gt;&lt;/contributors&gt;&lt;titles&gt;&lt;title&gt;Maximum Likelihood Methods for Detecting Adaptive Protein Evolution&lt;/title&gt;&lt;secondary-title&gt;Statistical Methods in Molecular Evolution&lt;/secondary-title&gt;&lt;/titles&gt;&lt;pages&gt;103-124&lt;/pages&gt;&lt;dates&gt;&lt;year&gt;2005&lt;/year&gt;&lt;/dates&gt;&lt;publisher&gt;Springer&lt;/publisher&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53" \o "Bielawski, 2005 #82" </w:instrText>
      </w:r>
      <w:r w:rsidR="001E1917">
        <w:rPr>
          <w:noProof/>
        </w:rPr>
        <w:fldChar w:fldCharType="separate"/>
      </w:r>
      <w:r w:rsidR="001E1917">
        <w:rPr>
          <w:noProof/>
        </w:rPr>
        <w:t>53</w:t>
      </w:r>
      <w:r w:rsidR="001E1917">
        <w:rPr>
          <w:noProof/>
        </w:rPr>
        <w:fldChar w:fldCharType="end"/>
      </w:r>
      <w:r w:rsidR="001E1917">
        <w:rPr>
          <w:noProof/>
        </w:rPr>
        <w:t>]</w:t>
      </w:r>
      <w:r w:rsidR="001E1917">
        <w:fldChar w:fldCharType="end"/>
      </w:r>
      <w:ins w:id="937" w:author="hqin" w:date="2013-01-30T10:26:00Z">
        <w:r w:rsidR="00C61852">
          <w:t xml:space="preserve">. </w:t>
        </w:r>
      </w:ins>
      <w:ins w:id="938" w:author="hong qin" w:date="2012-09-04T10:13:00Z">
        <w:del w:id="939" w:author="hqin" w:date="2013-01-15T11:11:00Z">
          <w:r w:rsidR="001C7FC9" w:rsidRPr="00C548F6" w:rsidDel="006D46D9">
            <w:delText xml:space="preserve">it allows us to </w:delText>
          </w:r>
        </w:del>
        <w:del w:id="940" w:author="hqin" w:date="2013-01-15T10:58:00Z">
          <w:r w:rsidR="001C7FC9" w:rsidRPr="00C548F6" w:rsidDel="00C2228E">
            <w:delText xml:space="preserve">analyze evolutionary patterns </w:delText>
          </w:r>
        </w:del>
        <w:del w:id="941" w:author="hqin" w:date="2013-01-15T11:11:00Z">
          <w:r w:rsidR="001C7FC9" w:rsidRPr="00C548F6" w:rsidDel="006D46D9">
            <w:delText xml:space="preserve">with a different technique than the pairwise analyses already performed. </w:delText>
          </w:r>
        </w:del>
        <w:del w:id="942" w:author="hqin" w:date="2013-01-30T10:37:00Z">
          <w:r w:rsidR="001C7FC9" w:rsidRPr="00C548F6" w:rsidDel="00A30538">
            <w:delText xml:space="preserve">We used the </w:delText>
          </w:r>
        </w:del>
        <w:del w:id="943" w:author="hqin" w:date="2013-01-15T11:11:00Z">
          <w:r w:rsidR="001C7FC9" w:rsidRPr="00C548F6" w:rsidDel="006D46D9">
            <w:delText xml:space="preserve">likelihood ratio test </w:delText>
          </w:r>
        </w:del>
        <w:del w:id="944" w:author="hqin" w:date="2013-01-30T10:37:00Z">
          <w:r w:rsidR="001C7FC9" w:rsidRPr="00C548F6" w:rsidDel="00A30538">
            <w:delText xml:space="preserve">to compare four nested models (H0, H1c, H1s, H2) to ask whether ω changes among selected branches </w:delText>
          </w:r>
        </w:del>
      </w:ins>
      <w:del w:id="945" w:author="hqin" w:date="2013-01-30T10:37:00Z">
        <w:r w:rsidR="0029315A" w:rsidDel="00A30538">
          <w:delText>{Bielawski, 2005 #82}</w:delText>
        </w:r>
      </w:del>
      <w:ins w:id="946" w:author="hong qin" w:date="2012-09-04T10:13:00Z">
        <w:del w:id="947" w:author="hqin" w:date="2013-01-30T10:37:00Z">
          <w:r w:rsidR="001C7FC9" w:rsidRPr="00C548F6" w:rsidDel="00A30538">
            <w:delText xml:space="preserve"> (</w:delText>
          </w:r>
          <w:r w:rsidR="0036587D" w:rsidRPr="0036587D">
            <w:rPr>
              <w:highlight w:val="yellow"/>
              <w:rPrChange w:id="948" w:author="hqin" w:date="2013-01-30T09:09:00Z">
                <w:rPr>
                  <w:sz w:val="16"/>
                  <w:szCs w:val="16"/>
                </w:rPr>
              </w:rPrChange>
            </w:rPr>
            <w:delText>Figure 4A</w:delText>
          </w:r>
          <w:r w:rsidR="001C7FC9" w:rsidRPr="00C548F6" w:rsidDel="00A30538">
            <w:delText xml:space="preserve">). </w:delText>
          </w:r>
        </w:del>
        <w:del w:id="949" w:author="hqin" w:date="2013-01-15T11:12:00Z">
          <w:r w:rsidR="001C7FC9" w:rsidRPr="00C548F6" w:rsidDel="006D46D9">
            <w:delText xml:space="preserve">Likelihood-ratio-test was used to determine which model best explains the observed data </w:delText>
          </w:r>
        </w:del>
      </w:ins>
      <w:del w:id="950" w:author="hqin" w:date="2013-01-15T11:12:00Z">
        <w:r w:rsidR="00FA093D" w:rsidDel="006D46D9">
          <w:delText>{Bielawski, 2005 #82}</w:delText>
        </w:r>
      </w:del>
      <w:ins w:id="951" w:author="hong qin" w:date="2012-09-04T10:13:00Z">
        <w:del w:id="952" w:author="hqin" w:date="2013-01-15T11:12:00Z">
          <w:r w:rsidR="001C7FC9" w:rsidRPr="00C548F6" w:rsidDel="006D46D9">
            <w:delText xml:space="preserve">. </w:delText>
          </w:r>
        </w:del>
        <w:r w:rsidR="001C7FC9" w:rsidRPr="00C548F6">
          <w:t xml:space="preserve">The results at a false-discovery rate of 0.05 are summarized in </w:t>
        </w:r>
        <w:r w:rsidR="0036587D" w:rsidRPr="0036587D">
          <w:rPr>
            <w:highlight w:val="yellow"/>
            <w:rPrChange w:id="953" w:author="hqin" w:date="2013-01-30T10:37:00Z">
              <w:rPr>
                <w:sz w:val="16"/>
                <w:szCs w:val="16"/>
              </w:rPr>
            </w:rPrChange>
          </w:rPr>
          <w:t xml:space="preserve">Figure </w:t>
        </w:r>
        <w:del w:id="954" w:author="hqin" w:date="2013-01-30T10:37:00Z">
          <w:r w:rsidR="0036587D" w:rsidRPr="0036587D">
            <w:rPr>
              <w:highlight w:val="yellow"/>
              <w:rPrChange w:id="955" w:author="hqin" w:date="2013-01-30T10:37:00Z">
                <w:rPr>
                  <w:sz w:val="16"/>
                  <w:szCs w:val="16"/>
                </w:rPr>
              </w:rPrChange>
            </w:rPr>
            <w:delText>4B</w:delText>
          </w:r>
        </w:del>
      </w:ins>
      <w:ins w:id="956" w:author="hqin" w:date="2013-01-30T10:37:00Z">
        <w:r w:rsidR="0036587D" w:rsidRPr="0036587D">
          <w:rPr>
            <w:highlight w:val="yellow"/>
            <w:rPrChange w:id="957" w:author="hqin" w:date="2013-01-30T10:37:00Z">
              <w:rPr>
                <w:sz w:val="16"/>
                <w:szCs w:val="16"/>
              </w:rPr>
            </w:rPrChange>
          </w:rPr>
          <w:t>5B</w:t>
        </w:r>
      </w:ins>
      <w:ins w:id="958" w:author="hong qin" w:date="2012-09-04T10:13:00Z">
        <w:r w:rsidR="001C7FC9" w:rsidRPr="00C548F6">
          <w:t xml:space="preserve">.  </w:t>
        </w:r>
        <w:del w:id="959" w:author="hqin" w:date="2013-01-30T10:38:00Z">
          <w:r w:rsidR="001C7FC9" w:rsidRPr="00C548F6" w:rsidDel="00603A19">
            <w:delText>Among the 1327 studied conserved genes</w:delText>
          </w:r>
        </w:del>
      </w:ins>
      <w:ins w:id="960" w:author="hqin" w:date="2013-01-30T10:38:00Z">
        <w:r w:rsidR="00603A19">
          <w:t>LRT show that</w:t>
        </w:r>
      </w:ins>
      <w:ins w:id="961" w:author="hong qin" w:date="2012-09-04T10:13:00Z">
        <w:del w:id="962" w:author="hqin" w:date="2013-01-30T10:38:00Z">
          <w:r w:rsidR="001C7FC9" w:rsidRPr="00C548F6" w:rsidDel="00603A19">
            <w:delText>,</w:delText>
          </w:r>
        </w:del>
        <w:r w:rsidR="001C7FC9" w:rsidRPr="00C548F6">
          <w:t xml:space="preserve"> </w:t>
        </w:r>
      </w:ins>
      <w:ins w:id="963" w:author="hqin" w:date="2013-01-30T10:39:00Z">
        <w:r w:rsidR="000655F2" w:rsidRPr="004D09D6">
          <w:rPr>
            <w:highlight w:val="yellow"/>
            <w:rPrChange w:id="964" w:author="hong qin" w:date="2013-01-31T22:12:00Z">
              <w:rPr/>
            </w:rPrChange>
          </w:rPr>
          <w:t>xx</w:t>
        </w:r>
      </w:ins>
      <w:ins w:id="965" w:author="hong qin" w:date="2012-09-04T10:13:00Z">
        <w:del w:id="966" w:author="hqin" w:date="2013-01-30T10:39:00Z">
          <w:r w:rsidR="001C7FC9" w:rsidRPr="00C548F6" w:rsidDel="000655F2">
            <w:delText>452</w:delText>
          </w:r>
        </w:del>
        <w:r w:rsidR="001C7FC9" w:rsidRPr="00C548F6">
          <w:t xml:space="preserve"> genes (including </w:t>
        </w:r>
      </w:ins>
      <w:ins w:id="967" w:author="hqin" w:date="2013-01-30T10:39:00Z">
        <w:r w:rsidR="000655F2">
          <w:t>5</w:t>
        </w:r>
      </w:ins>
      <w:ins w:id="968" w:author="hong qin" w:date="2012-09-04T10:13:00Z">
        <w:del w:id="969" w:author="hqin" w:date="2013-01-30T10:39:00Z">
          <w:r w:rsidR="001C7FC9" w:rsidRPr="00C548F6" w:rsidDel="000655F2">
            <w:delText>6</w:delText>
          </w:r>
        </w:del>
        <w:r w:rsidR="001C7FC9" w:rsidRPr="00C548F6">
          <w:t xml:space="preserve"> spore coat protein genes) show significantly different </w:t>
        </w:r>
      </w:ins>
      <w:ins w:id="970" w:author="hqin" w:date="2013-01-15T11:12:00Z">
        <w:r w:rsidR="006D46D9" w:rsidRPr="002A0697">
          <w:t>ω</w:t>
        </w:r>
        <w:r w:rsidR="006D46D9">
          <w:t xml:space="preserve"> </w:t>
        </w:r>
      </w:ins>
      <w:ins w:id="971" w:author="hong qin" w:date="2012-09-04T10:13:00Z">
        <w:del w:id="972" w:author="hqin" w:date="2013-01-15T11:12:00Z">
          <w:r w:rsidR="001C7FC9" w:rsidRPr="00C548F6" w:rsidDel="006D46D9">
            <w:delText xml:space="preserve">omega </w:delText>
          </w:r>
          <w:r w:rsidR="001C7FC9" w:rsidRPr="00C548F6" w:rsidDel="00A23E2E">
            <w:delText xml:space="preserve">values </w:delText>
          </w:r>
        </w:del>
        <w:r w:rsidR="001C7FC9" w:rsidRPr="00C548F6">
          <w:t xml:space="preserve">in the </w:t>
        </w:r>
        <w:r w:rsidR="001C7FC9" w:rsidRPr="00C548F6">
          <w:rPr>
            <w:i/>
          </w:rPr>
          <w:t>B. cereus</w:t>
        </w:r>
        <w:r w:rsidR="001C7FC9" w:rsidRPr="00C548F6">
          <w:t xml:space="preserve">-group (model H1c), and </w:t>
        </w:r>
      </w:ins>
      <w:ins w:id="973" w:author="hqin" w:date="2013-01-30T10:39:00Z">
        <w:r w:rsidR="000655F2" w:rsidRPr="004D09D6">
          <w:rPr>
            <w:highlight w:val="yellow"/>
            <w:rPrChange w:id="974" w:author="hong qin" w:date="2013-01-31T22:12:00Z">
              <w:rPr/>
            </w:rPrChange>
          </w:rPr>
          <w:t>xx</w:t>
        </w:r>
      </w:ins>
      <w:ins w:id="975" w:author="hong qin" w:date="2012-09-04T10:13:00Z">
        <w:del w:id="976" w:author="hqin" w:date="2013-01-30T10:39:00Z">
          <w:r w:rsidR="001C7FC9" w:rsidRPr="004D09D6" w:rsidDel="000655F2">
            <w:rPr>
              <w:highlight w:val="yellow"/>
              <w:rPrChange w:id="977" w:author="hong qin" w:date="2013-01-31T22:12:00Z">
                <w:rPr/>
              </w:rPrChange>
            </w:rPr>
            <w:delText>464</w:delText>
          </w:r>
        </w:del>
        <w:r w:rsidR="001C7FC9" w:rsidRPr="00C548F6">
          <w:t xml:space="preserve"> genes (including </w:t>
        </w:r>
        <w:del w:id="978" w:author="hqin" w:date="2013-01-30T10:39:00Z">
          <w:r w:rsidR="001C7FC9" w:rsidRPr="00C548F6" w:rsidDel="000655F2">
            <w:delText>9</w:delText>
          </w:r>
        </w:del>
      </w:ins>
      <w:ins w:id="979" w:author="hqin" w:date="2013-01-30T10:39:00Z">
        <w:r w:rsidR="000655F2">
          <w:t>8</w:t>
        </w:r>
      </w:ins>
      <w:ins w:id="980" w:author="hong qin" w:date="2012-09-04T10:13:00Z">
        <w:r w:rsidR="001C7FC9" w:rsidRPr="00C548F6">
          <w:t xml:space="preserve"> spore coat protein genes) show significantly different </w:t>
        </w:r>
      </w:ins>
      <w:ins w:id="981" w:author="hqin" w:date="2013-01-15T11:12:00Z">
        <w:r w:rsidR="000D0544" w:rsidRPr="002A0697">
          <w:t>ω</w:t>
        </w:r>
        <w:r w:rsidR="000D0544">
          <w:t xml:space="preserve"> </w:t>
        </w:r>
      </w:ins>
      <w:ins w:id="982" w:author="hong qin" w:date="2012-09-04T10:13:00Z">
        <w:del w:id="983" w:author="hqin" w:date="2013-01-15T11:12:00Z">
          <w:r w:rsidR="001C7FC9" w:rsidRPr="00C548F6" w:rsidDel="000D0544">
            <w:delText xml:space="preserve">omega </w:delText>
          </w:r>
          <w:r w:rsidR="001C7FC9" w:rsidRPr="00C548F6" w:rsidDel="00A23E2E">
            <w:delText xml:space="preserve">values </w:delText>
          </w:r>
        </w:del>
        <w:r w:rsidR="001C7FC9" w:rsidRPr="00C548F6">
          <w:t xml:space="preserve">in the </w:t>
        </w:r>
        <w:r w:rsidR="001C7FC9" w:rsidRPr="00C548F6">
          <w:rPr>
            <w:i/>
          </w:rPr>
          <w:t>B. subtilis</w:t>
        </w:r>
        <w:r w:rsidR="001C7FC9" w:rsidRPr="00C548F6">
          <w:t xml:space="preserve">-group (model H1s). </w:t>
        </w:r>
      </w:ins>
      <w:ins w:id="984" w:author="hqin" w:date="2013-01-15T11:13:00Z">
        <w:r w:rsidR="002D5AAA">
          <w:t xml:space="preserve">We did not observe any spore coat gene </w:t>
        </w:r>
      </w:ins>
      <w:ins w:id="985" w:author="hqin" w:date="2013-01-15T11:14:00Z">
        <w:r w:rsidR="002D5AAA">
          <w:t xml:space="preserve">family with </w:t>
        </w:r>
        <w:r w:rsidR="002D5AAA" w:rsidRPr="002A0697">
          <w:t>ω</w:t>
        </w:r>
        <w:r w:rsidR="002D5AAA">
          <w:t xml:space="preserve"> greater than 1 </w:t>
        </w:r>
        <w:r w:rsidR="00973705">
          <w:t>in any branches.</w:t>
        </w:r>
      </w:ins>
      <w:ins w:id="986" w:author="hqin" w:date="2013-01-15T11:15:00Z">
        <w:r w:rsidR="00973705">
          <w:t xml:space="preserve"> </w:t>
        </w:r>
      </w:ins>
      <w:ins w:id="987" w:author="hqin" w:date="2013-01-15T11:14:00Z">
        <w:r w:rsidR="00973705">
          <w:t xml:space="preserve"> </w:t>
        </w:r>
      </w:ins>
      <w:ins w:id="988" w:author="hqin" w:date="2013-01-25T11:12:00Z">
        <w:r w:rsidR="00345299">
          <w:t xml:space="preserve">Hence, this result is more consistent with the argument of relaxation of negative selection. </w:t>
        </w:r>
        <w:r w:rsidR="00345299">
          <w:rPr>
            <w:rStyle w:val="CommentReference"/>
          </w:rPr>
          <w:commentReference w:id="989"/>
        </w:r>
      </w:ins>
    </w:p>
    <w:p w14:paraId="1DB402DD" w14:textId="77777777" w:rsidR="0036587D" w:rsidRDefault="001C7FC9">
      <w:pPr>
        <w:numPr>
          <w:ins w:id="990" w:author="Hong Qin" w:date="2011-11-29T09:39:00Z"/>
        </w:numPr>
        <w:snapToGrid w:val="0"/>
        <w:ind w:firstLine="720"/>
        <w:rPr>
          <w:ins w:id="991" w:author="hong qin" w:date="2012-09-04T10:13:00Z"/>
          <w:del w:id="992" w:author="hqin" w:date="2013-01-25T11:12:00Z"/>
        </w:rPr>
        <w:pPrChange w:id="993" w:author="hqin" w:date="2013-01-29T09:44:00Z">
          <w:pPr>
            <w:snapToGrid w:val="0"/>
            <w:spacing w:line="480" w:lineRule="auto"/>
            <w:ind w:firstLine="720"/>
          </w:pPr>
        </w:pPrChange>
      </w:pPr>
      <w:ins w:id="994" w:author="hong qin" w:date="2012-09-04T10:13:00Z">
        <w:del w:id="995" w:author="hqin" w:date="2013-01-15T11:16:00Z">
          <w:r w:rsidRPr="00C548F6" w:rsidDel="009B3E01">
            <w:delText xml:space="preserve">This analysis reveals that at least some conserved coat proteins are evolving at differing rates in a comparison of </w:delText>
          </w:r>
          <w:r w:rsidRPr="00C548F6" w:rsidDel="009B3E01">
            <w:rPr>
              <w:i/>
            </w:rPr>
            <w:delText>B. cereus</w:delText>
          </w:r>
          <w:r w:rsidRPr="00C548F6" w:rsidDel="009B3E01">
            <w:delText xml:space="preserve">-group and </w:delText>
          </w:r>
          <w:r w:rsidRPr="00C548F6" w:rsidDel="009B3E01">
            <w:rPr>
              <w:i/>
            </w:rPr>
            <w:delText>B. subtilis</w:delText>
          </w:r>
          <w:r w:rsidRPr="00C548F6" w:rsidDel="009B3E01">
            <w:delText>-group species.</w:delText>
          </w:r>
        </w:del>
      </w:ins>
    </w:p>
    <w:p w14:paraId="1DDEA876" w14:textId="77777777" w:rsidR="0036587D" w:rsidRDefault="001C7FC9">
      <w:pPr>
        <w:snapToGrid w:val="0"/>
        <w:ind w:firstLine="720"/>
        <w:rPr>
          <w:ins w:id="996" w:author="Hong Qin" w:date="2011-11-29T09:42:00Z"/>
          <w:del w:id="997" w:author="hqin" w:date="2013-01-25T10:36:00Z"/>
        </w:rPr>
        <w:pPrChange w:id="998" w:author="hqin" w:date="2013-01-29T09:44:00Z">
          <w:pPr>
            <w:snapToGrid w:val="0"/>
            <w:spacing w:line="480" w:lineRule="auto"/>
            <w:ind w:firstLine="720"/>
          </w:pPr>
        </w:pPrChange>
      </w:pPr>
      <w:del w:id="999" w:author="hqin" w:date="2013-01-15T11:17:00Z">
        <w:r w:rsidRPr="00050B4C" w:rsidDel="009B3E01">
          <w:delText xml:space="preserve">We are aware that </w:delText>
        </w:r>
      </w:del>
      <w:del w:id="1000" w:author="hqin" w:date="2013-01-25T10:36:00Z">
        <w:r w:rsidRPr="00050B4C" w:rsidDel="00F71103">
          <w:delText xml:space="preserve">the above </w:delText>
        </w:r>
      </w:del>
      <w:del w:id="1001" w:author="hqin" w:date="2013-01-15T11:17:00Z">
        <w:r w:rsidRPr="00050B4C" w:rsidDel="009B3E01">
          <w:delText xml:space="preserve">pairwise </w:delText>
        </w:r>
      </w:del>
      <w:del w:id="1002" w:author="hqin" w:date="2013-01-25T10:36:00Z">
        <w:r w:rsidRPr="00050B4C" w:rsidDel="00F71103">
          <w:delText>analyses</w:delText>
        </w:r>
      </w:del>
      <w:del w:id="1003" w:author="hqin" w:date="2013-01-15T11:21:00Z">
        <w:r w:rsidRPr="00050B4C" w:rsidDel="007A267C">
          <w:delText xml:space="preserve"> are not informative about </w:delText>
        </w:r>
        <w:commentRangeStart w:id="1004"/>
        <w:r w:rsidRPr="00050B4C" w:rsidDel="007A267C">
          <w:delText xml:space="preserve">when </w:delText>
        </w:r>
      </w:del>
      <w:ins w:id="1005" w:author="MI" w:date="2011-11-29T18:32:00Z">
        <w:del w:id="1006" w:author="hqin" w:date="2013-01-15T11:21:00Z">
          <w:r w:rsidRPr="00050B4C" w:rsidDel="007A267C">
            <w:delText xml:space="preserve">changes between </w:delText>
          </w:r>
          <w:r w:rsidRPr="00050B4C" w:rsidDel="007A267C">
            <w:rPr>
              <w:bCs/>
              <w:i/>
            </w:rPr>
            <w:delText>B. cereus</w:delText>
          </w:r>
          <w:r w:rsidRPr="00050B4C" w:rsidDel="007A267C">
            <w:rPr>
              <w:bCs/>
            </w:rPr>
            <w:delText xml:space="preserve">- and </w:delText>
          </w:r>
          <w:r w:rsidRPr="00050B4C" w:rsidDel="007A267C">
            <w:rPr>
              <w:bCs/>
              <w:i/>
            </w:rPr>
            <w:delText>B. subtilis</w:delText>
          </w:r>
          <w:r w:rsidRPr="00050B4C" w:rsidDel="007A267C">
            <w:rPr>
              <w:bCs/>
            </w:rPr>
            <w:delText>-group</w:delText>
          </w:r>
          <w:r w:rsidRPr="00050B4C" w:rsidDel="007A267C">
            <w:delText xml:space="preserve"> species </w:delText>
          </w:r>
        </w:del>
        <w:del w:id="1007" w:author="hqin" w:date="2011-11-30T09:12:00Z">
          <w:r w:rsidRPr="00050B4C" w:rsidDel="00941B31">
            <w:delText xml:space="preserve">have </w:delText>
          </w:r>
        </w:del>
        <w:del w:id="1008" w:author="hqin" w:date="2013-01-15T11:21:00Z">
          <w:r w:rsidRPr="00050B4C" w:rsidDel="007A267C">
            <w:delText xml:space="preserve">occurred </w:delText>
          </w:r>
        </w:del>
      </w:ins>
      <w:del w:id="1009" w:author="hqin" w:date="2013-01-15T11:21:00Z">
        <w:r w:rsidRPr="00050B4C" w:rsidDel="007A267C">
          <w:delText xml:space="preserve">during evolution changes have occurred </w:delText>
        </w:r>
        <w:commentRangeEnd w:id="1004"/>
        <w:r w:rsidRPr="00050B4C" w:rsidDel="007A267C">
          <w:rPr>
            <w:rStyle w:val="CommentReference"/>
          </w:rPr>
          <w:commentReference w:id="1004"/>
        </w:r>
        <w:r w:rsidRPr="00050B4C" w:rsidDel="007A267C">
          <w:delText xml:space="preserve">between the </w:delText>
        </w:r>
        <w:r w:rsidRPr="00050B4C" w:rsidDel="007A267C">
          <w:rPr>
            <w:bCs/>
            <w:i/>
          </w:rPr>
          <w:delText>B. cereus</w:delText>
        </w:r>
        <w:r w:rsidRPr="00050B4C" w:rsidDel="007A267C">
          <w:rPr>
            <w:bCs/>
          </w:rPr>
          <w:delText xml:space="preserve">-group and the </w:delText>
        </w:r>
        <w:r w:rsidRPr="00050B4C" w:rsidDel="007A267C">
          <w:rPr>
            <w:bCs/>
            <w:i/>
          </w:rPr>
          <w:delText>B. subtilis</w:delText>
        </w:r>
        <w:r w:rsidRPr="00050B4C" w:rsidDel="007A267C">
          <w:rPr>
            <w:bCs/>
          </w:rPr>
          <w:delText xml:space="preserve">-group. Because </w:delText>
        </w:r>
        <w:r w:rsidRPr="00050B4C" w:rsidDel="007A267C">
          <w:delText>this comparison was between phylogenies of different gene groups, the conventional</w:delText>
        </w:r>
        <w:r w:rsidRPr="002A0697" w:rsidDel="007A267C">
          <w:delText xml:space="preserve"> likelihood-ratio tests of nested models could not be applied here. W</w:delText>
        </w:r>
      </w:del>
      <w:del w:id="1010" w:author="hqin" w:date="2013-01-25T10:36:00Z">
        <w:r w:rsidRPr="002A0697" w:rsidDel="00F71103">
          <w:delText>e chose</w:delText>
        </w:r>
      </w:del>
      <w:del w:id="1011" w:author="hqin" w:date="2013-01-15T11:21:00Z">
        <w:r w:rsidRPr="002A0697" w:rsidDel="007A267C">
          <w:delText>,</w:delText>
        </w:r>
      </w:del>
      <w:del w:id="1012" w:author="hqin" w:date="2013-01-25T10:36:00Z">
        <w:r w:rsidRPr="002A0697" w:rsidDel="00F71103">
          <w:delText xml:space="preserve"> </w:delText>
        </w:r>
      </w:del>
      <w:del w:id="1013" w:author="hqin" w:date="2013-01-15T11:21:00Z">
        <w:r w:rsidRPr="002A0697" w:rsidDel="007A267C">
          <w:delText xml:space="preserve">therefore, </w:delText>
        </w:r>
      </w:del>
      <w:del w:id="1014" w:author="hqin" w:date="2013-01-25T10:36:00Z">
        <w:r w:rsidRPr="002A0697" w:rsidDel="00F71103">
          <w:delText xml:space="preserve">to estimate </w:delText>
        </w:r>
      </w:del>
      <w:del w:id="1015" w:author="hqin" w:date="2013-01-25T09:36:00Z">
        <w:r w:rsidRPr="002A0697" w:rsidDel="001977B9">
          <w:delText xml:space="preserve">the </w:delText>
        </w:r>
      </w:del>
      <w:del w:id="1016" w:author="hqin" w:date="2013-01-25T10:36:00Z">
        <w:r w:rsidRPr="002A0697" w:rsidDel="00F71103">
          <w:delText xml:space="preserve">ω values for each phylogenetic branch </w:delText>
        </w:r>
      </w:del>
      <w:del w:id="1017" w:author="hqin" w:date="2013-01-25T10:12:00Z">
        <w:r w:rsidRPr="002A0697" w:rsidDel="00E151F4">
          <w:delText xml:space="preserve">using </w:delText>
        </w:r>
        <w:r w:rsidRPr="002A0697" w:rsidDel="00E151F4">
          <w:rPr>
            <w:i/>
          </w:rPr>
          <w:delText>codeml</w:delText>
        </w:r>
        <w:r w:rsidRPr="002A0697" w:rsidDel="00E151F4">
          <w:delText xml:space="preserve"> for both coat protein genes and nonCE genes, </w:delText>
        </w:r>
      </w:del>
      <w:del w:id="1018" w:author="hqin" w:date="2013-01-25T10:36:00Z">
        <w:r w:rsidRPr="002A0697" w:rsidDel="00F71103">
          <w:delText xml:space="preserve">and grouped the ω values by different branches in the </w:delText>
        </w:r>
        <w:r w:rsidRPr="002A0697" w:rsidDel="00F71103">
          <w:rPr>
            <w:bCs/>
            <w:i/>
          </w:rPr>
          <w:delText>B. cereus</w:delText>
        </w:r>
        <w:r w:rsidRPr="002A0697" w:rsidDel="00F71103">
          <w:rPr>
            <w:bCs/>
          </w:rPr>
          <w:delText xml:space="preserve">-group and the </w:delText>
        </w:r>
        <w:r w:rsidRPr="002A0697" w:rsidDel="00F71103">
          <w:rPr>
            <w:bCs/>
            <w:i/>
          </w:rPr>
          <w:delText>B. subtilis</w:delText>
        </w:r>
        <w:r w:rsidRPr="002A0697" w:rsidDel="00F71103">
          <w:rPr>
            <w:bCs/>
          </w:rPr>
          <w:delText xml:space="preserve">-group </w:delText>
        </w:r>
        <w:commentRangeStart w:id="1019"/>
        <w:r w:rsidRPr="002A0697" w:rsidDel="00F71103">
          <w:rPr>
            <w:bCs/>
          </w:rPr>
          <w:delText>(</w:delText>
        </w:r>
        <w:r w:rsidR="0036587D" w:rsidRPr="0036587D">
          <w:rPr>
            <w:bCs/>
            <w:rPrChange w:id="1020" w:author="hqin" w:date="2011-08-26T08:49:00Z">
              <w:rPr>
                <w:bCs/>
                <w:sz w:val="16"/>
                <w:szCs w:val="16"/>
                <w:highlight w:val="yellow"/>
              </w:rPr>
            </w:rPrChange>
          </w:rPr>
          <w:delText>Table 3</w:delText>
        </w:r>
        <w:r w:rsidRPr="002A0697" w:rsidDel="00F71103">
          <w:rPr>
            <w:bCs/>
          </w:rPr>
          <w:delText>)</w:delText>
        </w:r>
        <w:r w:rsidRPr="002A0697" w:rsidDel="00F71103">
          <w:delText xml:space="preserve">. </w:delText>
        </w:r>
        <w:commentRangeEnd w:id="1019"/>
        <w:r w:rsidDel="00F71103">
          <w:rPr>
            <w:rStyle w:val="CommentReference"/>
            <w:vanish/>
          </w:rPr>
          <w:commentReference w:id="1019"/>
        </w:r>
        <w:r w:rsidRPr="002A0697" w:rsidDel="00F71103">
          <w:delText xml:space="preserve">We then tested whether coat protein gene branch ω values were significantly greater than nonCE gene branch ω values in the </w:delText>
        </w:r>
        <w:r w:rsidRPr="002A0697" w:rsidDel="00F71103">
          <w:rPr>
            <w:i/>
          </w:rPr>
          <w:delText>B. subtilis-</w:delText>
        </w:r>
        <w:r w:rsidRPr="002A0697" w:rsidDel="00F71103">
          <w:delText xml:space="preserve">group, and whether this significance disappeared in the </w:delText>
        </w:r>
        <w:r w:rsidRPr="002A0697" w:rsidDel="00F71103">
          <w:rPr>
            <w:i/>
          </w:rPr>
          <w:delText>B. cereus</w:delText>
        </w:r>
        <w:r w:rsidRPr="002A0697" w:rsidDel="00F71103">
          <w:delText xml:space="preserve">-group. </w:delText>
        </w:r>
        <w:r w:rsidRPr="002A0697" w:rsidDel="00F71103">
          <w:rPr>
            <w:bCs/>
          </w:rPr>
          <w:delText xml:space="preserve">It is very computationally expensive to do an exhausted comparison of different combinations of phylogenetic branches. Therefore, we focused on the comparison between leaf branches and internal branches. It can be seen that the evolution of coat protein genes outpaced the nonCE genes significantly only in the leaf branches of the </w:delText>
        </w:r>
        <w:r w:rsidRPr="002A0697" w:rsidDel="00F71103">
          <w:rPr>
            <w:bCs/>
            <w:i/>
          </w:rPr>
          <w:delText>B. subtilis</w:delText>
        </w:r>
        <w:r w:rsidRPr="002A0697" w:rsidDel="00F71103">
          <w:rPr>
            <w:bCs/>
          </w:rPr>
          <w:delText xml:space="preserve">-clade </w:delText>
        </w:r>
      </w:del>
      <w:ins w:id="1021" w:author="MI" w:date="2011-11-29T18:34:00Z">
        <w:del w:id="1022" w:author="hqin" w:date="2013-01-25T10:36:00Z">
          <w:r w:rsidDel="00F71103">
            <w:rPr>
              <w:bCs/>
            </w:rPr>
            <w:delText>group</w:delText>
          </w:r>
          <w:r w:rsidRPr="002A0697" w:rsidDel="00F71103">
            <w:rPr>
              <w:bCs/>
            </w:rPr>
            <w:delText xml:space="preserve"> </w:delText>
          </w:r>
        </w:del>
      </w:ins>
      <w:del w:id="1023" w:author="hqin" w:date="2013-01-25T10:36:00Z">
        <w:r w:rsidRPr="002A0697" w:rsidDel="00F71103">
          <w:rPr>
            <w:bCs/>
          </w:rPr>
          <w:delText>(p-value = 0.008) (</w:delText>
        </w:r>
        <w:r w:rsidR="0036587D" w:rsidRPr="0036587D">
          <w:rPr>
            <w:bCs/>
            <w:rPrChange w:id="1024" w:author="hqin" w:date="2011-08-26T08:49:00Z">
              <w:rPr>
                <w:bCs/>
                <w:sz w:val="16"/>
                <w:szCs w:val="16"/>
                <w:highlight w:val="yellow"/>
              </w:rPr>
            </w:rPrChange>
          </w:rPr>
          <w:delText>Table</w:delText>
        </w:r>
        <w:r w:rsidRPr="002A0697" w:rsidDel="00F71103">
          <w:rPr>
            <w:bCs/>
          </w:rPr>
          <w:delText xml:space="preserve"> 3). In contrast, we did not find any branches in the </w:delText>
        </w:r>
        <w:r w:rsidRPr="002A0697" w:rsidDel="00F71103">
          <w:rPr>
            <w:bCs/>
            <w:i/>
          </w:rPr>
          <w:delText>B. cereus</w:delText>
        </w:r>
        <w:r w:rsidRPr="002A0697" w:rsidDel="00F71103">
          <w:rPr>
            <w:bCs/>
          </w:rPr>
          <w:delText xml:space="preserve">-clade </w:delText>
        </w:r>
      </w:del>
      <w:ins w:id="1025" w:author="MI" w:date="2011-11-29T18:34:00Z">
        <w:del w:id="1026" w:author="hqin" w:date="2013-01-25T10:36:00Z">
          <w:r w:rsidDel="00F71103">
            <w:rPr>
              <w:bCs/>
            </w:rPr>
            <w:delText>group</w:delText>
          </w:r>
          <w:r w:rsidRPr="002A0697" w:rsidDel="00F71103">
            <w:rPr>
              <w:bCs/>
            </w:rPr>
            <w:delText xml:space="preserve"> </w:delText>
          </w:r>
        </w:del>
      </w:ins>
      <w:del w:id="1027" w:author="hqin" w:date="2013-01-25T10:36:00Z">
        <w:r w:rsidRPr="002A0697" w:rsidDel="00F71103">
          <w:rPr>
            <w:bCs/>
          </w:rPr>
          <w:delText xml:space="preserve">in which coat protein genes have significantly higher ω values than nonCE genes. </w:delText>
        </w:r>
        <w:r w:rsidDel="00F71103">
          <w:rPr>
            <w:bCs/>
          </w:rPr>
          <w:delText xml:space="preserve">To address </w:delText>
        </w:r>
        <w:r w:rsidDel="00F71103">
          <w:delText xml:space="preserve">whether the </w:delText>
        </w:r>
      </w:del>
      <w:ins w:id="1028" w:author="Hong Qin" w:date="2011-11-29T09:39:00Z">
        <w:del w:id="1029" w:author="hqin" w:date="2013-01-25T10:36:00Z">
          <w:r w:rsidDel="00F71103">
            <w:delText xml:space="preserve">faster evolutionary pace of coat </w:delText>
          </w:r>
        </w:del>
      </w:ins>
      <w:ins w:id="1030" w:author="MI" w:date="2011-11-29T18:34:00Z">
        <w:del w:id="1031" w:author="hqin" w:date="2013-01-25T10:36:00Z">
          <w:r w:rsidDel="00F71103">
            <w:delText xml:space="preserve">protein </w:delText>
          </w:r>
        </w:del>
      </w:ins>
      <w:ins w:id="1032" w:author="Hong Qin" w:date="2011-11-29T09:39:00Z">
        <w:del w:id="1033" w:author="hqin" w:date="2011-11-29T17:13:00Z">
          <w:r w:rsidDel="007A19A8">
            <w:delText xml:space="preserve">proteins </w:delText>
          </w:r>
        </w:del>
      </w:ins>
      <w:ins w:id="1034" w:author="Hong Qin" w:date="2011-11-29T09:40:00Z">
        <w:del w:id="1035" w:author="hqin" w:date="2011-11-29T17:13:00Z">
          <w:r w:rsidDel="007A19A8">
            <w:delText xml:space="preserve">could </w:delText>
          </w:r>
        </w:del>
      </w:ins>
      <w:ins w:id="1036" w:author="Hong Qin" w:date="2011-11-29T09:43:00Z">
        <w:del w:id="1037" w:author="hqin" w:date="2011-11-29T17:13:00Z">
          <w:r w:rsidDel="007A19A8">
            <w:delText xml:space="preserve">be </w:delText>
          </w:r>
        </w:del>
        <w:del w:id="1038" w:author="hqin" w:date="2013-01-25T10:36:00Z">
          <w:r w:rsidDel="00F71103">
            <w:delText>due to</w:delText>
          </w:r>
        </w:del>
      </w:ins>
      <w:ins w:id="1039" w:author="Hong Qin" w:date="2011-11-29T09:40:00Z">
        <w:del w:id="1040" w:author="hqin" w:date="2013-01-25T10:36:00Z">
          <w:r w:rsidDel="00F71103">
            <w:delText xml:space="preserve"> </w:delText>
          </w:r>
        </w:del>
      </w:ins>
      <w:ins w:id="1041" w:author="Hong Qin" w:date="2011-11-29T09:43:00Z">
        <w:del w:id="1042" w:author="hqin" w:date="2011-11-29T17:13:00Z">
          <w:r w:rsidDel="007A19A8">
            <w:delText xml:space="preserve">either </w:delText>
          </w:r>
        </w:del>
      </w:ins>
      <w:ins w:id="1043" w:author="Hong Qin" w:date="2011-11-29T09:40:00Z">
        <w:del w:id="1044" w:author="hqin" w:date="2013-01-25T10:36:00Z">
          <w:r w:rsidDel="00F71103">
            <w:delText>positive selections or relaxed negative selections</w:delText>
          </w:r>
        </w:del>
        <w:del w:id="1045" w:author="hqin" w:date="2011-11-29T17:13:00Z">
          <w:r w:rsidDel="007A19A8">
            <w:delText xml:space="preserve">. </w:delText>
          </w:r>
        </w:del>
      </w:ins>
      <w:ins w:id="1046" w:author="MI" w:date="2011-11-29T18:35:00Z">
        <w:del w:id="1047" w:author="hqin" w:date="2013-01-25T10:36:00Z">
          <w:r w:rsidDel="00F71103">
            <w:delText>group-groupivalues</w:delText>
          </w:r>
        </w:del>
      </w:ins>
    </w:p>
    <w:p w14:paraId="01F177FC" w14:textId="77777777" w:rsidR="0036587D" w:rsidRDefault="0036587D">
      <w:pPr>
        <w:pStyle w:val="p-ni"/>
        <w:numPr>
          <w:ins w:id="1048" w:author="Hong Qin" w:date="2011-11-29T09:42:00Z"/>
        </w:numPr>
        <w:spacing w:before="0" w:after="0" w:line="240" w:lineRule="auto"/>
        <w:ind w:firstLine="720"/>
        <w:rPr>
          <w:ins w:id="1049" w:author="Hong Qin" w:date="2011-11-29T09:39:00Z"/>
          <w:del w:id="1050" w:author="hqin" w:date="2011-11-29T17:26:00Z"/>
          <w:szCs w:val="24"/>
          <w:lang w:val="en-US"/>
        </w:rPr>
        <w:pPrChange w:id="1051" w:author="hqin" w:date="2013-01-29T09:44:00Z">
          <w:pPr>
            <w:pStyle w:val="p-ni"/>
            <w:spacing w:before="0" w:after="0" w:line="480" w:lineRule="auto"/>
            <w:ind w:firstLine="720"/>
          </w:pPr>
        </w:pPrChange>
      </w:pPr>
    </w:p>
    <w:p w14:paraId="2794AC1B" w14:textId="77777777" w:rsidR="0036587D" w:rsidRDefault="0036587D">
      <w:pPr>
        <w:numPr>
          <w:ins w:id="1052" w:author="Hong Qin" w:date="2011-11-29T09:39:00Z"/>
        </w:numPr>
        <w:snapToGrid w:val="0"/>
        <w:ind w:firstLine="720"/>
        <w:rPr>
          <w:ins w:id="1053" w:author="Hong Qin" w:date="2011-11-29T09:39:00Z"/>
          <w:del w:id="1054" w:author="hqin" w:date="2011-11-29T17:34:00Z"/>
        </w:rPr>
        <w:pPrChange w:id="1055" w:author="hqin" w:date="2013-01-29T09:44:00Z">
          <w:pPr>
            <w:snapToGrid w:val="0"/>
            <w:spacing w:line="480" w:lineRule="auto"/>
            <w:ind w:firstLine="720"/>
          </w:pPr>
        </w:pPrChange>
      </w:pPr>
    </w:p>
    <w:p w14:paraId="0D9B4C13" w14:textId="77777777" w:rsidR="0036587D" w:rsidRDefault="001C7FC9">
      <w:pPr>
        <w:snapToGrid w:val="0"/>
        <w:ind w:firstLine="720"/>
        <w:pPrChange w:id="1056" w:author="hqin" w:date="2013-01-29T09:44:00Z">
          <w:pPr>
            <w:snapToGrid w:val="0"/>
            <w:spacing w:line="480" w:lineRule="auto"/>
            <w:ind w:firstLine="720"/>
          </w:pPr>
        </w:pPrChange>
      </w:pPr>
      <w:del w:id="1057" w:author="hqin" w:date="2011-11-30T09:17:00Z">
        <w:r w:rsidRPr="002A0697" w:rsidDel="00C73059">
          <w:delText>Overall</w:delText>
        </w:r>
      </w:del>
      <w:ins w:id="1058" w:author="hqin" w:date="2011-11-30T09:17:00Z">
        <w:r>
          <w:t>In summary</w:t>
        </w:r>
      </w:ins>
      <w:r w:rsidRPr="002A0697">
        <w:t xml:space="preserve">, by comparing the levels </w:t>
      </w:r>
      <w:r w:rsidRPr="00B05522">
        <w:t xml:space="preserve">of selective pressure on coat protein </w:t>
      </w:r>
      <w:ins w:id="1059" w:author="MI" w:date="2011-11-29T18:36:00Z">
        <w:r w:rsidRPr="00B05522">
          <w:t xml:space="preserve">genes </w:t>
        </w:r>
      </w:ins>
      <w:r w:rsidRPr="00B05522">
        <w:t xml:space="preserve">versus nonCE genes among various </w:t>
      </w:r>
      <w:ins w:id="1060" w:author="MI" w:date="2011-11-29T18:36:00Z">
        <w:del w:id="1061" w:author="hqin" w:date="2011-11-30T09:40:00Z">
          <w:r w:rsidRPr="00B05522" w:rsidDel="00B05522">
            <w:rPr>
              <w:i/>
            </w:rPr>
            <w:delText>Bacillaceae</w:delText>
          </w:r>
        </w:del>
      </w:ins>
      <w:ins w:id="1062" w:author="hqin" w:date="2011-11-30T09:40:00Z">
        <w:r w:rsidRPr="00B05522">
          <w:rPr>
            <w:i/>
          </w:rPr>
          <w:t>Bacillus</w:t>
        </w:r>
      </w:ins>
      <w:ins w:id="1063" w:author="MI" w:date="2011-11-29T18:36:00Z">
        <w:r w:rsidRPr="00B05522">
          <w:rPr>
            <w:i/>
          </w:rPr>
          <w:t xml:space="preserve"> </w:t>
        </w:r>
      </w:ins>
      <w:del w:id="1064" w:author="MI" w:date="2011-11-29T18:36:00Z">
        <w:r w:rsidRPr="00B05522" w:rsidDel="00D00D3C">
          <w:delText xml:space="preserve">Bacillus </w:delText>
        </w:r>
      </w:del>
      <w:r w:rsidRPr="00B05522">
        <w:t xml:space="preserve">species and </w:t>
      </w:r>
      <w:commentRangeStart w:id="1065"/>
      <w:r w:rsidRPr="00B05522">
        <w:t>along phylogeny</w:t>
      </w:r>
      <w:commentRangeEnd w:id="1065"/>
      <w:r w:rsidRPr="00B05522">
        <w:rPr>
          <w:rStyle w:val="CommentReference"/>
        </w:rPr>
        <w:commentReference w:id="1065"/>
      </w:r>
      <w:r w:rsidRPr="00B05522">
        <w:t xml:space="preserve">, we can argue there are contrasting patterns of coat protein gene evolution between the </w:t>
      </w:r>
      <w:r w:rsidRPr="00B05522">
        <w:rPr>
          <w:bCs/>
          <w:i/>
        </w:rPr>
        <w:t>B. subtilis-</w:t>
      </w:r>
      <w:r w:rsidRPr="00B05522">
        <w:rPr>
          <w:bCs/>
        </w:rPr>
        <w:t xml:space="preserve"> and </w:t>
      </w:r>
      <w:r w:rsidRPr="00B05522">
        <w:rPr>
          <w:bCs/>
          <w:i/>
        </w:rPr>
        <w:t>B. cereus</w:t>
      </w:r>
      <w:r w:rsidRPr="00B05522">
        <w:rPr>
          <w:bCs/>
        </w:rPr>
        <w:t xml:space="preserve">-groups. </w:t>
      </w:r>
      <w:r w:rsidRPr="00B05522">
        <w:t xml:space="preserve">Because </w:t>
      </w:r>
      <w:r w:rsidRPr="00B05522">
        <w:rPr>
          <w:i/>
        </w:rPr>
        <w:t>B. subtilis</w:t>
      </w:r>
      <w:r w:rsidRPr="00B05522">
        <w:t xml:space="preserve">-group spores lack the exosporium, the </w:t>
      </w:r>
      <w:del w:id="1066" w:author="hqin" w:date="2011-11-29T17:34:00Z">
        <w:r w:rsidRPr="00B05522" w:rsidDel="009A6FF8">
          <w:delText xml:space="preserve">relatively </w:delText>
        </w:r>
      </w:del>
      <w:ins w:id="1067" w:author="hqin" w:date="2011-11-29T17:34:00Z">
        <w:r w:rsidRPr="00B05522">
          <w:t>significantly</w:t>
        </w:r>
        <w:r>
          <w:t xml:space="preserve"> relaxed</w:t>
        </w:r>
        <w:r w:rsidRPr="002A0697">
          <w:t xml:space="preserve"> </w:t>
        </w:r>
      </w:ins>
      <w:del w:id="1068" w:author="hqin" w:date="2011-11-29T17:34:00Z">
        <w:r w:rsidRPr="002A0697" w:rsidDel="009A6FF8">
          <w:delText xml:space="preserve">faster pace of evolution </w:delText>
        </w:r>
      </w:del>
      <w:ins w:id="1069" w:author="hqin" w:date="2011-11-29T17:34:00Z">
        <w:r>
          <w:t xml:space="preserve">negative selection pressure </w:t>
        </w:r>
      </w:ins>
      <w:ins w:id="1070" w:author="hqin" w:date="2011-11-30T09:14:00Z">
        <w:r>
          <w:t xml:space="preserve">in coat genes </w:t>
        </w:r>
      </w:ins>
      <w:ins w:id="1071" w:author="hqin" w:date="2011-11-30T09:13:00Z">
        <w:r>
          <w:t>can be attributed to the removal of a structural constraint</w:t>
        </w:r>
      </w:ins>
      <w:ins w:id="1072" w:author="hqin" w:date="2011-11-30T09:15:00Z">
        <w:r>
          <w:t xml:space="preserve">, and is probably driven by a change of ecological niche, ultimately. </w:t>
        </w:r>
      </w:ins>
      <w:commentRangeStart w:id="1073"/>
      <w:ins w:id="1074" w:author="MI" w:date="2011-11-29T18:39:00Z">
        <w:del w:id="1075" w:author="hqin" w:date="2011-11-30T09:16:00Z">
          <w:r w:rsidDel="00941B31">
            <w:delText>m</w:delText>
          </w:r>
          <w:r w:rsidR="0036587D" w:rsidRPr="0036587D">
            <w:rPr>
              <w:highlight w:val="yellow"/>
              <w:rPrChange w:id="1076" w:author="MI" w:date="2011-11-29T18:40:00Z">
                <w:rPr>
                  <w:sz w:val="16"/>
                  <w:szCs w:val="16"/>
                </w:rPr>
              </w:rPrChange>
            </w:rPr>
            <w:delText xml:space="preserve">ay somehow be a result of </w:delText>
          </w:r>
        </w:del>
      </w:ins>
      <w:ins w:id="1077" w:author="MI" w:date="2011-11-29T18:40:00Z">
        <w:del w:id="1078" w:author="hqin" w:date="2011-11-30T09:16:00Z">
          <w:r w:rsidR="0036587D" w:rsidRPr="0036587D">
            <w:rPr>
              <w:highlight w:val="yellow"/>
              <w:rPrChange w:id="1079" w:author="MI" w:date="2011-11-29T18:40:00Z">
                <w:rPr>
                  <w:sz w:val="16"/>
                  <w:szCs w:val="16"/>
                </w:rPr>
              </w:rPrChange>
            </w:rPr>
            <w:delText>direct interactions between the coat and the environment</w:delText>
          </w:r>
        </w:del>
        <w:commentRangeEnd w:id="1073"/>
        <w:r w:rsidR="0036587D" w:rsidRPr="0036587D">
          <w:rPr>
            <w:rStyle w:val="CommentReference"/>
            <w:highlight w:val="yellow"/>
            <w:rPrChange w:id="1080" w:author="MI" w:date="2011-11-29T18:40:00Z">
              <w:rPr>
                <w:rStyle w:val="CommentReference"/>
              </w:rPr>
            </w:rPrChange>
          </w:rPr>
          <w:commentReference w:id="1073"/>
        </w:r>
        <w:del w:id="1081" w:author="hqin" w:date="2011-11-30T09:16:00Z">
          <w:r w:rsidDel="00941B31">
            <w:delText>.</w:delText>
          </w:r>
        </w:del>
      </w:ins>
      <w:ins w:id="1082" w:author="MI" w:date="2011-11-29T18:41:00Z">
        <w:del w:id="1083" w:author="hqin" w:date="2011-11-30T09:16:00Z">
          <w:r w:rsidDel="00941B31">
            <w:delText xml:space="preserve"> </w:delText>
          </w:r>
        </w:del>
      </w:ins>
      <w:del w:id="1084" w:author="hqin" w:date="2011-11-29T17:34:00Z">
        <w:r w:rsidRPr="002A0697" w:rsidDel="009A6FF8">
          <w:delText xml:space="preserve">of </w:delText>
        </w:r>
      </w:del>
      <w:ins w:id="1085" w:author="hqin" w:date="2011-11-29T17:34:00Z">
        <w:del w:id="1086" w:author="MI" w:date="2011-11-29T18:40:00Z">
          <w:r w:rsidDel="00D00D3C">
            <w:delText xml:space="preserve">on </w:delText>
          </w:r>
        </w:del>
      </w:ins>
      <w:del w:id="1087" w:author="MI" w:date="2011-11-29T18:40:00Z">
        <w:r w:rsidRPr="002A0697" w:rsidDel="00D00D3C">
          <w:delText xml:space="preserve">its coat proteins may be due to </w:delText>
        </w:r>
      </w:del>
      <w:ins w:id="1088" w:author="hqin" w:date="2011-11-29T17:35:00Z">
        <w:del w:id="1089" w:author="MI" w:date="2011-11-29T18:39:00Z">
          <w:r w:rsidDel="00D00D3C">
            <w:delText xml:space="preserve">removal </w:delText>
          </w:r>
        </w:del>
        <w:del w:id="1090" w:author="MI" w:date="2011-11-29T18:40:00Z">
          <w:r w:rsidDel="00D00D3C">
            <w:delText xml:space="preserve">of a structural </w:delText>
          </w:r>
        </w:del>
        <w:del w:id="1091" w:author="MI" w:date="2011-11-29T18:38:00Z">
          <w:r w:rsidDel="00D00D3C">
            <w:delText>constraint</w:delText>
          </w:r>
        </w:del>
        <w:del w:id="1092" w:author="MI" w:date="2011-11-29T18:40:00Z">
          <w:r w:rsidDel="00D00D3C">
            <w:delText xml:space="preserve"> posed by the exosporium. </w:delText>
          </w:r>
        </w:del>
      </w:ins>
      <w:ins w:id="1093" w:author="MI" w:date="2011-11-29T18:41:00Z">
        <w:del w:id="1094" w:author="hqin" w:date="2013-01-25T10:36:00Z">
          <w:r w:rsidDel="003D172B">
            <w:delText>likely to be  view that is</w:delText>
          </w:r>
        </w:del>
      </w:ins>
      <w:del w:id="1095" w:author="hqin" w:date="2011-11-29T17:39:00Z">
        <w:r w:rsidRPr="002A0697" w:rsidDel="009A6FF8">
          <w:delText xml:space="preserve">the direct interaction of the coat with environment in these species. </w:delText>
        </w:r>
        <w:r w:rsidRPr="002A0697" w:rsidDel="009A6FF8">
          <w:rPr>
            <w:bCs/>
          </w:rPr>
          <w:delText xml:space="preserve">This is especially </w:delText>
        </w:r>
      </w:del>
      <w:del w:id="1096" w:author="hqin" w:date="2013-01-25T10:36:00Z">
        <w:r w:rsidRPr="002A0697" w:rsidDel="003D172B">
          <w:rPr>
            <w:bCs/>
          </w:rPr>
          <w:delText xml:space="preserve">supported by the observation that </w:delText>
        </w:r>
      </w:del>
      <w:del w:id="1097" w:author="hqin" w:date="2011-11-29T17:40:00Z">
        <w:r w:rsidRPr="002A0697" w:rsidDel="009A6FF8">
          <w:rPr>
            <w:bCs/>
          </w:rPr>
          <w:delText xml:space="preserve">the relatively faster evolution of coat protein genes </w:delText>
        </w:r>
      </w:del>
      <w:del w:id="1098" w:author="hqin" w:date="2013-01-25T10:36:00Z">
        <w:r w:rsidRPr="002A0697" w:rsidDel="003D172B">
          <w:rPr>
            <w:bCs/>
          </w:rPr>
          <w:delText xml:space="preserve">in the </w:delText>
        </w:r>
        <w:r w:rsidRPr="002A0697" w:rsidDel="003D172B">
          <w:rPr>
            <w:bCs/>
            <w:i/>
          </w:rPr>
          <w:delText>B. subtilis</w:delText>
        </w:r>
        <w:r w:rsidRPr="002A0697" w:rsidDel="003D172B">
          <w:rPr>
            <w:bCs/>
          </w:rPr>
          <w:delText xml:space="preserve"> </w:delText>
        </w:r>
      </w:del>
      <w:ins w:id="1099" w:author="MI" w:date="2011-11-29T18:41:00Z">
        <w:del w:id="1100" w:author="hqin" w:date="2011-11-30T09:16:00Z">
          <w:r w:rsidDel="00C73059">
            <w:rPr>
              <w:bCs/>
            </w:rPr>
            <w:delText>–</w:delText>
          </w:r>
        </w:del>
        <w:del w:id="1101" w:author="hqin" w:date="2013-01-25T10:36:00Z">
          <w:r w:rsidDel="003D172B">
            <w:rPr>
              <w:bCs/>
            </w:rPr>
            <w:delText xml:space="preserve">group </w:delText>
          </w:r>
        </w:del>
      </w:ins>
      <w:del w:id="1102" w:author="hqin" w:date="2013-01-25T10:36:00Z">
        <w:r w:rsidRPr="002A0697" w:rsidDel="003D172B">
          <w:rPr>
            <w:bCs/>
          </w:rPr>
          <w:delText xml:space="preserve">clade only occurred in the leaf branches of the species tree. </w:delText>
        </w:r>
      </w:del>
      <w:ins w:id="1103" w:author="hqin" w:date="2011-11-30T09:17:00Z">
        <w:r>
          <w:rPr>
            <w:bCs/>
          </w:rPr>
          <w:t xml:space="preserve">Overall, </w:t>
        </w:r>
      </w:ins>
      <w:del w:id="1104" w:author="hqin" w:date="2011-11-29T17:44:00Z">
        <w:r w:rsidRPr="002A0697" w:rsidDel="003B7864">
          <w:delText>Therefore, these results</w:delText>
        </w:r>
      </w:del>
      <w:ins w:id="1105" w:author="Hong Qin" w:date="2011-11-29T09:21:00Z">
        <w:del w:id="1106" w:author="hqin" w:date="2011-11-29T17:44:00Z">
          <w:r w:rsidDel="003B7864">
            <w:delText>w</w:delText>
          </w:r>
        </w:del>
      </w:ins>
      <w:ins w:id="1107" w:author="hqin" w:date="2011-11-30T09:17:00Z">
        <w:r>
          <w:t>w</w:t>
        </w:r>
      </w:ins>
      <w:ins w:id="1108" w:author="Hong Qin" w:date="2011-11-29T09:21:00Z">
        <w:r>
          <w:t xml:space="preserve">e </w:t>
        </w:r>
        <w:del w:id="1109" w:author="hqin" w:date="2011-11-29T17:43:00Z">
          <w:r w:rsidDel="007259AC">
            <w:delText xml:space="preserve">argue </w:delText>
          </w:r>
        </w:del>
      </w:ins>
      <w:ins w:id="1110" w:author="hqin" w:date="2011-11-29T17:44:00Z">
        <w:r>
          <w:t xml:space="preserve">postulate </w:t>
        </w:r>
      </w:ins>
      <w:ins w:id="1111" w:author="Hong Qin" w:date="2011-11-29T09:21:00Z">
        <w:del w:id="1112" w:author="hqin" w:date="2011-11-30T09:18:00Z">
          <w:r w:rsidDel="007B3559">
            <w:delText>that</w:delText>
          </w:r>
        </w:del>
      </w:ins>
      <w:del w:id="1113" w:author="hqin" w:date="2011-11-30T09:18:00Z">
        <w:r w:rsidRPr="002A0697" w:rsidDel="007B3559">
          <w:delText xml:space="preserve"> </w:delText>
        </w:r>
      </w:del>
      <w:del w:id="1114" w:author="Hong Qin" w:date="2011-11-29T09:21:00Z">
        <w:r w:rsidRPr="002A0697" w:rsidDel="00065F0F">
          <w:delText xml:space="preserve">suggest </w:delText>
        </w:r>
      </w:del>
      <w:r w:rsidRPr="002A0697">
        <w:t xml:space="preserve">that differential selection pressure on coat protein genes </w:t>
      </w:r>
      <w:del w:id="1115" w:author="hqin" w:date="2011-11-29T17:43:00Z">
        <w:r w:rsidRPr="002A0697" w:rsidDel="007259AC">
          <w:delText xml:space="preserve">is linked to </w:delText>
        </w:r>
      </w:del>
      <w:ins w:id="1116" w:author="Hong Qin" w:date="2011-11-29T09:19:00Z">
        <w:del w:id="1117" w:author="hqin" w:date="2011-11-29T17:43:00Z">
          <w:r w:rsidDel="007259AC">
            <w:delText xml:space="preserve">the structural difference in spore the encasing shell, </w:delText>
          </w:r>
        </w:del>
      </w:ins>
      <w:ins w:id="1118" w:author="Hong Qin" w:date="2011-11-29T09:22:00Z">
        <w:del w:id="1119" w:author="hqin" w:date="2011-11-29T17:43:00Z">
          <w:r w:rsidDel="007259AC">
            <w:delText xml:space="preserve">and </w:delText>
          </w:r>
        </w:del>
        <w:r>
          <w:t>reflect</w:t>
        </w:r>
      </w:ins>
      <w:ins w:id="1120" w:author="Hong Qin" w:date="2011-11-29T09:20:00Z">
        <w:r>
          <w:t xml:space="preserve"> </w:t>
        </w:r>
      </w:ins>
      <w:r w:rsidRPr="002A0697">
        <w:t xml:space="preserve">differences between the ecological life styles of </w:t>
      </w:r>
      <w:r w:rsidRPr="002A0697">
        <w:rPr>
          <w:i/>
        </w:rPr>
        <w:t>B. subtilis</w:t>
      </w:r>
      <w:r w:rsidRPr="002A0697">
        <w:t xml:space="preserve">- and </w:t>
      </w:r>
      <w:r w:rsidRPr="002A0697">
        <w:rPr>
          <w:i/>
        </w:rPr>
        <w:t>B. cereus</w:t>
      </w:r>
      <w:r w:rsidRPr="002A0697">
        <w:t>-group species.</w:t>
      </w:r>
      <w:ins w:id="1121" w:author="Hong Qin" w:date="2011-11-29T09:22:00Z">
        <w:r>
          <w:t xml:space="preserve">  </w:t>
        </w:r>
      </w:ins>
    </w:p>
    <w:p w14:paraId="19C22B3A" w14:textId="77777777" w:rsidR="0036587D" w:rsidRDefault="0036587D">
      <w:pPr>
        <w:pStyle w:val="p-ni"/>
        <w:spacing w:before="0" w:after="0" w:line="240" w:lineRule="auto"/>
        <w:rPr>
          <w:del w:id="1122" w:author="Hong Qin" w:date="2011-11-29T09:39:00Z"/>
          <w:szCs w:val="24"/>
          <w:lang w:val="en-US"/>
        </w:rPr>
        <w:pPrChange w:id="1123" w:author="hqin" w:date="2013-01-29T09:44:00Z">
          <w:pPr>
            <w:pStyle w:val="p-ni"/>
            <w:spacing w:before="0" w:after="0" w:line="480" w:lineRule="auto"/>
            <w:ind w:left="360" w:firstLine="360"/>
          </w:pPr>
        </w:pPrChange>
      </w:pPr>
    </w:p>
    <w:p w14:paraId="49011DFF" w14:textId="77777777" w:rsidR="0036587D" w:rsidRDefault="001C7FC9">
      <w:pPr>
        <w:pStyle w:val="p-ni"/>
        <w:spacing w:before="0" w:after="0" w:line="240" w:lineRule="auto"/>
        <w:rPr>
          <w:del w:id="1124" w:author="Hong Qin" w:date="2011-11-20T15:38:00Z"/>
          <w:b/>
          <w:szCs w:val="24"/>
          <w:lang w:val="en-US"/>
        </w:rPr>
        <w:pPrChange w:id="1125" w:author="hqin" w:date="2013-01-29T09:44:00Z">
          <w:pPr>
            <w:pStyle w:val="p-ni"/>
            <w:spacing w:before="0" w:after="0" w:line="480" w:lineRule="auto"/>
          </w:pPr>
        </w:pPrChange>
      </w:pPr>
      <w:del w:id="1126" w:author="Hong Qin" w:date="2011-11-20T15:38:00Z">
        <w:r w:rsidRPr="002A0697" w:rsidDel="00AC0A86">
          <w:rPr>
            <w:b/>
            <w:szCs w:val="24"/>
            <w:lang w:val="en-US"/>
          </w:rPr>
          <w:delText>3.5</w:delText>
        </w:r>
        <w:r w:rsidRPr="002A0697" w:rsidDel="00AC0A86">
          <w:rPr>
            <w:szCs w:val="24"/>
            <w:lang w:val="en-US"/>
          </w:rPr>
          <w:delText xml:space="preserve"> </w:delText>
        </w:r>
        <w:commentRangeStart w:id="1127"/>
        <w:r w:rsidRPr="002A0697" w:rsidDel="00AC0A86">
          <w:rPr>
            <w:b/>
            <w:szCs w:val="24"/>
            <w:lang w:val="en-US"/>
          </w:rPr>
          <w:delText>Possible adaptive changes in coat proteins</w:delText>
        </w:r>
        <w:commentRangeEnd w:id="1127"/>
        <w:r w:rsidRPr="002A0697" w:rsidDel="00AC0A86">
          <w:rPr>
            <w:rStyle w:val="CommentReference"/>
            <w:lang w:val="en-US"/>
          </w:rPr>
          <w:commentReference w:id="1127"/>
        </w:r>
      </w:del>
    </w:p>
    <w:p w14:paraId="4AE895E1" w14:textId="77777777" w:rsidR="0036587D" w:rsidRDefault="001C7FC9">
      <w:pPr>
        <w:pStyle w:val="p-ni"/>
        <w:spacing w:before="0" w:after="0" w:line="240" w:lineRule="auto"/>
        <w:ind w:firstLine="720"/>
        <w:rPr>
          <w:del w:id="1128" w:author="Hong Qin" w:date="2011-11-20T15:38:00Z"/>
          <w:szCs w:val="24"/>
          <w:lang w:val="en-US"/>
        </w:rPr>
        <w:pPrChange w:id="1129" w:author="hqin" w:date="2013-01-29T09:44:00Z">
          <w:pPr>
            <w:pStyle w:val="p-ni"/>
            <w:spacing w:before="0" w:after="0" w:line="480" w:lineRule="auto"/>
            <w:ind w:firstLine="720"/>
          </w:pPr>
        </w:pPrChange>
      </w:pPr>
      <w:del w:id="1130" w:author="Hong Qin" w:date="2011-11-20T15:38:00Z">
        <w:r w:rsidRPr="002A0697" w:rsidDel="00AC0A86">
          <w:rPr>
            <w:szCs w:val="24"/>
            <w:lang w:val="en-US"/>
          </w:rPr>
          <w:delText xml:space="preserve">Proteins under positive selection are of particular interest because they play especially important roles in adaptation. In the course of the pairwise analysis discussed above, we found that the ω of the coat protein gene </w:delText>
        </w:r>
        <w:r w:rsidRPr="002A0697" w:rsidDel="00AC0A86">
          <w:rPr>
            <w:i/>
            <w:szCs w:val="24"/>
            <w:lang w:val="en-US"/>
          </w:rPr>
          <w:delText>yhaX</w:delText>
        </w:r>
        <w:r w:rsidRPr="002A0697" w:rsidDel="00AC0A86">
          <w:rPr>
            <w:rStyle w:val="CommentReference"/>
            <w:i/>
            <w:lang w:val="en-US"/>
          </w:rPr>
          <w:commentReference w:id="1131"/>
        </w:r>
        <w:r w:rsidRPr="002A0697" w:rsidDel="00AC0A86">
          <w:rPr>
            <w:szCs w:val="24"/>
            <w:lang w:val="en-US"/>
          </w:rPr>
          <w:delText xml:space="preserve"> is 2.7 between </w:delText>
        </w:r>
        <w:r w:rsidRPr="002A0697" w:rsidDel="00AC0A86">
          <w:rPr>
            <w:i/>
            <w:szCs w:val="24"/>
            <w:lang w:val="en-US"/>
          </w:rPr>
          <w:delText>B. cereus</w:delText>
        </w:r>
        <w:r w:rsidRPr="002A0697" w:rsidDel="00AC0A86">
          <w:rPr>
            <w:szCs w:val="24"/>
            <w:lang w:val="en-US"/>
          </w:rPr>
          <w:delText xml:space="preserve"> and </w:delText>
        </w:r>
        <w:r w:rsidRPr="002A0697" w:rsidDel="00AC0A86">
          <w:rPr>
            <w:i/>
            <w:szCs w:val="24"/>
            <w:lang w:val="en-US"/>
          </w:rPr>
          <w:delText>B. weihenstephanensis</w:delText>
        </w:r>
        <w:r w:rsidRPr="002A0697" w:rsidDel="00AC0A86">
          <w:rPr>
            <w:szCs w:val="24"/>
            <w:lang w:val="en-US"/>
          </w:rPr>
          <w:delText xml:space="preserve">, an indication of positive selection. To determine whether omega increased in the </w:delText>
        </w:r>
        <w:r w:rsidRPr="002A0697" w:rsidDel="00AC0A86">
          <w:rPr>
            <w:i/>
            <w:szCs w:val="24"/>
            <w:lang w:val="en-US"/>
          </w:rPr>
          <w:delText>B. weihenstephanensis</w:delText>
        </w:r>
        <w:r w:rsidRPr="002A0697" w:rsidDel="00AC0A86">
          <w:rPr>
            <w:szCs w:val="24"/>
            <w:lang w:val="en-US"/>
          </w:rPr>
          <w:delText xml:space="preserve"> branch or the </w:delText>
        </w:r>
        <w:r w:rsidRPr="002A0697" w:rsidDel="00AC0A86">
          <w:rPr>
            <w:i/>
            <w:szCs w:val="24"/>
            <w:lang w:val="en-US"/>
          </w:rPr>
          <w:delText>B. cereus</w:delText>
        </w:r>
        <w:r w:rsidRPr="002A0697" w:rsidDel="00AC0A86">
          <w:rPr>
            <w:szCs w:val="24"/>
            <w:lang w:val="en-US"/>
          </w:rPr>
          <w:delText xml:space="preserve"> branch, we designed 4 nested models with different scenarios of selection (</w:delText>
        </w:r>
        <w:r w:rsidR="0036587D" w:rsidRPr="0036587D">
          <w:rPr>
            <w:rPrChange w:id="1132" w:author="hqin" w:date="2011-08-26T08:49:00Z">
              <w:rPr>
                <w:sz w:val="16"/>
                <w:szCs w:val="16"/>
                <w:highlight w:val="yellow"/>
              </w:rPr>
            </w:rPrChange>
          </w:rPr>
          <w:delText>Figure</w:delText>
        </w:r>
        <w:r w:rsidRPr="002A0697" w:rsidDel="00AC0A86">
          <w:rPr>
            <w:szCs w:val="24"/>
            <w:lang w:val="en-US"/>
          </w:rPr>
          <w:delText xml:space="preserve"> 4). </w:delText>
        </w:r>
        <w:commentRangeStart w:id="1133"/>
        <w:r w:rsidRPr="002A0697" w:rsidDel="00AC0A86">
          <w:rPr>
            <w:szCs w:val="24"/>
            <w:lang w:val="en-US"/>
          </w:rPr>
          <w:delText xml:space="preserve">The likelihood ratio test suggested that omega increased in the </w:delText>
        </w:r>
        <w:r w:rsidRPr="002A0697" w:rsidDel="00AC0A86">
          <w:rPr>
            <w:i/>
            <w:szCs w:val="24"/>
            <w:lang w:val="en-US"/>
          </w:rPr>
          <w:delText>B. weihenstephanensis</w:delText>
        </w:r>
        <w:r w:rsidRPr="002A0697" w:rsidDel="00AC0A86">
          <w:rPr>
            <w:szCs w:val="24"/>
            <w:lang w:val="en-US"/>
          </w:rPr>
          <w:delText xml:space="preserve"> branch</w:delText>
        </w:r>
        <w:commentRangeEnd w:id="1133"/>
        <w:r w:rsidRPr="002A0697" w:rsidDel="00AC0A86">
          <w:rPr>
            <w:rStyle w:val="CommentReference"/>
            <w:lang w:val="en-US"/>
          </w:rPr>
          <w:commentReference w:id="1133"/>
        </w:r>
        <w:r w:rsidRPr="002A0697" w:rsidDel="00AC0A86">
          <w:rPr>
            <w:szCs w:val="24"/>
            <w:lang w:val="en-US"/>
          </w:rPr>
          <w:delText xml:space="preserve">. Models H1w1 and H1w2 are significantly different than the null model, H0 (p=0.0099), suggesting either relaxation of negative selection or positive selection. With only one sequence from </w:delText>
        </w:r>
        <w:r w:rsidRPr="002A0697" w:rsidDel="00AC0A86">
          <w:rPr>
            <w:i/>
            <w:szCs w:val="24"/>
            <w:lang w:val="en-US"/>
          </w:rPr>
          <w:delText>B. weihenstephanensis</w:delText>
        </w:r>
        <w:r w:rsidRPr="002A0697" w:rsidDel="00AC0A86">
          <w:rPr>
            <w:szCs w:val="24"/>
            <w:lang w:val="en-US"/>
          </w:rPr>
          <w:delText xml:space="preserve">, we could not apply the site-model here. Therefore, we used a branch-site model </w:delText>
        </w:r>
        <w:r w:rsidR="0036587D" w:rsidRPr="002A0697" w:rsidDel="00AC0A86">
          <w:fldChar w:fldCharType="begin"/>
        </w:r>
        <w:r w:rsidRPr="002A0697" w:rsidDel="00AC0A86">
          <w:rPr>
            <w:szCs w:val="24"/>
            <w:lang w:val="en-US"/>
          </w:rPr>
          <w:delInstrText xml:space="preserve"> ADDIN EN.CITE &lt;EndNote&gt;&lt;Cite&gt;&lt;Author&gt;Yang&lt;/Author&gt;&lt;Year&gt;2006&lt;/Year&gt;&lt;RecNum&gt;101&lt;/RecNum&gt;&lt;record&gt;&lt;rec-number&gt;101&lt;/rec-number&gt;&lt;foreign-keys&gt;&lt;key app="EN" db-id="02sps2pse5vde9eszr6vesw82vsrpaeerdva"&gt;101&lt;/key&gt;&lt;/foreign-keys&gt;&lt;ref-type name="Book"&gt;6&lt;/ref-type&gt;&lt;contributors&gt;&lt;authors&gt;&lt;author&gt;Yang, Ziheng&lt;/author&gt;&lt;/authors&gt;&lt;secondary-authors&gt;&lt;author&gt;Harvey, Paul H&lt;/author&gt;&lt;author&gt;May, Robert M.&lt;/author&gt;&lt;/secondary-authors&gt;&lt;/contributors&gt;&lt;titles&gt;&lt;title&gt;Computational Molecular Evolution&lt;/title&gt;&lt;secondary-title&gt;Oxford Series in Ecology and Evolution&lt;/secondary-title&gt;&lt;/titles&gt;&lt;pages&gt;357&lt;/pages&gt;&lt;dates&gt;&lt;year&gt;2006&lt;/year&gt;&lt;/dates&gt;&lt;pub-location&gt;Oxford&lt;/pub-location&gt;&lt;publisher&gt;Oxford University Press&lt;/publisher&gt;&lt;isbn&gt;978-0-19-856699-1&lt;/isbn&gt;&lt;urls&gt;&lt;/urls&gt;&lt;/record&gt;&lt;/Cite&gt;&lt;Cite&gt;&lt;Author&gt;Bielawski&lt;/Author&gt;&lt;Year&gt;2005&lt;/Year&gt;&lt;RecNum&gt;82&lt;/RecNum&gt;&lt;record&gt;&lt;rec-number&gt;82&lt;/rec-number&gt;&lt;foreign-keys&gt;&lt;key app="EN" db-id="02sps2pse5vde9eszr6vesw82vsrpaeerdva"&gt;82&lt;/key&gt;&lt;/foreign-keys&gt;&lt;ref-type name="Book Section"&gt;5&lt;/ref-type&gt;&lt;contributors&gt;&lt;authors&gt;&lt;author&gt;Bielawski, Josep P.&lt;/author&gt;&lt;author&gt;Yang, Ziheng&lt;/author&gt;&lt;/authors&gt;&lt;secondary-authors&gt;&lt;author&gt;Nielsen, Rasmus &lt;/author&gt;&lt;/secondary-authors&gt;&lt;/contributors&gt;&lt;titles&gt;&lt;title&gt;Maximum Likelihood Methods for Detecting Adaptive Protein Evolution&lt;/title&gt;&lt;secondary-title&gt;Statistical Methods in Molecular Evolution&lt;/secondary-title&gt;&lt;/titles&gt;&lt;pages&gt;103-124&lt;/pages&gt;&lt;dates&gt;&lt;year&gt;2005&lt;/year&gt;&lt;/dates&gt;&lt;publisher&gt;Springer&lt;/publisher&gt;&lt;urls&gt;&lt;/urls&gt;&lt;/record&gt;&lt;/Cite&gt;&lt;/EndNote&gt;</w:delInstrText>
        </w:r>
        <w:r w:rsidR="0036587D" w:rsidRPr="002A0697" w:rsidDel="00AC0A86">
          <w:fldChar w:fldCharType="separate"/>
        </w:r>
        <w:r w:rsidRPr="002A0697" w:rsidDel="00AC0A86">
          <w:rPr>
            <w:noProof/>
            <w:szCs w:val="24"/>
            <w:lang w:val="en-US"/>
          </w:rPr>
          <w:delText>(6, 70)</w:delText>
        </w:r>
        <w:r w:rsidR="0036587D" w:rsidRPr="002A0697" w:rsidDel="00AC0A86">
          <w:fldChar w:fldCharType="end"/>
        </w:r>
        <w:r w:rsidRPr="002A0697" w:rsidDel="00AC0A86">
          <w:rPr>
            <w:szCs w:val="24"/>
            <w:lang w:val="en-US"/>
          </w:rPr>
          <w:delText xml:space="preserve"> which, we found was also unable to distinguish</w:delText>
        </w:r>
        <w:r w:rsidRPr="002A0697" w:rsidDel="00AC0A86">
          <w:rPr>
            <w:noProof/>
            <w:szCs w:val="24"/>
            <w:lang w:val="en-US"/>
          </w:rPr>
          <w:delText xml:space="preserve"> neutral evolution from positive selection. Nevertheless, we noticed that </w:delText>
        </w:r>
        <w:commentRangeStart w:id="1134"/>
        <w:r w:rsidRPr="002A0697" w:rsidDel="00AC0A86">
          <w:rPr>
            <w:noProof/>
            <w:szCs w:val="24"/>
            <w:lang w:val="en-US"/>
          </w:rPr>
          <w:delText>t</w:delText>
        </w:r>
        <w:r w:rsidRPr="002A0697" w:rsidDel="00AC0A86">
          <w:rPr>
            <w:szCs w:val="24"/>
            <w:lang w:val="en-US"/>
          </w:rPr>
          <w:delText xml:space="preserve">wo residues in </w:delText>
        </w:r>
        <w:r w:rsidRPr="002A0697" w:rsidDel="00AC0A86">
          <w:rPr>
            <w:i/>
            <w:szCs w:val="24"/>
            <w:lang w:val="en-US"/>
          </w:rPr>
          <w:delText>yha</w:delText>
        </w:r>
        <w:r w:rsidRPr="002A0697" w:rsidDel="00AC0A86">
          <w:rPr>
            <w:szCs w:val="24"/>
            <w:lang w:val="en-US"/>
          </w:rPr>
          <w:delText>X, Glu189 and Ser215</w:delText>
        </w:r>
        <w:commentRangeEnd w:id="1134"/>
        <w:r w:rsidRPr="002A0697" w:rsidDel="00AC0A86">
          <w:rPr>
            <w:rStyle w:val="CommentReference"/>
            <w:lang w:val="en-US"/>
          </w:rPr>
          <w:commentReference w:id="1134"/>
        </w:r>
        <w:r w:rsidRPr="002A0697" w:rsidDel="00AC0A86">
          <w:rPr>
            <w:szCs w:val="24"/>
            <w:lang w:val="en-US"/>
          </w:rPr>
          <w:delText xml:space="preserve">, passed Empirical Bayes analysis as potential positive sites in </w:delText>
        </w:r>
        <w:r w:rsidRPr="002A0697" w:rsidDel="00AC0A86">
          <w:rPr>
            <w:i/>
            <w:szCs w:val="24"/>
            <w:lang w:val="en-US"/>
          </w:rPr>
          <w:delText>B. weihenstephanensis</w:delText>
        </w:r>
        <w:r w:rsidRPr="002A0697" w:rsidDel="00AC0A86">
          <w:rPr>
            <w:szCs w:val="24"/>
            <w:lang w:val="en-US"/>
          </w:rPr>
          <w:delText xml:space="preserve">.  We employed homologous modeling to build a structural model for </w:delText>
        </w:r>
        <w:r w:rsidRPr="002A0697" w:rsidDel="00AC0A86">
          <w:rPr>
            <w:i/>
            <w:szCs w:val="24"/>
            <w:lang w:val="en-US"/>
          </w:rPr>
          <w:delText>yha</w:delText>
        </w:r>
        <w:r w:rsidRPr="002A0697" w:rsidDel="00AC0A86">
          <w:rPr>
            <w:szCs w:val="24"/>
            <w:lang w:val="en-US"/>
          </w:rPr>
          <w:delText xml:space="preserve">X from </w:delText>
        </w:r>
        <w:r w:rsidRPr="002A0697" w:rsidDel="00AC0A86">
          <w:rPr>
            <w:i/>
            <w:szCs w:val="24"/>
            <w:lang w:val="en-US"/>
          </w:rPr>
          <w:delText>B. weihenstephanensis</w:delText>
        </w:r>
        <w:r w:rsidRPr="002A0697" w:rsidDel="00AC0A86">
          <w:rPr>
            <w:szCs w:val="24"/>
            <w:lang w:val="en-US"/>
          </w:rPr>
          <w:delText xml:space="preserve"> (</w:delText>
        </w:r>
        <w:r w:rsidR="0036587D" w:rsidRPr="0036587D">
          <w:rPr>
            <w:rPrChange w:id="1135" w:author="hqin" w:date="2011-08-26T08:49:00Z">
              <w:rPr>
                <w:sz w:val="16"/>
                <w:szCs w:val="16"/>
                <w:highlight w:val="yellow"/>
              </w:rPr>
            </w:rPrChange>
          </w:rPr>
          <w:delText>Figure</w:delText>
        </w:r>
        <w:r w:rsidRPr="002A0697" w:rsidDel="00AC0A86">
          <w:rPr>
            <w:szCs w:val="24"/>
            <w:lang w:val="en-US"/>
          </w:rPr>
          <w:delText xml:space="preserve"> S6), using the haloacid adhalogense-like hydrolase 2 from </w:delText>
        </w:r>
        <w:r w:rsidRPr="002A0697" w:rsidDel="00AC0A86">
          <w:rPr>
            <w:i/>
            <w:szCs w:val="24"/>
            <w:lang w:val="en-US"/>
          </w:rPr>
          <w:delText>B. subtilis</w:delText>
        </w:r>
        <w:r w:rsidRPr="002A0697" w:rsidDel="00AC0A86">
          <w:rPr>
            <w:szCs w:val="24"/>
            <w:lang w:val="en-US"/>
          </w:rPr>
          <w:delText xml:space="preserve"> as a template (PDB 1NRW). The two potentially selected sites are located in </w:delText>
        </w:r>
        <w:commentRangeStart w:id="1136"/>
        <w:r w:rsidRPr="002A0697" w:rsidDel="00AC0A86">
          <w:rPr>
            <w:szCs w:val="24"/>
            <w:lang w:val="en-US"/>
          </w:rPr>
          <w:delText xml:space="preserve">the loop regions </w:delText>
        </w:r>
        <w:commentRangeEnd w:id="1136"/>
        <w:r w:rsidRPr="002A0697" w:rsidDel="00AC0A86">
          <w:rPr>
            <w:rStyle w:val="CommentReference"/>
            <w:lang w:val="en-US"/>
          </w:rPr>
          <w:commentReference w:id="1136"/>
        </w:r>
        <w:r w:rsidRPr="002A0697" w:rsidDel="00AC0A86">
          <w:rPr>
            <w:szCs w:val="24"/>
            <w:lang w:val="en-US"/>
          </w:rPr>
          <w:delText xml:space="preserve">in the structural model. </w:delText>
        </w:r>
      </w:del>
    </w:p>
    <w:p w14:paraId="57CAB533" w14:textId="77777777" w:rsidR="0036587D" w:rsidRDefault="001C7FC9">
      <w:pPr>
        <w:pStyle w:val="p-ni"/>
        <w:numPr>
          <w:ins w:id="1137" w:author="Hong Qin" w:date="2011-11-20T15:34:00Z"/>
        </w:numPr>
        <w:spacing w:before="0" w:after="0" w:line="240" w:lineRule="auto"/>
        <w:ind w:firstLine="720"/>
        <w:rPr>
          <w:del w:id="1138" w:author="Hong Qin" w:date="2011-11-20T15:38:00Z"/>
          <w:szCs w:val="24"/>
          <w:lang w:val="en-US"/>
        </w:rPr>
        <w:pPrChange w:id="1139" w:author="hqin" w:date="2013-01-29T09:44:00Z">
          <w:pPr>
            <w:pStyle w:val="p-ni"/>
            <w:spacing w:before="0" w:after="0" w:line="480" w:lineRule="auto"/>
            <w:ind w:firstLine="720"/>
          </w:pPr>
        </w:pPrChange>
      </w:pPr>
      <w:commentRangeStart w:id="1140"/>
      <w:del w:id="1141" w:author="Hong Qin" w:date="2011-11-20T15:38:00Z">
        <w:r w:rsidRPr="002A0697" w:rsidDel="00AC0A86">
          <w:rPr>
            <w:szCs w:val="24"/>
            <w:lang w:val="en-US"/>
          </w:rPr>
          <w:delText xml:space="preserve">We searched for adaptive changes in other coat proteins in the </w:delText>
        </w:r>
        <w:r w:rsidRPr="002A0697" w:rsidDel="00AC0A86">
          <w:rPr>
            <w:i/>
            <w:szCs w:val="24"/>
            <w:lang w:val="en-US"/>
          </w:rPr>
          <w:delText>B. cereus</w:delText>
        </w:r>
        <w:r w:rsidRPr="002A0697" w:rsidDel="00AC0A86">
          <w:rPr>
            <w:szCs w:val="24"/>
            <w:lang w:val="en-US"/>
          </w:rPr>
          <w:delText>-group using the site-model</w:delText>
        </w:r>
        <w:commentRangeEnd w:id="1140"/>
        <w:r w:rsidRPr="002A0697" w:rsidDel="00AC0A86">
          <w:rPr>
            <w:rStyle w:val="CommentReference"/>
            <w:lang w:val="en-US"/>
          </w:rPr>
          <w:commentReference w:id="1140"/>
        </w:r>
        <w:r w:rsidRPr="002A0697" w:rsidDel="00AC0A86">
          <w:rPr>
            <w:szCs w:val="24"/>
            <w:lang w:val="en-US"/>
          </w:rPr>
          <w:delText xml:space="preserve"> implemented in PAML </w:delText>
        </w:r>
        <w:r w:rsidR="0036587D" w:rsidRPr="002A0697" w:rsidDel="00AC0A86">
          <w:fldChar w:fldCharType="begin"/>
        </w:r>
        <w:r w:rsidRPr="002A0697" w:rsidDel="00AC0A86">
          <w:rPr>
            <w:szCs w:val="24"/>
            <w:lang w:val="en-US"/>
          </w:rPr>
          <w:delInstrText xml:space="preserve"> ADDIN EN.CITE &lt;EndNote&gt;&lt;Cite&gt;&lt;Author&gt;Yang&lt;/Author&gt;&lt;Year&gt;2006&lt;/Year&gt;&lt;RecNum&gt;101&lt;/RecNum&gt;&lt;record&gt;&lt;rec-number&gt;101&lt;/rec-number&gt;&lt;foreign-keys&gt;&lt;key app="EN" db-id="02sps2pse5vde9eszr6vesw82vsrpaeerdva"&gt;101&lt;/key&gt;&lt;/foreign-keys&gt;&lt;ref-type name="Book"&gt;6&lt;/ref-type&gt;&lt;contributors&gt;&lt;authors&gt;&lt;author&gt;Yang, Ziheng&lt;/author&gt;&lt;/authors&gt;&lt;secondary-authors&gt;&lt;author&gt;Harvey, Paul H&lt;/author&gt;&lt;author&gt;May, Robert M.&lt;/author&gt;&lt;/secondary-authors&gt;&lt;/contributors&gt;&lt;titles&gt;&lt;title&gt;Computational Molecular Evolution&lt;/title&gt;&lt;secondary-title&gt;Oxford Series in Ecology and Evolution&lt;/secondary-title&gt;&lt;/titles&gt;&lt;pages&gt;357&lt;/pages&gt;&lt;dates&gt;&lt;year&gt;2006&lt;/year&gt;&lt;/dates&gt;&lt;pub-location&gt;Oxford&lt;/pub-location&gt;&lt;publisher&gt;Oxford University Press&lt;/publisher&gt;&lt;isbn&gt;978-0-19-856699-1&lt;/isbn&gt;&lt;urls&gt;&lt;/urls&gt;&lt;/record&gt;&lt;/Cite&gt;&lt;Cite&gt;&lt;Author&gt;Bielawski&lt;/Author&gt;&lt;Year&gt;2005&lt;/Year&gt;&lt;RecNum&gt;82&lt;/RecNum&gt;&lt;record&gt;&lt;rec-number&gt;82&lt;/rec-number&gt;&lt;foreign-keys&gt;&lt;key app="EN" db-id="02sps2pse5vde9eszr6vesw82vsrpaeerdva"&gt;82&lt;/key&gt;&lt;/foreign-keys&gt;&lt;ref-type name="Book Section"&gt;5&lt;/ref-type&gt;&lt;contributors&gt;&lt;authors&gt;&lt;author&gt;Bielawski, Josep P.&lt;/author&gt;&lt;author&gt;Yang, Ziheng&lt;/author&gt;&lt;/authors&gt;&lt;secondary-authors&gt;&lt;author&gt;Nielsen, Rasmus &lt;/author&gt;&lt;/secondary-authors&gt;&lt;/contributors&gt;&lt;titles&gt;&lt;title&gt;Maximum Likelihood Methods for Detecting Adaptive Protein Evolution&lt;/title&gt;&lt;secondary-title&gt;Statistical Methods in Molecular Evolution&lt;/secondary-title&gt;&lt;/titles&gt;&lt;pages&gt;103-124&lt;/pages&gt;&lt;dates&gt;&lt;year&gt;2005&lt;/year&gt;&lt;/dates&gt;&lt;publisher&gt;Springer&lt;/publisher&gt;&lt;urls&gt;&lt;/urls&gt;&lt;/record&gt;&lt;/Cite&gt;&lt;/EndNote&gt;</w:delInstrText>
        </w:r>
        <w:r w:rsidR="0036587D" w:rsidRPr="002A0697" w:rsidDel="00AC0A86">
          <w:fldChar w:fldCharType="separate"/>
        </w:r>
        <w:r w:rsidRPr="002A0697" w:rsidDel="00AC0A86">
          <w:rPr>
            <w:noProof/>
            <w:szCs w:val="24"/>
            <w:lang w:val="en-US"/>
          </w:rPr>
          <w:delText>(6, 70)</w:delText>
        </w:r>
        <w:r w:rsidR="0036587D" w:rsidRPr="002A0697" w:rsidDel="00AC0A86">
          <w:fldChar w:fldCharType="end"/>
        </w:r>
        <w:r w:rsidRPr="002A0697" w:rsidDel="00AC0A86">
          <w:rPr>
            <w:szCs w:val="24"/>
            <w:lang w:val="en-US"/>
          </w:rPr>
          <w:delText xml:space="preserve">.  Coat proteins </w:delText>
        </w:r>
        <w:commentRangeStart w:id="1142"/>
        <w:r w:rsidRPr="002A0697" w:rsidDel="00AC0A86">
          <w:rPr>
            <w:szCs w:val="24"/>
            <w:lang w:val="en-US"/>
          </w:rPr>
          <w:delText>SafA</w:delText>
        </w:r>
        <w:commentRangeEnd w:id="1142"/>
        <w:r w:rsidRPr="002A0697" w:rsidDel="00AC0A86">
          <w:rPr>
            <w:rStyle w:val="CommentReference"/>
            <w:lang w:val="en-US"/>
          </w:rPr>
          <w:commentReference w:id="1142"/>
        </w:r>
        <w:r w:rsidRPr="002A0697" w:rsidDel="00AC0A86">
          <w:rPr>
            <w:szCs w:val="24"/>
            <w:lang w:val="en-US"/>
          </w:rPr>
          <w:delText xml:space="preserve"> (BG13781) showed signs of positive selection (p-value &lt; 0.001, </w:delText>
        </w:r>
        <w:r w:rsidR="0036587D" w:rsidRPr="0036587D">
          <w:rPr>
            <w:rPrChange w:id="1143" w:author="hqin" w:date="2011-08-26T08:49:00Z">
              <w:rPr>
                <w:sz w:val="16"/>
                <w:szCs w:val="16"/>
                <w:highlight w:val="yellow"/>
              </w:rPr>
            </w:rPrChange>
          </w:rPr>
          <w:delText>Table</w:delText>
        </w:r>
        <w:r w:rsidRPr="002A0697" w:rsidDel="00AC0A86">
          <w:rPr>
            <w:szCs w:val="24"/>
            <w:lang w:val="en-US"/>
          </w:rPr>
          <w:delText xml:space="preserve"> S2). So far, we have analyzed only four </w:delText>
        </w:r>
        <w:r w:rsidRPr="002A0697" w:rsidDel="00AC0A86">
          <w:rPr>
            <w:i/>
            <w:szCs w:val="24"/>
            <w:lang w:val="en-US"/>
          </w:rPr>
          <w:delText>B. cereus</w:delText>
        </w:r>
        <w:r w:rsidRPr="002A0697" w:rsidDel="00AC0A86">
          <w:rPr>
            <w:szCs w:val="24"/>
            <w:lang w:val="en-US"/>
          </w:rPr>
          <w:delText xml:space="preserve">-group genomes. Future analysis with more genomes may reveal more coat proteins under positive selection. </w:delText>
        </w:r>
      </w:del>
    </w:p>
    <w:p w14:paraId="169644EA" w14:textId="77777777" w:rsidR="0036587D" w:rsidRDefault="0036587D">
      <w:pPr>
        <w:pStyle w:val="p-ni"/>
        <w:spacing w:before="0" w:after="0" w:line="240" w:lineRule="auto"/>
        <w:ind w:left="360" w:firstLine="360"/>
        <w:rPr>
          <w:szCs w:val="24"/>
          <w:lang w:val="en-US"/>
        </w:rPr>
        <w:pPrChange w:id="1144" w:author="hqin" w:date="2013-01-29T09:44:00Z">
          <w:pPr>
            <w:pStyle w:val="p-ni"/>
            <w:spacing w:before="0" w:after="0" w:line="480" w:lineRule="auto"/>
            <w:ind w:left="360" w:firstLine="360"/>
          </w:pPr>
        </w:pPrChange>
      </w:pPr>
    </w:p>
    <w:p w14:paraId="1DDE8141" w14:textId="77777777" w:rsidR="0036587D" w:rsidRDefault="001C7FC9">
      <w:pPr>
        <w:pStyle w:val="p-ni"/>
        <w:spacing w:before="0" w:after="0" w:line="240" w:lineRule="auto"/>
        <w:rPr>
          <w:b/>
          <w:bCs/>
        </w:rPr>
        <w:pPrChange w:id="1145" w:author="hqin" w:date="2013-01-29T09:44:00Z">
          <w:pPr>
            <w:pStyle w:val="p-ni"/>
            <w:spacing w:before="0" w:after="0" w:line="480" w:lineRule="auto"/>
          </w:pPr>
        </w:pPrChange>
      </w:pPr>
      <w:r w:rsidRPr="002A0697">
        <w:rPr>
          <w:b/>
          <w:bCs/>
        </w:rPr>
        <w:t>4. Discussion</w:t>
      </w:r>
    </w:p>
    <w:p w14:paraId="7C114F96" w14:textId="77777777" w:rsidR="0036587D" w:rsidRDefault="001C7FC9">
      <w:pPr>
        <w:pStyle w:val="p-ni"/>
        <w:spacing w:before="0" w:after="0" w:line="240" w:lineRule="auto"/>
        <w:ind w:firstLine="720"/>
        <w:rPr>
          <w:szCs w:val="24"/>
          <w:lang w:val="en-US"/>
        </w:rPr>
        <w:pPrChange w:id="1146" w:author="hqin" w:date="2013-01-29T09:44:00Z">
          <w:pPr>
            <w:pStyle w:val="p-ni"/>
            <w:spacing w:before="0" w:after="0" w:line="480" w:lineRule="auto"/>
            <w:ind w:firstLine="720"/>
          </w:pPr>
        </w:pPrChange>
      </w:pPr>
      <w:del w:id="1147" w:author="hqin" w:date="2013-01-30T11:11:00Z">
        <w:r w:rsidRPr="002A0697" w:rsidDel="003D0F61">
          <w:rPr>
            <w:szCs w:val="24"/>
            <w:lang w:val="en-US"/>
          </w:rPr>
          <w:delText>There are two major findings from this work. First, w</w:delText>
        </w:r>
      </w:del>
      <w:ins w:id="1148" w:author="hqin" w:date="2013-01-30T11:11:00Z">
        <w:r w:rsidR="003D0F61">
          <w:rPr>
            <w:szCs w:val="24"/>
            <w:lang w:val="en-US"/>
          </w:rPr>
          <w:t>W</w:t>
        </w:r>
      </w:ins>
      <w:r w:rsidRPr="002A0697">
        <w:rPr>
          <w:szCs w:val="24"/>
          <w:lang w:val="en-US"/>
        </w:rPr>
        <w:t xml:space="preserve">e demonstrated a strong </w:t>
      </w:r>
      <w:del w:id="1149" w:author="hqin" w:date="2013-01-30T11:11:00Z">
        <w:r w:rsidRPr="002A0697" w:rsidDel="003D0F61">
          <w:rPr>
            <w:szCs w:val="24"/>
            <w:lang w:val="en-US"/>
          </w:rPr>
          <w:delText xml:space="preserve">link </w:delText>
        </w:r>
      </w:del>
      <w:ins w:id="1150" w:author="hqin" w:date="2013-01-30T11:11:00Z">
        <w:r w:rsidR="003D0F61">
          <w:rPr>
            <w:szCs w:val="24"/>
            <w:lang w:val="en-US"/>
          </w:rPr>
          <w:t xml:space="preserve">association </w:t>
        </w:r>
      </w:ins>
      <w:r w:rsidRPr="002A0697">
        <w:rPr>
          <w:szCs w:val="24"/>
          <w:lang w:val="en-US"/>
        </w:rPr>
        <w:t xml:space="preserve">between the structural diversity of the spore coat and the evolutionary patterns of its protein components between the </w:t>
      </w:r>
      <w:r w:rsidRPr="002A0697">
        <w:rPr>
          <w:i/>
          <w:szCs w:val="24"/>
          <w:lang w:val="en-US"/>
        </w:rPr>
        <w:t>B. subtilis</w:t>
      </w:r>
      <w:r w:rsidRPr="002A0697">
        <w:rPr>
          <w:szCs w:val="24"/>
          <w:lang w:val="en-US"/>
        </w:rPr>
        <w:t xml:space="preserve">-group and </w:t>
      </w:r>
      <w:r w:rsidRPr="002A0697">
        <w:rPr>
          <w:i/>
          <w:szCs w:val="24"/>
          <w:lang w:val="en-US"/>
        </w:rPr>
        <w:t>B. cereus</w:t>
      </w:r>
      <w:r w:rsidRPr="002A0697">
        <w:rPr>
          <w:szCs w:val="24"/>
          <w:lang w:val="en-US"/>
        </w:rPr>
        <w:t xml:space="preserve">-group </w:t>
      </w:r>
      <w:r w:rsidR="0036587D" w:rsidRPr="0036587D">
        <w:rPr>
          <w:szCs w:val="24"/>
          <w:highlight w:val="yellow"/>
          <w:lang w:val="en-US"/>
          <w:rPrChange w:id="1151" w:author="hqin" w:date="2013-01-30T08:54:00Z">
            <w:rPr>
              <w:sz w:val="16"/>
              <w:szCs w:val="24"/>
              <w:lang w:val="en-US"/>
            </w:rPr>
          </w:rPrChange>
        </w:rPr>
        <w:t xml:space="preserve">(Figure </w:t>
      </w:r>
      <w:del w:id="1152" w:author="Hong Qin" w:date="2011-11-20T15:43:00Z">
        <w:r w:rsidR="0036587D" w:rsidRPr="0036587D">
          <w:rPr>
            <w:szCs w:val="24"/>
            <w:highlight w:val="yellow"/>
            <w:lang w:val="en-US"/>
            <w:rPrChange w:id="1153" w:author="hqin" w:date="2013-01-30T08:54:00Z">
              <w:rPr>
                <w:sz w:val="16"/>
                <w:szCs w:val="24"/>
                <w:lang w:val="en-US"/>
              </w:rPr>
            </w:rPrChange>
          </w:rPr>
          <w:delText>5</w:delText>
        </w:r>
      </w:del>
      <w:ins w:id="1154" w:author="Hong Qin" w:date="2011-11-20T15:43:00Z">
        <w:del w:id="1155" w:author="hqin" w:date="2013-01-30T11:11:00Z">
          <w:r w:rsidR="0036587D" w:rsidRPr="0036587D">
            <w:rPr>
              <w:szCs w:val="24"/>
              <w:highlight w:val="yellow"/>
              <w:lang w:val="en-US"/>
              <w:rPrChange w:id="1156" w:author="hqin" w:date="2013-01-30T08:54:00Z">
                <w:rPr>
                  <w:sz w:val="16"/>
                  <w:szCs w:val="24"/>
                  <w:lang w:val="en-US"/>
                </w:rPr>
              </w:rPrChange>
            </w:rPr>
            <w:delText>4</w:delText>
          </w:r>
        </w:del>
      </w:ins>
      <w:ins w:id="1157" w:author="hqin" w:date="2013-01-30T11:11:00Z">
        <w:r w:rsidR="003D0F61">
          <w:rPr>
            <w:szCs w:val="24"/>
            <w:lang w:val="en-US"/>
          </w:rPr>
          <w:t>6</w:t>
        </w:r>
        <w:del w:id="1158" w:author="hong qin" w:date="2013-01-31T22:12:00Z">
          <w:r w:rsidR="003D0F61" w:rsidDel="004D09D6">
            <w:rPr>
              <w:szCs w:val="24"/>
              <w:lang w:val="en-US"/>
            </w:rPr>
            <w:delText>??</w:delText>
          </w:r>
        </w:del>
      </w:ins>
      <w:r w:rsidRPr="002A0697">
        <w:rPr>
          <w:szCs w:val="24"/>
          <w:lang w:val="en-US"/>
        </w:rPr>
        <w:t xml:space="preserve">), by </w:t>
      </w:r>
      <w:del w:id="1159" w:author="hqin" w:date="2013-01-30T11:13:00Z">
        <w:r w:rsidRPr="002A0697" w:rsidDel="00FA750A">
          <w:rPr>
            <w:szCs w:val="24"/>
            <w:lang w:val="en-US"/>
          </w:rPr>
          <w:delText xml:space="preserve">three </w:delText>
        </w:r>
      </w:del>
      <w:ins w:id="1160" w:author="hqin" w:date="2013-01-30T11:13:00Z">
        <w:r w:rsidR="00FA750A">
          <w:rPr>
            <w:szCs w:val="24"/>
            <w:lang w:val="en-US"/>
          </w:rPr>
          <w:t>t</w:t>
        </w:r>
      </w:ins>
      <w:ins w:id="1161" w:author="hqin" w:date="2013-01-30T11:14:00Z">
        <w:r w:rsidR="00FA750A">
          <w:rPr>
            <w:szCs w:val="24"/>
            <w:lang w:val="en-US"/>
          </w:rPr>
          <w:t xml:space="preserve">wo </w:t>
        </w:r>
      </w:ins>
      <w:r w:rsidRPr="002A0697">
        <w:rPr>
          <w:szCs w:val="24"/>
          <w:lang w:val="en-US"/>
        </w:rPr>
        <w:t>lines of evidence</w:t>
      </w:r>
      <w:ins w:id="1162" w:author="hqin" w:date="2013-01-30T11:12:00Z">
        <w:r w:rsidR="00F149E5">
          <w:rPr>
            <w:szCs w:val="24"/>
            <w:lang w:val="en-US"/>
          </w:rPr>
          <w:t>s</w:t>
        </w:r>
      </w:ins>
      <w:r w:rsidRPr="002A0697">
        <w:rPr>
          <w:szCs w:val="24"/>
          <w:lang w:val="en-US"/>
        </w:rPr>
        <w:t xml:space="preserve">: 1) In </w:t>
      </w:r>
      <w:r w:rsidRPr="002A0697">
        <w:rPr>
          <w:i/>
          <w:szCs w:val="24"/>
          <w:lang w:val="en-US"/>
        </w:rPr>
        <w:t>B. subtilis</w:t>
      </w:r>
      <w:r w:rsidRPr="002A0697">
        <w:rPr>
          <w:szCs w:val="24"/>
          <w:lang w:val="en-US"/>
        </w:rPr>
        <w:t>, the inner coat is more conserved than the outer coat based on phylogenetic profiles</w:t>
      </w:r>
      <w:ins w:id="1163" w:author="hqin" w:date="2013-01-30T11:13:00Z">
        <w:r w:rsidR="009B4068">
          <w:rPr>
            <w:szCs w:val="24"/>
            <w:lang w:val="en-US"/>
          </w:rPr>
          <w:t xml:space="preserve"> (</w:t>
        </w:r>
        <w:r w:rsidR="0036587D" w:rsidRPr="0036587D">
          <w:rPr>
            <w:szCs w:val="24"/>
            <w:highlight w:val="yellow"/>
            <w:lang w:val="en-US"/>
            <w:rPrChange w:id="1164" w:author="hqin" w:date="2013-01-30T11:13:00Z">
              <w:rPr>
                <w:sz w:val="16"/>
                <w:szCs w:val="24"/>
                <w:lang w:val="en-US"/>
              </w:rPr>
            </w:rPrChange>
          </w:rPr>
          <w:t xml:space="preserve">Table </w:t>
        </w:r>
      </w:ins>
      <w:ins w:id="1165" w:author="hong qin" w:date="2013-01-31T22:13:00Z">
        <w:r w:rsidR="004D09D6">
          <w:rPr>
            <w:szCs w:val="24"/>
            <w:highlight w:val="yellow"/>
            <w:lang w:val="en-US"/>
          </w:rPr>
          <w:t>3 and Figure 3</w:t>
        </w:r>
      </w:ins>
      <w:ins w:id="1166" w:author="hqin" w:date="2013-01-30T11:13:00Z">
        <w:del w:id="1167" w:author="hong qin" w:date="2013-01-31T22:13:00Z">
          <w:r w:rsidR="0036587D" w:rsidRPr="0036587D" w:rsidDel="004D09D6">
            <w:rPr>
              <w:szCs w:val="24"/>
              <w:highlight w:val="yellow"/>
              <w:lang w:val="en-US"/>
              <w:rPrChange w:id="1168" w:author="hqin" w:date="2013-01-30T11:13:00Z">
                <w:rPr>
                  <w:sz w:val="16"/>
                  <w:szCs w:val="24"/>
                  <w:lang w:val="en-US"/>
                </w:rPr>
              </w:rPrChange>
            </w:rPr>
            <w:delText>???</w:delText>
          </w:r>
        </w:del>
        <w:r w:rsidR="009B4068">
          <w:rPr>
            <w:szCs w:val="24"/>
            <w:lang w:val="en-US"/>
          </w:rPr>
          <w:t>)</w:t>
        </w:r>
      </w:ins>
      <w:r w:rsidRPr="002A0697">
        <w:rPr>
          <w:szCs w:val="24"/>
          <w:lang w:val="en-US"/>
        </w:rPr>
        <w:t xml:space="preserve">; 2) Coat protein genes </w:t>
      </w:r>
      <w:del w:id="1169" w:author="hqin" w:date="2013-01-30T11:12:00Z">
        <w:r w:rsidRPr="002A0697" w:rsidDel="009B4068">
          <w:rPr>
            <w:szCs w:val="24"/>
            <w:lang w:val="en-US"/>
          </w:rPr>
          <w:delText xml:space="preserve">evolve </w:delText>
        </w:r>
      </w:del>
      <w:ins w:id="1170" w:author="hqin" w:date="2013-01-30T11:12:00Z">
        <w:r w:rsidR="009B4068">
          <w:rPr>
            <w:szCs w:val="24"/>
            <w:lang w:val="en-US"/>
          </w:rPr>
          <w:t xml:space="preserve">have </w:t>
        </w:r>
      </w:ins>
      <w:r w:rsidRPr="002A0697">
        <w:rPr>
          <w:szCs w:val="24"/>
          <w:lang w:val="en-US"/>
        </w:rPr>
        <w:t xml:space="preserve">significantly </w:t>
      </w:r>
      <w:del w:id="1171" w:author="hqin" w:date="2013-01-30T11:12:00Z">
        <w:r w:rsidRPr="002A0697" w:rsidDel="009B4068">
          <w:rPr>
            <w:szCs w:val="24"/>
            <w:lang w:val="en-US"/>
          </w:rPr>
          <w:delText xml:space="preserve">faster </w:delText>
        </w:r>
      </w:del>
      <w:ins w:id="1172" w:author="hqin" w:date="2013-01-30T11:12:00Z">
        <w:r w:rsidR="009B4068">
          <w:rPr>
            <w:szCs w:val="24"/>
            <w:lang w:val="en-US"/>
          </w:rPr>
          <w:t xml:space="preserve">higher ratio of nonsynonymous versus synonymous substitution rates </w:t>
        </w:r>
      </w:ins>
      <w:r w:rsidRPr="002A0697">
        <w:rPr>
          <w:szCs w:val="24"/>
          <w:lang w:val="en-US"/>
        </w:rPr>
        <w:t xml:space="preserve">than nonCE genes in </w:t>
      </w:r>
      <w:r w:rsidRPr="002A0697">
        <w:rPr>
          <w:i/>
          <w:szCs w:val="24"/>
          <w:lang w:val="en-US"/>
        </w:rPr>
        <w:t>B. subtilis</w:t>
      </w:r>
      <w:r w:rsidRPr="002A0697">
        <w:rPr>
          <w:szCs w:val="24"/>
          <w:lang w:val="en-US"/>
        </w:rPr>
        <w:t xml:space="preserve">-group but not in the </w:t>
      </w:r>
      <w:r w:rsidRPr="002A0697">
        <w:rPr>
          <w:i/>
          <w:szCs w:val="24"/>
          <w:lang w:val="en-US"/>
        </w:rPr>
        <w:t>B. cereus</w:t>
      </w:r>
      <w:r w:rsidRPr="002A0697">
        <w:rPr>
          <w:szCs w:val="24"/>
          <w:lang w:val="en-US"/>
        </w:rPr>
        <w:t>-group</w:t>
      </w:r>
      <w:del w:id="1173" w:author="hqin" w:date="2013-01-30T11:13:00Z">
        <w:r w:rsidRPr="002A0697" w:rsidDel="009B4068">
          <w:rPr>
            <w:szCs w:val="24"/>
            <w:lang w:val="en-US"/>
          </w:rPr>
          <w:delText xml:space="preserve">, based on pairwise comparisons of </w:delText>
        </w:r>
        <w:r w:rsidRPr="002A0697" w:rsidDel="009B4068">
          <w:rPr>
            <w:rFonts w:ascii="Symbol" w:hAnsi="Symbol"/>
            <w:bCs/>
          </w:rPr>
          <w:delText></w:delText>
        </w:r>
        <w:r w:rsidRPr="002A0697" w:rsidDel="009B4068">
          <w:rPr>
            <w:rFonts w:ascii="Symbol" w:hAnsi="Symbol"/>
            <w:bCs/>
          </w:rPr>
          <w:delText></w:delText>
        </w:r>
        <w:r w:rsidRPr="002A0697" w:rsidDel="009B4068">
          <w:rPr>
            <w:szCs w:val="24"/>
            <w:lang w:val="en-US"/>
          </w:rPr>
          <w:delText>between 10 species</w:delText>
        </w:r>
      </w:del>
      <w:ins w:id="1174" w:author="hqin" w:date="2013-01-30T11:13:00Z">
        <w:r w:rsidR="009B4068">
          <w:rPr>
            <w:szCs w:val="24"/>
            <w:lang w:val="en-US"/>
          </w:rPr>
          <w:t xml:space="preserve"> (</w:t>
        </w:r>
        <w:r w:rsidR="0036587D" w:rsidRPr="0036587D">
          <w:rPr>
            <w:szCs w:val="24"/>
            <w:highlight w:val="yellow"/>
            <w:lang w:val="en-US"/>
            <w:rPrChange w:id="1175" w:author="hqin" w:date="2013-01-30T11:13:00Z">
              <w:rPr>
                <w:sz w:val="16"/>
                <w:szCs w:val="24"/>
                <w:lang w:val="en-US"/>
              </w:rPr>
            </w:rPrChange>
          </w:rPr>
          <w:t>Figure</w:t>
        </w:r>
      </w:ins>
      <w:ins w:id="1176" w:author="hong qin" w:date="2013-01-31T22:13:00Z">
        <w:r w:rsidR="004D09D6">
          <w:rPr>
            <w:szCs w:val="24"/>
            <w:highlight w:val="yellow"/>
            <w:lang w:val="en-US"/>
          </w:rPr>
          <w:t xml:space="preserve"> 4</w:t>
        </w:r>
      </w:ins>
      <w:ins w:id="1177" w:author="hqin" w:date="2013-01-30T11:13:00Z">
        <w:del w:id="1178" w:author="hong qin" w:date="2013-01-31T22:13:00Z">
          <w:r w:rsidR="0036587D" w:rsidRPr="0036587D" w:rsidDel="004D09D6">
            <w:rPr>
              <w:szCs w:val="24"/>
              <w:highlight w:val="yellow"/>
              <w:lang w:val="en-US"/>
              <w:rPrChange w:id="1179" w:author="hqin" w:date="2013-01-30T11:13:00Z">
                <w:rPr>
                  <w:sz w:val="16"/>
                  <w:szCs w:val="24"/>
                  <w:lang w:val="en-US"/>
                </w:rPr>
              </w:rPrChange>
            </w:rPr>
            <w:delText>??</w:delText>
          </w:r>
        </w:del>
        <w:r w:rsidR="009B4068">
          <w:rPr>
            <w:szCs w:val="24"/>
            <w:lang w:val="en-US"/>
          </w:rPr>
          <w:t>)</w:t>
        </w:r>
      </w:ins>
      <w:del w:id="1180" w:author="hqin" w:date="2013-01-30T11:14:00Z">
        <w:r w:rsidRPr="002A0697" w:rsidDel="00705EDB">
          <w:rPr>
            <w:szCs w:val="24"/>
            <w:lang w:val="en-US"/>
          </w:rPr>
          <w:delText>;</w:delText>
        </w:r>
      </w:del>
      <w:ins w:id="1181" w:author="hqin" w:date="2013-01-30T11:14:00Z">
        <w:r w:rsidR="00705EDB">
          <w:rPr>
            <w:szCs w:val="24"/>
            <w:lang w:val="en-US"/>
          </w:rPr>
          <w:t xml:space="preserve">, which </w:t>
        </w:r>
      </w:ins>
      <w:del w:id="1182" w:author="hqin" w:date="2013-01-30T11:14:00Z">
        <w:r w:rsidRPr="002A0697" w:rsidDel="00705EDB">
          <w:rPr>
            <w:szCs w:val="24"/>
            <w:lang w:val="en-US"/>
          </w:rPr>
          <w:delText xml:space="preserve"> 3) The relatively faster evolution of coat protein genes in the </w:delText>
        </w:r>
        <w:r w:rsidRPr="002A0697" w:rsidDel="00705EDB">
          <w:rPr>
            <w:i/>
            <w:szCs w:val="24"/>
            <w:lang w:val="en-US"/>
          </w:rPr>
          <w:delText>B. subtilis</w:delText>
        </w:r>
        <w:r w:rsidRPr="002A0697" w:rsidDel="00705EDB">
          <w:rPr>
            <w:szCs w:val="24"/>
            <w:lang w:val="en-US"/>
          </w:rPr>
          <w:delText>-group is only detectable in leaf branches in the species tree</w:delText>
        </w:r>
      </w:del>
      <w:ins w:id="1183" w:author="hqin" w:date="2011-11-29T17:57:00Z">
        <w:r>
          <w:rPr>
            <w:szCs w:val="24"/>
            <w:lang w:val="en-US"/>
          </w:rPr>
          <w:t>can be attributed to relaxed negative selection</w:t>
        </w:r>
      </w:ins>
      <w:ins w:id="1184" w:author="hqin" w:date="2013-01-30T11:15:00Z">
        <w:r w:rsidR="002612F9">
          <w:rPr>
            <w:szCs w:val="24"/>
            <w:lang w:val="en-US"/>
          </w:rPr>
          <w:t xml:space="preserve"> as suggested by nested model analysis (</w:t>
        </w:r>
        <w:r w:rsidR="0036587D" w:rsidRPr="0036587D">
          <w:rPr>
            <w:szCs w:val="24"/>
            <w:highlight w:val="yellow"/>
            <w:lang w:val="en-US"/>
            <w:rPrChange w:id="1185" w:author="hqin" w:date="2013-01-30T11:15:00Z">
              <w:rPr>
                <w:sz w:val="16"/>
                <w:szCs w:val="24"/>
                <w:lang w:val="en-US"/>
              </w:rPr>
            </w:rPrChange>
          </w:rPr>
          <w:t>Figure</w:t>
        </w:r>
      </w:ins>
      <w:ins w:id="1186" w:author="hong qin" w:date="2013-01-31T22:13:00Z">
        <w:r w:rsidR="004D09D6">
          <w:rPr>
            <w:szCs w:val="24"/>
            <w:highlight w:val="yellow"/>
            <w:lang w:val="en-US"/>
          </w:rPr>
          <w:t xml:space="preserve"> </w:t>
        </w:r>
      </w:ins>
      <w:ins w:id="1187" w:author="hqin" w:date="2013-01-30T11:15:00Z">
        <w:r w:rsidR="0036587D" w:rsidRPr="0036587D">
          <w:rPr>
            <w:szCs w:val="24"/>
            <w:highlight w:val="yellow"/>
            <w:lang w:val="en-US"/>
            <w:rPrChange w:id="1188" w:author="hqin" w:date="2013-01-30T11:15:00Z">
              <w:rPr>
                <w:sz w:val="16"/>
                <w:szCs w:val="24"/>
                <w:lang w:val="en-US"/>
              </w:rPr>
            </w:rPrChange>
          </w:rPr>
          <w:t>5</w:t>
        </w:r>
        <w:r w:rsidR="002612F9">
          <w:rPr>
            <w:szCs w:val="24"/>
            <w:lang w:val="en-US"/>
          </w:rPr>
          <w:t>)</w:t>
        </w:r>
      </w:ins>
      <w:r w:rsidRPr="002A0697">
        <w:rPr>
          <w:szCs w:val="24"/>
          <w:lang w:val="en-US"/>
        </w:rPr>
        <w:t xml:space="preserve">. Because species in the </w:t>
      </w:r>
      <w:r w:rsidRPr="002A0697">
        <w:rPr>
          <w:i/>
          <w:szCs w:val="24"/>
          <w:lang w:val="en-US"/>
        </w:rPr>
        <w:t>B. subtilis</w:t>
      </w:r>
      <w:r w:rsidRPr="002A0697">
        <w:rPr>
          <w:szCs w:val="24"/>
          <w:lang w:val="en-US"/>
        </w:rPr>
        <w:t>-group lack</w:t>
      </w:r>
      <w:ins w:id="1189" w:author="MI" w:date="2011-11-29T18:42:00Z">
        <w:r>
          <w:rPr>
            <w:szCs w:val="24"/>
            <w:lang w:val="en-US"/>
          </w:rPr>
          <w:t xml:space="preserve"> the</w:t>
        </w:r>
      </w:ins>
      <w:r w:rsidRPr="002A0697">
        <w:rPr>
          <w:szCs w:val="24"/>
          <w:lang w:val="en-US"/>
        </w:rPr>
        <w:t xml:space="preserve"> exosporium, the </w:t>
      </w:r>
      <w:ins w:id="1190" w:author="hqin" w:date="2011-11-29T17:58:00Z">
        <w:del w:id="1191" w:author="MI" w:date="2011-11-29T18:42:00Z">
          <w:r w:rsidDel="00CA59E5">
            <w:rPr>
              <w:szCs w:val="24"/>
              <w:lang w:val="en-US"/>
            </w:rPr>
            <w:delText xml:space="preserve">spore </w:delText>
          </w:r>
        </w:del>
      </w:ins>
      <w:r w:rsidRPr="002A0697">
        <w:rPr>
          <w:szCs w:val="24"/>
          <w:lang w:val="en-US"/>
        </w:rPr>
        <w:t xml:space="preserve">coat might </w:t>
      </w:r>
      <w:ins w:id="1192" w:author="hqin" w:date="2011-11-29T17:58:00Z">
        <w:r>
          <w:rPr>
            <w:szCs w:val="24"/>
            <w:lang w:val="en-US"/>
          </w:rPr>
          <w:t>have more freedom to evolve</w:t>
        </w:r>
      </w:ins>
      <w:ins w:id="1193" w:author="Daria Clegg" w:date="2013-02-01T10:27:00Z">
        <w:r w:rsidR="002A6F16">
          <w:rPr>
            <w:szCs w:val="24"/>
            <w:lang w:val="en-US"/>
          </w:rPr>
          <w:t>. This is</w:t>
        </w:r>
      </w:ins>
      <w:ins w:id="1194" w:author="MI" w:date="2011-11-29T18:42:00Z">
        <w:del w:id="1195" w:author="Daria Clegg" w:date="2013-02-01T10:27:00Z">
          <w:r w:rsidDel="002A6F16">
            <w:rPr>
              <w:szCs w:val="24"/>
              <w:lang w:val="en-US"/>
            </w:rPr>
            <w:delText>,</w:delText>
          </w:r>
        </w:del>
        <w:r>
          <w:rPr>
            <w:szCs w:val="24"/>
            <w:lang w:val="en-US"/>
          </w:rPr>
          <w:t xml:space="preserve"> an appealing possibility </w:t>
        </w:r>
      </w:ins>
      <w:ins w:id="1196" w:author="MI" w:date="2011-11-29T18:43:00Z">
        <w:r>
          <w:rPr>
            <w:szCs w:val="24"/>
            <w:lang w:val="en-US"/>
          </w:rPr>
          <w:t xml:space="preserve">given its likely importance </w:t>
        </w:r>
      </w:ins>
      <w:ins w:id="1197" w:author="hqin" w:date="2011-11-29T17:58:00Z">
        <w:del w:id="1198" w:author="MI" w:date="2011-11-29T18:43:00Z">
          <w:r w:rsidDel="00CA59E5">
            <w:rPr>
              <w:szCs w:val="24"/>
              <w:lang w:val="en-US"/>
            </w:rPr>
            <w:delText xml:space="preserve"> </w:delText>
          </w:r>
        </w:del>
      </w:ins>
      <w:ins w:id="1199" w:author="hqin" w:date="2011-11-29T17:59:00Z">
        <w:del w:id="1200" w:author="MI" w:date="2011-11-29T18:43:00Z">
          <w:r w:rsidDel="00CA59E5">
            <w:rPr>
              <w:szCs w:val="24"/>
              <w:lang w:val="en-US"/>
            </w:rPr>
            <w:delText xml:space="preserve">and play a bigger role </w:delText>
          </w:r>
        </w:del>
        <w:r>
          <w:rPr>
            <w:szCs w:val="24"/>
            <w:lang w:val="en-US"/>
          </w:rPr>
          <w:t xml:space="preserve">in the interaction with environment </w:t>
        </w:r>
      </w:ins>
      <w:ins w:id="1201" w:author="MI" w:date="2011-11-29T18:43:00Z">
        <w:r>
          <w:rPr>
            <w:szCs w:val="24"/>
            <w:lang w:val="en-US"/>
          </w:rPr>
          <w:t>species without exospori</w:t>
        </w:r>
      </w:ins>
      <w:ins w:id="1202" w:author="MI" w:date="2011-11-29T18:44:00Z">
        <w:r>
          <w:rPr>
            <w:szCs w:val="24"/>
            <w:lang w:val="en-US"/>
          </w:rPr>
          <w:t>a</w:t>
        </w:r>
      </w:ins>
      <w:ins w:id="1203" w:author="MI" w:date="2011-11-29T18:43:00Z">
        <w:r>
          <w:rPr>
            <w:szCs w:val="24"/>
            <w:lang w:val="en-US"/>
          </w:rPr>
          <w:t xml:space="preserve"> </w:t>
        </w:r>
      </w:ins>
      <w:del w:id="1204" w:author="hqin" w:date="2011-11-29T17:58:00Z">
        <w:r w:rsidR="0036587D" w:rsidRPr="0036587D">
          <w:rPr>
            <w:szCs w:val="24"/>
            <w:highlight w:val="yellow"/>
            <w:lang w:val="en-US"/>
            <w:rPrChange w:id="1205" w:author="hqin" w:date="2013-01-30T08:54:00Z">
              <w:rPr>
                <w:sz w:val="16"/>
                <w:szCs w:val="24"/>
                <w:lang w:val="en-US"/>
              </w:rPr>
            </w:rPrChange>
          </w:rPr>
          <w:delText xml:space="preserve">play a more direct role in the interaction with the environment </w:delText>
        </w:r>
      </w:del>
      <w:r w:rsidR="0036587D" w:rsidRPr="0036587D">
        <w:rPr>
          <w:szCs w:val="24"/>
          <w:highlight w:val="yellow"/>
          <w:lang w:val="en-US"/>
          <w:rPrChange w:id="1206" w:author="hqin" w:date="2013-01-30T08:54:00Z">
            <w:rPr>
              <w:sz w:val="16"/>
              <w:szCs w:val="24"/>
              <w:lang w:val="en-US"/>
            </w:rPr>
          </w:rPrChange>
        </w:rPr>
        <w:t xml:space="preserve">(Figure </w:t>
      </w:r>
      <w:del w:id="1207" w:author="Hong Qin" w:date="2011-11-20T15:43:00Z">
        <w:r w:rsidR="0036587D" w:rsidRPr="0036587D">
          <w:rPr>
            <w:szCs w:val="24"/>
            <w:highlight w:val="yellow"/>
            <w:lang w:val="en-US"/>
            <w:rPrChange w:id="1208" w:author="hqin" w:date="2013-01-30T08:54:00Z">
              <w:rPr>
                <w:sz w:val="16"/>
                <w:szCs w:val="24"/>
                <w:lang w:val="en-US"/>
              </w:rPr>
            </w:rPrChange>
          </w:rPr>
          <w:delText>5</w:delText>
        </w:r>
      </w:del>
      <w:ins w:id="1209" w:author="hqin" w:date="2013-01-30T11:15:00Z">
        <w:r w:rsidR="0022772A">
          <w:rPr>
            <w:szCs w:val="24"/>
            <w:highlight w:val="yellow"/>
            <w:lang w:val="en-US"/>
          </w:rPr>
          <w:t>6</w:t>
        </w:r>
        <w:del w:id="1210" w:author="hong qin" w:date="2013-01-31T22:14:00Z">
          <w:r w:rsidR="0022772A" w:rsidDel="00B637B6">
            <w:rPr>
              <w:szCs w:val="24"/>
              <w:highlight w:val="yellow"/>
              <w:lang w:val="en-US"/>
            </w:rPr>
            <w:delText>??</w:delText>
          </w:r>
        </w:del>
      </w:ins>
      <w:ins w:id="1211" w:author="Hong Qin" w:date="2011-11-20T15:43:00Z">
        <w:del w:id="1212" w:author="hqin" w:date="2013-01-30T11:15:00Z">
          <w:r w:rsidR="0036587D" w:rsidRPr="0036587D">
            <w:rPr>
              <w:szCs w:val="24"/>
              <w:highlight w:val="yellow"/>
              <w:lang w:val="en-US"/>
              <w:rPrChange w:id="1213" w:author="hqin" w:date="2013-01-30T08:54:00Z">
                <w:rPr>
                  <w:sz w:val="16"/>
                  <w:szCs w:val="24"/>
                  <w:lang w:val="en-US"/>
                </w:rPr>
              </w:rPrChange>
            </w:rPr>
            <w:delText>4</w:delText>
          </w:r>
        </w:del>
      </w:ins>
      <w:r w:rsidRPr="002A0697">
        <w:rPr>
          <w:szCs w:val="24"/>
          <w:lang w:val="en-US"/>
        </w:rPr>
        <w:t xml:space="preserve">). </w:t>
      </w:r>
      <w:del w:id="1214" w:author="MI" w:date="2011-11-29T18:44:00Z">
        <w:r w:rsidRPr="002A0697" w:rsidDel="0076043C">
          <w:rPr>
            <w:szCs w:val="24"/>
            <w:lang w:val="en-US"/>
          </w:rPr>
          <w:delText xml:space="preserve">It is worth mentioning that </w:delText>
        </w:r>
      </w:del>
      <w:ins w:id="1215" w:author="MI" w:date="2011-11-29T18:44:00Z">
        <w:r>
          <w:rPr>
            <w:szCs w:val="24"/>
            <w:lang w:val="en-US"/>
          </w:rPr>
          <w:t xml:space="preserve">Even </w:t>
        </w:r>
      </w:ins>
      <w:r w:rsidRPr="002A0697">
        <w:rPr>
          <w:szCs w:val="24"/>
          <w:lang w:val="en-US"/>
        </w:rPr>
        <w:t>in exosporium-bearing species</w:t>
      </w:r>
      <w:ins w:id="1216" w:author="MI" w:date="2011-11-29T18:44:00Z">
        <w:r>
          <w:rPr>
            <w:szCs w:val="24"/>
            <w:lang w:val="en-US"/>
          </w:rPr>
          <w:t>,</w:t>
        </w:r>
      </w:ins>
      <w:r w:rsidRPr="002A0697">
        <w:rPr>
          <w:szCs w:val="24"/>
          <w:lang w:val="en-US"/>
        </w:rPr>
        <w:t xml:space="preserve"> the coat still makes significant (albeit </w:t>
      </w:r>
      <w:del w:id="1217" w:author="hqin" w:date="2013-01-30T11:16:00Z">
        <w:r w:rsidRPr="002A0697" w:rsidDel="00A72C03">
          <w:rPr>
            <w:szCs w:val="24"/>
            <w:lang w:val="en-US"/>
          </w:rPr>
          <w:delText xml:space="preserve">not </w:delText>
        </w:r>
      </w:del>
      <w:ins w:id="1218" w:author="hqin" w:date="2013-01-30T11:16:00Z">
        <w:r w:rsidR="00A72C03">
          <w:rPr>
            <w:szCs w:val="24"/>
            <w:lang w:val="en-US"/>
          </w:rPr>
          <w:t>in</w:t>
        </w:r>
      </w:ins>
      <w:r w:rsidRPr="002A0697">
        <w:rPr>
          <w:szCs w:val="24"/>
          <w:lang w:val="en-US"/>
        </w:rPr>
        <w:t xml:space="preserve">direct) contact with the environment, since the exosporium permits diffusion of small molecules. Nonetheless, in the absence of the exosporium, the coat surface likely has </w:t>
      </w:r>
      <w:del w:id="1219" w:author="MI" w:date="2011-11-29T18:44:00Z">
        <w:r w:rsidRPr="002A0697" w:rsidDel="0076043C">
          <w:rPr>
            <w:szCs w:val="24"/>
            <w:lang w:val="en-US"/>
          </w:rPr>
          <w:delText xml:space="preserve">specific </w:delText>
        </w:r>
      </w:del>
      <w:ins w:id="1220" w:author="MI" w:date="2011-11-29T18:44:00Z">
        <w:r>
          <w:rPr>
            <w:szCs w:val="24"/>
            <w:lang w:val="en-US"/>
          </w:rPr>
          <w:t xml:space="preserve">direct </w:t>
        </w:r>
      </w:ins>
      <w:r w:rsidRPr="002A0697">
        <w:rPr>
          <w:szCs w:val="24"/>
          <w:lang w:val="en-US"/>
        </w:rPr>
        <w:t xml:space="preserve">roles in adhesion to surfaces in the environment. As already discussed, </w:t>
      </w:r>
      <w:r w:rsidRPr="002A0697">
        <w:rPr>
          <w:i/>
          <w:szCs w:val="24"/>
          <w:lang w:val="en-US"/>
        </w:rPr>
        <w:t>B. subtilis</w:t>
      </w:r>
      <w:r w:rsidRPr="002A0697">
        <w:rPr>
          <w:szCs w:val="24"/>
          <w:lang w:val="en-US"/>
        </w:rPr>
        <w:t xml:space="preserve"> possesses a recently discovered outermost coat layer called the crust, which is composed, at least in part, of proteins presently designated as outer coat proteins </w:t>
      </w:r>
      <w:r w:rsidR="001E1917">
        <w:rPr>
          <w:szCs w:val="24"/>
          <w:lang w:val="en-US"/>
        </w:rPr>
        <w:fldChar w:fldCharType="begin"/>
      </w:r>
      <w:r w:rsidR="001E1917">
        <w:rPr>
          <w:szCs w:val="24"/>
          <w:lang w:val="en-US"/>
        </w:rPr>
        <w:instrText xml:space="preserve"> ADDIN EN.CITE &lt;EndNote&gt;&lt;Cite&gt;&lt;Author&gt;McKenney&lt;/Author&gt;&lt;Year&gt;2010&lt;/Year&gt;&lt;RecNum&gt;256&lt;/RecNum&gt;&lt;DisplayText&gt;[30]&lt;/DisplayText&gt;&lt;record&gt;&lt;rec-number&gt;256&lt;/rec-number&gt;&lt;foreign-keys&gt;&lt;key app="EN" db-id="02sps2pse5vde9eszr6vesw82vsrpaeerdva"&gt;256&lt;/key&gt;&lt;/foreign-keys&gt;&lt;ref-type name="Journal Article"&gt;17&lt;/ref-type&gt;&lt;contributors&gt;&lt;authors&gt;&lt;author&gt;McKenney, P. T.&lt;/author&gt;&lt;author&gt;Driks, A.&lt;/author&gt;&lt;author&gt;Eskandarian, H. A.&lt;/author&gt;&lt;author&gt;Grabowski, P.&lt;/author&gt;&lt;author&gt;Guberman, J.&lt;/author&gt;&lt;author&gt;Wang, K. H.&lt;/author&gt;&lt;author&gt;Gitai, Z.&lt;/author&gt;&lt;author&gt;Eichenberger, P.&lt;/author&gt;&lt;/authors&gt;&lt;/contributors&gt;&lt;auth-address&gt;Center for Genomics and Systems Biology, Department of Biology, New York University, New York, NY 10003, USA.&lt;/auth-address&gt;&lt;titles&gt;&lt;title&gt;&lt;style face="normal" font="default" size="100%"&gt;A distance-weighted interaction map reveals a previously uncharacterized layer of the &lt;/style&gt;&lt;style face="italic" font="default" size="100%"&gt;Bacillus subtilis &lt;/style&gt;&lt;style face="normal" font="default" size="100%"&gt;spore coat&lt;/style&gt;&lt;/title&gt;&lt;secondary-title&gt;Curr Biol&lt;/secondary-title&gt;&lt;/titles&gt;&lt;periodical&gt;&lt;full-title&gt;Curr Biol&lt;/full-title&gt;&lt;/periodical&gt;&lt;pages&gt;934-8&lt;/pages&gt;&lt;volume&gt;20&lt;/volume&gt;&lt;number&gt;10&lt;/number&gt;&lt;edition&gt;2010/05/11&lt;/edition&gt;&lt;dates&gt;&lt;year&gt;2010&lt;/year&gt;&lt;pub-dates&gt;&lt;date&gt;May 25&lt;/date&gt;&lt;/pub-dates&gt;&lt;/dates&gt;&lt;isbn&gt;1879-0445 (Electronic)&amp;#xD;0960-9822 (Linking)&lt;/isbn&gt;&lt;accession-num&gt;20451384&lt;/accession-num&gt;&lt;urls&gt;&lt;related-urls&gt;&lt;url&gt;http://www.ncbi.nlm.nih.gov/entrez/query.fcgi?cmd=Retrieve&amp;amp;db=PubMed&amp;amp;dopt=Citation&amp;amp;list_uids=20451384&lt;/url&gt;&lt;/related-urls&gt;&lt;/urls&gt;&lt;electronic-resource-num&gt;S0960-9822(10)00386-6 [pii]&amp;#xD;10.1016/j.cub.2010.03.060&lt;/electronic-resource-num&gt;&lt;language&gt;eng&lt;/language&gt;&lt;/record&gt;&lt;/Cite&gt;&lt;/EndNote&gt;</w:instrText>
      </w:r>
      <w:r w:rsidR="001E1917">
        <w:rPr>
          <w:szCs w:val="24"/>
          <w:lang w:val="en-US"/>
        </w:rPr>
        <w:fldChar w:fldCharType="separate"/>
      </w:r>
      <w:r w:rsidR="001E1917">
        <w:rPr>
          <w:noProof/>
          <w:szCs w:val="24"/>
          <w:lang w:val="en-US"/>
        </w:rPr>
        <w:t>[</w:t>
      </w:r>
      <w:r w:rsidR="001E1917">
        <w:rPr>
          <w:noProof/>
          <w:szCs w:val="24"/>
          <w:lang w:val="en-US"/>
        </w:rPr>
        <w:fldChar w:fldCharType="begin"/>
      </w:r>
      <w:r w:rsidR="001E1917">
        <w:rPr>
          <w:noProof/>
          <w:szCs w:val="24"/>
          <w:lang w:val="en-US"/>
        </w:rPr>
        <w:instrText xml:space="preserve"> HYPERLINK \l "_ENREF_30" \o "McKenney, 2010 #256" </w:instrText>
      </w:r>
      <w:r w:rsidR="001E1917">
        <w:rPr>
          <w:noProof/>
          <w:szCs w:val="24"/>
          <w:lang w:val="en-US"/>
        </w:rPr>
        <w:fldChar w:fldCharType="separate"/>
      </w:r>
      <w:r w:rsidR="001E1917">
        <w:rPr>
          <w:noProof/>
          <w:szCs w:val="24"/>
          <w:lang w:val="en-US"/>
        </w:rPr>
        <w:t>30</w:t>
      </w:r>
      <w:r w:rsidR="001E1917">
        <w:rPr>
          <w:noProof/>
          <w:szCs w:val="24"/>
          <w:lang w:val="en-US"/>
        </w:rPr>
        <w:fldChar w:fldCharType="end"/>
      </w:r>
      <w:r w:rsidR="001E1917">
        <w:rPr>
          <w:noProof/>
          <w:szCs w:val="24"/>
          <w:lang w:val="en-US"/>
        </w:rPr>
        <w:t>]</w:t>
      </w:r>
      <w:r w:rsidR="001E1917">
        <w:rPr>
          <w:szCs w:val="24"/>
          <w:lang w:val="en-US"/>
        </w:rPr>
        <w:fldChar w:fldCharType="end"/>
      </w:r>
      <w:del w:id="1221" w:author="hqin" w:date="2011-11-20T19:52:00Z">
        <w:r w:rsidRPr="002A0697" w:rsidDel="005C2288">
          <w:rPr>
            <w:noProof/>
            <w:szCs w:val="24"/>
            <w:lang w:val="en-US"/>
          </w:rPr>
          <w:delText>(41)</w:delText>
        </w:r>
      </w:del>
      <w:r w:rsidRPr="002A0697">
        <w:rPr>
          <w:szCs w:val="24"/>
          <w:lang w:val="en-US"/>
        </w:rPr>
        <w:t>. The current ambiguity in assignment of coat proteins to the crust or outer coat layer does not affect the conclusions of our work. However, as the composition of the crust becomes clarified in future studies, we may learn that its evolutionary history has features that distinguish it from the true outer coat.</w:t>
      </w:r>
    </w:p>
    <w:p w14:paraId="3F271771" w14:textId="77777777" w:rsidR="0036587D" w:rsidRDefault="001C7FC9">
      <w:pPr>
        <w:pStyle w:val="p-ni"/>
        <w:spacing w:before="0" w:after="0" w:line="240" w:lineRule="auto"/>
        <w:ind w:firstLine="720"/>
        <w:rPr>
          <w:del w:id="1222" w:author="hqin" w:date="2013-01-30T11:16:00Z"/>
          <w:szCs w:val="24"/>
          <w:lang w:val="en-US"/>
        </w:rPr>
        <w:pPrChange w:id="1223" w:author="hqin" w:date="2013-01-29T09:44:00Z">
          <w:pPr>
            <w:pStyle w:val="p-ni"/>
            <w:spacing w:before="0" w:after="0" w:line="480" w:lineRule="auto"/>
            <w:ind w:firstLine="720"/>
          </w:pPr>
        </w:pPrChange>
      </w:pPr>
      <w:del w:id="1224" w:author="hqin" w:date="2013-01-30T11:16:00Z">
        <w:r w:rsidRPr="002A0697" w:rsidDel="009811C9">
          <w:rPr>
            <w:szCs w:val="24"/>
            <w:lang w:val="en-US"/>
          </w:rPr>
          <w:delText>The second major contribution of this work is the improved identification of coat protein orthologs, a result of employing an especially rigorous methodology. The differences between our annotations and previous ones serves as a caution regarding the use only of sequence-similarity-based approaches (such as MCL or reciprocal best hits) to identify orthologs. We expect our work to serve as the foundation for</w:delText>
        </w:r>
      </w:del>
      <w:ins w:id="1225" w:author="MI" w:date="2011-11-29T18:45:00Z">
        <w:del w:id="1226" w:author="hqin" w:date="2013-01-30T11:16:00Z">
          <w:r w:rsidDel="009811C9">
            <w:rPr>
              <w:szCs w:val="24"/>
              <w:lang w:val="en-US"/>
            </w:rPr>
            <w:delText>guide</w:delText>
          </w:r>
        </w:del>
      </w:ins>
      <w:del w:id="1227" w:author="hqin" w:date="2013-01-30T11:16:00Z">
        <w:r w:rsidRPr="002A0697" w:rsidDel="009811C9">
          <w:rPr>
            <w:szCs w:val="24"/>
            <w:lang w:val="en-US"/>
          </w:rPr>
          <w:delText xml:space="preserve"> future studies incorporating more spore-former genomes. </w:delText>
        </w:r>
      </w:del>
    </w:p>
    <w:p w14:paraId="59BB1DE5" w14:textId="77777777" w:rsidR="0036587D" w:rsidRDefault="001C7FC9">
      <w:pPr>
        <w:pStyle w:val="p-ni"/>
        <w:spacing w:before="0" w:after="0" w:line="240" w:lineRule="auto"/>
        <w:ind w:firstLine="720"/>
        <w:pPrChange w:id="1228" w:author="hqin" w:date="2013-01-29T09:44:00Z">
          <w:pPr>
            <w:pStyle w:val="p-ni"/>
            <w:spacing w:before="0" w:after="0" w:line="480" w:lineRule="auto"/>
            <w:ind w:firstLine="720"/>
          </w:pPr>
        </w:pPrChange>
      </w:pPr>
      <w:r w:rsidRPr="002A0697">
        <w:rPr>
          <w:bCs/>
        </w:rPr>
        <w:t xml:space="preserve">In the interpretations just described, we have assumed that </w:t>
      </w:r>
      <w:r w:rsidRPr="002A0697">
        <w:rPr>
          <w:rFonts w:ascii="Symbol" w:hAnsi="Symbol"/>
          <w:bCs/>
        </w:rPr>
        <w:t></w:t>
      </w:r>
      <w:r w:rsidRPr="002A0697">
        <w:rPr>
          <w:bCs/>
        </w:rPr>
        <w:t xml:space="preserve"> is an accurate reflection of the strength of selection. However, other interpretations are possible. The genomes of the </w:t>
      </w:r>
      <w:r w:rsidRPr="002A0697">
        <w:rPr>
          <w:bCs/>
          <w:i/>
        </w:rPr>
        <w:t>B. cereus</w:t>
      </w:r>
      <w:r w:rsidRPr="002A0697">
        <w:rPr>
          <w:bCs/>
        </w:rPr>
        <w:t xml:space="preserve">-group are </w:t>
      </w:r>
      <w:del w:id="1229" w:author="MI" w:date="2011-11-29T18:46:00Z">
        <w:r w:rsidRPr="002A0697" w:rsidDel="00BB465A">
          <w:rPr>
            <w:bCs/>
          </w:rPr>
          <w:delText xml:space="preserve">more </w:delText>
        </w:r>
      </w:del>
      <w:ins w:id="1230" w:author="MI" w:date="2011-11-29T18:46:00Z">
        <w:r>
          <w:rPr>
            <w:bCs/>
          </w:rPr>
          <w:t>relatively</w:t>
        </w:r>
        <w:r w:rsidRPr="002A0697">
          <w:rPr>
            <w:bCs/>
          </w:rPr>
          <w:t xml:space="preserve"> </w:t>
        </w:r>
      </w:ins>
      <w:r w:rsidRPr="002A0697">
        <w:rPr>
          <w:bCs/>
        </w:rPr>
        <w:t xml:space="preserve">closely related, whereas genomes in </w:t>
      </w:r>
      <w:r w:rsidRPr="002A0697">
        <w:rPr>
          <w:bCs/>
          <w:i/>
        </w:rPr>
        <w:t>B. subtilis</w:t>
      </w:r>
      <w:r w:rsidRPr="002A0697">
        <w:rPr>
          <w:bCs/>
        </w:rPr>
        <w:t xml:space="preserve">– group are more divergent. In closely related bacteria, increased </w:t>
      </w:r>
      <w:r w:rsidRPr="002A0697">
        <w:rPr>
          <w:rFonts w:ascii="Symbol" w:hAnsi="Symbol"/>
          <w:bCs/>
        </w:rPr>
        <w:t></w:t>
      </w:r>
      <w:r w:rsidRPr="002A0697">
        <w:rPr>
          <w:bCs/>
        </w:rPr>
        <w:t xml:space="preserve"> are often observed, which can be attributed to changes in effective population size, relaxation of negative selection, differences in divergent time, or limitation</w:t>
      </w:r>
      <w:ins w:id="1231" w:author="Daria Clegg" w:date="2013-02-01T10:33:00Z">
        <w:r w:rsidR="002A6F16">
          <w:rPr>
            <w:bCs/>
          </w:rPr>
          <w:t>s</w:t>
        </w:r>
      </w:ins>
      <w:r w:rsidRPr="002A0697">
        <w:rPr>
          <w:bCs/>
        </w:rPr>
        <w:t xml:space="preserve"> of </w:t>
      </w:r>
      <w:del w:id="1232" w:author="MI" w:date="2011-11-29T18:46:00Z">
        <w:r w:rsidRPr="002A0697" w:rsidDel="00875AD0">
          <w:rPr>
            <w:bCs/>
          </w:rPr>
          <w:delText xml:space="preserve">the </w:delText>
        </w:r>
      </w:del>
      <w:r w:rsidRPr="002A0697">
        <w:rPr>
          <w:bCs/>
        </w:rPr>
        <w:t xml:space="preserve">parametric evolution models </w:t>
      </w:r>
      <w:r w:rsidR="001E1917">
        <w:rPr>
          <w:bCs/>
        </w:rPr>
        <w:fldChar w:fldCharType="begin"/>
      </w:r>
      <w:r w:rsidR="001E1917">
        <w:rPr>
          <w:bCs/>
        </w:rPr>
        <w:instrText xml:space="preserve"> ADDIN EN.CITE &lt;EndNote&gt;&lt;Cite&gt;&lt;Author&gt;Rocha&lt;/Author&gt;&lt;Year&gt;2006&lt;/Year&gt;&lt;RecNum&gt;152&lt;/RecNum&gt;&lt;DisplayText&gt;[82]&lt;/DisplayText&gt;&lt;record&gt;&lt;rec-number&gt;152&lt;/rec-number&gt;&lt;foreign-keys&gt;&lt;key app="EN" db-id="02sps2pse5vde9eszr6vesw82vsrpaeerdva"&gt;152&lt;/key&gt;&lt;/foreign-keys&gt;&lt;ref-type name="Journal Article"&gt;17&lt;/ref-type&gt;&lt;contributors&gt;&lt;authors&gt;&lt;author&gt;Rocha, E. P.&lt;/author&gt;&lt;author&gt;Smith, J. M.&lt;/author&gt;&lt;author&gt;Hurst, L. D.&lt;/author&gt;&lt;author&gt;Holden, M. T.&lt;/author&gt;&lt;author&gt;Cooper, J. E.&lt;/author&gt;&lt;author&gt;Smith, N. H.&lt;/author&gt;&lt;author&gt;Feil, E. J.&lt;/author&gt;&lt;/authors&gt;&lt;/contributors&gt;&lt;auth-address&gt;Atelier de BioInformatique, Universite Paris VI, 75005 Paris, France.&lt;/auth-address&gt;&lt;titles&gt;&lt;title&gt;Comparisons of dN/dS are time dependent for closely related bacterial genomes&lt;/title&gt;&lt;secondary-title&gt;J Theor Biol&lt;/secondary-title&gt;&lt;/titles&gt;&lt;periodical&gt;&lt;full-title&gt;J Theor Biol&lt;/full-title&gt;&lt;/periodical&gt;&lt;pages&gt;226-35&lt;/pages&gt;&lt;volume&gt;239&lt;/volume&gt;&lt;number&gt;2&lt;/number&gt;&lt;keywords&gt;&lt;keyword&gt;Bacteria/classification/*genetics&lt;/keyword&gt;&lt;keyword&gt;Evolution, Molecular&lt;/keyword&gt;&lt;keyword&gt;Genetic Variation&lt;/keyword&gt;&lt;keyword&gt;*Genome, Bacterial&lt;/keyword&gt;&lt;keyword&gt;*Models, Genetic&lt;/keyword&gt;&lt;keyword&gt;Mutation&lt;/keyword&gt;&lt;keyword&gt;Selection (Genetics)&lt;/keyword&gt;&lt;keyword&gt;Stochastic Processes&lt;/keyword&gt;&lt;/keywords&gt;&lt;dates&gt;&lt;year&gt;2006&lt;/year&gt;&lt;pub-dates&gt;&lt;date&gt;Mar 21&lt;/date&gt;&lt;/pub-dates&gt;&lt;/dates&gt;&lt;accession-num&gt;16239014&lt;/accession-num&gt;&lt;urls&gt;&lt;related-urls&gt;&lt;url&gt;http://www.ncbi.nlm.nih.gov/entrez/query.fcgi?cmd=Retrieve&amp;amp;db=PubMed&amp;amp;dopt=Citation&amp;amp;list_uids=16239014 &lt;/url&gt;&lt;/related-urls&gt;&lt;/urls&gt;&lt;/record&gt;&lt;/Cite&gt;&lt;/EndNote&gt;</w:instrText>
      </w:r>
      <w:r w:rsidR="001E1917">
        <w:rPr>
          <w:bCs/>
        </w:rPr>
        <w:fldChar w:fldCharType="separate"/>
      </w:r>
      <w:r w:rsidR="001E1917">
        <w:rPr>
          <w:bCs/>
          <w:noProof/>
        </w:rPr>
        <w:t>[</w:t>
      </w:r>
      <w:r w:rsidR="001E1917">
        <w:rPr>
          <w:bCs/>
          <w:noProof/>
        </w:rPr>
        <w:fldChar w:fldCharType="begin"/>
      </w:r>
      <w:r w:rsidR="001E1917">
        <w:rPr>
          <w:bCs/>
          <w:noProof/>
        </w:rPr>
        <w:instrText xml:space="preserve"> HYPERLINK \l "_ENREF_82" \o "Rocha, 2006 #152" </w:instrText>
      </w:r>
      <w:r w:rsidR="001E1917">
        <w:rPr>
          <w:bCs/>
          <w:noProof/>
        </w:rPr>
        <w:fldChar w:fldCharType="separate"/>
      </w:r>
      <w:r w:rsidR="001E1917">
        <w:rPr>
          <w:bCs/>
          <w:noProof/>
        </w:rPr>
        <w:t>82</w:t>
      </w:r>
      <w:r w:rsidR="001E1917">
        <w:rPr>
          <w:bCs/>
          <w:noProof/>
        </w:rPr>
        <w:fldChar w:fldCharType="end"/>
      </w:r>
      <w:r w:rsidR="001E1917">
        <w:rPr>
          <w:bCs/>
          <w:noProof/>
        </w:rPr>
        <w:t>]</w:t>
      </w:r>
      <w:r w:rsidR="001E1917">
        <w:rPr>
          <w:bCs/>
        </w:rPr>
        <w:fldChar w:fldCharType="end"/>
      </w:r>
      <w:del w:id="1233" w:author="hqin" w:date="2011-11-20T19:52:00Z">
        <w:r w:rsidRPr="002A0697" w:rsidDel="005C2288">
          <w:rPr>
            <w:bCs/>
            <w:noProof/>
          </w:rPr>
          <w:delText>(56)</w:delText>
        </w:r>
      </w:del>
      <w:r w:rsidRPr="002A0697">
        <w:rPr>
          <w:bCs/>
        </w:rPr>
        <w:t xml:space="preserve">. For closely related genomes of asexual organisms, negative selection will not have enough time to “purify” the deleterious mutations and thereby lead to relatively high </w:t>
      </w:r>
      <w:r w:rsidRPr="002A0697">
        <w:rPr>
          <w:rFonts w:ascii="Symbol" w:hAnsi="Symbol"/>
          <w:bCs/>
        </w:rPr>
        <w:t></w:t>
      </w:r>
      <w:r w:rsidRPr="002A0697">
        <w:rPr>
          <w:bCs/>
        </w:rPr>
        <w:t xml:space="preserve">. This is similar to the mistreatment of standing polymorphism as fixed change in diploid sexual organisms. This problem is at least partially due to a bias in current genome sequencing efforts towards those genomes with perceived medical relevance.  Moreover, </w:t>
      </w:r>
      <w:r w:rsidRPr="002A0697">
        <w:rPr>
          <w:color w:val="000000"/>
        </w:rPr>
        <w:t xml:space="preserve">it is important to emphasize that species identification remains a commonly encountered and </w:t>
      </w:r>
      <w:del w:id="1234" w:author="MI" w:date="2011-11-29T18:47:00Z">
        <w:r w:rsidRPr="002A0697" w:rsidDel="00875AD0">
          <w:rPr>
            <w:color w:val="000000"/>
          </w:rPr>
          <w:delText xml:space="preserve">important </w:delText>
        </w:r>
      </w:del>
      <w:ins w:id="1235" w:author="MI" w:date="2011-11-29T18:47:00Z">
        <w:r>
          <w:rPr>
            <w:color w:val="000000"/>
          </w:rPr>
          <w:t>significant</w:t>
        </w:r>
        <w:r w:rsidRPr="002A0697">
          <w:rPr>
            <w:color w:val="000000"/>
          </w:rPr>
          <w:t xml:space="preserve"> </w:t>
        </w:r>
      </w:ins>
      <w:r w:rsidRPr="002A0697">
        <w:rPr>
          <w:color w:val="000000"/>
        </w:rPr>
        <w:t xml:space="preserve">challenge in bacterial genome analysis.  Species misidentification </w:t>
      </w:r>
      <w:del w:id="1236" w:author="MI" w:date="2011-11-29T18:47:00Z">
        <w:r w:rsidRPr="002A0697" w:rsidDel="005B485E">
          <w:rPr>
            <w:color w:val="000000"/>
          </w:rPr>
          <w:delText xml:space="preserve">remains a problem and </w:delText>
        </w:r>
      </w:del>
      <w:r w:rsidRPr="002A0697">
        <w:rPr>
          <w:color w:val="000000"/>
        </w:rPr>
        <w:t xml:space="preserve">can lead to mistreating polymorphism as divergence which, in turn, </w:t>
      </w:r>
      <w:r w:rsidRPr="002A0697">
        <w:rPr>
          <w:color w:val="000000"/>
          <w:szCs w:val="24"/>
        </w:rPr>
        <w:t>leads</w:t>
      </w:r>
      <w:r w:rsidRPr="002A0697">
        <w:rPr>
          <w:color w:val="000000"/>
        </w:rPr>
        <w:t xml:space="preserve"> to false-positive signatures of selection. </w:t>
      </w:r>
      <w:r w:rsidRPr="002A0697">
        <w:rPr>
          <w:bCs/>
        </w:rPr>
        <w:t xml:space="preserve">We have sought to mitigate this problem by focusing on the genomes of well-established species-type strains. We are aware that genomes of many more Bacillus strains </w:t>
      </w:r>
      <w:r w:rsidRPr="002A0697">
        <w:t>have been sequenced recently. However, most of the</w:t>
      </w:r>
      <w:ins w:id="1237" w:author="MI" w:date="2011-11-29T18:47:00Z">
        <w:r>
          <w:t>se</w:t>
        </w:r>
      </w:ins>
      <w:del w:id="1238" w:author="MI" w:date="2011-11-29T18:47:00Z">
        <w:r w:rsidRPr="002A0697" w:rsidDel="005B485E">
          <w:delText>m</w:delText>
        </w:r>
      </w:del>
      <w:r w:rsidRPr="002A0697">
        <w:t xml:space="preserve"> </w:t>
      </w:r>
      <w:r w:rsidRPr="002A0697">
        <w:rPr>
          <w:color w:val="000000"/>
        </w:rPr>
        <w:t>are assigned to the species that have been studied here, and nucleotide changes in many of these genomes should be treated as polymorphisms.</w:t>
      </w:r>
      <w:r w:rsidRPr="002A0697">
        <w:t xml:space="preserve">  </w:t>
      </w:r>
    </w:p>
    <w:p w14:paraId="7A76BDD8" w14:textId="77777777" w:rsidR="0036587D" w:rsidRDefault="001C7FC9">
      <w:pPr>
        <w:pStyle w:val="p-ni"/>
        <w:spacing w:before="0" w:after="0" w:line="240" w:lineRule="auto"/>
        <w:ind w:firstLine="720"/>
        <w:pPrChange w:id="1239" w:author="hqin" w:date="2013-01-29T09:44:00Z">
          <w:pPr>
            <w:pStyle w:val="p-ni"/>
            <w:spacing w:before="0" w:after="0" w:line="480" w:lineRule="auto"/>
            <w:ind w:firstLine="720"/>
          </w:pPr>
        </w:pPrChange>
      </w:pPr>
      <w:r w:rsidRPr="002A0697">
        <w:t xml:space="preserve">An important outcome from our studies is the finding that most if not all coat proteins are under significant selective pressure. Consequently, even though only a small fraction of coat protein gene mutations have phenotypes that are readily detectable in the laboratory </w:t>
      </w:r>
      <w:r w:rsidR="001E1917">
        <w:fldChar w:fldCharType="begin">
          <w:fldData xml:space="preserve">PEVuZE5vdGU+PENpdGU+PEF1dGhvcj5UcmFhZzwvQXV0aG9yPjxZZWFyPjIwMTA8L1llYXI+PFJl
Y051bT4yMzc8L1JlY051bT48RGlzcGxheVRleHQ+WzE1LCAyOF08L0Rpc3BsYXlUZXh0PjxyZWNv
cmQ+PHJlYy1udW1iZXI+MjM3PC9yZWMtbnVtYmVyPjxmb3JlaWduLWtleXM+PGtleSBhcHA9IkVO
IiBkYi1pZD0iMDJzcHMycHNlNXZkZTllc3pyNnZlc3c4MnZzcnBhZWVyZHZhIj4yMzc8L2tleT48
L2ZvcmVpZ24ta2V5cz48cmVmLXR5cGUgbmFtZT0iSm91cm5hbCBBcnRpY2xlIj4xNzwvcmVmLXR5
cGU+PGNvbnRyaWJ1dG9ycz48YXV0aG9ycz48YXV0aG9yPlRyYWFnLCBCLiBBLjwvYXV0aG9yPjxh
dXRob3I+RHJpa3MsIEEuPC9hdXRob3I+PGF1dGhvcj5TdHJhZ2llciwgUC48L2F1dGhvcj48YXV0
aG9yPkJpdHRlciwgVy48L2F1dGhvcj48YXV0aG9yPkJyb3Vzc2FyZCwgRy48L2F1dGhvcj48YXV0
aG9yPkhhdGZ1bGwsIEcuPC9hdXRob3I+PGF1dGhvcj5DaHUsIEYuPC9hdXRob3I+PGF1dGhvcj5B
ZGFtcywgSy4gTi48L2F1dGhvcj48YXV0aG9yPlJhbWFrcmlzaG5hbiwgTC48L2F1dGhvcj48YXV0
aG9yPkxvc2ljaywgUi48L2F1dGhvcj48L2F1dGhvcnM+PC9jb250cmlidXRvcnM+PGF1dGgtYWRk
cmVzcz5UaGUgQmlvbG9naWNhbCBMYWJvcmF0b3JpZXMsIEhhcnZhcmQgVW5pdmVyc2l0eSwgQ2Ft
YnJpZGdlLCBNQSAwMjEzOC48L2F1dGgtYWRkcmVzcz48dGl0bGVzPjx0aXRsZT5EbyBteWNvYmFj
dGVyaWEgcHJvZHVjZSBlbmRvc3BvcmVzPzwvdGl0bGU+PHNlY29uZGFyeS10aXRsZT5Qcm9jIE5h
dGwgQWNhZCBTY2kgVSBTIEE8L3NlY29uZGFyeS10aXRsZT48L3RpdGxlcz48cGVyaW9kaWNhbD48
ZnVsbC10aXRsZT5Qcm9jIE5hdGwgQWNhZCBTY2kgVSBTIEE8L2Z1bGwtdGl0bGU+PC9wZXJpb2Rp
Y2FsPjxwYWdlcz44NzgtODE8L3BhZ2VzPjx2b2x1bWU+MTA3PC92b2x1bWU+PG51bWJlcj4yPC9u
dW1iZXI+PGVkaXRpb24+MjAxMC8wMS8xOTwvZWRpdGlvbj48ZGF0ZXM+PHllYXI+MjAxMDwveWVh
cj48cHViLWRhdGVzPjxkYXRlPkphbiAxMjwvZGF0ZT48L3B1Yi1kYXRlcz48L2RhdGVzPjxpc2Ju
PjEwOTEtNjQ5MCAoRWxlY3Ryb25pYykmI3hEOzEwOTEtNjQ5MCAoTGlua2luZyk8L2lzYm4+PGFj
Y2Vzc2lvbi1udW0+MjAwODA3Njk8L2FjY2Vzc2lvbi1udW0+PHVybHM+PHJlbGF0ZWQtdXJscz48
dXJsPmh0dHA6Ly93d3cubmNiaS5ubG0ubmloLmdvdi9lbnRyZXovcXVlcnkuZmNnaT9jbWQ9UmV0
cmlldmUmYW1wO2RiPVB1Yk1lZCZhbXA7ZG9wdD1DaXRhdGlvbiZhbXA7bGlzdF91aWRzPTIwMDgw
NzY5PC91cmw+PC9yZWxhdGVkLXVybHM+PC91cmxzPjxlbGVjdHJvbmljLXJlc291cmNlLW51bT4w
OTExMjk5MTA3IFtwaWldJiN4RDsxMC4xMDczL3BuYXMuMDkxMTI5OTEwNzwvZWxlY3Ryb25pYy1y
ZXNvdXJjZS1udW0+PGxhbmd1YWdlPmVuZzwvbGFuZ3VhZ2U+PC9yZWNvcmQ+PC9DaXRlPjxDaXRl
PjxBdXRob3I+RHJpa3M8L0F1dGhvcj48WWVhcj4xOTk5PC9ZZWFyPjxSZWNOdW0+MzA8L1JlY051
bT48cmVjb3JkPjxyZWMtbnVtYmVyPjMwPC9yZWMtbnVtYmVyPjxmb3JlaWduLWtleXM+PGtleSBh
cHA9IkVOIiBkYi1pZD0iMDJzcHMycHNlNXZkZTllc3pyNnZlc3c4MnZzcnBhZWVyZHZhIj4zMDwv
a2V5PjwvZm9yZWlnbi1rZXlzPjxyZWYtdHlwZSBuYW1lPSJKb3VybmFsIEFydGljbGUiPjE3PC9y
ZWYtdHlwZT48Y29udHJpYnV0b3JzPjxhdXRob3JzPjxhdXRob3I+RHJpa3MsIEEuPC9hdXRob3I+
PC9hdXRob3JzPjwvY29udHJpYnV0b3JzPjxhdXRoLWFkZHJlc3M+RGVwYXJ0bWVudCBvZiBNaWNy
b2Jpb2xvZ3kgYW5kIEltbXVub2xvZ3ksIExveW9sYSBVbml2ZXJzaXR5IE1lZGljYWwgQ2VudGVy
LCBNYXl3b29kLCBJbGxpbm9pcyA2MDE1MywgVVNBLmFkcmlrc0BsdWMuZWR1PC9hdXRoLWFkZHJl
c3M+PHRpdGxlcz48dGl0bGU+PHN0eWxlIGZhY2U9Iml0YWxpYyIgZm9udD0iZGVmYXVsdCIgc2l6
ZT0iMTAwJSI+QmFjaWxsdXMgc3VidGlsaXM8L3N0eWxlPjxzdHlsZSBmYWNlPSJub3JtYWwiIGZv
bnQ9ImRlZmF1bHQiIHNpemU9IjEwMCUiPiBzcG9yZSBjb2F0PC9zdHlsZT48L3RpdGxlPjxzZWNv
bmRhcnktdGl0bGU+TWljcm9iaW9sIE1vbCBCaW9sIFJldjwvc2Vjb25kYXJ5LXRpdGxlPjwvdGl0
bGVzPjxwZXJpb2RpY2FsPjxmdWxsLXRpdGxlPk1pY3JvYmlvbCBNb2wgQmlvbCBSZXY8L2Z1bGwt
dGl0bGU+PC9wZXJpb2RpY2FsPjxwYWdlcz4xLTIwPC9wYWdlcz48dm9sdW1lPjYzPC92b2x1bWU+
PG51bWJlcj4xPC9udW1iZXI+PGtleXdvcmRzPjxrZXl3b3JkPkJhY2lsbHVzIHN1YnRpbGlzLypw
aHlzaW9sb2d5PC9rZXl3b3JkPjxrZXl3b3JkPkJhY3RlcmlhbCBQcm90ZWlucy9waHlzaW9sb2d5
PC9rZXl3b3JkPjxrZXl3b3JkPkROQS1CaW5kaW5nIFByb3RlaW5zL3BoeXNpb2xvZ3k8L2tleXdv
cmQ+PGtleXdvcmQ+R2VuZSBFeHByZXNzaW9uIFJlZ3VsYXRpb24sIEJhY3RlcmlhbDwva2V5d29y
ZD48a2V5d29yZD5HZW5lcywgQmFjdGVyaWFsL2dlbmV0aWNzPC9rZXl3b3JkPjxrZXl3b3JkPk1l
bWJyYW5lIFByb3RlaW5zL3BoeXNpb2xvZ3k8L2tleXdvcmQ+PGtleXdvcmQ+TW9ycGhvZ2VuZXNp
czwva2V5d29yZD48a2V5d29yZD5Qcm90ZWluIFByb2Nlc3NpbmcsIFBvc3QtVHJhbnNsYXRpb25h
bC9waHlzaW9sb2d5PC9rZXl3b3JkPjxrZXl3b3JkPipTaWdtYSBGYWN0b3I8L2tleXdvcmQ+PGtl
eXdvcmQ+U3BvcmVzLCBCYWN0ZXJpYWwvY2hlbWlzdHJ5L2dlbmV0aWNzLypwaHlzaW9sb2d5L3Vs
dHJhc3RydWN0dXJlPC9rZXl3b3JkPjxrZXl3b3JkPipUcmFuc2NyaXB0aW9uIEZhY3RvcnM8L2tl
eXdvcmQ+PC9rZXl3b3Jkcz48ZGF0ZXM+PHllYXI+MTk5OTwveWVhcj48cHViLWRhdGVzPjxkYXRl
Pk1hcjwvZGF0ZT48L3B1Yi1kYXRlcz48L2RhdGVzPjxhY2Nlc3Npb24tbnVtPjEwMDY2ODI5PC9h
Y2Nlc3Npb24tbnVtPjx1cmxzPjxyZWxhdGVkLXVybHM+PHVybD5odHRwOi8vd3d3Lm5jYmkubmxt
Lm5paC5nb3YvZW50cmV6L3F1ZXJ5LmZjZ2k/Y21kPVJldHJpZXZlJmFtcDtkYj1QdWJNZWQmYW1w
O2RvcHQ9Q2l0YXRpb24mYW1wO2xpc3RfdWlkcz0xMDA2NjgyOSA8L3VybD48L3JlbGF0ZWQtdXJs
cz48L3VybHM+PC9yZWNvcmQ+PC9DaXRlPjwvRW5kTm90ZT5=
</w:fldData>
        </w:fldChar>
      </w:r>
      <w:r w:rsidR="001E1917">
        <w:instrText xml:space="preserve"> ADDIN EN.CITE </w:instrText>
      </w:r>
      <w:r w:rsidR="001E1917">
        <w:fldChar w:fldCharType="begin">
          <w:fldData xml:space="preserve">PEVuZE5vdGU+PENpdGU+PEF1dGhvcj5UcmFhZzwvQXV0aG9yPjxZZWFyPjIwMTA8L1llYXI+PFJl
Y051bT4yMzc8L1JlY051bT48RGlzcGxheVRleHQ+WzE1LCAyOF08L0Rpc3BsYXlUZXh0PjxyZWNv
cmQ+PHJlYy1udW1iZXI+MjM3PC9yZWMtbnVtYmVyPjxmb3JlaWduLWtleXM+PGtleSBhcHA9IkVO
IiBkYi1pZD0iMDJzcHMycHNlNXZkZTllc3pyNnZlc3c4MnZzcnBhZWVyZHZhIj4yMzc8L2tleT48
L2ZvcmVpZ24ta2V5cz48cmVmLXR5cGUgbmFtZT0iSm91cm5hbCBBcnRpY2xlIj4xNzwvcmVmLXR5
cGU+PGNvbnRyaWJ1dG9ycz48YXV0aG9ycz48YXV0aG9yPlRyYWFnLCBCLiBBLjwvYXV0aG9yPjxh
dXRob3I+RHJpa3MsIEEuPC9hdXRob3I+PGF1dGhvcj5TdHJhZ2llciwgUC48L2F1dGhvcj48YXV0
aG9yPkJpdHRlciwgVy48L2F1dGhvcj48YXV0aG9yPkJyb3Vzc2FyZCwgRy48L2F1dGhvcj48YXV0
aG9yPkhhdGZ1bGwsIEcuPC9hdXRob3I+PGF1dGhvcj5DaHUsIEYuPC9hdXRob3I+PGF1dGhvcj5B
ZGFtcywgSy4gTi48L2F1dGhvcj48YXV0aG9yPlJhbWFrcmlzaG5hbiwgTC48L2F1dGhvcj48YXV0
aG9yPkxvc2ljaywgUi48L2F1dGhvcj48L2F1dGhvcnM+PC9jb250cmlidXRvcnM+PGF1dGgtYWRk
cmVzcz5UaGUgQmlvbG9naWNhbCBMYWJvcmF0b3JpZXMsIEhhcnZhcmQgVW5pdmVyc2l0eSwgQ2Ft
YnJpZGdlLCBNQSAwMjEzOC48L2F1dGgtYWRkcmVzcz48dGl0bGVzPjx0aXRsZT5EbyBteWNvYmFj
dGVyaWEgcHJvZHVjZSBlbmRvc3BvcmVzPzwvdGl0bGU+PHNlY29uZGFyeS10aXRsZT5Qcm9jIE5h
dGwgQWNhZCBTY2kgVSBTIEE8L3NlY29uZGFyeS10aXRsZT48L3RpdGxlcz48cGVyaW9kaWNhbD48
ZnVsbC10aXRsZT5Qcm9jIE5hdGwgQWNhZCBTY2kgVSBTIEE8L2Z1bGwtdGl0bGU+PC9wZXJpb2Rp
Y2FsPjxwYWdlcz44NzgtODE8L3BhZ2VzPjx2b2x1bWU+MTA3PC92b2x1bWU+PG51bWJlcj4yPC9u
dW1iZXI+PGVkaXRpb24+MjAxMC8wMS8xOTwvZWRpdGlvbj48ZGF0ZXM+PHllYXI+MjAxMDwveWVh
cj48cHViLWRhdGVzPjxkYXRlPkphbiAxMjwvZGF0ZT48L3B1Yi1kYXRlcz48L2RhdGVzPjxpc2Ju
PjEwOTEtNjQ5MCAoRWxlY3Ryb25pYykmI3hEOzEwOTEtNjQ5MCAoTGlua2luZyk8L2lzYm4+PGFj
Y2Vzc2lvbi1udW0+MjAwODA3Njk8L2FjY2Vzc2lvbi1udW0+PHVybHM+PHJlbGF0ZWQtdXJscz48
dXJsPmh0dHA6Ly93d3cubmNiaS5ubG0ubmloLmdvdi9lbnRyZXovcXVlcnkuZmNnaT9jbWQ9UmV0
cmlldmUmYW1wO2RiPVB1Yk1lZCZhbXA7ZG9wdD1DaXRhdGlvbiZhbXA7bGlzdF91aWRzPTIwMDgw
NzY5PC91cmw+PC9yZWxhdGVkLXVybHM+PC91cmxzPjxlbGVjdHJvbmljLXJlc291cmNlLW51bT4w
OTExMjk5MTA3IFtwaWldJiN4RDsxMC4xMDczL3BuYXMuMDkxMTI5OTEwNzwvZWxlY3Ryb25pYy1y
ZXNvdXJjZS1udW0+PGxhbmd1YWdlPmVuZzwvbGFuZ3VhZ2U+PC9yZWNvcmQ+PC9DaXRlPjxDaXRl
PjxBdXRob3I+RHJpa3M8L0F1dGhvcj48WWVhcj4xOTk5PC9ZZWFyPjxSZWNOdW0+MzA8L1JlY051
bT48cmVjb3JkPjxyZWMtbnVtYmVyPjMwPC9yZWMtbnVtYmVyPjxmb3JlaWduLWtleXM+PGtleSBh
cHA9IkVOIiBkYi1pZD0iMDJzcHMycHNlNXZkZTllc3pyNnZlc3c4MnZzcnBhZWVyZHZhIj4zMDwv
a2V5PjwvZm9yZWlnbi1rZXlzPjxyZWYtdHlwZSBuYW1lPSJKb3VybmFsIEFydGljbGUiPjE3PC9y
ZWYtdHlwZT48Y29udHJpYnV0b3JzPjxhdXRob3JzPjxhdXRob3I+RHJpa3MsIEEuPC9hdXRob3I+
PC9hdXRob3JzPjwvY29udHJpYnV0b3JzPjxhdXRoLWFkZHJlc3M+RGVwYXJ0bWVudCBvZiBNaWNy
b2Jpb2xvZ3kgYW5kIEltbXVub2xvZ3ksIExveW9sYSBVbml2ZXJzaXR5IE1lZGljYWwgQ2VudGVy
LCBNYXl3b29kLCBJbGxpbm9pcyA2MDE1MywgVVNBLmFkcmlrc0BsdWMuZWR1PC9hdXRoLWFkZHJl
c3M+PHRpdGxlcz48dGl0bGU+PHN0eWxlIGZhY2U9Iml0YWxpYyIgZm9udD0iZGVmYXVsdCIgc2l6
ZT0iMTAwJSI+QmFjaWxsdXMgc3VidGlsaXM8L3N0eWxlPjxzdHlsZSBmYWNlPSJub3JtYWwiIGZv
bnQ9ImRlZmF1bHQiIHNpemU9IjEwMCUiPiBzcG9yZSBjb2F0PC9zdHlsZT48L3RpdGxlPjxzZWNv
bmRhcnktdGl0bGU+TWljcm9iaW9sIE1vbCBCaW9sIFJldjwvc2Vjb25kYXJ5LXRpdGxlPjwvdGl0
bGVzPjxwZXJpb2RpY2FsPjxmdWxsLXRpdGxlPk1pY3JvYmlvbCBNb2wgQmlvbCBSZXY8L2Z1bGwt
dGl0bGU+PC9wZXJpb2RpY2FsPjxwYWdlcz4xLTIwPC9wYWdlcz48dm9sdW1lPjYzPC92b2x1bWU+
PG51bWJlcj4xPC9udW1iZXI+PGtleXdvcmRzPjxrZXl3b3JkPkJhY2lsbHVzIHN1YnRpbGlzLypw
aHlzaW9sb2d5PC9rZXl3b3JkPjxrZXl3b3JkPkJhY3RlcmlhbCBQcm90ZWlucy9waHlzaW9sb2d5
PC9rZXl3b3JkPjxrZXl3b3JkPkROQS1CaW5kaW5nIFByb3RlaW5zL3BoeXNpb2xvZ3k8L2tleXdv
cmQ+PGtleXdvcmQ+R2VuZSBFeHByZXNzaW9uIFJlZ3VsYXRpb24sIEJhY3RlcmlhbDwva2V5d29y
ZD48a2V5d29yZD5HZW5lcywgQmFjdGVyaWFsL2dlbmV0aWNzPC9rZXl3b3JkPjxrZXl3b3JkPk1l
bWJyYW5lIFByb3RlaW5zL3BoeXNpb2xvZ3k8L2tleXdvcmQ+PGtleXdvcmQ+TW9ycGhvZ2VuZXNp
czwva2V5d29yZD48a2V5d29yZD5Qcm90ZWluIFByb2Nlc3NpbmcsIFBvc3QtVHJhbnNsYXRpb25h
bC9waHlzaW9sb2d5PC9rZXl3b3JkPjxrZXl3b3JkPipTaWdtYSBGYWN0b3I8L2tleXdvcmQ+PGtl
eXdvcmQ+U3BvcmVzLCBCYWN0ZXJpYWwvY2hlbWlzdHJ5L2dlbmV0aWNzLypwaHlzaW9sb2d5L3Vs
dHJhc3RydWN0dXJlPC9rZXl3b3JkPjxrZXl3b3JkPipUcmFuc2NyaXB0aW9uIEZhY3RvcnM8L2tl
eXdvcmQ+PC9rZXl3b3Jkcz48ZGF0ZXM+PHllYXI+MTk5OTwveWVhcj48cHViLWRhdGVzPjxkYXRl
Pk1hcjwvZGF0ZT48L3B1Yi1kYXRlcz48L2RhdGVzPjxhY2Nlc3Npb24tbnVtPjEwMDY2ODI5PC9h
Y2Nlc3Npb24tbnVtPjx1cmxzPjxyZWxhdGVkLXVybHM+PHVybD5odHRwOi8vd3d3Lm5jYmkubmxt
Lm5paC5nb3YvZW50cmV6L3F1ZXJ5LmZjZ2k/Y21kPVJldHJpZXZlJmFtcDtkYj1QdWJNZWQmYW1w
O2RvcHQ9Q2l0YXRpb24mYW1wO2xpc3RfdWlkcz0xMDA2NjgyOSA8L3VybD48L3JlbGF0ZWQtdXJs
cz48L3VybHM+PC9yZWNvcmQ+PC9DaXRlPjwvRW5kTm90ZT5=
</w:fldData>
        </w:fldChar>
      </w:r>
      <w:r w:rsidR="001E1917">
        <w:instrText xml:space="preserve"> ADDIN EN.CITE.DATA </w:instrText>
      </w:r>
      <w:r w:rsidR="001E1917">
        <w:fldChar w:fldCharType="end"/>
      </w:r>
      <w:r w:rsidR="001E1917">
        <w:fldChar w:fldCharType="separate"/>
      </w:r>
      <w:r w:rsidR="001E1917">
        <w:rPr>
          <w:noProof/>
        </w:rPr>
        <w:t>[</w:t>
      </w:r>
      <w:r w:rsidR="001E1917">
        <w:rPr>
          <w:noProof/>
        </w:rPr>
        <w:fldChar w:fldCharType="begin"/>
      </w:r>
      <w:r w:rsidR="001E1917">
        <w:rPr>
          <w:noProof/>
        </w:rPr>
        <w:instrText xml:space="preserve"> HYPERLINK \l "_ENREF_15" \o "Driks, 1999 #30" </w:instrText>
      </w:r>
      <w:r w:rsidR="001E1917">
        <w:rPr>
          <w:noProof/>
        </w:rPr>
        <w:fldChar w:fldCharType="separate"/>
      </w:r>
      <w:r w:rsidR="001E1917">
        <w:rPr>
          <w:noProof/>
        </w:rPr>
        <w:t>15</w:t>
      </w:r>
      <w:r w:rsidR="001E1917">
        <w:rPr>
          <w:noProof/>
        </w:rPr>
        <w:fldChar w:fldCharType="end"/>
      </w:r>
      <w:r w:rsidR="001E1917">
        <w:rPr>
          <w:noProof/>
        </w:rPr>
        <w:t xml:space="preserve">, </w:t>
      </w:r>
      <w:r w:rsidR="001E1917">
        <w:rPr>
          <w:noProof/>
        </w:rPr>
        <w:fldChar w:fldCharType="begin"/>
      </w:r>
      <w:r w:rsidR="001E1917">
        <w:rPr>
          <w:noProof/>
        </w:rPr>
        <w:instrText xml:space="preserve"> HYPERLINK \l "_ENREF_28" \o "Traag, 2010 #237" </w:instrText>
      </w:r>
      <w:r w:rsidR="001E1917">
        <w:rPr>
          <w:noProof/>
        </w:rPr>
        <w:fldChar w:fldCharType="separate"/>
      </w:r>
      <w:r w:rsidR="001E1917">
        <w:rPr>
          <w:noProof/>
        </w:rPr>
        <w:t>28</w:t>
      </w:r>
      <w:r w:rsidR="001E1917">
        <w:rPr>
          <w:noProof/>
        </w:rPr>
        <w:fldChar w:fldCharType="end"/>
      </w:r>
      <w:r w:rsidR="001E1917">
        <w:rPr>
          <w:noProof/>
        </w:rPr>
        <w:t>]</w:t>
      </w:r>
      <w:r w:rsidR="001E1917">
        <w:fldChar w:fldCharType="end"/>
      </w:r>
      <w:del w:id="1240" w:author="hqin" w:date="2011-11-20T19:52:00Z">
        <w:r w:rsidRPr="002A0697" w:rsidDel="005C2288">
          <w:rPr>
            <w:noProof/>
          </w:rPr>
          <w:delText>(16, 66)</w:delText>
        </w:r>
      </w:del>
      <w:r w:rsidRPr="002A0697">
        <w:t xml:space="preserve">, it is reasonable to assert that most or all coat proteins have functions in the spore and are not, therefore, redundant. We were unable to find a correlation between the known phenotype of each coat protein gene mutation and its degree of conservation. However, this </w:t>
      </w:r>
      <w:ins w:id="1241" w:author="MI" w:date="2011-11-29T18:49:00Z">
        <w:r>
          <w:t xml:space="preserve">is not surprising, as </w:t>
        </w:r>
      </w:ins>
      <w:del w:id="1242" w:author="MI" w:date="2011-11-29T18:50:00Z">
        <w:r w:rsidRPr="002A0697" w:rsidDel="0041006E">
          <w:delText xml:space="preserve">analysis is likely compromised by the fact that </w:delText>
        </w:r>
      </w:del>
      <w:r w:rsidRPr="002A0697">
        <w:t xml:space="preserve">coat protein gene mutants are rarely if ever analyzed using ecologically realistic assays </w:t>
      </w:r>
      <w:r w:rsidR="001E1917">
        <w:fldChar w:fldCharType="begin"/>
      </w:r>
      <w:r w:rsidR="001E1917">
        <w:instrText xml:space="preserve"> ADDIN EN.CITE &lt;EndNote&gt;&lt;Cite&gt;&lt;Author&gt;Driks&lt;/Author&gt;&lt;Year&gt;2009&lt;/Year&gt;&lt;RecNum&gt;212&lt;/RecNum&gt;&lt;DisplayText&gt;[17]&lt;/DisplayText&gt;&lt;record&gt;&lt;rec-number&gt;212&lt;/rec-number&gt;&lt;foreign-keys&gt;&lt;key app="EN" db-id="02sps2pse5vde9eszr6vesw82vsrpaeerdva"&gt;212&lt;/key&gt;&lt;/foreign-keys&gt;&lt;ref-type name="Book Section"&gt;5&lt;/ref-type&gt;&lt;contributors&gt;&lt;authors&gt;&lt;author&gt;Driks, A. &lt;/author&gt;&lt;author&gt;Mallozzi, M&lt;/author&gt;&lt;/authors&gt;&lt;secondary-authors&gt;&lt;author&gt;N. Bergman&lt;/author&gt;&lt;/secondary-authors&gt;&lt;/contributors&gt;&lt;titles&gt;&lt;title&gt;&lt;style face="normal" font="default" size="100%"&gt;Outer structures of the &lt;/style&gt;&lt;style face="italic" font="default" size="100%"&gt;Bacillus anthracis&lt;/style&gt;&lt;style face="normal" font="default" size="100%"&gt; spore.&lt;/style&gt;&lt;/title&gt;&lt;secondary-title&gt;Bacillus anthracis and Anthrax&lt;/secondary-title&gt;&lt;/titles&gt;&lt;dates&gt;&lt;year&gt;2009&lt;/year&gt;&lt;/dates&gt;&lt;pub-location&gt;New Jersey&lt;/pub-location&gt;&lt;publisher&gt;John Wiley &amp;amp; Sons&lt;/publisher&gt;&lt;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7" \o "Driks, 2009 #212" </w:instrText>
      </w:r>
      <w:r w:rsidR="001E1917">
        <w:rPr>
          <w:noProof/>
        </w:rPr>
        <w:fldChar w:fldCharType="separate"/>
      </w:r>
      <w:r w:rsidR="001E1917">
        <w:rPr>
          <w:noProof/>
        </w:rPr>
        <w:t>17</w:t>
      </w:r>
      <w:r w:rsidR="001E1917">
        <w:rPr>
          <w:noProof/>
        </w:rPr>
        <w:fldChar w:fldCharType="end"/>
      </w:r>
      <w:r w:rsidR="001E1917">
        <w:rPr>
          <w:noProof/>
        </w:rPr>
        <w:t>]</w:t>
      </w:r>
      <w:r w:rsidR="001E1917">
        <w:fldChar w:fldCharType="end"/>
      </w:r>
      <w:del w:id="1243" w:author="hqin" w:date="2011-11-20T19:52:00Z">
        <w:r w:rsidRPr="002A0697" w:rsidDel="005C2288">
          <w:rPr>
            <w:noProof/>
          </w:rPr>
          <w:delText>(22)</w:delText>
        </w:r>
      </w:del>
      <w:r w:rsidRPr="002A0697">
        <w:t xml:space="preserve">. </w:t>
      </w:r>
    </w:p>
    <w:p w14:paraId="385DF7A3" w14:textId="77777777" w:rsidR="0036587D" w:rsidRDefault="001C7FC9">
      <w:pPr>
        <w:pStyle w:val="p-ni"/>
        <w:spacing w:before="0" w:after="0" w:line="240" w:lineRule="auto"/>
        <w:ind w:firstLine="720"/>
        <w:rPr>
          <w:szCs w:val="24"/>
          <w:lang w:val="en-US"/>
        </w:rPr>
        <w:pPrChange w:id="1244" w:author="hqin" w:date="2013-01-29T09:44:00Z">
          <w:pPr>
            <w:pStyle w:val="p-ni"/>
            <w:spacing w:before="0" w:after="0" w:line="480" w:lineRule="auto"/>
            <w:ind w:firstLine="720"/>
          </w:pPr>
        </w:pPrChange>
      </w:pPr>
      <w:r w:rsidRPr="002A0697">
        <w:rPr>
          <w:szCs w:val="24"/>
          <w:lang w:val="en-US"/>
        </w:rPr>
        <w:t xml:space="preserve">The prevalence of disordered regions in coat proteins </w:t>
      </w:r>
      <w:ins w:id="1245" w:author="MI" w:date="2011-11-29T18:50:00Z">
        <w:r>
          <w:rPr>
            <w:szCs w:val="24"/>
            <w:lang w:val="en-US"/>
          </w:rPr>
          <w:t xml:space="preserve">is notable and </w:t>
        </w:r>
      </w:ins>
      <w:r w:rsidRPr="002A0697">
        <w:rPr>
          <w:szCs w:val="24"/>
          <w:lang w:val="en-US"/>
        </w:rPr>
        <w:t xml:space="preserve">raises the possibility that these regions provide a function needed by most or all coat proteins. We do not know whether this is so, but we note that in some cases (such as the muscle protein titin </w:t>
      </w:r>
      <w:r w:rsidR="001E1917">
        <w:rPr>
          <w:szCs w:val="24"/>
          <w:lang w:val="en-US"/>
        </w:rPr>
        <w:fldChar w:fldCharType="begin"/>
      </w:r>
      <w:r w:rsidR="001E1917">
        <w:rPr>
          <w:szCs w:val="24"/>
          <w:lang w:val="en-US"/>
        </w:rPr>
        <w:instrText xml:space="preserve"> ADDIN EN.CITE &lt;EndNote&gt;&lt;Cite ExcludeYear="1"&gt;&lt;Author&gt;Lee&lt;/Author&gt;&lt;RecNum&gt;251&lt;/RecNum&gt;&lt;DisplayText&gt;[83]&lt;/DisplayText&gt;&lt;record&gt;&lt;rec-number&gt;251&lt;/rec-number&gt;&lt;foreign-keys&gt;&lt;key app="EN" db-id="02sps2pse5vde9eszr6vesw82vsrpaeerdva"&gt;251&lt;/key&gt;&lt;/foreign-keys&gt;&lt;ref-type name="Journal Article"&gt;17&lt;/ref-type&gt;&lt;contributors&gt;&lt;authors&gt;&lt;author&gt;Lee, E. H.&lt;/author&gt;&lt;author&gt;Hsin, J.&lt;/author&gt;&lt;author&gt;von Castelmur, E.&lt;/author&gt;&lt;author&gt;Mayans, O.&lt;/author&gt;&lt;author&gt;Schulten, K.&lt;/author&gt;&lt;/authors&gt;&lt;/contributors&gt;&lt;auth-address&gt;Center for Biophysics and Computational Biology, University of Illinois at Urbana-Champaign, Urbana, Illinois, USA.&lt;/auth-address&gt;&lt;titles&gt;&lt;title&gt;Tertiary and secondary structure elasticity of a six-Ig titin chain&lt;/title&gt;&lt;secondary-title&gt;Biophys J&lt;/secondary-title&gt;&lt;/titles&gt;&lt;periodical&gt;&lt;full-title&gt;Biophys J&lt;/full-title&gt;&lt;/periodical&gt;&lt;pages&gt;1085-95&lt;/pages&gt;&lt;volume&gt;98&lt;/volume&gt;&lt;number&gt;6&lt;/number&gt;&lt;edition&gt;2010/03/23&lt;/edition&gt;&lt;keywords&gt;&lt;keyword&gt;Computer Simulation&lt;/keyword&gt;&lt;keyword&gt;Elastic Modulus&lt;/keyword&gt;&lt;keyword&gt;Immunoglobulin G/*chemistry/*ultrastructure&lt;/keyword&gt;&lt;keyword&gt;*Models, Chemical&lt;/keyword&gt;&lt;keyword&gt;*Models, Molecular&lt;/keyword&gt;&lt;keyword&gt;Muscle Proteins/*chemistry/*ultrastructure&lt;/keyword&gt;&lt;keyword&gt;Protein Kinases/*chemistry/*ultrastructure&lt;/keyword&gt;&lt;keyword&gt;Protein Structure, Tertiary&lt;/keyword&gt;&lt;/keywords&gt;&lt;dates&gt;&lt;year&gt;2010&lt;/year&gt;&lt;pub-dates&gt;&lt;date&gt;Mar 17&lt;/date&gt;&lt;/pub-dates&gt;&lt;/dates&gt;&lt;isbn&gt;1542-0086 (Electronic)&amp;#xD;0006-3495 (Linking)&lt;/isbn&gt;&lt;accession-num&gt;20303866&lt;/accession-num&gt;&lt;urls&gt;&lt;related-urls&gt;&lt;url&gt;http://www.ncbi.nlm.nih.gov/entrez/query.fcgi?cmd=Retrieve&amp;amp;db=PubMed&amp;amp;dopt=Citation&amp;amp;list_uids=20303866&lt;/url&gt;&lt;/related-urls&gt;&lt;/urls&gt;&lt;custom2&gt;2849065&lt;/custom2&gt;&lt;electronic-resource-num&gt;S0006-3495(09)06002-0 [pii]&amp;#xD;10.1016/j.bpj.2009.12.4192&lt;/electronic-resource-num&gt;&lt;language&gt;eng&lt;/language&gt;&lt;/record&gt;&lt;/Cite&gt;&lt;/EndNote&gt;</w:instrText>
      </w:r>
      <w:r w:rsidR="001E1917">
        <w:rPr>
          <w:szCs w:val="24"/>
          <w:lang w:val="en-US"/>
        </w:rPr>
        <w:fldChar w:fldCharType="separate"/>
      </w:r>
      <w:r w:rsidR="001E1917">
        <w:rPr>
          <w:noProof/>
          <w:szCs w:val="24"/>
          <w:lang w:val="en-US"/>
        </w:rPr>
        <w:t>[</w:t>
      </w:r>
      <w:r w:rsidR="001E1917">
        <w:rPr>
          <w:noProof/>
          <w:szCs w:val="24"/>
          <w:lang w:val="en-US"/>
        </w:rPr>
        <w:fldChar w:fldCharType="begin"/>
      </w:r>
      <w:r w:rsidR="001E1917">
        <w:rPr>
          <w:noProof/>
          <w:szCs w:val="24"/>
          <w:lang w:val="en-US"/>
        </w:rPr>
        <w:instrText xml:space="preserve"> HYPERLINK \l "_ENREF_83" \o "Lee, 2010 #251" </w:instrText>
      </w:r>
      <w:r w:rsidR="001E1917">
        <w:rPr>
          <w:noProof/>
          <w:szCs w:val="24"/>
          <w:lang w:val="en-US"/>
        </w:rPr>
        <w:fldChar w:fldCharType="separate"/>
      </w:r>
      <w:r w:rsidR="001E1917">
        <w:rPr>
          <w:noProof/>
          <w:szCs w:val="24"/>
          <w:lang w:val="en-US"/>
        </w:rPr>
        <w:t>83</w:t>
      </w:r>
      <w:r w:rsidR="001E1917">
        <w:rPr>
          <w:noProof/>
          <w:szCs w:val="24"/>
          <w:lang w:val="en-US"/>
        </w:rPr>
        <w:fldChar w:fldCharType="end"/>
      </w:r>
      <w:r w:rsidR="001E1917">
        <w:rPr>
          <w:noProof/>
          <w:szCs w:val="24"/>
          <w:lang w:val="en-US"/>
        </w:rPr>
        <w:t>]</w:t>
      </w:r>
      <w:r w:rsidR="001E1917">
        <w:rPr>
          <w:szCs w:val="24"/>
          <w:lang w:val="en-US"/>
        </w:rPr>
        <w:fldChar w:fldCharType="end"/>
      </w:r>
      <w:del w:id="1246" w:author="hqin" w:date="2011-11-20T19:52:00Z">
        <w:r w:rsidRPr="002A0697" w:rsidDel="005C2288">
          <w:rPr>
            <w:noProof/>
            <w:szCs w:val="24"/>
            <w:lang w:val="en-US"/>
          </w:rPr>
          <w:delText>(37)</w:delText>
        </w:r>
      </w:del>
      <w:r w:rsidRPr="002A0697">
        <w:rPr>
          <w:szCs w:val="24"/>
          <w:lang w:val="en-US"/>
        </w:rPr>
        <w:t xml:space="preserve">) disordered regions can act effectively as springs that unfold when stretched by an external force. If this were true for the disordered regions within coat proteins, then such regions could at least partially explain the ability of the coat to fold and unfold like the pleats of an accordion, since this dynamic action likely involves stretching and contract the coat at specific points within each fold </w:t>
      </w:r>
      <w:r w:rsidRPr="002A0697">
        <w:t xml:space="preserve">(Sahin and Driks, unpublished </w:t>
      </w:r>
      <w:commentRangeStart w:id="1247"/>
      <w:r w:rsidRPr="002A0697">
        <w:t>observations</w:t>
      </w:r>
      <w:commentRangeEnd w:id="1247"/>
      <w:r w:rsidRPr="002A0697">
        <w:rPr>
          <w:rStyle w:val="CommentReference"/>
          <w:lang w:val="en-US"/>
        </w:rPr>
        <w:commentReference w:id="1247"/>
      </w:r>
      <w:r w:rsidRPr="002A0697">
        <w:t>)</w:t>
      </w:r>
      <w:r w:rsidRPr="002A0697">
        <w:rPr>
          <w:szCs w:val="24"/>
          <w:lang w:val="en-US"/>
        </w:rPr>
        <w:t xml:space="preserve"> </w:t>
      </w:r>
      <w:r w:rsidR="001E1917">
        <w:rPr>
          <w:szCs w:val="24"/>
          <w:lang w:val="en-US"/>
        </w:rPr>
        <w:fldChar w:fldCharType="begin">
          <w:fldData xml:space="preserve">PEVuZE5vdGU+PENpdGU+PEF1dGhvcj5DaGFkYTwvQXV0aG9yPjxZZWFyPjIwMDM8L1llYXI+PFJl
Y051bT4xNDwvUmVjTnVtPjxEaXNwbGF5VGV4dD5bODQtODldPC9EaXNwbGF5VGV4dD48cmVjb3Jk
PjxyZWMtbnVtYmVyPjE0PC9yZWMtbnVtYmVyPjxmb3JlaWduLWtleXM+PGtleSBhcHA9IkVOIiBk
Yi1pZD0iMDJzcHMycHNlNXZkZTllc3pyNnZlc3c4MnZzcnBhZWVyZHZhIj4xNDwva2V5PjwvZm9y
ZWlnbi1rZXlzPjxyZWYtdHlwZSBuYW1lPSJKb3VybmFsIEFydGljbGUiPjE3PC9yZWYtdHlwZT48
Y29udHJpYnV0b3JzPjxhdXRob3JzPjxhdXRob3I+Q2hhZGEsIFYuIEcuPC9hdXRob3I+PGF1dGhv
cj5TYW5zdGFkLCBFLiBBLjwvYXV0aG9yPjxhdXRob3I+V2FuZywgUi48L2F1dGhvcj48YXV0aG9y
PkRyaWtzLCBBLjwvYXV0aG9yPjwvYXV0aG9ycz48L2NvbnRyaWJ1dG9ycz48YXV0aC1hZGRyZXNz
PkRlcGFydG1lbnQgb2YgQmlvbG9naWNhbCwgQ2hlbWljYWwsIGFuZCBQaHlzaWNhbCBTY2llbmNl
cywgSWxsaW5vaXMgSW5zdGl0dXRlIG9mIFRlY2hub2xvZ3ksIENoaWNhZ28sIElsbGlub2lzIDYw
NjE2LCBVU0EuPC9hdXRoLWFkZHJlc3M+PHRpdGxlcz48dGl0bGU+TW9ycGhvZ2VuZXNpcyBvZiBi
YWNpbGx1cyBzcG9yZSBzdXJmYWNlczwvdGl0bGU+PHNlY29uZGFyeS10aXRsZT5KIEJhY3Rlcmlv
bDwvc2Vjb25kYXJ5LXRpdGxlPjwvdGl0bGVzPjxwZXJpb2RpY2FsPjxmdWxsLXRpdGxlPkogQmFj
dGVyaW9sPC9mdWxsLXRpdGxlPjwvcGVyaW9kaWNhbD48cGFnZXM+NjI1NS02MTwvcGFnZXM+PHZv
bHVtZT4xODU8L3ZvbHVtZT48bnVtYmVyPjIxPC9udW1iZXI+PGtleXdvcmRzPjxrZXl3b3JkPkJh
Y2lsbHVzL2dlbmV0aWNzLypwaHlzaW9sb2d5L3VsdHJhc3RydWN0dXJlPC9rZXl3b3JkPjxrZXl3
b3JkPkJhY3RlcmlhbCBQcm90ZWlucy9nZW5ldGljcy9waHlzaW9sb2d5PC9rZXl3b3JkPjxrZXl3
b3JkPk1pY3Jvc2NvcHksIEF0b21pYyBGb3JjZTwva2V5d29yZD48a2V5d29yZD5NdXRhdGlvbjwv
a2V5d29yZD48a2V5d29yZD5TcGVjaWVzIFNwZWNpZmljaXR5PC9rZXl3b3JkPjxrZXl3b3JkPlNw
b3JlcywgQmFjdGVyaWFsL3VsdHJhc3RydWN0dXJlPC9rZXl3b3JkPjxrZXl3b3JkPlN1cmZhY2Ug
UHJvcGVydGllczwva2V5d29yZD48L2tleXdvcmRzPjxkYXRlcz48eWVhcj4yMDAzPC95ZWFyPjxw
dWItZGF0ZXM+PGRhdGU+Tm92PC9kYXRlPjwvcHViLWRhdGVzPjwvZGF0ZXM+PGFjY2Vzc2lvbi1u
dW0+MTQ1NjM4NTk8L2FjY2Vzc2lvbi1udW0+PHVybHM+PHJlbGF0ZWQtdXJscz48dXJsPmh0dHA6
Ly93d3cubmNiaS5ubG0ubmloLmdvdi9lbnRyZXovcXVlcnkuZmNnaT9jbWQ9UmV0cmlldmUmYW1w
O2RiPVB1Yk1lZCZhbXA7ZG9wdD1DaXRhdGlvbiZhbXA7bGlzdF91aWRzPTE0NTYzODU5IDwvdXJs
PjwvcmVsYXRlZC11cmxzPjwvdXJscz48L3JlY29yZD48L0NpdGU+PENpdGU+PEF1dGhvcj5Ecmlr
czwvQXV0aG9yPjxZZWFyPjIwMDM8L1llYXI+PFJlY051bT4xNTwvUmVjTnVtPjxyZWNvcmQ+PHJl
Yy1udW1iZXI+MTU8L3JlYy1udW1iZXI+PGZvcmVpZ24ta2V5cz48a2V5IGFwcD0iRU4iIGRiLWlk
PSIwMnNwczJwc2U1dmRlOWVzenI2dmVzdzgydnNycGFlZXJkdmEiPjE1PC9rZXk+PC9mb3JlaWdu
LWtleXM+PHJlZi10eXBlIG5hbWU9IkpvdXJuYWwgQXJ0aWNsZSI+MTc8L3JlZi10eXBlPjxjb250
cmlidXRvcnM+PGF1dGhvcnM+PGF1dGhvcj5EcmlrcywgQS48L2F1dGhvcj48L2F1dGhvcnM+PC9j
b250cmlidXRvcnM+PGF1dGgtYWRkcmVzcz5EZXBhcnRtZW50IG9mIE1pY3JvYmlvbG9neSBhbmQg
SW1tdW5vbG9neSwgTG95b2xhIFVuaXZlcnNpdHkgTWVkaWNhbCBDZW50ZXIsIE1heXdvb2QsIElM
IDYwMTUzLCBVU0EuIGFkcmlrc0BsdW1jLmVkdTwvYXV0aC1hZGRyZXNzPjx0aXRsZXM+PHRpdGxl
PlRoZSBkeW5hbWljIHNwb3JlPC90aXRsZT48c2Vjb25kYXJ5LXRpdGxlPlByb2MgTmF0bCBBY2Fk
IFNjaSBVIFMgQTwvc2Vjb25kYXJ5LXRpdGxlPjwvdGl0bGVzPjxwZXJpb2RpY2FsPjxmdWxsLXRp
dGxlPlByb2MgTmF0bCBBY2FkIFNjaSBVIFMgQTwvZnVsbC10aXRsZT48L3BlcmlvZGljYWw+PHBh
Z2VzPjMwMDctOTwvcGFnZXM+PHZvbHVtZT4xMDA8L3ZvbHVtZT48bnVtYmVyPjY8L251bWJlcj48
a2V5d29yZHM+PGtleXdvcmQ+QmFjaWxsdXMgdGh1cmluZ2llbnNpcy9waHlzaW9sb2d5Lyp1bHRy
YXN0cnVjdHVyZTwva2V5d29yZD48a2V5d29yZD5CYWN0ZXJpYWwgUHJvdGVpbnMvcGh5c2lvbG9n
eTwva2V5d29yZD48a2V5d29yZD5IdW1pZGl0eTwva2V5d29yZD48a2V5d29yZD5TcG9yZXMsIEJh
Y3RlcmlhbC9waHlzaW9sb2d5Lyp1bHRyYXN0cnVjdHVyZTwva2V5d29yZD48L2tleXdvcmRzPjxk
YXRlcz48eWVhcj4yMDAzPC95ZWFyPjxwdWItZGF0ZXM+PGRhdGU+TWFyIDE4PC9kYXRlPjwvcHVi
LWRhdGVzPjwvZGF0ZXM+PGFjY2Vzc2lvbi1udW0+MTI2MzE2OTI8L2FjY2Vzc2lvbi1udW0+PHVy
bHM+PHJlbGF0ZWQtdXJscz48dXJsPmh0dHA6Ly93d3cubmNiaS5ubG0ubmloLmdvdi9lbnRyZXov
cXVlcnkuZmNnaT9jbWQ9UmV0cmlldmUmYW1wO2RiPVB1Yk1lZCZhbXA7ZG9wdD1DaXRhdGlvbiZh
bXA7bGlzdF91aWRzPTEyNjMxNjkyIDwvdXJsPjwvcmVsYXRlZC11cmxzPjwvdXJscz48L3JlY29y
ZD48L0NpdGU+PENpdGU+PEF1dGhvcj5QbG9tcDwvQXV0aG9yPjxZZWFyPjIwMDU8L1llYXI+PFJl
Y051bT4yNDU8L1JlY051bT48cmVjb3JkPjxyZWMtbnVtYmVyPjI0NTwvcmVjLW51bWJlcj48Zm9y
ZWlnbi1rZXlzPjxrZXkgYXBwPSJFTiIgZGItaWQ9IjAyc3BzMnBzZTV2ZGU5ZXN6cjZ2ZXN3ODJ2
c3JwYWVlcmR2YSI+MjQ1PC9rZXk+PC9mb3JlaWduLWtleXM+PHJlZi10eXBlIG5hbWU9IkpvdXJu
YWwgQXJ0aWNsZSI+MTc8L3JlZi10eXBlPjxjb250cmlidXRvcnM+PGF1dGhvcnM+PGF1dGhvcj5Q
bG9tcCwgTS48L2F1dGhvcj48YXV0aG9yPkxlaWdodG9uLCBULiBKLjwvYXV0aG9yPjxhdXRob3I+
V2hlZWxlciwgSy4gRS48L2F1dGhvcj48YXV0aG9yPlBpdGVza3ksIE0uIEUuPC9hdXRob3I+PGF1
dGhvcj5NYWxraW4sIEEuIEouPC9hdXRob3I+PC9hdXRob3JzPjwvY29udHJpYnV0b3JzPjxhdXRo
LWFkZHJlc3M+QmlvU2VjdXJpdHkgYW5kIE5hbm9TY2llbmNlcyBMYWJvcmF0b3J5LCBEZXBhcnRt
ZW50IG9mIENoZW1pc3RyeSBhbmQgTWF0ZXJpYWxzIFNjaWVuY2UsIExhd3JlbmNlIExpdmVybW9y
ZSBOYXRpb25hbCBMYWJvcmF0b3J5LCBDYWxpZm9ybmlhIDk0NTUxLCBVU0EuPC9hdXRoLWFkZHJl
c3M+PHRpdGxlcz48dGl0bGU+PHN0eWxlIGZhY2U9Iml0YWxpYyIgZm9udD0iZGVmYXVsdCIgc2l6
ZT0iMTAwJSI+QmFjaWxsdXMgYXRyb3BoYWV1czwvc3R5bGU+PHN0eWxlIGZhY2U9Im5vcm1hbCIg
Zm9udD0iZGVmYXVsdCIgc2l6ZT0iMTAwJSI+IG91dGVyIHNwb3JlIGNvYXQgYXNzZW1ibHkgYW5k
IHVsdHJhc3RydWN0dXJlPC9zdHlsZT48L3RpdGxlPjxzZWNvbmRhcnktdGl0bGU+TGFuZ211aXI8
L3NlY29uZGFyeS10aXRsZT48L3RpdGxlcz48cGVyaW9kaWNhbD48ZnVsbC10aXRsZT5MYW5nbXVp
cjwvZnVsbC10aXRsZT48L3BlcmlvZGljYWw+PHBhZ2VzPjEwNzEwLTY8L3BhZ2VzPjx2b2x1bWU+
MjE8L3ZvbHVtZT48bnVtYmVyPjIzPC9udW1iZXI+PGVkaXRpb24+MjAwNS8xMS8wMzwvZWRpdGlv
bj48a2V5d29yZHM+PGtleXdvcmQ+QmFjaWxsdXMvcGh5c2lvbG9neS8qdWx0cmFzdHJ1Y3R1cmU8
L2tleXdvcmQ+PGtleXdvcmQ+TWljcm9zY29weSwgQXRvbWljIEZvcmNlPC9rZXl3b3JkPjxrZXl3
b3JkPlNwb3JlcywgQmFjdGVyaWFsLyp1bHRyYXN0cnVjdHVyZTwva2V5d29yZD48L2tleXdvcmRz
PjxkYXRlcz48eWVhcj4yMDA1PC95ZWFyPjxwdWItZGF0ZXM+PGRhdGU+Tm92IDg8L2RhdGU+PC9w
dWItZGF0ZXM+PC9kYXRlcz48aXNibj4wNzQzLTc0NjMgKFByaW50KSYjeEQ7MDc0My03NDYzIChM
aW5raW5nKTwvaXNibj48YWNjZXNzaW9uLW51bT4xNjI2MjM0MTwvYWNjZXNzaW9uLW51bT48dXJs
cz48cmVsYXRlZC11cmxzPjx1cmw+aHR0cDovL3d3dy5uY2JpLm5sbS5uaWguZ292L2VudHJlei9x
dWVyeS5mY2dpP2NtZD1SZXRyaWV2ZSZhbXA7ZGI9UHViTWVkJmFtcDtkb3B0PUNpdGF0aW9uJmFt
cDtsaXN0X3VpZHM9MTYyNjIzNDE8L3VybD48L3JlbGF0ZWQtdXJscz48L3VybHM+PGVsZWN0cm9u
aWMtcmVzb3VyY2UtbnVtPjEwLjEwMjEvbGEwNTE3NDM3PC9lbGVjdHJvbmljLXJlc291cmNlLW51
bT48bGFuZ3VhZ2U+ZW5nPC9sYW5ndWFnZT48L3JlY29yZD48L0NpdGU+PENpdGU+PEF1dGhvcj5Q
bG9tcDwvQXV0aG9yPjxZZWFyPjIwMDU8L1llYXI+PFJlY051bT4yNDg8L1JlY051bT48cmVjb3Jk
PjxyZWMtbnVtYmVyPjI0ODwvcmVjLW51bWJlcj48Zm9yZWlnbi1rZXlzPjxrZXkgYXBwPSJFTiIg
ZGItaWQ9IjAyc3BzMnBzZTV2ZGU5ZXN6cjZ2ZXN3ODJ2c3JwYWVlcmR2YSI+MjQ4PC9rZXk+PC9m
b3JlaWduLWtleXM+PHJlZi10eXBlIG5hbWU9IkpvdXJuYWwgQXJ0aWNsZSI+MTc8L3JlZi10eXBl
Pjxjb250cmlidXRvcnM+PGF1dGhvcnM+PGF1dGhvcj5QbG9tcCwgTS48L2F1dGhvcj48YXV0aG9y
PkxlaWdodG9uLCBULiBKLjwvYXV0aG9yPjxhdXRob3I+V2hlZWxlciwgSy4gRS48L2F1dGhvcj48
YXV0aG9yPk1hbGtpbiwgQS4gSi48L2F1dGhvcj48L2F1dGhvcnM+PC9jb250cmlidXRvcnM+PGF1
dGgtYWRkcmVzcz5CaW9TZWN1cml0eSBhbmQgTmFub3NjaWVuY2VzIExhYm9yYXRvcnksIExhd3Jl
bmNlIExpdmVybW9yZSBOYXRpb25hbCBMYWJvcmF0b3J5LCBMaXZlcm1vcmUsIENhbGlmb3JuaWEs
IFVTQS48L2F1dGgtYWRkcmVzcz48dGl0bGVzPjx0aXRsZT48c3R5bGUgZmFjZT0ibm9ybWFsIiBm
b250PSJkZWZhdWx0IiBzaXplPSIxMDAlIj5UaGUgaGlnaC1yZXNvbHV0aW9uIGFyY2hpdGVjdHVy
ZSBhbmQgc3RydWN0dXJhbCBkeW5hbWljcyBvZiA8L3N0eWxlPjxzdHlsZSBmYWNlPSJpdGFsaWMi
IGZvbnQ9ImRlZmF1bHQiIHNpemU9IjEwMCUiPkJhY2lsbHVzPC9zdHlsZT48c3R5bGUgZmFjZT0i
bm9ybWFsIiBmb250PSJkZWZhdWx0IiBzaXplPSIxMDAlIj4gc3BvcmVzPC9zdHlsZT48L3RpdGxl
PjxzZWNvbmRhcnktdGl0bGU+QmlvcGh5cyBKPC9zZWNvbmRhcnktdGl0bGU+PC90aXRsZXM+PHBl
cmlvZGljYWw+PGZ1bGwtdGl0bGU+QmlvcGh5cyBKPC9mdWxsLXRpdGxlPjwvcGVyaW9kaWNhbD48
cGFnZXM+NjAzLTg8L3BhZ2VzPjx2b2x1bWU+ODg8L3ZvbHVtZT48bnVtYmVyPjE8L251bWJlcj48
ZWRpdGlvbj4yMDA0LzEwLzI3PC9lZGl0aW9uPjxrZXl3b3Jkcz48a2V5d29yZD5CYWNpbGx1cy8q
bWV0YWJvbGlzbTwva2V5d29yZD48a2V5d29yZD5CYWNpbGx1cyBjZXJldXMvbWV0YWJvbGlzbTwv
a2V5d29yZD48a2V5d29yZD5CYWNpbGx1cyBzdWJ0aWxpcy9tZXRhYm9saXNtPC9rZXl3b3JkPjxr
ZXl3b3JkPkJhY2lsbHVzIHRodXJpbmdpZW5zaXMvbWV0YWJvbGlzbTwva2V5d29yZD48a2V5d29y
ZD5CYWN0ZXJpYWwgUHJvdGVpbnMvY2hlbWlzdHJ5PC9rZXl3b3JkPjxrZXl3b3JkPkNyeXN0YWxs
aXphdGlvbjwva2V5d29yZD48a2V5d29yZD5NaWNyb3Njb3B5LCBBdG9taWMgRm9yY2UvKm1ldGhv
ZHM8L2tleXdvcmQ+PGtleXdvcmQ+TW9kZWxzLCBTdGF0aXN0aWNhbDwva2V5d29yZD48a2V5d29y
ZD5Qcm90ZWlucy9jaGVtaXN0cnk8L2tleXdvcmQ+PGtleXdvcmQ+U3BvcmVzPC9rZXl3b3JkPjxr
ZXl3b3JkPlNwb3JlcywgQmFjdGVyaWFsL21ldGFib2xpc208L2tleXdvcmQ+PGtleXdvcmQ+V2F0
ZXIvY2hlbWlzdHJ5PC9rZXl3b3JkPjwva2V5d29yZHM+PGRhdGVzPjx5ZWFyPjIwMDU8L3llYXI+
PHB1Yi1kYXRlcz48ZGF0ZT5KYW48L2RhdGU+PC9wdWItZGF0ZXM+PC9kYXRlcz48aXNibj4wMDA2
LTM0OTUgKFByaW50KSYjeEQ7MDAwNi0zNDk1IChMaW5raW5nKTwvaXNibj48YWNjZXNzaW9uLW51
bT4xNTUwMTk0MDwvYWNjZXNzaW9uLW51bT48dXJscz48cmVsYXRlZC11cmxzPjx1cmw+aHR0cDov
L3d3dy5uY2JpLm5sbS5uaWguZ292L2VudHJlei9xdWVyeS5mY2dpP2NtZD1SZXRyaWV2ZSZhbXA7
ZGI9UHViTWVkJmFtcDtkb3B0PUNpdGF0aW9uJmFtcDtsaXN0X3VpZHM9MTU1MDE5NDA8L3VybD48
L3JlbGF0ZWQtdXJscz48L3VybHM+PGN1c3RvbTI+MTMwNTAzNzwvY3VzdG9tMj48ZWxlY3Ryb25p
Yy1yZXNvdXJjZS1udW0+UzAwMDYtMzQ5NSgwNSk3MzEzNC05IFtwaWldJiN4RDsxMC4xNTI5L2Jp
b3BoeXNqLjEwNC4wNDkzMTI8L2VsZWN0cm9uaWMtcmVzb3VyY2UtbnVtPjxsYW5ndWFnZT5lbmc8
L2xhbmd1YWdlPjwvcmVjb3JkPjwvQ2l0ZT48Q2l0ZT48QXV0aG9yPlBsb21wPC9BdXRob3I+PFll
YXI+MjAwNTwvWWVhcj48UmVjTnVtPjI0NjwvUmVjTnVtPjxyZWNvcmQ+PHJlYy1udW1iZXI+MjQ2
PC9yZWMtbnVtYmVyPjxmb3JlaWduLWtleXM+PGtleSBhcHA9IkVOIiBkYi1pZD0iMDJzcHMycHNl
NXZkZTllc3pyNnZlc3c4MnZzcnBhZWVyZHZhIj4yNDY8L2tleT48L2ZvcmVpZ24ta2V5cz48cmVm
LXR5cGUgbmFtZT0iSm91cm5hbCBBcnRpY2xlIj4xNzwvcmVmLXR5cGU+PGNvbnRyaWJ1dG9ycz48
YXV0aG9ycz48YXV0aG9yPlBsb21wLCBNLjwvYXV0aG9yPjxhdXRob3I+TGVpZ2h0b24sIFQuIEou
PC9hdXRob3I+PGF1dGhvcj5XaGVlbGVyLCBLLiBFLjwvYXV0aG9yPjxhdXRob3I+TWFsa2luLCBB
LiBKLjwvYXV0aG9yPjwvYXV0aG9ycz48L2NvbnRyaWJ1dG9ycz48YXV0aC1hZGRyZXNzPkJpb1Nl
Y3VyaXR5IGFuZCBOYW5vU2NpZW5jZXMgTGFib3JhdG9yeSwgRGVwYXJ0bWVudCBvZiBDaGVtaXN0
cnkgYW5kIE1hdGVyaWFscyBTY2llbmNlLCBMYXdyZW5jZSBMaXZlcm1vcmUgTmF0aW9uYWwgTGFi
b3JhdG9yeSwgTC0yMzQsIExpdmVybW9yZSwgQ2FsaWZvcm5pYSA5NDU1MSwgVVNBLjwvYXV0aC1h
ZGRyZXNzPjx0aXRsZXM+PHRpdGxlPjxzdHlsZSBmYWNlPSJub3JtYWwiIGZvbnQ9ImRlZmF1bHQi
IHNpemU9IjEwMCUiPkFyY2hpdGVjdHVyZSBhbmQgaGlnaC1yZXNvbHV0aW9uIHN0cnVjdHVyZSBv
ZiA8L3N0eWxlPjxzdHlsZSBmYWNlPSJpdGFsaWMiIGZvbnQ9ImRlZmF1bHQiIHNpemU9IjEwMCUi
PkJhY2lsbHVzIHRodXJpbmdpZW5zaXMgPC9zdHlsZT48c3R5bGUgZmFjZT0ibm9ybWFsIiBmb250
PSJkZWZhdWx0IiBzaXplPSIxMDAlIj5hbmQgPC9zdHlsZT48c3R5bGUgZmFjZT0iaXRhbGljIiBm
b250PSJkZWZhdWx0IiBzaXplPSIxMDAlIj5CYWNpbGx1cyBjZXJldXMgPC9zdHlsZT48c3R5bGUg
ZmFjZT0ibm9ybWFsIiBmb250PSJkZWZhdWx0IiBzaXplPSIxMDAlIj5zcG9yZSBjb2F0IHN1cmZh
Y2VzPC9zdHlsZT48L3RpdGxlPjxzZWNvbmRhcnktdGl0bGU+TGFuZ211aXI8L3NlY29uZGFyeS10
aXRsZT48L3RpdGxlcz48cGVyaW9kaWNhbD48ZnVsbC10aXRsZT5MYW5nbXVpcjwvZnVsbC10aXRs
ZT48L3BlcmlvZGljYWw+PHBhZ2VzPjc4OTItODwvcGFnZXM+PHZvbHVtZT4yMTwvdm9sdW1lPjxu
dW1iZXI+MTc8L251bWJlcj48ZWRpdGlvbj4yMDA1LzA4LzExPC9lZGl0aW9uPjxrZXl3b3Jkcz48
a2V5d29yZD5BaXI8L2tleXdvcmQ+PGtleXdvcmQ+QmFjaWxsdXMgY2VyZXVzLypjaGVtaXN0cnkv
KnVsdHJhc3RydWN0dXJlPC9rZXl3b3JkPjxrZXl3b3JkPkJhY2lsbHVzIHRodXJpbmdpZW5zaXMv
KmNoZW1pc3RyeS8qdWx0cmFzdHJ1Y3R1cmU8L2tleXdvcmQ+PGtleXdvcmQ+TWljcm9zY29weSwg
QXRvbWljIEZvcmNlLyptZXRob2RzPC9rZXl3b3JkPjxrZXl3b3JkPlNlbnNpdGl2aXR5IGFuZCBT
cGVjaWZpY2l0eTwva2V5d29yZD48a2V5d29yZD5TcG9yZXMsIEJhY3RlcmlhbC9jaGVtaXN0cnkv
dWx0cmFzdHJ1Y3R1cmU8L2tleXdvcmQ+PGtleXdvcmQ+V2F0ZXIvY2hlbWlzdHJ5PC9rZXl3b3Jk
Pjwva2V5d29yZHM+PGRhdGVzPjx5ZWFyPjIwMDU8L3llYXI+PHB1Yi1kYXRlcz48ZGF0ZT5BdWcg
MTY8L2RhdGU+PC9wdWItZGF0ZXM+PC9kYXRlcz48aXNibj4wNzQzLTc0NjMgKFByaW50KSYjeEQ7
MDc0My03NDYzIChMaW5raW5nKTwvaXNibj48YWNjZXNzaW9uLW51bT4xNjA4OTM5NzwvYWNjZXNz
aW9uLW51bT48dXJscz48cmVsYXRlZC11cmxzPjx1cmw+aHR0cDovL3d3dy5uY2JpLm5sbS5uaWgu
Z292L2VudHJlei9xdWVyeS5mY2dpP2NtZD1SZXRyaWV2ZSZhbXA7ZGI9UHViTWVkJmFtcDtkb3B0
PUNpdGF0aW9uJmFtcDtsaXN0X3VpZHM9MTYwODkzOTc8L3VybD48L3JlbGF0ZWQtdXJscz48L3Vy
bHM+PGVsZWN0cm9uaWMtcmVzb3VyY2UtbnVtPjEwLjEwMjEvbGEwNTA0MTJyPC9lbGVjdHJvbmlj
LXJlc291cmNlLW51bT48bGFuZ3VhZ2U+ZW5nPC9sYW5ndWFnZT48L3JlY29yZD48L0NpdGU+PENp
dGU+PEF1dGhvcj5XZXN0cGhhbDwvQXV0aG9yPjxZZWFyPjIwMDM8L1llYXI+PFJlY051bT4yNjE8
L1JlY051bT48cmVjb3JkPjxyZWMtbnVtYmVyPjI2MTwvcmVjLW51bWJlcj48Zm9yZWlnbi1rZXlz
PjxrZXkgYXBwPSJFTiIgZGItaWQ9IjAyc3BzMnBzZTV2ZGU5ZXN6cjZ2ZXN3ODJ2c3JwYWVlcmR2
YSI+MjYxPC9rZXk+PC9mb3JlaWduLWtleXM+PHJlZi10eXBlIG5hbWU9IkpvdXJuYWwgQXJ0aWNs
ZSI+MTc8L3JlZi10eXBlPjxjb250cmlidXRvcnM+PGF1dGhvcnM+PGF1dGhvcj5XZXN0cGhhbCwg
QS4gSi48L2F1dGhvcj48YXV0aG9yPlByaWNlLCBQLiBCLjwvYXV0aG9yPjxhdXRob3I+TGVpZ2h0
b24sIFQuIEouPC9hdXRob3I+PGF1dGhvcj5XaGVlbGVyLCBLLiBFLjwvYXV0aG9yPjwvYXV0aG9y
cz48L2NvbnRyaWJ1dG9ycz48YXV0aC1hZGRyZXNzPlNwYWNlIFNjaWVuY2VzIExhYm9yYXRvcnkg
YW5kIERlcGFydG1lbnQgb2YgUGh5c2ljcywgVW5pdmVyc2l0eSBvZiBDYWxpZm9ybmlhLCBCZXJr
ZWxleSwgQ0EgOTQ3MjAsIFVTQS4gd2VzdHBoYWxAc3NsLmJlcmtlbGV5LmVkdTwvYXV0aC1hZGRy
ZXNzPjx0aXRsZXM+PHRpdGxlPjxzdHlsZSBmYWNlPSJub3JtYWwiIGZvbnQ9ImRlZmF1bHQiIHNp
emU9IjEwMCUiPktpbmV0aWNzIG9mIHNpemUgY2hhbmdlcyBvZiBpbmRpdmlkdWFsIDwvc3R5bGU+
PHN0eWxlIGZhY2U9Iml0YWxpYyIgZm9udD0iZGVmYXVsdCIgc2l6ZT0iMTAwJSI+QmFjaWxsdXMg
dGh1cmluZ2llbnNpcyA8L3N0eWxlPjxzdHlsZSBmYWNlPSJub3JtYWwiIGZvbnQ9ImRlZmF1bHQi
IHNpemU9IjEwMCUiPnNwb3JlcyBpbiByZXNwb25zZSB0byBjaGFuZ2VzIGluIHJlbGF0aXZlIGh1
bWlkaXR5PC9zdHlsZT48L3RpdGxlPjxzZWNvbmRhcnktdGl0bGU+UHJvYyBOYXRsIEFjYWQgU2Np
IFUgUyBBPC9zZWNvbmRhcnktdGl0bGU+PC90aXRsZXM+PHBlcmlvZGljYWw+PGZ1bGwtdGl0bGU+
UHJvYyBOYXRsIEFjYWQgU2NpIFUgUyBBPC9mdWxsLXRpdGxlPjwvcGVyaW9kaWNhbD48cGFnZXM+
MzQ2MS02PC9wYWdlcz48dm9sdW1lPjEwMDwvdm9sdW1lPjxudW1iZXI+NjwvbnVtYmVyPjxlZGl0
aW9uPjIwMDMvMDIvMTQ8L2VkaXRpb24+PGtleXdvcmRzPjxrZXl3b3JkPkJhY2lsbHVzIHRodXJp
bmdpZW5zaXMvbWV0YWJvbGlzbS8qdWx0cmFzdHJ1Y3R1cmU8L2tleXdvcmQ+PGtleXdvcmQ+SHVt
aWRpdHk8L2tleXdvcmQ+PGtleXdvcmQ+S2luZXRpY3M8L2tleXdvcmQ+PGtleXdvcmQ+U3BvcmVz
LCBCYWN0ZXJpYWwvbWV0YWJvbGlzbS91bHRyYXN0cnVjdHVyZTwva2V5d29yZD48a2V5d29yZD5X
YXRlci9tZXRhYm9saXNtPC9rZXl3b3JkPjwva2V5d29yZHM+PGRhdGVzPjx5ZWFyPjIwMDM8L3ll
YXI+PHB1Yi1kYXRlcz48ZGF0ZT5NYXIgMTg8L2RhdGU+PC9wdWItZGF0ZXM+PC9kYXRlcz48aXNi
bj4wMDI3LTg0MjQgKFByaW50KSYjeEQ7MDAyNy04NDI0IChMaW5raW5nKTwvaXNibj48YWNjZXNz
aW9uLW51bT4xMjU4NDM2MzwvYWNjZXNzaW9uLW51bT48dXJscz48cmVsYXRlZC11cmxzPjx1cmw+
aHR0cDovL3d3dy5uY2JpLm5sbS5uaWguZ292L2VudHJlei9xdWVyeS5mY2dpP2NtZD1SZXRyaWV2
ZSZhbXA7ZGI9UHViTWVkJmFtcDtkb3B0PUNpdGF0aW9uJmFtcDtsaXN0X3VpZHM9MTI1ODQzNjM8
L3VybD48L3JlbGF0ZWQtdXJscz48L3VybHM+PGN1c3RvbTI+MTUyMzE1PC9jdXN0b20yPjxlbGVj
dHJvbmljLXJlc291cmNlLW51bT4xMC4xMDczL3BuYXMuMjMyNzEwOTk5JiN4RDsyMzI3MTA5OTkg
W3BpaV08L2VsZWN0cm9uaWMtcmVzb3VyY2UtbnVtPjxsYW5ndWFnZT5lbmc8L2xhbmd1YWdlPjwv
cmVjb3JkPjwvQ2l0ZT48L0VuZE5vdGU+AG==
</w:fldData>
        </w:fldChar>
      </w:r>
      <w:r w:rsidR="001E1917">
        <w:rPr>
          <w:szCs w:val="24"/>
          <w:lang w:val="en-US"/>
        </w:rPr>
        <w:instrText xml:space="preserve"> ADDIN EN.CITE </w:instrText>
      </w:r>
      <w:r w:rsidR="001E1917">
        <w:rPr>
          <w:szCs w:val="24"/>
          <w:lang w:val="en-US"/>
        </w:rPr>
        <w:fldChar w:fldCharType="begin">
          <w:fldData xml:space="preserve">PEVuZE5vdGU+PENpdGU+PEF1dGhvcj5DaGFkYTwvQXV0aG9yPjxZZWFyPjIwMDM8L1llYXI+PFJl
Y051bT4xNDwvUmVjTnVtPjxEaXNwbGF5VGV4dD5bODQtODldPC9EaXNwbGF5VGV4dD48cmVjb3Jk
PjxyZWMtbnVtYmVyPjE0PC9yZWMtbnVtYmVyPjxmb3JlaWduLWtleXM+PGtleSBhcHA9IkVOIiBk
Yi1pZD0iMDJzcHMycHNlNXZkZTllc3pyNnZlc3c4MnZzcnBhZWVyZHZhIj4xNDwva2V5PjwvZm9y
ZWlnbi1rZXlzPjxyZWYtdHlwZSBuYW1lPSJKb3VybmFsIEFydGljbGUiPjE3PC9yZWYtdHlwZT48
Y29udHJpYnV0b3JzPjxhdXRob3JzPjxhdXRob3I+Q2hhZGEsIFYuIEcuPC9hdXRob3I+PGF1dGhv
cj5TYW5zdGFkLCBFLiBBLjwvYXV0aG9yPjxhdXRob3I+V2FuZywgUi48L2F1dGhvcj48YXV0aG9y
PkRyaWtzLCBBLjwvYXV0aG9yPjwvYXV0aG9ycz48L2NvbnRyaWJ1dG9ycz48YXV0aC1hZGRyZXNz
PkRlcGFydG1lbnQgb2YgQmlvbG9naWNhbCwgQ2hlbWljYWwsIGFuZCBQaHlzaWNhbCBTY2llbmNl
cywgSWxsaW5vaXMgSW5zdGl0dXRlIG9mIFRlY2hub2xvZ3ksIENoaWNhZ28sIElsbGlub2lzIDYw
NjE2LCBVU0EuPC9hdXRoLWFkZHJlc3M+PHRpdGxlcz48dGl0bGU+TW9ycGhvZ2VuZXNpcyBvZiBi
YWNpbGx1cyBzcG9yZSBzdXJmYWNlczwvdGl0bGU+PHNlY29uZGFyeS10aXRsZT5KIEJhY3Rlcmlv
bDwvc2Vjb25kYXJ5LXRpdGxlPjwvdGl0bGVzPjxwZXJpb2RpY2FsPjxmdWxsLXRpdGxlPkogQmFj
dGVyaW9sPC9mdWxsLXRpdGxlPjwvcGVyaW9kaWNhbD48cGFnZXM+NjI1NS02MTwvcGFnZXM+PHZv
bHVtZT4xODU8L3ZvbHVtZT48bnVtYmVyPjIxPC9udW1iZXI+PGtleXdvcmRzPjxrZXl3b3JkPkJh
Y2lsbHVzL2dlbmV0aWNzLypwaHlzaW9sb2d5L3VsdHJhc3RydWN0dXJlPC9rZXl3b3JkPjxrZXl3
b3JkPkJhY3RlcmlhbCBQcm90ZWlucy9nZW5ldGljcy9waHlzaW9sb2d5PC9rZXl3b3JkPjxrZXl3
b3JkPk1pY3Jvc2NvcHksIEF0b21pYyBGb3JjZTwva2V5d29yZD48a2V5d29yZD5NdXRhdGlvbjwv
a2V5d29yZD48a2V5d29yZD5TcGVjaWVzIFNwZWNpZmljaXR5PC9rZXl3b3JkPjxrZXl3b3JkPlNw
b3JlcywgQmFjdGVyaWFsL3VsdHJhc3RydWN0dXJlPC9rZXl3b3JkPjxrZXl3b3JkPlN1cmZhY2Ug
UHJvcGVydGllczwva2V5d29yZD48L2tleXdvcmRzPjxkYXRlcz48eWVhcj4yMDAzPC95ZWFyPjxw
dWItZGF0ZXM+PGRhdGU+Tm92PC9kYXRlPjwvcHViLWRhdGVzPjwvZGF0ZXM+PGFjY2Vzc2lvbi1u
dW0+MTQ1NjM4NTk8L2FjY2Vzc2lvbi1udW0+PHVybHM+PHJlbGF0ZWQtdXJscz48dXJsPmh0dHA6
Ly93d3cubmNiaS5ubG0ubmloLmdvdi9lbnRyZXovcXVlcnkuZmNnaT9jbWQ9UmV0cmlldmUmYW1w
O2RiPVB1Yk1lZCZhbXA7ZG9wdD1DaXRhdGlvbiZhbXA7bGlzdF91aWRzPTE0NTYzODU5IDwvdXJs
PjwvcmVsYXRlZC11cmxzPjwvdXJscz48L3JlY29yZD48L0NpdGU+PENpdGU+PEF1dGhvcj5Ecmlr
czwvQXV0aG9yPjxZZWFyPjIwMDM8L1llYXI+PFJlY051bT4xNTwvUmVjTnVtPjxyZWNvcmQ+PHJl
Yy1udW1iZXI+MTU8L3JlYy1udW1iZXI+PGZvcmVpZ24ta2V5cz48a2V5IGFwcD0iRU4iIGRiLWlk
PSIwMnNwczJwc2U1dmRlOWVzenI2dmVzdzgydnNycGFlZXJkdmEiPjE1PC9rZXk+PC9mb3JlaWdu
LWtleXM+PHJlZi10eXBlIG5hbWU9IkpvdXJuYWwgQXJ0aWNsZSI+MTc8L3JlZi10eXBlPjxjb250
cmlidXRvcnM+PGF1dGhvcnM+PGF1dGhvcj5EcmlrcywgQS48L2F1dGhvcj48L2F1dGhvcnM+PC9j
b250cmlidXRvcnM+PGF1dGgtYWRkcmVzcz5EZXBhcnRtZW50IG9mIE1pY3JvYmlvbG9neSBhbmQg
SW1tdW5vbG9neSwgTG95b2xhIFVuaXZlcnNpdHkgTWVkaWNhbCBDZW50ZXIsIE1heXdvb2QsIElM
IDYwMTUzLCBVU0EuIGFkcmlrc0BsdW1jLmVkdTwvYXV0aC1hZGRyZXNzPjx0aXRsZXM+PHRpdGxl
PlRoZSBkeW5hbWljIHNwb3JlPC90aXRsZT48c2Vjb25kYXJ5LXRpdGxlPlByb2MgTmF0bCBBY2Fk
IFNjaSBVIFMgQTwvc2Vjb25kYXJ5LXRpdGxlPjwvdGl0bGVzPjxwZXJpb2RpY2FsPjxmdWxsLXRp
dGxlPlByb2MgTmF0bCBBY2FkIFNjaSBVIFMgQTwvZnVsbC10aXRsZT48L3BlcmlvZGljYWw+PHBh
Z2VzPjMwMDctOTwvcGFnZXM+PHZvbHVtZT4xMDA8L3ZvbHVtZT48bnVtYmVyPjY8L251bWJlcj48
a2V5d29yZHM+PGtleXdvcmQ+QmFjaWxsdXMgdGh1cmluZ2llbnNpcy9waHlzaW9sb2d5Lyp1bHRy
YXN0cnVjdHVyZTwva2V5d29yZD48a2V5d29yZD5CYWN0ZXJpYWwgUHJvdGVpbnMvcGh5c2lvbG9n
eTwva2V5d29yZD48a2V5d29yZD5IdW1pZGl0eTwva2V5d29yZD48a2V5d29yZD5TcG9yZXMsIEJh
Y3RlcmlhbC9waHlzaW9sb2d5Lyp1bHRyYXN0cnVjdHVyZTwva2V5d29yZD48L2tleXdvcmRzPjxk
YXRlcz48eWVhcj4yMDAzPC95ZWFyPjxwdWItZGF0ZXM+PGRhdGU+TWFyIDE4PC9kYXRlPjwvcHVi
LWRhdGVzPjwvZGF0ZXM+PGFjY2Vzc2lvbi1udW0+MTI2MzE2OTI8L2FjY2Vzc2lvbi1udW0+PHVy
bHM+PHJlbGF0ZWQtdXJscz48dXJsPmh0dHA6Ly93d3cubmNiaS5ubG0ubmloLmdvdi9lbnRyZXov
cXVlcnkuZmNnaT9jbWQ9UmV0cmlldmUmYW1wO2RiPVB1Yk1lZCZhbXA7ZG9wdD1DaXRhdGlvbiZh
bXA7bGlzdF91aWRzPTEyNjMxNjkyIDwvdXJsPjwvcmVsYXRlZC11cmxzPjwvdXJscz48L3JlY29y
ZD48L0NpdGU+PENpdGU+PEF1dGhvcj5QbG9tcDwvQXV0aG9yPjxZZWFyPjIwMDU8L1llYXI+PFJl
Y051bT4yNDU8L1JlY051bT48cmVjb3JkPjxyZWMtbnVtYmVyPjI0NTwvcmVjLW51bWJlcj48Zm9y
ZWlnbi1rZXlzPjxrZXkgYXBwPSJFTiIgZGItaWQ9IjAyc3BzMnBzZTV2ZGU5ZXN6cjZ2ZXN3ODJ2
c3JwYWVlcmR2YSI+MjQ1PC9rZXk+PC9mb3JlaWduLWtleXM+PHJlZi10eXBlIG5hbWU9IkpvdXJu
YWwgQXJ0aWNsZSI+MTc8L3JlZi10eXBlPjxjb250cmlidXRvcnM+PGF1dGhvcnM+PGF1dGhvcj5Q
bG9tcCwgTS48L2F1dGhvcj48YXV0aG9yPkxlaWdodG9uLCBULiBKLjwvYXV0aG9yPjxhdXRob3I+
V2hlZWxlciwgSy4gRS48L2F1dGhvcj48YXV0aG9yPlBpdGVza3ksIE0uIEUuPC9hdXRob3I+PGF1
dGhvcj5NYWxraW4sIEEuIEouPC9hdXRob3I+PC9hdXRob3JzPjwvY29udHJpYnV0b3JzPjxhdXRo
LWFkZHJlc3M+QmlvU2VjdXJpdHkgYW5kIE5hbm9TY2llbmNlcyBMYWJvcmF0b3J5LCBEZXBhcnRt
ZW50IG9mIENoZW1pc3RyeSBhbmQgTWF0ZXJpYWxzIFNjaWVuY2UsIExhd3JlbmNlIExpdmVybW9y
ZSBOYXRpb25hbCBMYWJvcmF0b3J5LCBDYWxpZm9ybmlhIDk0NTUxLCBVU0EuPC9hdXRoLWFkZHJl
c3M+PHRpdGxlcz48dGl0bGU+PHN0eWxlIGZhY2U9Iml0YWxpYyIgZm9udD0iZGVmYXVsdCIgc2l6
ZT0iMTAwJSI+QmFjaWxsdXMgYXRyb3BoYWV1czwvc3R5bGU+PHN0eWxlIGZhY2U9Im5vcm1hbCIg
Zm9udD0iZGVmYXVsdCIgc2l6ZT0iMTAwJSI+IG91dGVyIHNwb3JlIGNvYXQgYXNzZW1ibHkgYW5k
IHVsdHJhc3RydWN0dXJlPC9zdHlsZT48L3RpdGxlPjxzZWNvbmRhcnktdGl0bGU+TGFuZ211aXI8
L3NlY29uZGFyeS10aXRsZT48L3RpdGxlcz48cGVyaW9kaWNhbD48ZnVsbC10aXRsZT5MYW5nbXVp
cjwvZnVsbC10aXRsZT48L3BlcmlvZGljYWw+PHBhZ2VzPjEwNzEwLTY8L3BhZ2VzPjx2b2x1bWU+
MjE8L3ZvbHVtZT48bnVtYmVyPjIzPC9udW1iZXI+PGVkaXRpb24+MjAwNS8xMS8wMzwvZWRpdGlv
bj48a2V5d29yZHM+PGtleXdvcmQ+QmFjaWxsdXMvcGh5c2lvbG9neS8qdWx0cmFzdHJ1Y3R1cmU8
L2tleXdvcmQ+PGtleXdvcmQ+TWljcm9zY29weSwgQXRvbWljIEZvcmNlPC9rZXl3b3JkPjxrZXl3
b3JkPlNwb3JlcywgQmFjdGVyaWFsLyp1bHRyYXN0cnVjdHVyZTwva2V5d29yZD48L2tleXdvcmRz
PjxkYXRlcz48eWVhcj4yMDA1PC95ZWFyPjxwdWItZGF0ZXM+PGRhdGU+Tm92IDg8L2RhdGU+PC9w
dWItZGF0ZXM+PC9kYXRlcz48aXNibj4wNzQzLTc0NjMgKFByaW50KSYjeEQ7MDc0My03NDYzIChM
aW5raW5nKTwvaXNibj48YWNjZXNzaW9uLW51bT4xNjI2MjM0MTwvYWNjZXNzaW9uLW51bT48dXJs
cz48cmVsYXRlZC11cmxzPjx1cmw+aHR0cDovL3d3dy5uY2JpLm5sbS5uaWguZ292L2VudHJlei9x
dWVyeS5mY2dpP2NtZD1SZXRyaWV2ZSZhbXA7ZGI9UHViTWVkJmFtcDtkb3B0PUNpdGF0aW9uJmFt
cDtsaXN0X3VpZHM9MTYyNjIzNDE8L3VybD48L3JlbGF0ZWQtdXJscz48L3VybHM+PGVsZWN0cm9u
aWMtcmVzb3VyY2UtbnVtPjEwLjEwMjEvbGEwNTE3NDM3PC9lbGVjdHJvbmljLXJlc291cmNlLW51
bT48bGFuZ3VhZ2U+ZW5nPC9sYW5ndWFnZT48L3JlY29yZD48L0NpdGU+PENpdGU+PEF1dGhvcj5Q
bG9tcDwvQXV0aG9yPjxZZWFyPjIwMDU8L1llYXI+PFJlY051bT4yNDg8L1JlY051bT48cmVjb3Jk
PjxyZWMtbnVtYmVyPjI0ODwvcmVjLW51bWJlcj48Zm9yZWlnbi1rZXlzPjxrZXkgYXBwPSJFTiIg
ZGItaWQ9IjAyc3BzMnBzZTV2ZGU5ZXN6cjZ2ZXN3ODJ2c3JwYWVlcmR2YSI+MjQ4PC9rZXk+PC9m
b3JlaWduLWtleXM+PHJlZi10eXBlIG5hbWU9IkpvdXJuYWwgQXJ0aWNsZSI+MTc8L3JlZi10eXBl
Pjxjb250cmlidXRvcnM+PGF1dGhvcnM+PGF1dGhvcj5QbG9tcCwgTS48L2F1dGhvcj48YXV0aG9y
PkxlaWdodG9uLCBULiBKLjwvYXV0aG9yPjxhdXRob3I+V2hlZWxlciwgSy4gRS48L2F1dGhvcj48
YXV0aG9yPk1hbGtpbiwgQS4gSi48L2F1dGhvcj48L2F1dGhvcnM+PC9jb250cmlidXRvcnM+PGF1
dGgtYWRkcmVzcz5CaW9TZWN1cml0eSBhbmQgTmFub3NjaWVuY2VzIExhYm9yYXRvcnksIExhd3Jl
bmNlIExpdmVybW9yZSBOYXRpb25hbCBMYWJvcmF0b3J5LCBMaXZlcm1vcmUsIENhbGlmb3JuaWEs
IFVTQS48L2F1dGgtYWRkcmVzcz48dGl0bGVzPjx0aXRsZT48c3R5bGUgZmFjZT0ibm9ybWFsIiBm
b250PSJkZWZhdWx0IiBzaXplPSIxMDAlIj5UaGUgaGlnaC1yZXNvbHV0aW9uIGFyY2hpdGVjdHVy
ZSBhbmQgc3RydWN0dXJhbCBkeW5hbWljcyBvZiA8L3N0eWxlPjxzdHlsZSBmYWNlPSJpdGFsaWMi
IGZvbnQ9ImRlZmF1bHQiIHNpemU9IjEwMCUiPkJhY2lsbHVzPC9zdHlsZT48c3R5bGUgZmFjZT0i
bm9ybWFsIiBmb250PSJkZWZhdWx0IiBzaXplPSIxMDAlIj4gc3BvcmVzPC9zdHlsZT48L3RpdGxl
PjxzZWNvbmRhcnktdGl0bGU+QmlvcGh5cyBKPC9zZWNvbmRhcnktdGl0bGU+PC90aXRsZXM+PHBl
cmlvZGljYWw+PGZ1bGwtdGl0bGU+QmlvcGh5cyBKPC9mdWxsLXRpdGxlPjwvcGVyaW9kaWNhbD48
cGFnZXM+NjAzLTg8L3BhZ2VzPjx2b2x1bWU+ODg8L3ZvbHVtZT48bnVtYmVyPjE8L251bWJlcj48
ZWRpdGlvbj4yMDA0LzEwLzI3PC9lZGl0aW9uPjxrZXl3b3Jkcz48a2V5d29yZD5CYWNpbGx1cy8q
bWV0YWJvbGlzbTwva2V5d29yZD48a2V5d29yZD5CYWNpbGx1cyBjZXJldXMvbWV0YWJvbGlzbTwv
a2V5d29yZD48a2V5d29yZD5CYWNpbGx1cyBzdWJ0aWxpcy9tZXRhYm9saXNtPC9rZXl3b3JkPjxr
ZXl3b3JkPkJhY2lsbHVzIHRodXJpbmdpZW5zaXMvbWV0YWJvbGlzbTwva2V5d29yZD48a2V5d29y
ZD5CYWN0ZXJpYWwgUHJvdGVpbnMvY2hlbWlzdHJ5PC9rZXl3b3JkPjxrZXl3b3JkPkNyeXN0YWxs
aXphdGlvbjwva2V5d29yZD48a2V5d29yZD5NaWNyb3Njb3B5LCBBdG9taWMgRm9yY2UvKm1ldGhv
ZHM8L2tleXdvcmQ+PGtleXdvcmQ+TW9kZWxzLCBTdGF0aXN0aWNhbDwva2V5d29yZD48a2V5d29y
ZD5Qcm90ZWlucy9jaGVtaXN0cnk8L2tleXdvcmQ+PGtleXdvcmQ+U3BvcmVzPC9rZXl3b3JkPjxr
ZXl3b3JkPlNwb3JlcywgQmFjdGVyaWFsL21ldGFib2xpc208L2tleXdvcmQ+PGtleXdvcmQ+V2F0
ZXIvY2hlbWlzdHJ5PC9rZXl3b3JkPjwva2V5d29yZHM+PGRhdGVzPjx5ZWFyPjIwMDU8L3llYXI+
PHB1Yi1kYXRlcz48ZGF0ZT5KYW48L2RhdGU+PC9wdWItZGF0ZXM+PC9kYXRlcz48aXNibj4wMDA2
LTM0OTUgKFByaW50KSYjeEQ7MDAwNi0zNDk1IChMaW5raW5nKTwvaXNibj48YWNjZXNzaW9uLW51
bT4xNTUwMTk0MDwvYWNjZXNzaW9uLW51bT48dXJscz48cmVsYXRlZC11cmxzPjx1cmw+aHR0cDov
L3d3dy5uY2JpLm5sbS5uaWguZ292L2VudHJlei9xdWVyeS5mY2dpP2NtZD1SZXRyaWV2ZSZhbXA7
ZGI9UHViTWVkJmFtcDtkb3B0PUNpdGF0aW9uJmFtcDtsaXN0X3VpZHM9MTU1MDE5NDA8L3VybD48
L3JlbGF0ZWQtdXJscz48L3VybHM+PGN1c3RvbTI+MTMwNTAzNzwvY3VzdG9tMj48ZWxlY3Ryb25p
Yy1yZXNvdXJjZS1udW0+UzAwMDYtMzQ5NSgwNSk3MzEzNC05IFtwaWldJiN4RDsxMC4xNTI5L2Jp
b3BoeXNqLjEwNC4wNDkzMTI8L2VsZWN0cm9uaWMtcmVzb3VyY2UtbnVtPjxsYW5ndWFnZT5lbmc8
L2xhbmd1YWdlPjwvcmVjb3JkPjwvQ2l0ZT48Q2l0ZT48QXV0aG9yPlBsb21wPC9BdXRob3I+PFll
YXI+MjAwNTwvWWVhcj48UmVjTnVtPjI0NjwvUmVjTnVtPjxyZWNvcmQ+PHJlYy1udW1iZXI+MjQ2
PC9yZWMtbnVtYmVyPjxmb3JlaWduLWtleXM+PGtleSBhcHA9IkVOIiBkYi1pZD0iMDJzcHMycHNl
NXZkZTllc3pyNnZlc3c4MnZzcnBhZWVyZHZhIj4yNDY8L2tleT48L2ZvcmVpZ24ta2V5cz48cmVm
LXR5cGUgbmFtZT0iSm91cm5hbCBBcnRpY2xlIj4xNzwvcmVmLXR5cGU+PGNvbnRyaWJ1dG9ycz48
YXV0aG9ycz48YXV0aG9yPlBsb21wLCBNLjwvYXV0aG9yPjxhdXRob3I+TGVpZ2h0b24sIFQuIEou
PC9hdXRob3I+PGF1dGhvcj5XaGVlbGVyLCBLLiBFLjwvYXV0aG9yPjxhdXRob3I+TWFsa2luLCBB
LiBKLjwvYXV0aG9yPjwvYXV0aG9ycz48L2NvbnRyaWJ1dG9ycz48YXV0aC1hZGRyZXNzPkJpb1Nl
Y3VyaXR5IGFuZCBOYW5vU2NpZW5jZXMgTGFib3JhdG9yeSwgRGVwYXJ0bWVudCBvZiBDaGVtaXN0
cnkgYW5kIE1hdGVyaWFscyBTY2llbmNlLCBMYXdyZW5jZSBMaXZlcm1vcmUgTmF0aW9uYWwgTGFi
b3JhdG9yeSwgTC0yMzQsIExpdmVybW9yZSwgQ2FsaWZvcm5pYSA5NDU1MSwgVVNBLjwvYXV0aC1h
ZGRyZXNzPjx0aXRsZXM+PHRpdGxlPjxzdHlsZSBmYWNlPSJub3JtYWwiIGZvbnQ9ImRlZmF1bHQi
IHNpemU9IjEwMCUiPkFyY2hpdGVjdHVyZSBhbmQgaGlnaC1yZXNvbHV0aW9uIHN0cnVjdHVyZSBv
ZiA8L3N0eWxlPjxzdHlsZSBmYWNlPSJpdGFsaWMiIGZvbnQ9ImRlZmF1bHQiIHNpemU9IjEwMCUi
PkJhY2lsbHVzIHRodXJpbmdpZW5zaXMgPC9zdHlsZT48c3R5bGUgZmFjZT0ibm9ybWFsIiBmb250
PSJkZWZhdWx0IiBzaXplPSIxMDAlIj5hbmQgPC9zdHlsZT48c3R5bGUgZmFjZT0iaXRhbGljIiBm
b250PSJkZWZhdWx0IiBzaXplPSIxMDAlIj5CYWNpbGx1cyBjZXJldXMgPC9zdHlsZT48c3R5bGUg
ZmFjZT0ibm9ybWFsIiBmb250PSJkZWZhdWx0IiBzaXplPSIxMDAlIj5zcG9yZSBjb2F0IHN1cmZh
Y2VzPC9zdHlsZT48L3RpdGxlPjxzZWNvbmRhcnktdGl0bGU+TGFuZ211aXI8L3NlY29uZGFyeS10
aXRsZT48L3RpdGxlcz48cGVyaW9kaWNhbD48ZnVsbC10aXRsZT5MYW5nbXVpcjwvZnVsbC10aXRs
ZT48L3BlcmlvZGljYWw+PHBhZ2VzPjc4OTItODwvcGFnZXM+PHZvbHVtZT4yMTwvdm9sdW1lPjxu
dW1iZXI+MTc8L251bWJlcj48ZWRpdGlvbj4yMDA1LzA4LzExPC9lZGl0aW9uPjxrZXl3b3Jkcz48
a2V5d29yZD5BaXI8L2tleXdvcmQ+PGtleXdvcmQ+QmFjaWxsdXMgY2VyZXVzLypjaGVtaXN0cnkv
KnVsdHJhc3RydWN0dXJlPC9rZXl3b3JkPjxrZXl3b3JkPkJhY2lsbHVzIHRodXJpbmdpZW5zaXMv
KmNoZW1pc3RyeS8qdWx0cmFzdHJ1Y3R1cmU8L2tleXdvcmQ+PGtleXdvcmQ+TWljcm9zY29weSwg
QXRvbWljIEZvcmNlLyptZXRob2RzPC9rZXl3b3JkPjxrZXl3b3JkPlNlbnNpdGl2aXR5IGFuZCBT
cGVjaWZpY2l0eTwva2V5d29yZD48a2V5d29yZD5TcG9yZXMsIEJhY3RlcmlhbC9jaGVtaXN0cnkv
dWx0cmFzdHJ1Y3R1cmU8L2tleXdvcmQ+PGtleXdvcmQ+V2F0ZXIvY2hlbWlzdHJ5PC9rZXl3b3Jk
Pjwva2V5d29yZHM+PGRhdGVzPjx5ZWFyPjIwMDU8L3llYXI+PHB1Yi1kYXRlcz48ZGF0ZT5BdWcg
MTY8L2RhdGU+PC9wdWItZGF0ZXM+PC9kYXRlcz48aXNibj4wNzQzLTc0NjMgKFByaW50KSYjeEQ7
MDc0My03NDYzIChMaW5raW5nKTwvaXNibj48YWNjZXNzaW9uLW51bT4xNjA4OTM5NzwvYWNjZXNz
aW9uLW51bT48dXJscz48cmVsYXRlZC11cmxzPjx1cmw+aHR0cDovL3d3dy5uY2JpLm5sbS5uaWgu
Z292L2VudHJlei9xdWVyeS5mY2dpP2NtZD1SZXRyaWV2ZSZhbXA7ZGI9UHViTWVkJmFtcDtkb3B0
PUNpdGF0aW9uJmFtcDtsaXN0X3VpZHM9MTYwODkzOTc8L3VybD48L3JlbGF0ZWQtdXJscz48L3Vy
bHM+PGVsZWN0cm9uaWMtcmVzb3VyY2UtbnVtPjEwLjEwMjEvbGEwNTA0MTJyPC9lbGVjdHJvbmlj
LXJlc291cmNlLW51bT48bGFuZ3VhZ2U+ZW5nPC9sYW5ndWFnZT48L3JlY29yZD48L0NpdGU+PENp
dGU+PEF1dGhvcj5XZXN0cGhhbDwvQXV0aG9yPjxZZWFyPjIwMDM8L1llYXI+PFJlY051bT4yNjE8
L1JlY051bT48cmVjb3JkPjxyZWMtbnVtYmVyPjI2MTwvcmVjLW51bWJlcj48Zm9yZWlnbi1rZXlz
PjxrZXkgYXBwPSJFTiIgZGItaWQ9IjAyc3BzMnBzZTV2ZGU5ZXN6cjZ2ZXN3ODJ2c3JwYWVlcmR2
YSI+MjYxPC9rZXk+PC9mb3JlaWduLWtleXM+PHJlZi10eXBlIG5hbWU9IkpvdXJuYWwgQXJ0aWNs
ZSI+MTc8L3JlZi10eXBlPjxjb250cmlidXRvcnM+PGF1dGhvcnM+PGF1dGhvcj5XZXN0cGhhbCwg
QS4gSi48L2F1dGhvcj48YXV0aG9yPlByaWNlLCBQLiBCLjwvYXV0aG9yPjxhdXRob3I+TGVpZ2h0
b24sIFQuIEouPC9hdXRob3I+PGF1dGhvcj5XaGVlbGVyLCBLLiBFLjwvYXV0aG9yPjwvYXV0aG9y
cz48L2NvbnRyaWJ1dG9ycz48YXV0aC1hZGRyZXNzPlNwYWNlIFNjaWVuY2VzIExhYm9yYXRvcnkg
YW5kIERlcGFydG1lbnQgb2YgUGh5c2ljcywgVW5pdmVyc2l0eSBvZiBDYWxpZm9ybmlhLCBCZXJr
ZWxleSwgQ0EgOTQ3MjAsIFVTQS4gd2VzdHBoYWxAc3NsLmJlcmtlbGV5LmVkdTwvYXV0aC1hZGRy
ZXNzPjx0aXRsZXM+PHRpdGxlPjxzdHlsZSBmYWNlPSJub3JtYWwiIGZvbnQ9ImRlZmF1bHQiIHNp
emU9IjEwMCUiPktpbmV0aWNzIG9mIHNpemUgY2hhbmdlcyBvZiBpbmRpdmlkdWFsIDwvc3R5bGU+
PHN0eWxlIGZhY2U9Iml0YWxpYyIgZm9udD0iZGVmYXVsdCIgc2l6ZT0iMTAwJSI+QmFjaWxsdXMg
dGh1cmluZ2llbnNpcyA8L3N0eWxlPjxzdHlsZSBmYWNlPSJub3JtYWwiIGZvbnQ9ImRlZmF1bHQi
IHNpemU9IjEwMCUiPnNwb3JlcyBpbiByZXNwb25zZSB0byBjaGFuZ2VzIGluIHJlbGF0aXZlIGh1
bWlkaXR5PC9zdHlsZT48L3RpdGxlPjxzZWNvbmRhcnktdGl0bGU+UHJvYyBOYXRsIEFjYWQgU2Np
IFUgUyBBPC9zZWNvbmRhcnktdGl0bGU+PC90aXRsZXM+PHBlcmlvZGljYWw+PGZ1bGwtdGl0bGU+
UHJvYyBOYXRsIEFjYWQgU2NpIFUgUyBBPC9mdWxsLXRpdGxlPjwvcGVyaW9kaWNhbD48cGFnZXM+
MzQ2MS02PC9wYWdlcz48dm9sdW1lPjEwMDwvdm9sdW1lPjxudW1iZXI+NjwvbnVtYmVyPjxlZGl0
aW9uPjIwMDMvMDIvMTQ8L2VkaXRpb24+PGtleXdvcmRzPjxrZXl3b3JkPkJhY2lsbHVzIHRodXJp
bmdpZW5zaXMvbWV0YWJvbGlzbS8qdWx0cmFzdHJ1Y3R1cmU8L2tleXdvcmQ+PGtleXdvcmQ+SHVt
aWRpdHk8L2tleXdvcmQ+PGtleXdvcmQ+S2luZXRpY3M8L2tleXdvcmQ+PGtleXdvcmQ+U3BvcmVz
LCBCYWN0ZXJpYWwvbWV0YWJvbGlzbS91bHRyYXN0cnVjdHVyZTwva2V5d29yZD48a2V5d29yZD5X
YXRlci9tZXRhYm9saXNtPC9rZXl3b3JkPjwva2V5d29yZHM+PGRhdGVzPjx5ZWFyPjIwMDM8L3ll
YXI+PHB1Yi1kYXRlcz48ZGF0ZT5NYXIgMTg8L2RhdGU+PC9wdWItZGF0ZXM+PC9kYXRlcz48aXNi
bj4wMDI3LTg0MjQgKFByaW50KSYjeEQ7MDAyNy04NDI0IChMaW5raW5nKTwvaXNibj48YWNjZXNz
aW9uLW51bT4xMjU4NDM2MzwvYWNjZXNzaW9uLW51bT48dXJscz48cmVsYXRlZC11cmxzPjx1cmw+
aHR0cDovL3d3dy5uY2JpLm5sbS5uaWguZ292L2VudHJlei9xdWVyeS5mY2dpP2NtZD1SZXRyaWV2
ZSZhbXA7ZGI9UHViTWVkJmFtcDtkb3B0PUNpdGF0aW9uJmFtcDtsaXN0X3VpZHM9MTI1ODQzNjM8
L3VybD48L3JlbGF0ZWQtdXJscz48L3VybHM+PGN1c3RvbTI+MTUyMzE1PC9jdXN0b20yPjxlbGVj
dHJvbmljLXJlc291cmNlLW51bT4xMC4xMDczL3BuYXMuMjMyNzEwOTk5JiN4RDsyMzI3MTA5OTkg
W3BpaV08L2VsZWN0cm9uaWMtcmVzb3VyY2UtbnVtPjxsYW5ndWFnZT5lbmc8L2xhbmd1YWdlPjwv
cmVjb3JkPjwvQ2l0ZT48L0VuZE5vdGU+AG==
</w:fldData>
        </w:fldChar>
      </w:r>
      <w:r w:rsidR="001E1917">
        <w:rPr>
          <w:szCs w:val="24"/>
          <w:lang w:val="en-US"/>
        </w:rPr>
        <w:instrText xml:space="preserve"> ADDIN EN.CITE.DATA </w:instrText>
      </w:r>
      <w:r w:rsidR="001E1917">
        <w:rPr>
          <w:szCs w:val="24"/>
          <w:lang w:val="en-US"/>
        </w:rPr>
      </w:r>
      <w:r w:rsidR="001E1917">
        <w:rPr>
          <w:szCs w:val="24"/>
          <w:lang w:val="en-US"/>
        </w:rPr>
        <w:fldChar w:fldCharType="end"/>
      </w:r>
      <w:r w:rsidR="001E1917">
        <w:rPr>
          <w:szCs w:val="24"/>
          <w:lang w:val="en-US"/>
        </w:rPr>
      </w:r>
      <w:r w:rsidR="001E1917">
        <w:rPr>
          <w:szCs w:val="24"/>
          <w:lang w:val="en-US"/>
        </w:rPr>
        <w:fldChar w:fldCharType="separate"/>
      </w:r>
      <w:r w:rsidR="001E1917">
        <w:rPr>
          <w:noProof/>
          <w:szCs w:val="24"/>
          <w:lang w:val="en-US"/>
        </w:rPr>
        <w:t>[</w:t>
      </w:r>
      <w:r w:rsidR="001E1917">
        <w:rPr>
          <w:noProof/>
          <w:szCs w:val="24"/>
          <w:lang w:val="en-US"/>
        </w:rPr>
        <w:fldChar w:fldCharType="begin"/>
      </w:r>
      <w:r w:rsidR="001E1917">
        <w:rPr>
          <w:noProof/>
          <w:szCs w:val="24"/>
          <w:lang w:val="en-US"/>
        </w:rPr>
        <w:instrText xml:space="preserve"> HYPERLINK \l "_ENREF_84" \o "Chada, 2003 #14" </w:instrText>
      </w:r>
      <w:r w:rsidR="001E1917">
        <w:rPr>
          <w:noProof/>
          <w:szCs w:val="24"/>
          <w:lang w:val="en-US"/>
        </w:rPr>
        <w:fldChar w:fldCharType="separate"/>
      </w:r>
      <w:r w:rsidR="001E1917">
        <w:rPr>
          <w:noProof/>
          <w:szCs w:val="24"/>
          <w:lang w:val="en-US"/>
        </w:rPr>
        <w:t>84-89</w:t>
      </w:r>
      <w:r w:rsidR="001E1917">
        <w:rPr>
          <w:noProof/>
          <w:szCs w:val="24"/>
          <w:lang w:val="en-US"/>
        </w:rPr>
        <w:fldChar w:fldCharType="end"/>
      </w:r>
      <w:r w:rsidR="001E1917">
        <w:rPr>
          <w:noProof/>
          <w:szCs w:val="24"/>
          <w:lang w:val="en-US"/>
        </w:rPr>
        <w:t>]</w:t>
      </w:r>
      <w:r w:rsidR="001E1917">
        <w:rPr>
          <w:szCs w:val="24"/>
          <w:lang w:val="en-US"/>
        </w:rPr>
        <w:fldChar w:fldCharType="end"/>
      </w:r>
      <w:del w:id="1248" w:author="hqin" w:date="2011-11-20T19:52:00Z">
        <w:r w:rsidRPr="002A0697" w:rsidDel="005C2288">
          <w:rPr>
            <w:noProof/>
            <w:szCs w:val="24"/>
            <w:lang w:val="en-US"/>
          </w:rPr>
          <w:delText>(11, 17, 49-51, 69)</w:delText>
        </w:r>
      </w:del>
      <w:r w:rsidRPr="002A0697">
        <w:rPr>
          <w:szCs w:val="24"/>
          <w:lang w:val="en-US"/>
        </w:rPr>
        <w:t xml:space="preserve">. Interestingly, intrinsically disordered regions of proteins can evolve more rapidly than other regions, because disordered regions have fewer constraints than ordered regions </w:t>
      </w:r>
      <w:r w:rsidR="001E1917">
        <w:rPr>
          <w:szCs w:val="24"/>
          <w:lang w:val="en-US"/>
        </w:rPr>
        <w:fldChar w:fldCharType="begin"/>
      </w:r>
      <w:r w:rsidR="001E1917">
        <w:rPr>
          <w:szCs w:val="24"/>
          <w:lang w:val="en-US"/>
        </w:rPr>
        <w:instrText xml:space="preserve"> ADDIN EN.CITE &lt;EndNote&gt;&lt;Cite&gt;&lt;Author&gt;Brown&lt;/Author&gt;&lt;Year&gt;2010&lt;/Year&gt;&lt;RecNum&gt;241&lt;/RecNum&gt;&lt;DisplayText&gt;[90]&lt;/DisplayText&gt;&lt;record&gt;&lt;rec-number&gt;241&lt;/rec-number&gt;&lt;foreign-keys&gt;&lt;key app="EN" db-id="02sps2pse5vde9eszr6vesw82vsrpaeerdva"&gt;241&lt;/key&gt;&lt;/foreign-keys&gt;&lt;ref-type name="Journal Article"&gt;17&lt;/ref-type&gt;&lt;contributors&gt;&lt;authors&gt;&lt;author&gt;Brown, C. J.&lt;/author&gt;&lt;author&gt;Johnson, A. K.&lt;/author&gt;&lt;author&gt;Daughdrill, G. W.&lt;/author&gt;&lt;/authors&gt;&lt;/contributors&gt;&lt;auth-address&gt;Department of Biological Sciences, University of Idaho, USA. celesteb@uidaho.edu&lt;/auth-address&gt;&lt;titles&gt;&lt;title&gt;Comparing models of evolution for ordered and disordered proteins&lt;/title&gt;&lt;secondary-title&gt;Mol Biol Evol&lt;/secondary-title&gt;&lt;/titles&gt;&lt;periodical&gt;&lt;full-title&gt;Mol Biol Evol&lt;/full-title&gt;&lt;/periodical&gt;&lt;pages&gt;609-21&lt;/pages&gt;&lt;volume&gt;27&lt;/volume&gt;&lt;number&gt;3&lt;/number&gt;&lt;edition&gt;2009/11/20&lt;/edition&gt;&lt;dates&gt;&lt;year&gt;2010&lt;/year&gt;&lt;pub-dates&gt;&lt;date&gt;Mar&lt;/date&gt;&lt;/pub-dates&gt;&lt;/dates&gt;&lt;isbn&gt;1537-1719 (Electronic)&amp;#xD;0737-4038 (Linking)&lt;/isbn&gt;&lt;accession-num&gt;19923193&lt;/accession-num&gt;&lt;urls&gt;&lt;related-urls&gt;&lt;url&gt;http://www.ncbi.nlm.nih.gov/entrez/query.fcgi?cmd=Retrieve&amp;amp;db=PubMed&amp;amp;dopt=Citation&amp;amp;list_uids=19923193&lt;/url&gt;&lt;/related-urls&gt;&lt;/urls&gt;&lt;custom2&gt;2822292&lt;/custom2&gt;&lt;electronic-resource-num&gt;msp277 [pii]&amp;#xD;10.1093/molbev/msp277&lt;/electronic-resource-num&gt;&lt;research-notes&gt;&lt;style face="bold" font="default" size="100%"&gt;* disordered proteins have fewer evolutionary constraints than ordered proteins.&lt;/style&gt;&lt;/research-notes&gt;&lt;language&gt;eng&lt;/language&gt;&lt;/record&gt;&lt;/Cite&gt;&lt;/EndNote&gt;</w:instrText>
      </w:r>
      <w:r w:rsidR="001E1917">
        <w:rPr>
          <w:szCs w:val="24"/>
          <w:lang w:val="en-US"/>
        </w:rPr>
        <w:fldChar w:fldCharType="separate"/>
      </w:r>
      <w:r w:rsidR="001E1917">
        <w:rPr>
          <w:noProof/>
          <w:szCs w:val="24"/>
          <w:lang w:val="en-US"/>
        </w:rPr>
        <w:t>[</w:t>
      </w:r>
      <w:r w:rsidR="001E1917">
        <w:rPr>
          <w:noProof/>
          <w:szCs w:val="24"/>
          <w:lang w:val="en-US"/>
        </w:rPr>
        <w:fldChar w:fldCharType="begin"/>
      </w:r>
      <w:r w:rsidR="001E1917">
        <w:rPr>
          <w:noProof/>
          <w:szCs w:val="24"/>
          <w:lang w:val="en-US"/>
        </w:rPr>
        <w:instrText xml:space="preserve"> HYPERLINK \l "_ENREF_90" \o "Brown, 2010 #241" </w:instrText>
      </w:r>
      <w:r w:rsidR="001E1917">
        <w:rPr>
          <w:noProof/>
          <w:szCs w:val="24"/>
          <w:lang w:val="en-US"/>
        </w:rPr>
        <w:fldChar w:fldCharType="separate"/>
      </w:r>
      <w:r w:rsidR="001E1917">
        <w:rPr>
          <w:noProof/>
          <w:szCs w:val="24"/>
          <w:lang w:val="en-US"/>
        </w:rPr>
        <w:t>90</w:t>
      </w:r>
      <w:r w:rsidR="001E1917">
        <w:rPr>
          <w:noProof/>
          <w:szCs w:val="24"/>
          <w:lang w:val="en-US"/>
        </w:rPr>
        <w:fldChar w:fldCharType="end"/>
      </w:r>
      <w:r w:rsidR="001E1917">
        <w:rPr>
          <w:noProof/>
          <w:szCs w:val="24"/>
          <w:lang w:val="en-US"/>
        </w:rPr>
        <w:t>]</w:t>
      </w:r>
      <w:r w:rsidR="001E1917">
        <w:rPr>
          <w:szCs w:val="24"/>
          <w:lang w:val="en-US"/>
        </w:rPr>
        <w:fldChar w:fldCharType="end"/>
      </w:r>
      <w:del w:id="1249" w:author="hqin" w:date="2011-11-20T19:52:00Z">
        <w:r w:rsidRPr="002A0697" w:rsidDel="005C2288">
          <w:rPr>
            <w:noProof/>
            <w:szCs w:val="24"/>
            <w:lang w:val="en-US"/>
          </w:rPr>
          <w:delText>(10)</w:delText>
        </w:r>
      </w:del>
      <w:r w:rsidRPr="002A0697">
        <w:rPr>
          <w:szCs w:val="24"/>
          <w:lang w:val="en-US"/>
        </w:rPr>
        <w:t xml:space="preserve">. However, because the alignment between sequences with intrinsic disorder may be poorer than other regions, evolutionary rates can appear faster than they actually are. Further analysis will be needed to determine whether these regions within coat proteins are, indeed, evolving faster than other regions. </w:t>
      </w:r>
    </w:p>
    <w:p w14:paraId="07F1FEE9" w14:textId="77777777" w:rsidR="0036587D" w:rsidRDefault="001C7FC9">
      <w:pPr>
        <w:pStyle w:val="p-ni"/>
        <w:spacing w:before="0" w:after="0" w:line="240" w:lineRule="auto"/>
        <w:ind w:firstLine="720"/>
        <w:rPr>
          <w:ins w:id="1250" w:author="hqin" w:date="2011-11-30T09:26:00Z"/>
        </w:rPr>
        <w:pPrChange w:id="1251" w:author="hqin" w:date="2013-01-29T09:44:00Z">
          <w:pPr>
            <w:pStyle w:val="p-ni"/>
            <w:spacing w:before="0" w:after="0" w:line="480" w:lineRule="auto"/>
            <w:ind w:firstLine="720"/>
          </w:pPr>
        </w:pPrChange>
      </w:pPr>
      <w:r w:rsidRPr="002A0697">
        <w:t xml:space="preserve">Our work raises several intriguing questions for future studies. First, what are the broader biological and functional implications of the different evolutionary patterns of spore coat proteins among different </w:t>
      </w:r>
      <w:ins w:id="1252" w:author="MI" w:date="2011-11-29T18:51:00Z">
        <w:r w:rsidRPr="002A0697">
          <w:rPr>
            <w:i/>
          </w:rPr>
          <w:t>Bacill</w:t>
        </w:r>
        <w:r>
          <w:rPr>
            <w:i/>
          </w:rPr>
          <w:t xml:space="preserve">aceae </w:t>
        </w:r>
      </w:ins>
      <w:del w:id="1253" w:author="MI" w:date="2011-11-29T18:51:00Z">
        <w:r w:rsidRPr="002A0697" w:rsidDel="003F70A6">
          <w:delText xml:space="preserve">Bacillus </w:delText>
        </w:r>
      </w:del>
      <w:r w:rsidRPr="002A0697">
        <w:t xml:space="preserve">clades? Second, does exosporium protein evolution follow a trend that is similar to the outer coat in </w:t>
      </w:r>
      <w:r w:rsidRPr="002A0697">
        <w:rPr>
          <w:i/>
        </w:rPr>
        <w:t>B. subtilis</w:t>
      </w:r>
      <w:r w:rsidRPr="002A0697">
        <w:t>, as we would predict? In future studies, we will apply the approach described here to those proteins, to determine not only whether they evolve more rapidly than coat proteins, but also whether different rates of evolution can be detected within the exosporium sublayers.</w:t>
      </w:r>
      <w:ins w:id="1254" w:author="hqin" w:date="2011-11-30T09:26:00Z">
        <w:r>
          <w:t xml:space="preserve"> </w:t>
        </w:r>
      </w:ins>
    </w:p>
    <w:p w14:paraId="69CCEA30" w14:textId="77777777" w:rsidR="0036587D" w:rsidRDefault="001C7FC9">
      <w:pPr>
        <w:pStyle w:val="p-ni"/>
        <w:spacing w:before="0" w:after="0" w:line="240" w:lineRule="auto"/>
        <w:ind w:firstLine="720"/>
        <w:rPr>
          <w:ins w:id="1255" w:author="hqin" w:date="2011-11-30T09:26:00Z"/>
        </w:rPr>
        <w:pPrChange w:id="1256" w:author="hqin" w:date="2013-01-29T09:44:00Z">
          <w:pPr>
            <w:pStyle w:val="p-ni"/>
            <w:spacing w:before="0" w:after="0" w:line="480" w:lineRule="auto"/>
            <w:ind w:firstLine="720"/>
          </w:pPr>
        </w:pPrChange>
      </w:pPr>
      <w:commentRangeStart w:id="1257"/>
      <w:ins w:id="1258" w:author="hqin" w:date="2011-11-30T09:26:00Z">
        <w:r w:rsidRPr="00C548F6">
          <w:rPr>
            <w:szCs w:val="24"/>
            <w:lang w:val="en-US"/>
          </w:rPr>
          <w:t xml:space="preserve">We searched for adaptive changes in coat proteins in </w:t>
        </w:r>
        <w:r>
          <w:rPr>
            <w:szCs w:val="24"/>
            <w:lang w:val="en-US"/>
          </w:rPr>
          <w:t xml:space="preserve">the two species </w:t>
        </w:r>
        <w:r w:rsidRPr="00C548F6">
          <w:rPr>
            <w:szCs w:val="24"/>
            <w:lang w:val="en-US"/>
          </w:rPr>
          <w:t>group</w:t>
        </w:r>
        <w:r>
          <w:rPr>
            <w:szCs w:val="24"/>
            <w:lang w:val="en-US"/>
          </w:rPr>
          <w:t>s</w:t>
        </w:r>
        <w:r w:rsidRPr="00C548F6">
          <w:rPr>
            <w:szCs w:val="24"/>
            <w:lang w:val="en-US"/>
          </w:rPr>
          <w:t xml:space="preserve"> using the site-model</w:t>
        </w:r>
        <w:commentRangeEnd w:id="1257"/>
        <w:r>
          <w:rPr>
            <w:rStyle w:val="CommentReference"/>
            <w:lang w:val="en-US"/>
          </w:rPr>
          <w:commentReference w:id="1257"/>
        </w:r>
        <w:r w:rsidRPr="00C548F6">
          <w:rPr>
            <w:szCs w:val="24"/>
            <w:lang w:val="en-US"/>
          </w:rPr>
          <w:t xml:space="preserve"> implemented in PAML </w:t>
        </w:r>
      </w:ins>
      <w:r w:rsidR="001E1917">
        <w:rPr>
          <w:szCs w:val="24"/>
          <w:lang w:val="en-US"/>
        </w:rPr>
        <w:fldChar w:fldCharType="begin"/>
      </w:r>
      <w:r w:rsidR="001E1917">
        <w:rPr>
          <w:szCs w:val="24"/>
          <w:lang w:val="en-US"/>
        </w:rPr>
        <w:instrText xml:space="preserve"> ADDIN EN.CITE &lt;EndNote&gt;&lt;Cite&gt;&lt;Author&gt;Yang&lt;/Author&gt;&lt;Year&gt;2006&lt;/Year&gt;&lt;RecNum&gt;101&lt;/RecNum&gt;&lt;DisplayText&gt;[52, 53]&lt;/DisplayText&gt;&lt;record&gt;&lt;rec-number&gt;101&lt;/rec-number&gt;&lt;foreign-keys&gt;&lt;key app="EN" db-id="02sps2pse5vde9eszr6vesw82vsrpaeerdva"&gt;101&lt;/key&gt;&lt;/foreign-keys&gt;&lt;ref-type name="Book"&gt;6&lt;/ref-type&gt;&lt;contributors&gt;&lt;authors&gt;&lt;author&gt;Yang, Ziheng&lt;/author&gt;&lt;/authors&gt;&lt;secondary-authors&gt;&lt;author&gt;Harvey, Paul H&lt;/author&gt;&lt;author&gt;May, Robert M.&lt;/author&gt;&lt;/secondary-authors&gt;&lt;/contributors&gt;&lt;titles&gt;&lt;title&gt;Computational Molecular Evolution&lt;/title&gt;&lt;secondary-title&gt;Oxford Series in Ecology and Evolution&lt;/secondary-title&gt;&lt;/titles&gt;&lt;pages&gt;357&lt;/pages&gt;&lt;dates&gt;&lt;year&gt;2006&lt;/year&gt;&lt;/dates&gt;&lt;pub-location&gt;Oxford&lt;/pub-location&gt;&lt;publisher&gt;Oxford University Press&lt;/publisher&gt;&lt;isbn&gt;978-0-19-856699-1&lt;/isbn&gt;&lt;urls&gt;&lt;/urls&gt;&lt;/record&gt;&lt;/Cite&gt;&lt;Cite&gt;&lt;Author&gt;Bielawski&lt;/Author&gt;&lt;Year&gt;2005&lt;/Year&gt;&lt;RecNum&gt;82&lt;/RecNum&gt;&lt;record&gt;&lt;rec-number&gt;82&lt;/rec-number&gt;&lt;foreign-keys&gt;&lt;key app="EN" db-id="02sps2pse5vde9eszr6vesw82vsrpaeerdva"&gt;82&lt;/key&gt;&lt;/foreign-keys&gt;&lt;ref-type name="Book Section"&gt;5&lt;/ref-type&gt;&lt;contributors&gt;&lt;authors&gt;&lt;author&gt;Bielawski, Josep P.&lt;/author&gt;&lt;author&gt;Yang, Ziheng&lt;/author&gt;&lt;/authors&gt;&lt;secondary-authors&gt;&lt;author&gt;Nielsen, Rasmus &lt;/author&gt;&lt;/secondary-authors&gt;&lt;/contributors&gt;&lt;titles&gt;&lt;title&gt;Maximum Likelihood Methods for Detecting Adaptive Protein Evolution&lt;/title&gt;&lt;secondary-title&gt;Statistical Methods in Molecular Evolution&lt;/secondary-title&gt;&lt;/titles&gt;&lt;pages&gt;103-124&lt;/pages&gt;&lt;dates&gt;&lt;year&gt;2005&lt;/year&gt;&lt;/dates&gt;&lt;publisher&gt;Springer&lt;/publisher&gt;&lt;urls&gt;&lt;/urls&gt;&lt;/record&gt;&lt;/Cite&gt;&lt;/EndNote&gt;</w:instrText>
      </w:r>
      <w:r w:rsidR="001E1917">
        <w:rPr>
          <w:szCs w:val="24"/>
          <w:lang w:val="en-US"/>
        </w:rPr>
        <w:fldChar w:fldCharType="separate"/>
      </w:r>
      <w:r w:rsidR="001E1917">
        <w:rPr>
          <w:noProof/>
          <w:szCs w:val="24"/>
          <w:lang w:val="en-US"/>
        </w:rPr>
        <w:t>[</w:t>
      </w:r>
      <w:r w:rsidR="001E1917">
        <w:rPr>
          <w:noProof/>
          <w:szCs w:val="24"/>
          <w:lang w:val="en-US"/>
        </w:rPr>
        <w:fldChar w:fldCharType="begin"/>
      </w:r>
      <w:r w:rsidR="001E1917">
        <w:rPr>
          <w:noProof/>
          <w:szCs w:val="24"/>
          <w:lang w:val="en-US"/>
        </w:rPr>
        <w:instrText xml:space="preserve"> HYPERLINK \l "_ENREF_52" \o "Yang, 2006 #101" </w:instrText>
      </w:r>
      <w:r w:rsidR="001E1917">
        <w:rPr>
          <w:noProof/>
          <w:szCs w:val="24"/>
          <w:lang w:val="en-US"/>
        </w:rPr>
        <w:fldChar w:fldCharType="separate"/>
      </w:r>
      <w:r w:rsidR="001E1917">
        <w:rPr>
          <w:noProof/>
          <w:szCs w:val="24"/>
          <w:lang w:val="en-US"/>
        </w:rPr>
        <w:t>52</w:t>
      </w:r>
      <w:r w:rsidR="001E1917">
        <w:rPr>
          <w:noProof/>
          <w:szCs w:val="24"/>
          <w:lang w:val="en-US"/>
        </w:rPr>
        <w:fldChar w:fldCharType="end"/>
      </w:r>
      <w:r w:rsidR="001E1917">
        <w:rPr>
          <w:noProof/>
          <w:szCs w:val="24"/>
          <w:lang w:val="en-US"/>
        </w:rPr>
        <w:t xml:space="preserve">, </w:t>
      </w:r>
      <w:r w:rsidR="001E1917">
        <w:rPr>
          <w:noProof/>
          <w:szCs w:val="24"/>
          <w:lang w:val="en-US"/>
        </w:rPr>
        <w:fldChar w:fldCharType="begin"/>
      </w:r>
      <w:r w:rsidR="001E1917">
        <w:rPr>
          <w:noProof/>
          <w:szCs w:val="24"/>
          <w:lang w:val="en-US"/>
        </w:rPr>
        <w:instrText xml:space="preserve"> HYPERLINK \l "_ENREF_53" \o "Bielawski, 2005 #82" </w:instrText>
      </w:r>
      <w:r w:rsidR="001E1917">
        <w:rPr>
          <w:noProof/>
          <w:szCs w:val="24"/>
          <w:lang w:val="en-US"/>
        </w:rPr>
        <w:fldChar w:fldCharType="separate"/>
      </w:r>
      <w:r w:rsidR="001E1917">
        <w:rPr>
          <w:noProof/>
          <w:szCs w:val="24"/>
          <w:lang w:val="en-US"/>
        </w:rPr>
        <w:t>53</w:t>
      </w:r>
      <w:r w:rsidR="001E1917">
        <w:rPr>
          <w:noProof/>
          <w:szCs w:val="24"/>
          <w:lang w:val="en-US"/>
        </w:rPr>
        <w:fldChar w:fldCharType="end"/>
      </w:r>
      <w:r w:rsidR="001E1917">
        <w:rPr>
          <w:noProof/>
          <w:szCs w:val="24"/>
          <w:lang w:val="en-US"/>
        </w:rPr>
        <w:t>]</w:t>
      </w:r>
      <w:r w:rsidR="001E1917">
        <w:rPr>
          <w:szCs w:val="24"/>
          <w:lang w:val="en-US"/>
        </w:rPr>
        <w:fldChar w:fldCharType="end"/>
      </w:r>
      <w:ins w:id="1259" w:author="hqin" w:date="2011-11-30T09:26:00Z">
        <w:r w:rsidRPr="00C548F6">
          <w:rPr>
            <w:szCs w:val="24"/>
            <w:lang w:val="en-US"/>
          </w:rPr>
          <w:t xml:space="preserve">.  </w:t>
        </w:r>
        <w:r>
          <w:rPr>
            <w:szCs w:val="24"/>
            <w:lang w:val="en-US"/>
          </w:rPr>
          <w:t xml:space="preserve">The current number species in each group is too small to offer a reasonable statistical power. We hope to revisit this question when genomes of many more Bacillus species become available. </w:t>
        </w:r>
      </w:ins>
    </w:p>
    <w:p w14:paraId="75412075" w14:textId="77777777" w:rsidR="0036587D" w:rsidRDefault="0036587D">
      <w:pPr>
        <w:pStyle w:val="p-ni"/>
        <w:spacing w:before="0" w:after="0" w:line="240" w:lineRule="auto"/>
        <w:ind w:firstLine="720"/>
        <w:rPr>
          <w:del w:id="1260" w:author="hqin" w:date="2011-11-30T09:26:00Z"/>
        </w:rPr>
        <w:pPrChange w:id="1261" w:author="hqin" w:date="2013-01-29T09:44:00Z">
          <w:pPr>
            <w:pStyle w:val="p-ni"/>
            <w:spacing w:before="0" w:after="0" w:line="480" w:lineRule="auto"/>
            <w:ind w:firstLine="720"/>
          </w:pPr>
        </w:pPrChange>
      </w:pPr>
    </w:p>
    <w:p w14:paraId="5E870D5B" w14:textId="77777777" w:rsidR="0036587D" w:rsidRDefault="001C7FC9">
      <w:pPr>
        <w:pStyle w:val="p-ni"/>
        <w:spacing w:before="0" w:after="0" w:line="240" w:lineRule="auto"/>
        <w:ind w:firstLine="720"/>
        <w:pPrChange w:id="1262" w:author="hqin" w:date="2013-01-29T09:44:00Z">
          <w:pPr>
            <w:pStyle w:val="p-ni"/>
            <w:spacing w:before="0" w:after="0" w:line="480" w:lineRule="auto"/>
            <w:ind w:firstLine="720"/>
          </w:pPr>
        </w:pPrChange>
      </w:pPr>
      <w:r w:rsidRPr="002A0697">
        <w:rPr>
          <w:szCs w:val="24"/>
          <w:lang w:val="en-US"/>
        </w:rPr>
        <w:t xml:space="preserve">One of the most interesting consequences of this work is the likely role for the outer coat and crust proteins in variation among spores of the Bacillaceae. The phylogenomic approach employed in this study is likely to be very useful to further investigations into the </w:t>
      </w:r>
      <w:commentRangeStart w:id="1263"/>
      <w:r w:rsidRPr="002A0697">
        <w:rPr>
          <w:szCs w:val="24"/>
          <w:lang w:val="en-US"/>
        </w:rPr>
        <w:t xml:space="preserve">divergent ecological histories and patterns of adaptation among spore-forming bacteria. </w:t>
      </w:r>
      <w:r w:rsidRPr="002A0697">
        <w:t xml:space="preserve"> </w:t>
      </w:r>
      <w:commentRangeEnd w:id="1263"/>
      <w:r w:rsidRPr="002A0697">
        <w:rPr>
          <w:rStyle w:val="CommentReference"/>
          <w:lang w:val="en-US"/>
        </w:rPr>
        <w:commentReference w:id="1263"/>
      </w:r>
      <w:r w:rsidRPr="002A0697">
        <w:t xml:space="preserve">We hope that this work prompts deeper investigations into poorly studied species with intriguing lifestyles and poorly studied ecological niches </w:t>
      </w:r>
      <w:r w:rsidR="001E1917">
        <w:fldChar w:fldCharType="begin"/>
      </w:r>
      <w:r w:rsidR="001E1917">
        <w:instrText xml:space="preserve"> ADDIN EN.CITE &lt;EndNote&gt;&lt;Cite&gt;&lt;Author&gt;Driks&lt;/Author&gt;&lt;Year&gt;2007&lt;/Year&gt;&lt;RecNum&gt;6&lt;/RecNum&gt;&lt;DisplayText&gt;[13]&lt;/DisplayText&gt;&lt;record&gt;&lt;rec-number&gt;6&lt;/rec-number&gt;&lt;foreign-keys&gt;&lt;key app="EN" db-id="02sps2pse5vde9eszr6vesw82vsrpaeerdva"&gt;6&lt;/key&gt;&lt;/foreign-keys&gt;&lt;ref-type name="Journal Article"&gt;17&lt;/ref-type&gt;&lt;contributors&gt;&lt;authors&gt;&lt;author&gt;Driks, A.&lt;/author&gt;&lt;/authors&gt;&lt;/contributors&gt;&lt;auth-address&gt;Department of Microbiology and Immunology, Loyola University Medical Center, Maywood, IL 60153, USA. adriks@lumc.edu&lt;/auth-address&gt;&lt;titles&gt;&lt;title&gt;Surface appendages of bacterial spores&lt;/title&gt;&lt;secondary-title&gt;Mol Microbiol&lt;/secondary-title&gt;&lt;/titles&gt;&lt;periodical&gt;&lt;full-title&gt;Mol Microbiol&lt;/full-title&gt;&lt;/periodical&gt;&lt;pages&gt;623-5&lt;/pages&gt;&lt;volume&gt;63&lt;/volume&gt;&lt;number&gt;3&lt;/number&gt;&lt;keywords&gt;&lt;keyword&gt;Bacillus/chemistry/genetics/physiology/ultrastructure&lt;/keyword&gt;&lt;keyword&gt;Bacterial Proteins/chemistry/metabolism&lt;/keyword&gt;&lt;keyword&gt;Biodiversity&lt;/keyword&gt;&lt;keyword&gt;Clostridium/chemistry/genetics/*physiology/ultrastructure&lt;/keyword&gt;&lt;keyword&gt;Genetic Techniques&lt;/keyword&gt;&lt;keyword&gt;Spores, Bacterial/chemistry/metabolism/*ultrastructure&lt;/keyword&gt;&lt;/keywords&gt;&lt;dates&gt;&lt;year&gt;2007&lt;/year&gt;&lt;pub-dates&gt;&lt;date&gt;Feb&lt;/date&gt;&lt;/pub-dates&gt;&lt;/dates&gt;&lt;accession-num&gt;17302795&lt;/accession-num&gt;&lt;urls&gt;&lt;related-urls&gt;&lt;url&gt;http://www.ncbi.nlm.nih.gov/entrez/query.fcgi?cmd=Retrieve&amp;amp;db=PubMed&amp;amp;dopt=Citation&amp;amp;list_uids=17302795 &lt;/url&gt;&lt;/related-urls&gt;&lt;/urls&gt;&lt;/record&gt;&lt;/Cite&gt;&lt;/EndNote&gt;</w:instrText>
      </w:r>
      <w:r w:rsidR="001E1917">
        <w:fldChar w:fldCharType="separate"/>
      </w:r>
      <w:r w:rsidR="001E1917">
        <w:rPr>
          <w:noProof/>
        </w:rPr>
        <w:t>[</w:t>
      </w:r>
      <w:r w:rsidR="001E1917">
        <w:rPr>
          <w:noProof/>
        </w:rPr>
        <w:fldChar w:fldCharType="begin"/>
      </w:r>
      <w:r w:rsidR="001E1917">
        <w:rPr>
          <w:noProof/>
        </w:rPr>
        <w:instrText xml:space="preserve"> HYPERLINK \l "_ENREF_13" \o "Driks, 2007 #6" </w:instrText>
      </w:r>
      <w:r w:rsidR="001E1917">
        <w:rPr>
          <w:noProof/>
        </w:rPr>
        <w:fldChar w:fldCharType="separate"/>
      </w:r>
      <w:r w:rsidR="001E1917">
        <w:rPr>
          <w:noProof/>
        </w:rPr>
        <w:t>13</w:t>
      </w:r>
      <w:r w:rsidR="001E1917">
        <w:rPr>
          <w:noProof/>
        </w:rPr>
        <w:fldChar w:fldCharType="end"/>
      </w:r>
      <w:r w:rsidR="001E1917">
        <w:rPr>
          <w:noProof/>
        </w:rPr>
        <w:t>]</w:t>
      </w:r>
      <w:r w:rsidR="001E1917">
        <w:fldChar w:fldCharType="end"/>
      </w:r>
      <w:del w:id="1264" w:author="hqin" w:date="2011-11-20T19:52:00Z">
        <w:r w:rsidRPr="002A0697" w:rsidDel="005C2288">
          <w:rPr>
            <w:noProof/>
          </w:rPr>
          <w:delText>(21)</w:delText>
        </w:r>
      </w:del>
      <w:r w:rsidRPr="002A0697">
        <w:t xml:space="preserve">. </w:t>
      </w:r>
    </w:p>
    <w:p w14:paraId="7E1848C7" w14:textId="77777777" w:rsidR="0036587D" w:rsidRDefault="0036587D">
      <w:pPr>
        <w:pStyle w:val="p-ni"/>
        <w:spacing w:before="0" w:after="0" w:line="240" w:lineRule="auto"/>
        <w:ind w:firstLine="720"/>
        <w:rPr>
          <w:ins w:id="1265" w:author="hqin" w:date="2011-11-20T20:21:00Z"/>
          <w:bCs/>
          <w:szCs w:val="24"/>
          <w:lang w:val="en-US"/>
        </w:rPr>
        <w:pPrChange w:id="1266" w:author="hqin" w:date="2013-01-29T09:44:00Z">
          <w:pPr>
            <w:pStyle w:val="p-ni"/>
            <w:spacing w:before="0" w:after="0" w:line="480" w:lineRule="auto"/>
            <w:ind w:firstLine="720"/>
          </w:pPr>
        </w:pPrChange>
      </w:pPr>
    </w:p>
    <w:p w14:paraId="04ACE9A4" w14:textId="77777777" w:rsidR="0036587D" w:rsidRDefault="001C7FC9">
      <w:pPr>
        <w:rPr>
          <w:ins w:id="1267" w:author="hqin" w:date="2011-11-20T20:21:00Z"/>
        </w:rPr>
        <w:pPrChange w:id="1268" w:author="hqin" w:date="2013-01-29T09:44:00Z">
          <w:pPr>
            <w:spacing w:line="480" w:lineRule="auto"/>
          </w:pPr>
        </w:pPrChange>
      </w:pPr>
      <w:ins w:id="1269" w:author="hqin" w:date="2011-11-20T20:29:00Z">
        <w:r>
          <w:rPr>
            <w:b/>
          </w:rPr>
          <w:br w:type="page"/>
        </w:r>
      </w:ins>
      <w:ins w:id="1270" w:author="hqin" w:date="2011-11-20T20:21:00Z">
        <w:r w:rsidRPr="002A0697">
          <w:rPr>
            <w:b/>
          </w:rPr>
          <w:t xml:space="preserve">5 </w:t>
        </w:r>
        <w:r w:rsidRPr="00DA12D7">
          <w:rPr>
            <w:b/>
          </w:rPr>
          <w:t>Authors' contributions</w:t>
        </w:r>
        <w:r w:rsidRPr="002A0697">
          <w:rPr>
            <w:b/>
          </w:rPr>
          <w:t>.</w:t>
        </w:r>
        <w:r w:rsidRPr="002A0697">
          <w:t xml:space="preserve"> </w:t>
        </w:r>
      </w:ins>
    </w:p>
    <w:p w14:paraId="788BE90E" w14:textId="77777777" w:rsidR="0036587D" w:rsidRDefault="001C7FC9">
      <w:pPr>
        <w:pStyle w:val="p-ni"/>
        <w:spacing w:before="0" w:after="0" w:line="240" w:lineRule="auto"/>
        <w:ind w:firstLine="720"/>
        <w:rPr>
          <w:ins w:id="1271" w:author="hqin" w:date="2011-11-20T20:21:00Z"/>
        </w:rPr>
        <w:pPrChange w:id="1272" w:author="hqin" w:date="2013-01-29T09:44:00Z">
          <w:pPr>
            <w:pStyle w:val="p-ni"/>
            <w:spacing w:before="0" w:after="0" w:line="480" w:lineRule="auto"/>
            <w:ind w:firstLine="720"/>
          </w:pPr>
        </w:pPrChange>
      </w:pPr>
      <w:ins w:id="1273" w:author="hqin" w:date="2011-11-20T20:28:00Z">
        <w:r>
          <w:t xml:space="preserve">HQ and AD designed the study, HQ </w:t>
        </w:r>
      </w:ins>
      <w:ins w:id="1274" w:author="hqin" w:date="2011-11-20T20:29:00Z">
        <w:r>
          <w:t xml:space="preserve">performed </w:t>
        </w:r>
      </w:ins>
      <w:ins w:id="1275" w:author="hqin" w:date="2011-11-20T20:28:00Z">
        <w:r>
          <w:t xml:space="preserve">the study, </w:t>
        </w:r>
      </w:ins>
      <w:ins w:id="1276" w:author="hqin" w:date="2011-11-20T20:29:00Z">
        <w:r>
          <w:t xml:space="preserve">and HQ and AD wrote the manuscript. </w:t>
        </w:r>
      </w:ins>
    </w:p>
    <w:p w14:paraId="2A78ABEF" w14:textId="77777777" w:rsidR="0036587D" w:rsidRDefault="0036587D">
      <w:pPr>
        <w:pStyle w:val="p-ni"/>
        <w:spacing w:before="0" w:after="0" w:line="240" w:lineRule="auto"/>
        <w:ind w:firstLine="720"/>
        <w:rPr>
          <w:bCs/>
          <w:szCs w:val="24"/>
          <w:lang w:val="en-US"/>
        </w:rPr>
        <w:pPrChange w:id="1277" w:author="hqin" w:date="2013-01-29T09:44:00Z">
          <w:pPr>
            <w:pStyle w:val="p-ni"/>
            <w:spacing w:before="0" w:after="0" w:line="480" w:lineRule="auto"/>
            <w:ind w:firstLine="720"/>
          </w:pPr>
        </w:pPrChange>
      </w:pPr>
    </w:p>
    <w:p w14:paraId="7268AE63" w14:textId="77777777" w:rsidR="0036587D" w:rsidRDefault="001C7FC9">
      <w:pPr>
        <w:pPrChange w:id="1278" w:author="hqin" w:date="2013-01-29T09:44:00Z">
          <w:pPr>
            <w:spacing w:line="480" w:lineRule="auto"/>
          </w:pPr>
        </w:pPrChange>
      </w:pPr>
      <w:ins w:id="1279" w:author="hqin" w:date="2011-11-20T20:21:00Z">
        <w:r>
          <w:rPr>
            <w:b/>
          </w:rPr>
          <w:t>6</w:t>
        </w:r>
      </w:ins>
      <w:del w:id="1280" w:author="hqin" w:date="2011-11-20T20:21:00Z">
        <w:r w:rsidRPr="002A0697" w:rsidDel="00DA12D7">
          <w:rPr>
            <w:b/>
          </w:rPr>
          <w:delText>5</w:delText>
        </w:r>
      </w:del>
      <w:r w:rsidRPr="002A0697">
        <w:rPr>
          <w:b/>
        </w:rPr>
        <w:t xml:space="preserve"> Acknowledgements.</w:t>
      </w:r>
      <w:r w:rsidRPr="002A0697">
        <w:t xml:space="preserve"> </w:t>
      </w:r>
    </w:p>
    <w:p w14:paraId="34F6FF81" w14:textId="77777777" w:rsidR="0036587D" w:rsidRDefault="001C7FC9">
      <w:pPr>
        <w:ind w:firstLine="720"/>
        <w:rPr>
          <w:ins w:id="1281" w:author="hqin" w:date="2011-11-20T20:20:00Z"/>
        </w:rPr>
        <w:pPrChange w:id="1282" w:author="hqin" w:date="2013-01-29T09:44:00Z">
          <w:pPr>
            <w:spacing w:line="480" w:lineRule="auto"/>
            <w:ind w:firstLine="720"/>
          </w:pPr>
        </w:pPrChange>
      </w:pPr>
      <w:r w:rsidRPr="002A0697">
        <w:t xml:space="preserve">We thank Michele Mock and Marie Moya-Nilges for comments, Richard Schultz for enlightening discussions, Emmanuel Paradis for helps on the APE package in R, and Hongwe Wu on usage of MCL. HQ was partially supported by a NCMHD grant (5P20MD000215-05) given to the Spelman Center for Health Disparities Research and Education and a seed grant from </w:t>
      </w:r>
      <w:ins w:id="1283" w:author="hqin" w:date="2011-11-30T09:27:00Z">
        <w:r>
          <w:t xml:space="preserve">the </w:t>
        </w:r>
      </w:ins>
      <w:r w:rsidRPr="002A0697">
        <w:t xml:space="preserve">Spelman ASPIRE program. </w:t>
      </w:r>
    </w:p>
    <w:p w14:paraId="02B4D54E" w14:textId="77777777" w:rsidR="0036587D" w:rsidRDefault="001C7FC9">
      <w:pPr>
        <w:ind w:firstLine="720"/>
        <w:pPrChange w:id="1284" w:author="hqin" w:date="2013-01-29T09:44:00Z">
          <w:pPr>
            <w:spacing w:line="480" w:lineRule="auto"/>
            <w:ind w:firstLine="720"/>
          </w:pPr>
        </w:pPrChange>
      </w:pPr>
      <w:ins w:id="1285" w:author="hqin" w:date="2011-11-20T20:28:00Z">
        <w:r>
          <w:br w:type="page"/>
        </w:r>
      </w:ins>
    </w:p>
    <w:p w14:paraId="6E67B1DA" w14:textId="77777777" w:rsidR="001C7FC9" w:rsidRPr="002A0697" w:rsidRDefault="001C7FC9" w:rsidP="001C7FC9">
      <w:pPr>
        <w:pStyle w:val="Heading1"/>
        <w:rPr>
          <w:rFonts w:ascii="Times New Roman" w:hAnsi="Times New Roman" w:cs="Times New Roman"/>
          <w:sz w:val="24"/>
          <w:szCs w:val="24"/>
        </w:rPr>
      </w:pPr>
      <w:del w:id="1286" w:author="hqin" w:date="2011-11-20T20:22:00Z">
        <w:r w:rsidRPr="002A0697" w:rsidDel="00DA12D7">
          <w:rPr>
            <w:rFonts w:ascii="Times New Roman" w:hAnsi="Times New Roman"/>
            <w:sz w:val="24"/>
            <w:szCs w:val="24"/>
          </w:rPr>
          <w:br w:type="page"/>
        </w:r>
      </w:del>
      <w:ins w:id="1287" w:author="hqin" w:date="2011-11-20T20:22:00Z">
        <w:r>
          <w:rPr>
            <w:rFonts w:ascii="Times New Roman" w:hAnsi="Times New Roman"/>
            <w:sz w:val="24"/>
            <w:szCs w:val="24"/>
          </w:rPr>
          <w:t xml:space="preserve">7. </w:t>
        </w:r>
      </w:ins>
      <w:r w:rsidRPr="002A0697">
        <w:rPr>
          <w:rFonts w:ascii="Times New Roman" w:hAnsi="Times New Roman"/>
          <w:sz w:val="24"/>
          <w:szCs w:val="24"/>
        </w:rPr>
        <w:t>References</w:t>
      </w:r>
    </w:p>
    <w:p w14:paraId="1B1EF1F5" w14:textId="77777777" w:rsidR="001C7FC9" w:rsidRDefault="001C7FC9" w:rsidP="001C7FC9">
      <w:pPr>
        <w:ind w:left="720" w:hanging="720"/>
        <w:rPr>
          <w:ins w:id="1288" w:author="hqin" w:date="2011-11-20T20:27:00Z"/>
        </w:rPr>
      </w:pPr>
    </w:p>
    <w:p w14:paraId="0D3514DB" w14:textId="77777777" w:rsidR="001C7FC9" w:rsidRDefault="001C7FC9" w:rsidP="001C7FC9">
      <w:pPr>
        <w:ind w:left="720" w:hanging="720"/>
        <w:rPr>
          <w:ins w:id="1289" w:author="hqin" w:date="2011-11-20T20:27:00Z"/>
        </w:rPr>
      </w:pPr>
    </w:p>
    <w:p w14:paraId="486DC8A9" w14:textId="77777777" w:rsidR="001C7FC9" w:rsidRDefault="001C7FC9" w:rsidP="001C7FC9">
      <w:pPr>
        <w:ind w:left="720" w:hanging="720"/>
        <w:rPr>
          <w:ins w:id="1290" w:author="hqin" w:date="2011-11-20T20:27:00Z"/>
        </w:rPr>
      </w:pPr>
    </w:p>
    <w:p w14:paraId="36B7D097" w14:textId="77777777" w:rsidR="001C7FC9" w:rsidRDefault="001C7FC9" w:rsidP="001C7FC9">
      <w:pPr>
        <w:ind w:left="720" w:hanging="720"/>
        <w:rPr>
          <w:ins w:id="1291" w:author="hqin" w:date="2011-11-20T20:27:00Z"/>
        </w:rPr>
      </w:pPr>
    </w:p>
    <w:p w14:paraId="44C9F87D" w14:textId="77777777" w:rsidR="001C7FC9" w:rsidRDefault="001C7FC9" w:rsidP="001C7FC9">
      <w:pPr>
        <w:ind w:left="720" w:hanging="720"/>
        <w:rPr>
          <w:ins w:id="1292" w:author="hqin" w:date="2011-11-20T20:27:00Z"/>
        </w:rPr>
      </w:pPr>
    </w:p>
    <w:p w14:paraId="134E9FC4" w14:textId="77777777" w:rsidR="001C7FC9" w:rsidRDefault="001C7FC9" w:rsidP="001C7FC9">
      <w:pPr>
        <w:ind w:left="720" w:hanging="720"/>
        <w:rPr>
          <w:ins w:id="1293" w:author="hqin" w:date="2011-11-20T20:27:00Z"/>
        </w:rPr>
      </w:pPr>
    </w:p>
    <w:p w14:paraId="4A53D933" w14:textId="77777777" w:rsidR="001C7FC9" w:rsidRDefault="001C7FC9" w:rsidP="001C7FC9">
      <w:pPr>
        <w:ind w:left="720" w:hanging="720"/>
        <w:rPr>
          <w:ins w:id="1294" w:author="hqin" w:date="2011-11-20T20:27:00Z"/>
        </w:rPr>
      </w:pPr>
    </w:p>
    <w:p w14:paraId="0DC05FCF" w14:textId="77777777" w:rsidR="001C7FC9" w:rsidRDefault="001C7FC9" w:rsidP="001C7FC9">
      <w:pPr>
        <w:ind w:left="720" w:hanging="720"/>
        <w:rPr>
          <w:ins w:id="1295" w:author="hqin" w:date="2011-11-20T20:27:00Z"/>
        </w:rPr>
      </w:pPr>
    </w:p>
    <w:p w14:paraId="2828395B" w14:textId="77777777" w:rsidR="001C7FC9" w:rsidRPr="008C3194" w:rsidRDefault="001C7FC9" w:rsidP="001C7FC9">
      <w:pPr>
        <w:ind w:left="720" w:hanging="720"/>
        <w:rPr>
          <w:ins w:id="1296" w:author="hqin" w:date="2011-11-20T20:08:00Z"/>
        </w:rPr>
      </w:pPr>
      <w:ins w:id="1297" w:author="hqin" w:date="2011-11-20T20:28:00Z">
        <w:del w:id="1298" w:author="hong qin" w:date="2013-01-31T22:14:00Z">
          <w:r w:rsidDel="00572DE7">
            <w:br w:type="page"/>
          </w:r>
        </w:del>
      </w:ins>
    </w:p>
    <w:p w14:paraId="2A2D1188" w14:textId="77777777" w:rsidR="001C7FC9" w:rsidRPr="002A0697" w:rsidDel="003E4B25" w:rsidRDefault="001C7FC9" w:rsidP="001C7FC9">
      <w:pPr>
        <w:rPr>
          <w:del w:id="1299" w:author="hqin" w:date="2011-11-20T20:08:00Z"/>
          <w:noProof/>
        </w:rPr>
      </w:pPr>
      <w:del w:id="1300" w:author="hqin" w:date="2011-11-20T20:08:00Z">
        <w:r w:rsidRPr="002A0697" w:rsidDel="003E4B25">
          <w:rPr>
            <w:noProof/>
          </w:rPr>
          <w:delText>1.</w:delText>
        </w:r>
        <w:r w:rsidRPr="002A0697" w:rsidDel="003E4B25">
          <w:rPr>
            <w:noProof/>
          </w:rPr>
          <w:tab/>
        </w:r>
        <w:r w:rsidRPr="002A0697" w:rsidDel="003E4B25">
          <w:rPr>
            <w:b/>
            <w:noProof/>
          </w:rPr>
          <w:delText>Altschul, S. F., T. L. Madden, A. A. Schaffer, J. Zhang, Z. Zhang, W. Miller, and D. J. Lipman.</w:delText>
        </w:r>
        <w:r w:rsidRPr="002A0697" w:rsidDel="003E4B25">
          <w:rPr>
            <w:noProof/>
          </w:rPr>
          <w:delText xml:space="preserve"> 1997. Gapped BLAST and PSI-BLAST: a new generation of protein database search programs. Nucleic Acids Res </w:delText>
        </w:r>
        <w:r w:rsidRPr="002A0697" w:rsidDel="003E4B25">
          <w:rPr>
            <w:b/>
            <w:noProof/>
          </w:rPr>
          <w:delText>25:</w:delText>
        </w:r>
        <w:r w:rsidRPr="002A0697" w:rsidDel="003E4B25">
          <w:rPr>
            <w:noProof/>
          </w:rPr>
          <w:delText>3389-402.</w:delText>
        </w:r>
      </w:del>
    </w:p>
    <w:p w14:paraId="1E064E19" w14:textId="77777777" w:rsidR="001C7FC9" w:rsidRPr="002A0697" w:rsidDel="003E4B25" w:rsidRDefault="001C7FC9" w:rsidP="001C7FC9">
      <w:pPr>
        <w:rPr>
          <w:del w:id="1301" w:author="hqin" w:date="2011-11-20T20:08:00Z"/>
          <w:noProof/>
        </w:rPr>
      </w:pPr>
      <w:del w:id="1302" w:author="hqin" w:date="2011-11-20T20:08:00Z">
        <w:r w:rsidRPr="002A0697" w:rsidDel="003E4B25">
          <w:rPr>
            <w:noProof/>
          </w:rPr>
          <w:delText>2.</w:delText>
        </w:r>
        <w:r w:rsidRPr="002A0697" w:rsidDel="003E4B25">
          <w:rPr>
            <w:noProof/>
          </w:rPr>
          <w:tab/>
        </w:r>
        <w:r w:rsidRPr="002A0697" w:rsidDel="003E4B25">
          <w:rPr>
            <w:b/>
            <w:noProof/>
          </w:rPr>
          <w:delText>Aronson, A. I., and P. Fitz-James.</w:delText>
        </w:r>
        <w:r w:rsidRPr="002A0697" w:rsidDel="003E4B25">
          <w:rPr>
            <w:noProof/>
          </w:rPr>
          <w:delText xml:space="preserve"> 1976. Structure and morphogenesis of the bacterial spore coat. Bacteriol. Rev. </w:delText>
        </w:r>
        <w:r w:rsidRPr="002A0697" w:rsidDel="003E4B25">
          <w:rPr>
            <w:b/>
            <w:noProof/>
          </w:rPr>
          <w:delText>40:</w:delText>
        </w:r>
        <w:r w:rsidRPr="002A0697" w:rsidDel="003E4B25">
          <w:rPr>
            <w:noProof/>
          </w:rPr>
          <w:delText>360-402.</w:delText>
        </w:r>
      </w:del>
    </w:p>
    <w:p w14:paraId="72EED7B1" w14:textId="77777777" w:rsidR="001C7FC9" w:rsidRPr="002A0697" w:rsidDel="003E4B25" w:rsidRDefault="001C7FC9" w:rsidP="001C7FC9">
      <w:pPr>
        <w:rPr>
          <w:del w:id="1303" w:author="hqin" w:date="2011-11-20T20:08:00Z"/>
          <w:noProof/>
        </w:rPr>
      </w:pPr>
      <w:del w:id="1304" w:author="hqin" w:date="2011-11-20T20:08:00Z">
        <w:r w:rsidRPr="002A0697" w:rsidDel="003E4B25">
          <w:rPr>
            <w:noProof/>
          </w:rPr>
          <w:delText>3.</w:delText>
        </w:r>
        <w:r w:rsidRPr="002A0697" w:rsidDel="003E4B25">
          <w:rPr>
            <w:noProof/>
          </w:rPr>
          <w:tab/>
        </w:r>
        <w:r w:rsidRPr="002A0697" w:rsidDel="003E4B25">
          <w:rPr>
            <w:b/>
            <w:noProof/>
          </w:rPr>
          <w:delText>Aronson, A. I., and Y. Shai.</w:delText>
        </w:r>
        <w:r w:rsidRPr="002A0697" w:rsidDel="003E4B25">
          <w:rPr>
            <w:noProof/>
          </w:rPr>
          <w:delText xml:space="preserve"> 2001. Why </w:delText>
        </w:r>
        <w:r w:rsidRPr="002A0697" w:rsidDel="003E4B25">
          <w:rPr>
            <w:i/>
            <w:noProof/>
          </w:rPr>
          <w:delText xml:space="preserve">Bacillus thuringiensis </w:delText>
        </w:r>
        <w:r w:rsidRPr="002A0697" w:rsidDel="003E4B25">
          <w:rPr>
            <w:noProof/>
          </w:rPr>
          <w:delText xml:space="preserve">insecticidal toxins are so effective: unique features of their mode of action. FEMS Microbiol Lett </w:delText>
        </w:r>
        <w:r w:rsidRPr="002A0697" w:rsidDel="003E4B25">
          <w:rPr>
            <w:b/>
            <w:noProof/>
          </w:rPr>
          <w:delText>195:</w:delText>
        </w:r>
        <w:r w:rsidRPr="002A0697" w:rsidDel="003E4B25">
          <w:rPr>
            <w:noProof/>
          </w:rPr>
          <w:delText>1-8.</w:delText>
        </w:r>
      </w:del>
    </w:p>
    <w:p w14:paraId="4FD58D7F" w14:textId="77777777" w:rsidR="001C7FC9" w:rsidRPr="002A0697" w:rsidDel="003E4B25" w:rsidRDefault="001C7FC9" w:rsidP="001C7FC9">
      <w:pPr>
        <w:rPr>
          <w:del w:id="1305" w:author="hqin" w:date="2011-11-20T20:08:00Z"/>
          <w:noProof/>
        </w:rPr>
      </w:pPr>
      <w:del w:id="1306" w:author="hqin" w:date="2011-11-20T20:08:00Z">
        <w:r w:rsidRPr="002A0697" w:rsidDel="003E4B25">
          <w:rPr>
            <w:noProof/>
          </w:rPr>
          <w:delText>4.</w:delText>
        </w:r>
        <w:r w:rsidRPr="002A0697" w:rsidDel="003E4B25">
          <w:rPr>
            <w:noProof/>
          </w:rPr>
          <w:tab/>
        </w:r>
        <w:r w:rsidRPr="002A0697" w:rsidDel="003E4B25">
          <w:rPr>
            <w:b/>
            <w:noProof/>
          </w:rPr>
          <w:delText>Ball, D. A., R. Taylor, S. J. Todd, C. Redmond, E. Couture-Tosi, P. Sylvestre, A. Moir, and P. A. Bullough.</w:delText>
        </w:r>
        <w:r w:rsidRPr="002A0697" w:rsidDel="003E4B25">
          <w:rPr>
            <w:noProof/>
          </w:rPr>
          <w:delText xml:space="preserve"> 2008. Structure of the exosporium and sublayers of spores of the </w:delText>
        </w:r>
        <w:r w:rsidRPr="002A0697" w:rsidDel="003E4B25">
          <w:rPr>
            <w:i/>
            <w:noProof/>
          </w:rPr>
          <w:delText>Bacillus cereus</w:delText>
        </w:r>
        <w:r w:rsidRPr="002A0697" w:rsidDel="003E4B25">
          <w:rPr>
            <w:noProof/>
          </w:rPr>
          <w:delText xml:space="preserve"> family revealed by electron crystallography. Mol. Microbiol. </w:delText>
        </w:r>
        <w:r w:rsidRPr="002A0697" w:rsidDel="003E4B25">
          <w:rPr>
            <w:b/>
            <w:noProof/>
          </w:rPr>
          <w:delText>68:</w:delText>
        </w:r>
        <w:r w:rsidRPr="002A0697" w:rsidDel="003E4B25">
          <w:rPr>
            <w:noProof/>
          </w:rPr>
          <w:delText>947-958.</w:delText>
        </w:r>
      </w:del>
    </w:p>
    <w:p w14:paraId="4EA22611" w14:textId="77777777" w:rsidR="001C7FC9" w:rsidRPr="002A0697" w:rsidDel="003E4B25" w:rsidRDefault="001C7FC9" w:rsidP="001C7FC9">
      <w:pPr>
        <w:rPr>
          <w:del w:id="1307" w:author="hqin" w:date="2011-11-20T20:08:00Z"/>
          <w:noProof/>
        </w:rPr>
      </w:pPr>
      <w:del w:id="1308" w:author="hqin" w:date="2011-11-20T20:08:00Z">
        <w:r w:rsidRPr="002A0697" w:rsidDel="003E4B25">
          <w:rPr>
            <w:noProof/>
          </w:rPr>
          <w:delText>5.</w:delText>
        </w:r>
        <w:r w:rsidRPr="002A0697" w:rsidDel="003E4B25">
          <w:rPr>
            <w:noProof/>
          </w:rPr>
          <w:tab/>
        </w:r>
        <w:r w:rsidRPr="002A0697" w:rsidDel="003E4B25">
          <w:rPr>
            <w:b/>
            <w:noProof/>
          </w:rPr>
          <w:delText>Behravan, J., H. Chirakkal, A. Masson, and A. Moir.</w:delText>
        </w:r>
        <w:r w:rsidRPr="002A0697" w:rsidDel="003E4B25">
          <w:rPr>
            <w:noProof/>
          </w:rPr>
          <w:delText xml:space="preserve"> 2000. Mutations in the gerP locus of </w:delText>
        </w:r>
        <w:r w:rsidRPr="002A0697" w:rsidDel="003E4B25">
          <w:rPr>
            <w:i/>
            <w:noProof/>
          </w:rPr>
          <w:delText xml:space="preserve">Bacillus subtilis </w:delText>
        </w:r>
        <w:r w:rsidRPr="002A0697" w:rsidDel="003E4B25">
          <w:rPr>
            <w:noProof/>
          </w:rPr>
          <w:delText xml:space="preserve">and </w:delText>
        </w:r>
        <w:r w:rsidRPr="002A0697" w:rsidDel="003E4B25">
          <w:rPr>
            <w:i/>
            <w:noProof/>
          </w:rPr>
          <w:delText xml:space="preserve">Bacillus cereus </w:delText>
        </w:r>
        <w:r w:rsidRPr="002A0697" w:rsidDel="003E4B25">
          <w:rPr>
            <w:noProof/>
          </w:rPr>
          <w:delText xml:space="preserve">affect access of germinants to their targets in spores. J Bacteriol </w:delText>
        </w:r>
        <w:r w:rsidRPr="002A0697" w:rsidDel="003E4B25">
          <w:rPr>
            <w:b/>
            <w:noProof/>
          </w:rPr>
          <w:delText>182:</w:delText>
        </w:r>
        <w:r w:rsidRPr="002A0697" w:rsidDel="003E4B25">
          <w:rPr>
            <w:noProof/>
          </w:rPr>
          <w:delText>1987-94.</w:delText>
        </w:r>
      </w:del>
    </w:p>
    <w:p w14:paraId="3D9B275A" w14:textId="77777777" w:rsidR="001C7FC9" w:rsidRPr="002A0697" w:rsidDel="003E4B25" w:rsidRDefault="001C7FC9" w:rsidP="001C7FC9">
      <w:pPr>
        <w:rPr>
          <w:del w:id="1309" w:author="hqin" w:date="2011-11-20T20:08:00Z"/>
          <w:noProof/>
        </w:rPr>
      </w:pPr>
      <w:del w:id="1310" w:author="hqin" w:date="2011-11-20T20:08:00Z">
        <w:r w:rsidRPr="002A0697" w:rsidDel="003E4B25">
          <w:rPr>
            <w:noProof/>
          </w:rPr>
          <w:delText>6.</w:delText>
        </w:r>
        <w:r w:rsidRPr="002A0697" w:rsidDel="003E4B25">
          <w:rPr>
            <w:noProof/>
          </w:rPr>
          <w:tab/>
        </w:r>
        <w:r w:rsidRPr="002A0697" w:rsidDel="003E4B25">
          <w:rPr>
            <w:b/>
            <w:noProof/>
          </w:rPr>
          <w:delText>Bielawski, J. P., and Z. Yang.</w:delText>
        </w:r>
        <w:r w:rsidRPr="002A0697" w:rsidDel="003E4B25">
          <w:rPr>
            <w:noProof/>
          </w:rPr>
          <w:delText xml:space="preserve"> 2005. Maximum Likelihood Methods for Detecting Adaptive Protein Evolution, p. 103-124. </w:delText>
        </w:r>
        <w:r w:rsidRPr="002A0697" w:rsidDel="003E4B25">
          <w:rPr>
            <w:i/>
            <w:noProof/>
          </w:rPr>
          <w:delText>In</w:delText>
        </w:r>
        <w:r w:rsidRPr="002A0697" w:rsidDel="003E4B25">
          <w:rPr>
            <w:noProof/>
          </w:rPr>
          <w:delText xml:space="preserve"> R. Nielsen (ed.), Statistical Methods in Molecular Evolution. Springer.</w:delText>
        </w:r>
      </w:del>
    </w:p>
    <w:p w14:paraId="044184FC" w14:textId="77777777" w:rsidR="001C7FC9" w:rsidRPr="002A0697" w:rsidDel="003E4B25" w:rsidRDefault="001C7FC9" w:rsidP="001C7FC9">
      <w:pPr>
        <w:rPr>
          <w:del w:id="1311" w:author="hqin" w:date="2011-11-20T20:08:00Z"/>
          <w:noProof/>
        </w:rPr>
      </w:pPr>
      <w:del w:id="1312" w:author="hqin" w:date="2011-11-20T20:08:00Z">
        <w:r w:rsidRPr="002A0697" w:rsidDel="003E4B25">
          <w:rPr>
            <w:noProof/>
          </w:rPr>
          <w:delText>7.</w:delText>
        </w:r>
        <w:r w:rsidRPr="002A0697" w:rsidDel="003E4B25">
          <w:rPr>
            <w:noProof/>
          </w:rPr>
          <w:tab/>
        </w:r>
        <w:r w:rsidRPr="002A0697" w:rsidDel="003E4B25">
          <w:rPr>
            <w:b/>
            <w:noProof/>
          </w:rPr>
          <w:delText>Blackwood, K. S., C. Y. Turenne, D. Harmsen, and A. M. Kabani.</w:delText>
        </w:r>
        <w:r w:rsidRPr="002A0697" w:rsidDel="003E4B25">
          <w:rPr>
            <w:noProof/>
          </w:rPr>
          <w:delText xml:space="preserve"> 2004. Reassessment of sequence-based targets for identification of </w:delText>
        </w:r>
        <w:r w:rsidRPr="002A0697" w:rsidDel="003E4B25">
          <w:rPr>
            <w:i/>
            <w:noProof/>
          </w:rPr>
          <w:delText xml:space="preserve">Bacillus </w:delText>
        </w:r>
        <w:r w:rsidRPr="002A0697" w:rsidDel="003E4B25">
          <w:rPr>
            <w:noProof/>
          </w:rPr>
          <w:delText xml:space="preserve">species. J Clin Microbiol </w:delText>
        </w:r>
        <w:r w:rsidRPr="002A0697" w:rsidDel="003E4B25">
          <w:rPr>
            <w:b/>
            <w:noProof/>
          </w:rPr>
          <w:delText>42:</w:delText>
        </w:r>
        <w:r w:rsidRPr="002A0697" w:rsidDel="003E4B25">
          <w:rPr>
            <w:noProof/>
          </w:rPr>
          <w:delText>1626-30.</w:delText>
        </w:r>
      </w:del>
    </w:p>
    <w:p w14:paraId="6097707E" w14:textId="77777777" w:rsidR="001C7FC9" w:rsidRPr="002A0697" w:rsidDel="003E4B25" w:rsidRDefault="001C7FC9" w:rsidP="001C7FC9">
      <w:pPr>
        <w:rPr>
          <w:del w:id="1313" w:author="hqin" w:date="2011-11-20T20:08:00Z"/>
          <w:noProof/>
        </w:rPr>
      </w:pPr>
      <w:del w:id="1314" w:author="hqin" w:date="2011-11-20T20:08:00Z">
        <w:r w:rsidRPr="002A0697" w:rsidDel="003E4B25">
          <w:rPr>
            <w:noProof/>
          </w:rPr>
          <w:delText>8.</w:delText>
        </w:r>
        <w:r w:rsidRPr="002A0697" w:rsidDel="003E4B25">
          <w:rPr>
            <w:noProof/>
          </w:rPr>
          <w:tab/>
        </w:r>
        <w:r w:rsidRPr="002A0697" w:rsidDel="003E4B25">
          <w:rPr>
            <w:b/>
            <w:noProof/>
          </w:rPr>
          <w:delText>Bork, P., T. Dandekar, Y. Diaz-Lazcoz, F. Eisenhaber, M. Huynen, and Y. Yuan.</w:delText>
        </w:r>
        <w:r w:rsidRPr="002A0697" w:rsidDel="003E4B25">
          <w:rPr>
            <w:noProof/>
          </w:rPr>
          <w:delText xml:space="preserve"> 1998. Predicting function: from genes to genomes and back. J Mol Biol </w:delText>
        </w:r>
        <w:r w:rsidRPr="002A0697" w:rsidDel="003E4B25">
          <w:rPr>
            <w:b/>
            <w:noProof/>
          </w:rPr>
          <w:delText>283:</w:delText>
        </w:r>
        <w:r w:rsidRPr="002A0697" w:rsidDel="003E4B25">
          <w:rPr>
            <w:noProof/>
          </w:rPr>
          <w:delText>707-25.</w:delText>
        </w:r>
      </w:del>
    </w:p>
    <w:p w14:paraId="2CC36D6A" w14:textId="77777777" w:rsidR="001C7FC9" w:rsidRPr="002A0697" w:rsidDel="003E4B25" w:rsidRDefault="001C7FC9" w:rsidP="001C7FC9">
      <w:pPr>
        <w:rPr>
          <w:del w:id="1315" w:author="hqin" w:date="2011-11-20T20:08:00Z"/>
          <w:noProof/>
        </w:rPr>
      </w:pPr>
      <w:del w:id="1316" w:author="hqin" w:date="2011-11-20T20:08:00Z">
        <w:r w:rsidRPr="002A0697" w:rsidDel="003E4B25">
          <w:rPr>
            <w:noProof/>
          </w:rPr>
          <w:delText>9.</w:delText>
        </w:r>
        <w:r w:rsidRPr="002A0697" w:rsidDel="003E4B25">
          <w:rPr>
            <w:noProof/>
          </w:rPr>
          <w:tab/>
        </w:r>
        <w:r w:rsidRPr="002A0697" w:rsidDel="003E4B25">
          <w:rPr>
            <w:b/>
            <w:noProof/>
          </w:rPr>
          <w:delText>Bozue, J., K. L. Moody, C. K. Cote, B. G. Stiles, A. M. Friedlander, S. L. Welkos, and M. L. Hale.</w:delText>
        </w:r>
        <w:r w:rsidRPr="002A0697" w:rsidDel="003E4B25">
          <w:rPr>
            <w:noProof/>
          </w:rPr>
          <w:delText xml:space="preserve"> 2007. </w:delText>
        </w:r>
        <w:r w:rsidRPr="002A0697" w:rsidDel="003E4B25">
          <w:rPr>
            <w:i/>
            <w:noProof/>
          </w:rPr>
          <w:delText xml:space="preserve">Bacillus anthracis </w:delText>
        </w:r>
        <w:r w:rsidRPr="002A0697" w:rsidDel="003E4B25">
          <w:rPr>
            <w:noProof/>
          </w:rPr>
          <w:delText xml:space="preserve">spores of the bclA mutant exhibit increased adherence to epithelial cells, fibroblasts, and endothelial cells but not to macrophages. Infect Immun </w:delText>
        </w:r>
        <w:r w:rsidRPr="002A0697" w:rsidDel="003E4B25">
          <w:rPr>
            <w:b/>
            <w:noProof/>
          </w:rPr>
          <w:delText>75:</w:delText>
        </w:r>
        <w:r w:rsidRPr="002A0697" w:rsidDel="003E4B25">
          <w:rPr>
            <w:noProof/>
          </w:rPr>
          <w:delText>4498-505.</w:delText>
        </w:r>
      </w:del>
    </w:p>
    <w:p w14:paraId="6049349A" w14:textId="77777777" w:rsidR="001C7FC9" w:rsidRPr="002A0697" w:rsidDel="003E4B25" w:rsidRDefault="001C7FC9" w:rsidP="001C7FC9">
      <w:pPr>
        <w:rPr>
          <w:del w:id="1317" w:author="hqin" w:date="2011-11-20T20:08:00Z"/>
          <w:noProof/>
        </w:rPr>
      </w:pPr>
      <w:del w:id="1318" w:author="hqin" w:date="2011-11-20T20:08:00Z">
        <w:r w:rsidRPr="002A0697" w:rsidDel="003E4B25">
          <w:rPr>
            <w:noProof/>
          </w:rPr>
          <w:delText>10.</w:delText>
        </w:r>
        <w:r w:rsidRPr="002A0697" w:rsidDel="003E4B25">
          <w:rPr>
            <w:noProof/>
          </w:rPr>
          <w:tab/>
        </w:r>
        <w:r w:rsidRPr="002A0697" w:rsidDel="003E4B25">
          <w:rPr>
            <w:b/>
            <w:noProof/>
          </w:rPr>
          <w:delText>Brown, C. J., A. K. Johnson, and G. W. Daughdrill.</w:delText>
        </w:r>
        <w:r w:rsidRPr="002A0697" w:rsidDel="003E4B25">
          <w:rPr>
            <w:noProof/>
          </w:rPr>
          <w:delText xml:space="preserve"> 2010. Comparing models of evolution for ordered and disordered proteins. Mol Biol Evol </w:delText>
        </w:r>
        <w:r w:rsidRPr="002A0697" w:rsidDel="003E4B25">
          <w:rPr>
            <w:b/>
            <w:noProof/>
          </w:rPr>
          <w:delText>27:</w:delText>
        </w:r>
        <w:r w:rsidRPr="002A0697" w:rsidDel="003E4B25">
          <w:rPr>
            <w:noProof/>
          </w:rPr>
          <w:delText>609-21.</w:delText>
        </w:r>
      </w:del>
    </w:p>
    <w:p w14:paraId="7373E184" w14:textId="77777777" w:rsidR="001C7FC9" w:rsidRPr="002A0697" w:rsidDel="003E4B25" w:rsidRDefault="001C7FC9" w:rsidP="001C7FC9">
      <w:pPr>
        <w:rPr>
          <w:del w:id="1319" w:author="hqin" w:date="2011-11-20T20:08:00Z"/>
          <w:noProof/>
        </w:rPr>
      </w:pPr>
      <w:del w:id="1320" w:author="hqin" w:date="2011-11-20T20:08:00Z">
        <w:r w:rsidRPr="002A0697" w:rsidDel="003E4B25">
          <w:rPr>
            <w:noProof/>
          </w:rPr>
          <w:delText>11.</w:delText>
        </w:r>
        <w:r w:rsidRPr="002A0697" w:rsidDel="003E4B25">
          <w:rPr>
            <w:noProof/>
          </w:rPr>
          <w:tab/>
        </w:r>
        <w:r w:rsidRPr="002A0697" w:rsidDel="003E4B25">
          <w:rPr>
            <w:b/>
            <w:noProof/>
          </w:rPr>
          <w:delText>Chada, V. G., E. A. Sanstad, R. Wang, and A. Driks.</w:delText>
        </w:r>
        <w:r w:rsidRPr="002A0697" w:rsidDel="003E4B25">
          <w:rPr>
            <w:noProof/>
          </w:rPr>
          <w:delText xml:space="preserve"> 2003. Morphogenesis of bacillus spore surfaces. J Bacteriol </w:delText>
        </w:r>
        <w:r w:rsidRPr="002A0697" w:rsidDel="003E4B25">
          <w:rPr>
            <w:b/>
            <w:noProof/>
          </w:rPr>
          <w:delText>185:</w:delText>
        </w:r>
        <w:r w:rsidRPr="002A0697" w:rsidDel="003E4B25">
          <w:rPr>
            <w:noProof/>
          </w:rPr>
          <w:delText>6255-61.</w:delText>
        </w:r>
      </w:del>
    </w:p>
    <w:p w14:paraId="3F9F8289" w14:textId="77777777" w:rsidR="001C7FC9" w:rsidRPr="002A0697" w:rsidDel="003E4B25" w:rsidRDefault="001C7FC9" w:rsidP="001C7FC9">
      <w:pPr>
        <w:rPr>
          <w:del w:id="1321" w:author="hqin" w:date="2011-11-20T20:08:00Z"/>
          <w:noProof/>
        </w:rPr>
      </w:pPr>
      <w:del w:id="1322" w:author="hqin" w:date="2011-11-20T20:08:00Z">
        <w:r w:rsidRPr="002A0697" w:rsidDel="003E4B25">
          <w:rPr>
            <w:noProof/>
          </w:rPr>
          <w:delText>12.</w:delText>
        </w:r>
        <w:r w:rsidRPr="002A0697" w:rsidDel="003E4B25">
          <w:rPr>
            <w:noProof/>
          </w:rPr>
          <w:tab/>
        </w:r>
        <w:r w:rsidRPr="002A0697" w:rsidDel="003E4B25">
          <w:rPr>
            <w:b/>
            <w:noProof/>
          </w:rPr>
          <w:delText>Chen, G., A. Driks, K. Tawfig, M. Mallozzi, and S. Patil.</w:delText>
        </w:r>
        <w:r w:rsidRPr="002A0697" w:rsidDel="003E4B25">
          <w:rPr>
            <w:noProof/>
          </w:rPr>
          <w:delText xml:space="preserve"> 2010. </w:delText>
        </w:r>
        <w:r w:rsidRPr="002A0697" w:rsidDel="003E4B25">
          <w:rPr>
            <w:i/>
            <w:noProof/>
          </w:rPr>
          <w:delText>Bacillus anthracis</w:delText>
        </w:r>
        <w:r w:rsidRPr="002A0697" w:rsidDel="003E4B25">
          <w:rPr>
            <w:noProof/>
          </w:rPr>
          <w:delText xml:space="preserve"> and </w:delText>
        </w:r>
        <w:r w:rsidRPr="002A0697" w:rsidDel="003E4B25">
          <w:rPr>
            <w:i/>
            <w:noProof/>
          </w:rPr>
          <w:delText>Bacillus subtilis</w:delText>
        </w:r>
        <w:r w:rsidRPr="002A0697" w:rsidDel="003E4B25">
          <w:rPr>
            <w:noProof/>
          </w:rPr>
          <w:delText xml:space="preserve"> Spore surface properties and transport. Colloids and Surfaces B: Biointerfaces </w:delText>
        </w:r>
        <w:r w:rsidRPr="002A0697" w:rsidDel="003E4B25">
          <w:rPr>
            <w:b/>
            <w:noProof/>
          </w:rPr>
          <w:delText>76:</w:delText>
        </w:r>
        <w:r w:rsidRPr="002A0697" w:rsidDel="003E4B25">
          <w:rPr>
            <w:noProof/>
          </w:rPr>
          <w:delText>512-8.</w:delText>
        </w:r>
      </w:del>
    </w:p>
    <w:p w14:paraId="655F85BA" w14:textId="77777777" w:rsidR="001C7FC9" w:rsidRPr="002A0697" w:rsidDel="003E4B25" w:rsidRDefault="001C7FC9" w:rsidP="001C7FC9">
      <w:pPr>
        <w:rPr>
          <w:del w:id="1323" w:author="hqin" w:date="2011-11-20T20:08:00Z"/>
          <w:noProof/>
        </w:rPr>
      </w:pPr>
      <w:del w:id="1324" w:author="hqin" w:date="2011-11-20T20:08:00Z">
        <w:r w:rsidRPr="002A0697" w:rsidDel="003E4B25">
          <w:rPr>
            <w:noProof/>
          </w:rPr>
          <w:delText>13.</w:delText>
        </w:r>
        <w:r w:rsidRPr="002A0697" w:rsidDel="003E4B25">
          <w:rPr>
            <w:noProof/>
          </w:rPr>
          <w:tab/>
        </w:r>
        <w:r w:rsidRPr="002A0697" w:rsidDel="003E4B25">
          <w:rPr>
            <w:b/>
            <w:noProof/>
          </w:rPr>
          <w:delText>Claus, D., and R. C. W. Berkeley.</w:delText>
        </w:r>
        <w:r w:rsidRPr="002A0697" w:rsidDel="003E4B25">
          <w:rPr>
            <w:noProof/>
          </w:rPr>
          <w:delText xml:space="preserve"> 1986. Genus </w:delText>
        </w:r>
        <w:r w:rsidRPr="002A0697" w:rsidDel="003E4B25">
          <w:rPr>
            <w:i/>
            <w:noProof/>
          </w:rPr>
          <w:delText>Bacillus</w:delText>
        </w:r>
        <w:r w:rsidRPr="002A0697" w:rsidDel="003E4B25">
          <w:rPr>
            <w:noProof/>
          </w:rPr>
          <w:delText xml:space="preserve"> Cohn 1872, p. 1105-1139. </w:delText>
        </w:r>
        <w:r w:rsidRPr="002A0697" w:rsidDel="003E4B25">
          <w:rPr>
            <w:i/>
            <w:noProof/>
          </w:rPr>
          <w:delText>In</w:delText>
        </w:r>
        <w:r w:rsidRPr="002A0697" w:rsidDel="003E4B25">
          <w:rPr>
            <w:noProof/>
          </w:rPr>
          <w:delText xml:space="preserve"> S. P.H.A., N. S. Mair, M. E. Sharpe, and H. J. G. (ed.), Bergey's Manual of Systematic Bacteriology, vol. 2. Williams &amp; Wilkins, Baltimore.</w:delText>
        </w:r>
      </w:del>
    </w:p>
    <w:p w14:paraId="1C9A271C" w14:textId="77777777" w:rsidR="001C7FC9" w:rsidRPr="002A0697" w:rsidDel="003E4B25" w:rsidRDefault="001C7FC9" w:rsidP="001C7FC9">
      <w:pPr>
        <w:rPr>
          <w:del w:id="1325" w:author="hqin" w:date="2011-11-20T20:08:00Z"/>
          <w:noProof/>
        </w:rPr>
      </w:pPr>
      <w:del w:id="1326" w:author="hqin" w:date="2011-11-20T20:08:00Z">
        <w:r w:rsidRPr="002A0697" w:rsidDel="003E4B25">
          <w:rPr>
            <w:noProof/>
          </w:rPr>
          <w:delText>14.</w:delText>
        </w:r>
        <w:r w:rsidRPr="002A0697" w:rsidDel="003E4B25">
          <w:rPr>
            <w:noProof/>
          </w:rPr>
          <w:tab/>
        </w:r>
        <w:r w:rsidRPr="002A0697" w:rsidDel="003E4B25">
          <w:rPr>
            <w:b/>
            <w:noProof/>
          </w:rPr>
          <w:delText>Claverie, J. M., and D. States.</w:delText>
        </w:r>
        <w:r w:rsidRPr="002A0697" w:rsidDel="003E4B25">
          <w:rPr>
            <w:noProof/>
          </w:rPr>
          <w:delText xml:space="preserve"> 1993. Information enhancement methods for large scale sequence analysis. Computers and Chemistry </w:delText>
        </w:r>
        <w:r w:rsidRPr="002A0697" w:rsidDel="003E4B25">
          <w:rPr>
            <w:b/>
            <w:noProof/>
          </w:rPr>
          <w:delText>17:</w:delText>
        </w:r>
        <w:r w:rsidRPr="002A0697" w:rsidDel="003E4B25">
          <w:rPr>
            <w:noProof/>
          </w:rPr>
          <w:delText>191-201.</w:delText>
        </w:r>
      </w:del>
    </w:p>
    <w:p w14:paraId="60DB1E48" w14:textId="77777777" w:rsidR="001C7FC9" w:rsidRPr="002A0697" w:rsidDel="003E4B25" w:rsidRDefault="001C7FC9" w:rsidP="001C7FC9">
      <w:pPr>
        <w:rPr>
          <w:del w:id="1327" w:author="hqin" w:date="2011-11-20T20:08:00Z"/>
          <w:noProof/>
        </w:rPr>
      </w:pPr>
      <w:del w:id="1328" w:author="hqin" w:date="2011-11-20T20:08:00Z">
        <w:r w:rsidRPr="002A0697" w:rsidDel="003E4B25">
          <w:rPr>
            <w:noProof/>
          </w:rPr>
          <w:delText>15.</w:delText>
        </w:r>
        <w:r w:rsidRPr="002A0697" w:rsidDel="003E4B25">
          <w:rPr>
            <w:noProof/>
          </w:rPr>
          <w:tab/>
        </w:r>
        <w:r w:rsidRPr="002A0697" w:rsidDel="003E4B25">
          <w:rPr>
            <w:b/>
            <w:noProof/>
          </w:rPr>
          <w:delText>Cohn, F.</w:delText>
        </w:r>
        <w:r w:rsidRPr="002A0697" w:rsidDel="003E4B25">
          <w:rPr>
            <w:noProof/>
          </w:rPr>
          <w:delText xml:space="preserve"> 1876. Studies on the biology of the </w:delText>
        </w:r>
        <w:r w:rsidRPr="002A0697" w:rsidDel="003E4B25">
          <w:rPr>
            <w:i/>
            <w:noProof/>
          </w:rPr>
          <w:delText>Bacilli</w:delText>
        </w:r>
        <w:r w:rsidRPr="002A0697" w:rsidDel="003E4B25">
          <w:rPr>
            <w:noProof/>
          </w:rPr>
          <w:delText xml:space="preserve">. Beitr. Biol. Pflanz, </w:delText>
        </w:r>
        <w:r w:rsidRPr="002A0697" w:rsidDel="003E4B25">
          <w:rPr>
            <w:b/>
            <w:noProof/>
          </w:rPr>
          <w:delText>2:</w:delText>
        </w:r>
        <w:r w:rsidRPr="002A0697" w:rsidDel="003E4B25">
          <w:rPr>
            <w:noProof/>
          </w:rPr>
          <w:delText>249-276.</w:delText>
        </w:r>
      </w:del>
    </w:p>
    <w:p w14:paraId="5125AA70" w14:textId="77777777" w:rsidR="001C7FC9" w:rsidRPr="002A0697" w:rsidDel="003E4B25" w:rsidRDefault="001C7FC9" w:rsidP="001C7FC9">
      <w:pPr>
        <w:rPr>
          <w:del w:id="1329" w:author="hqin" w:date="2011-11-20T20:08:00Z"/>
          <w:noProof/>
        </w:rPr>
      </w:pPr>
      <w:del w:id="1330" w:author="hqin" w:date="2011-11-20T20:08:00Z">
        <w:r w:rsidRPr="002A0697" w:rsidDel="003E4B25">
          <w:rPr>
            <w:noProof/>
          </w:rPr>
          <w:delText>16.</w:delText>
        </w:r>
        <w:r w:rsidRPr="002A0697" w:rsidDel="003E4B25">
          <w:rPr>
            <w:noProof/>
          </w:rPr>
          <w:tab/>
        </w:r>
        <w:r w:rsidRPr="002A0697" w:rsidDel="003E4B25">
          <w:rPr>
            <w:b/>
            <w:noProof/>
          </w:rPr>
          <w:delText>Driks, A.</w:delText>
        </w:r>
        <w:r w:rsidRPr="002A0697" w:rsidDel="003E4B25">
          <w:rPr>
            <w:noProof/>
          </w:rPr>
          <w:delText xml:space="preserve"> 1999. </w:delText>
        </w:r>
        <w:r w:rsidRPr="002A0697" w:rsidDel="003E4B25">
          <w:rPr>
            <w:i/>
            <w:noProof/>
          </w:rPr>
          <w:delText>Bacillus subtilis</w:delText>
        </w:r>
        <w:r w:rsidRPr="002A0697" w:rsidDel="003E4B25">
          <w:rPr>
            <w:noProof/>
          </w:rPr>
          <w:delText xml:space="preserve"> spore coat. Microbiol Mol Biol Rev </w:delText>
        </w:r>
        <w:r w:rsidRPr="002A0697" w:rsidDel="003E4B25">
          <w:rPr>
            <w:b/>
            <w:noProof/>
          </w:rPr>
          <w:delText>63:</w:delText>
        </w:r>
        <w:r w:rsidRPr="002A0697" w:rsidDel="003E4B25">
          <w:rPr>
            <w:noProof/>
          </w:rPr>
          <w:delText>1-20.</w:delText>
        </w:r>
      </w:del>
    </w:p>
    <w:p w14:paraId="2D087550" w14:textId="77777777" w:rsidR="001C7FC9" w:rsidRPr="002A0697" w:rsidDel="003E4B25" w:rsidRDefault="001C7FC9" w:rsidP="001C7FC9">
      <w:pPr>
        <w:rPr>
          <w:del w:id="1331" w:author="hqin" w:date="2011-11-20T20:08:00Z"/>
          <w:noProof/>
        </w:rPr>
      </w:pPr>
      <w:del w:id="1332" w:author="hqin" w:date="2011-11-20T20:08:00Z">
        <w:r w:rsidRPr="002A0697" w:rsidDel="003E4B25">
          <w:rPr>
            <w:noProof/>
          </w:rPr>
          <w:delText>17.</w:delText>
        </w:r>
        <w:r w:rsidRPr="002A0697" w:rsidDel="003E4B25">
          <w:rPr>
            <w:noProof/>
          </w:rPr>
          <w:tab/>
        </w:r>
        <w:r w:rsidRPr="002A0697" w:rsidDel="003E4B25">
          <w:rPr>
            <w:b/>
            <w:noProof/>
          </w:rPr>
          <w:delText>Driks, A.</w:delText>
        </w:r>
        <w:r w:rsidRPr="002A0697" w:rsidDel="003E4B25">
          <w:rPr>
            <w:noProof/>
          </w:rPr>
          <w:delText xml:space="preserve"> 2003. The dynamic spore. Proc Natl Acad Sci U S A </w:delText>
        </w:r>
        <w:r w:rsidRPr="002A0697" w:rsidDel="003E4B25">
          <w:rPr>
            <w:b/>
            <w:noProof/>
          </w:rPr>
          <w:delText>100:</w:delText>
        </w:r>
        <w:r w:rsidRPr="002A0697" w:rsidDel="003E4B25">
          <w:rPr>
            <w:noProof/>
          </w:rPr>
          <w:delText>3007-9.</w:delText>
        </w:r>
      </w:del>
    </w:p>
    <w:p w14:paraId="388943BF" w14:textId="77777777" w:rsidR="001C7FC9" w:rsidRPr="002A0697" w:rsidDel="003E4B25" w:rsidRDefault="001C7FC9" w:rsidP="001C7FC9">
      <w:pPr>
        <w:rPr>
          <w:del w:id="1333" w:author="hqin" w:date="2011-11-20T20:08:00Z"/>
          <w:noProof/>
        </w:rPr>
      </w:pPr>
      <w:del w:id="1334" w:author="hqin" w:date="2011-11-20T20:08:00Z">
        <w:r w:rsidRPr="002A0697" w:rsidDel="003E4B25">
          <w:rPr>
            <w:noProof/>
          </w:rPr>
          <w:delText>18.</w:delText>
        </w:r>
        <w:r w:rsidRPr="002A0697" w:rsidDel="003E4B25">
          <w:rPr>
            <w:noProof/>
          </w:rPr>
          <w:tab/>
        </w:r>
        <w:r w:rsidRPr="002A0697" w:rsidDel="003E4B25">
          <w:rPr>
            <w:b/>
            <w:noProof/>
          </w:rPr>
          <w:delText>Driks, A.</w:delText>
        </w:r>
        <w:r w:rsidRPr="002A0697" w:rsidDel="003E4B25">
          <w:rPr>
            <w:noProof/>
          </w:rPr>
          <w:delText xml:space="preserve"> 2002. Maximum shields: the assembly and function of the bacterial spore coat. Trends Microbiol </w:delText>
        </w:r>
        <w:r w:rsidRPr="002A0697" w:rsidDel="003E4B25">
          <w:rPr>
            <w:b/>
            <w:noProof/>
          </w:rPr>
          <w:delText>10:</w:delText>
        </w:r>
        <w:r w:rsidRPr="002A0697" w:rsidDel="003E4B25">
          <w:rPr>
            <w:noProof/>
          </w:rPr>
          <w:delText>251-4.</w:delText>
        </w:r>
      </w:del>
    </w:p>
    <w:p w14:paraId="04F8CD62" w14:textId="77777777" w:rsidR="001C7FC9" w:rsidRPr="002A0697" w:rsidDel="003E4B25" w:rsidRDefault="001C7FC9" w:rsidP="001C7FC9">
      <w:pPr>
        <w:rPr>
          <w:del w:id="1335" w:author="hqin" w:date="2011-11-20T20:08:00Z"/>
          <w:noProof/>
        </w:rPr>
      </w:pPr>
      <w:del w:id="1336" w:author="hqin" w:date="2011-11-20T20:08:00Z">
        <w:r w:rsidRPr="002A0697" w:rsidDel="003E4B25">
          <w:rPr>
            <w:noProof/>
          </w:rPr>
          <w:delText>19.</w:delText>
        </w:r>
        <w:r w:rsidRPr="002A0697" w:rsidDel="003E4B25">
          <w:rPr>
            <w:noProof/>
          </w:rPr>
          <w:tab/>
        </w:r>
        <w:r w:rsidRPr="002A0697" w:rsidDel="003E4B25">
          <w:rPr>
            <w:b/>
            <w:noProof/>
          </w:rPr>
          <w:delText>Driks, A.</w:delText>
        </w:r>
        <w:r w:rsidRPr="002A0697" w:rsidDel="003E4B25">
          <w:rPr>
            <w:noProof/>
          </w:rPr>
          <w:delText xml:space="preserve"> 2002. Overview: Development in bacteria: spore formation in </w:delText>
        </w:r>
        <w:r w:rsidRPr="002A0697" w:rsidDel="003E4B25">
          <w:rPr>
            <w:i/>
            <w:noProof/>
          </w:rPr>
          <w:delText>Bacillus subtilis</w:delText>
        </w:r>
        <w:r w:rsidRPr="002A0697" w:rsidDel="003E4B25">
          <w:rPr>
            <w:noProof/>
          </w:rPr>
          <w:delText xml:space="preserve">. Cell Mol Life Sci </w:delText>
        </w:r>
        <w:r w:rsidRPr="002A0697" w:rsidDel="003E4B25">
          <w:rPr>
            <w:b/>
            <w:noProof/>
          </w:rPr>
          <w:delText>59:</w:delText>
        </w:r>
        <w:r w:rsidRPr="002A0697" w:rsidDel="003E4B25">
          <w:rPr>
            <w:noProof/>
          </w:rPr>
          <w:delText>389-91.</w:delText>
        </w:r>
      </w:del>
    </w:p>
    <w:p w14:paraId="57EBD7A8" w14:textId="77777777" w:rsidR="001C7FC9" w:rsidRPr="002A0697" w:rsidDel="003E4B25" w:rsidRDefault="001C7FC9" w:rsidP="001C7FC9">
      <w:pPr>
        <w:rPr>
          <w:del w:id="1337" w:author="hqin" w:date="2011-11-20T20:08:00Z"/>
          <w:noProof/>
        </w:rPr>
      </w:pPr>
      <w:del w:id="1338" w:author="hqin" w:date="2011-11-20T20:08:00Z">
        <w:r w:rsidRPr="002A0697" w:rsidDel="003E4B25">
          <w:rPr>
            <w:noProof/>
          </w:rPr>
          <w:delText>20.</w:delText>
        </w:r>
        <w:r w:rsidRPr="002A0697" w:rsidDel="003E4B25">
          <w:rPr>
            <w:noProof/>
          </w:rPr>
          <w:tab/>
        </w:r>
        <w:r w:rsidRPr="002A0697" w:rsidDel="003E4B25">
          <w:rPr>
            <w:b/>
            <w:noProof/>
          </w:rPr>
          <w:delText>Driks, A.</w:delText>
        </w:r>
        <w:r w:rsidRPr="002A0697" w:rsidDel="003E4B25">
          <w:rPr>
            <w:noProof/>
          </w:rPr>
          <w:delText xml:space="preserve"> 2002. Proteins of the spore core and coat, p. 527-536. </w:delText>
        </w:r>
        <w:r w:rsidRPr="002A0697" w:rsidDel="003E4B25">
          <w:rPr>
            <w:i/>
            <w:noProof/>
          </w:rPr>
          <w:delText>In</w:delText>
        </w:r>
        <w:r w:rsidRPr="002A0697" w:rsidDel="003E4B25">
          <w:rPr>
            <w:noProof/>
          </w:rPr>
          <w:delText xml:space="preserve"> A. L. Sonenshein, J. A. Hoch, and R. Losick (ed.), </w:delText>
        </w:r>
        <w:r w:rsidRPr="002A0697" w:rsidDel="003E4B25">
          <w:rPr>
            <w:i/>
            <w:noProof/>
          </w:rPr>
          <w:delText>Bacillus subtilis</w:delText>
        </w:r>
        <w:r w:rsidRPr="002A0697" w:rsidDel="003E4B25">
          <w:rPr>
            <w:noProof/>
          </w:rPr>
          <w:delText xml:space="preserve"> and its closest relatives. American Society for Microbiology, Washington, D.C.</w:delText>
        </w:r>
      </w:del>
    </w:p>
    <w:p w14:paraId="0DBD2492" w14:textId="77777777" w:rsidR="001C7FC9" w:rsidRPr="002A0697" w:rsidDel="003E4B25" w:rsidRDefault="001C7FC9" w:rsidP="001C7FC9">
      <w:pPr>
        <w:rPr>
          <w:del w:id="1339" w:author="hqin" w:date="2011-11-20T20:08:00Z"/>
          <w:noProof/>
        </w:rPr>
      </w:pPr>
      <w:del w:id="1340" w:author="hqin" w:date="2011-11-20T20:08:00Z">
        <w:r w:rsidRPr="002A0697" w:rsidDel="003E4B25">
          <w:rPr>
            <w:noProof/>
          </w:rPr>
          <w:delText>21.</w:delText>
        </w:r>
        <w:r w:rsidRPr="002A0697" w:rsidDel="003E4B25">
          <w:rPr>
            <w:noProof/>
          </w:rPr>
          <w:tab/>
        </w:r>
        <w:r w:rsidRPr="002A0697" w:rsidDel="003E4B25">
          <w:rPr>
            <w:b/>
            <w:noProof/>
          </w:rPr>
          <w:delText>Driks, A.</w:delText>
        </w:r>
        <w:r w:rsidRPr="002A0697" w:rsidDel="003E4B25">
          <w:rPr>
            <w:noProof/>
          </w:rPr>
          <w:delText xml:space="preserve"> 2007. Surface appendages of bacterial spores. Mol Microbiol </w:delText>
        </w:r>
        <w:r w:rsidRPr="002A0697" w:rsidDel="003E4B25">
          <w:rPr>
            <w:b/>
            <w:noProof/>
          </w:rPr>
          <w:delText>63:</w:delText>
        </w:r>
        <w:r w:rsidRPr="002A0697" w:rsidDel="003E4B25">
          <w:rPr>
            <w:noProof/>
          </w:rPr>
          <w:delText>623-5.</w:delText>
        </w:r>
      </w:del>
    </w:p>
    <w:p w14:paraId="2C30B508" w14:textId="77777777" w:rsidR="001C7FC9" w:rsidRPr="002A0697" w:rsidDel="003E4B25" w:rsidRDefault="001C7FC9" w:rsidP="001C7FC9">
      <w:pPr>
        <w:rPr>
          <w:del w:id="1341" w:author="hqin" w:date="2011-11-20T20:08:00Z"/>
          <w:noProof/>
        </w:rPr>
      </w:pPr>
      <w:del w:id="1342" w:author="hqin" w:date="2011-11-20T20:08:00Z">
        <w:r w:rsidRPr="002A0697" w:rsidDel="003E4B25">
          <w:rPr>
            <w:noProof/>
          </w:rPr>
          <w:delText>22.</w:delText>
        </w:r>
        <w:r w:rsidRPr="002A0697" w:rsidDel="003E4B25">
          <w:rPr>
            <w:noProof/>
          </w:rPr>
          <w:tab/>
        </w:r>
        <w:r w:rsidRPr="002A0697" w:rsidDel="003E4B25">
          <w:rPr>
            <w:b/>
            <w:noProof/>
          </w:rPr>
          <w:delText>Driks, A., and M. Mallozzi.</w:delText>
        </w:r>
        <w:r w:rsidRPr="002A0697" w:rsidDel="003E4B25">
          <w:rPr>
            <w:noProof/>
          </w:rPr>
          <w:delText xml:space="preserve"> 2009. Outer structures of the </w:delText>
        </w:r>
        <w:r w:rsidRPr="002A0697" w:rsidDel="003E4B25">
          <w:rPr>
            <w:i/>
            <w:noProof/>
          </w:rPr>
          <w:delText>Bacillus anthracis</w:delText>
        </w:r>
        <w:r w:rsidRPr="002A0697" w:rsidDel="003E4B25">
          <w:rPr>
            <w:noProof/>
          </w:rPr>
          <w:delText xml:space="preserve"> spore. </w:delText>
        </w:r>
        <w:r w:rsidRPr="002A0697" w:rsidDel="003E4B25">
          <w:rPr>
            <w:i/>
            <w:noProof/>
          </w:rPr>
          <w:delText>In</w:delText>
        </w:r>
        <w:r w:rsidRPr="002A0697" w:rsidDel="003E4B25">
          <w:rPr>
            <w:noProof/>
          </w:rPr>
          <w:delText xml:space="preserve"> N. Bergman (ed.), Bacillus anthracis and Anthrax. John Wiley &amp; Sons, New Jersey.</w:delText>
        </w:r>
      </w:del>
    </w:p>
    <w:p w14:paraId="639DAC07" w14:textId="77777777" w:rsidR="001C7FC9" w:rsidRPr="002A0697" w:rsidDel="003E4B25" w:rsidRDefault="001C7FC9" w:rsidP="001C7FC9">
      <w:pPr>
        <w:rPr>
          <w:del w:id="1343" w:author="hqin" w:date="2011-11-20T20:08:00Z"/>
          <w:noProof/>
        </w:rPr>
      </w:pPr>
      <w:del w:id="1344" w:author="hqin" w:date="2011-11-20T20:08:00Z">
        <w:r w:rsidRPr="002A0697" w:rsidDel="003E4B25">
          <w:rPr>
            <w:noProof/>
          </w:rPr>
          <w:delText>23.</w:delText>
        </w:r>
        <w:r w:rsidRPr="002A0697" w:rsidDel="003E4B25">
          <w:rPr>
            <w:noProof/>
          </w:rPr>
          <w:tab/>
        </w:r>
        <w:r w:rsidRPr="002A0697" w:rsidDel="003E4B25">
          <w:rPr>
            <w:b/>
            <w:noProof/>
          </w:rPr>
          <w:delText>Eichenberger, P., M. Fujita, S. T. Jensen, E. M. Conlon, D. Z. Rudner, S. T. Wang, C. Ferguson, K. Haga, T. Sato, J. S. Liu, and R. Losick.</w:delText>
        </w:r>
        <w:r w:rsidRPr="002A0697" w:rsidDel="003E4B25">
          <w:rPr>
            <w:noProof/>
          </w:rPr>
          <w:delText xml:space="preserve"> 2004. The program of gene transcription for a single differentiating cell type during sporulation in </w:delText>
        </w:r>
        <w:r w:rsidRPr="002A0697" w:rsidDel="003E4B25">
          <w:rPr>
            <w:i/>
            <w:noProof/>
          </w:rPr>
          <w:delText>Bacillus subtilis</w:delText>
        </w:r>
        <w:r w:rsidRPr="002A0697" w:rsidDel="003E4B25">
          <w:rPr>
            <w:noProof/>
          </w:rPr>
          <w:delText xml:space="preserve">. PLoS Biol. </w:delText>
        </w:r>
        <w:r w:rsidRPr="002A0697" w:rsidDel="003E4B25">
          <w:rPr>
            <w:b/>
            <w:noProof/>
          </w:rPr>
          <w:delText>2:</w:delText>
        </w:r>
        <w:r w:rsidRPr="002A0697" w:rsidDel="003E4B25">
          <w:rPr>
            <w:noProof/>
          </w:rPr>
          <w:delText>e328.</w:delText>
        </w:r>
      </w:del>
    </w:p>
    <w:p w14:paraId="32DD6442" w14:textId="77777777" w:rsidR="001C7FC9" w:rsidRPr="002A0697" w:rsidDel="003E4B25" w:rsidRDefault="001C7FC9" w:rsidP="001C7FC9">
      <w:pPr>
        <w:rPr>
          <w:del w:id="1345" w:author="hqin" w:date="2011-11-20T20:08:00Z"/>
          <w:noProof/>
        </w:rPr>
      </w:pPr>
      <w:del w:id="1346" w:author="hqin" w:date="2011-11-20T20:08:00Z">
        <w:r w:rsidRPr="002A0697" w:rsidDel="003E4B25">
          <w:rPr>
            <w:noProof/>
          </w:rPr>
          <w:delText>24.</w:delText>
        </w:r>
        <w:r w:rsidRPr="002A0697" w:rsidDel="003E4B25">
          <w:rPr>
            <w:noProof/>
          </w:rPr>
          <w:tab/>
        </w:r>
        <w:r w:rsidRPr="002A0697" w:rsidDel="003E4B25">
          <w:rPr>
            <w:b/>
            <w:noProof/>
          </w:rPr>
          <w:delText>Eichenberger, P., S. T. Jensen, E. M. Conlon, C. van Ooij, J. Silvaggi, J. E. Gonzalez-Pastor, M. Fujita, S. Ben-Yehuda, P. Stragier, J. S. Liu, and R. Losick.</w:delText>
        </w:r>
        <w:r w:rsidRPr="002A0697" w:rsidDel="003E4B25">
          <w:rPr>
            <w:noProof/>
          </w:rPr>
          <w:delText xml:space="preserve"> 2003. The sigmaE regulon and the identification of additional sporulation genes in </w:delText>
        </w:r>
        <w:r w:rsidRPr="002A0697" w:rsidDel="003E4B25">
          <w:rPr>
            <w:i/>
            <w:noProof/>
          </w:rPr>
          <w:delText>Bacillus subtilis</w:delText>
        </w:r>
        <w:r w:rsidRPr="002A0697" w:rsidDel="003E4B25">
          <w:rPr>
            <w:noProof/>
          </w:rPr>
          <w:delText xml:space="preserve">. J. Mol. Biol. </w:delText>
        </w:r>
        <w:r w:rsidRPr="002A0697" w:rsidDel="003E4B25">
          <w:rPr>
            <w:b/>
            <w:noProof/>
          </w:rPr>
          <w:delText>327:</w:delText>
        </w:r>
        <w:r w:rsidRPr="002A0697" w:rsidDel="003E4B25">
          <w:rPr>
            <w:noProof/>
          </w:rPr>
          <w:delText>945-972.</w:delText>
        </w:r>
      </w:del>
    </w:p>
    <w:p w14:paraId="725BF80A" w14:textId="77777777" w:rsidR="001C7FC9" w:rsidRPr="002A0697" w:rsidDel="003E4B25" w:rsidRDefault="001C7FC9" w:rsidP="001C7FC9">
      <w:pPr>
        <w:rPr>
          <w:del w:id="1347" w:author="hqin" w:date="2011-11-20T20:08:00Z"/>
          <w:noProof/>
        </w:rPr>
      </w:pPr>
      <w:del w:id="1348" w:author="hqin" w:date="2011-11-20T20:08:00Z">
        <w:r w:rsidRPr="002A0697" w:rsidDel="003E4B25">
          <w:rPr>
            <w:noProof/>
          </w:rPr>
          <w:delText>25.</w:delText>
        </w:r>
        <w:r w:rsidRPr="002A0697" w:rsidDel="003E4B25">
          <w:rPr>
            <w:noProof/>
          </w:rPr>
          <w:tab/>
        </w:r>
        <w:r w:rsidRPr="002A0697" w:rsidDel="003E4B25">
          <w:rPr>
            <w:b/>
            <w:noProof/>
          </w:rPr>
          <w:delText>Enright, A. J., S. Van Dongen, and C. A. Ouzounis.</w:delText>
        </w:r>
        <w:r w:rsidRPr="002A0697" w:rsidDel="003E4B25">
          <w:rPr>
            <w:noProof/>
          </w:rPr>
          <w:delText xml:space="preserve"> 2002. An efficient algorithm for large-scale detection of protein families. Nucleic Acids Res </w:delText>
        </w:r>
        <w:r w:rsidRPr="002A0697" w:rsidDel="003E4B25">
          <w:rPr>
            <w:b/>
            <w:noProof/>
          </w:rPr>
          <w:delText>30:</w:delText>
        </w:r>
        <w:r w:rsidRPr="002A0697" w:rsidDel="003E4B25">
          <w:rPr>
            <w:noProof/>
          </w:rPr>
          <w:delText>1575-84.</w:delText>
        </w:r>
      </w:del>
    </w:p>
    <w:p w14:paraId="4D477D16" w14:textId="77777777" w:rsidR="001C7FC9" w:rsidRPr="002A0697" w:rsidDel="003E4B25" w:rsidRDefault="001C7FC9" w:rsidP="001C7FC9">
      <w:pPr>
        <w:rPr>
          <w:del w:id="1349" w:author="hqin" w:date="2011-11-20T20:08:00Z"/>
          <w:noProof/>
        </w:rPr>
      </w:pPr>
      <w:del w:id="1350" w:author="hqin" w:date="2011-11-20T20:08:00Z">
        <w:r w:rsidRPr="002A0697" w:rsidDel="003E4B25">
          <w:rPr>
            <w:noProof/>
          </w:rPr>
          <w:delText>26.</w:delText>
        </w:r>
        <w:r w:rsidRPr="002A0697" w:rsidDel="003E4B25">
          <w:rPr>
            <w:noProof/>
          </w:rPr>
          <w:tab/>
        </w:r>
        <w:r w:rsidRPr="002A0697" w:rsidDel="003E4B25">
          <w:rPr>
            <w:b/>
            <w:noProof/>
          </w:rPr>
          <w:delText>Felsenstein, J.</w:delText>
        </w:r>
        <w:r w:rsidRPr="002A0697" w:rsidDel="003E4B25">
          <w:rPr>
            <w:noProof/>
          </w:rPr>
          <w:delText xml:space="preserve"> 2005. PHYLIP (Phylogeny inference package) version 3.6. Distributed by the author. Department of Genome Sciences, University of Washington, Seattle.</w:delText>
        </w:r>
      </w:del>
    </w:p>
    <w:p w14:paraId="4A968CBC" w14:textId="77777777" w:rsidR="001C7FC9" w:rsidRPr="002A0697" w:rsidDel="003E4B25" w:rsidRDefault="001C7FC9" w:rsidP="001C7FC9">
      <w:pPr>
        <w:rPr>
          <w:del w:id="1351" w:author="hqin" w:date="2011-11-20T20:08:00Z"/>
          <w:noProof/>
        </w:rPr>
      </w:pPr>
      <w:del w:id="1352" w:author="hqin" w:date="2011-11-20T20:08:00Z">
        <w:r w:rsidRPr="002A0697" w:rsidDel="003E4B25">
          <w:rPr>
            <w:noProof/>
          </w:rPr>
          <w:delText>27.</w:delText>
        </w:r>
        <w:r w:rsidRPr="002A0697" w:rsidDel="003E4B25">
          <w:rPr>
            <w:noProof/>
          </w:rPr>
          <w:tab/>
        </w:r>
        <w:r w:rsidRPr="002A0697" w:rsidDel="003E4B25">
          <w:rPr>
            <w:b/>
            <w:noProof/>
          </w:rPr>
          <w:delText>Fitch, W. M.</w:delText>
        </w:r>
        <w:r w:rsidRPr="002A0697" w:rsidDel="003E4B25">
          <w:rPr>
            <w:noProof/>
          </w:rPr>
          <w:delText xml:space="preserve"> 2000. Homology a personal view on some of the problems. Trends Genet </w:delText>
        </w:r>
        <w:r w:rsidRPr="002A0697" w:rsidDel="003E4B25">
          <w:rPr>
            <w:b/>
            <w:noProof/>
          </w:rPr>
          <w:delText>16:</w:delText>
        </w:r>
        <w:r w:rsidRPr="002A0697" w:rsidDel="003E4B25">
          <w:rPr>
            <w:noProof/>
          </w:rPr>
          <w:delText>227-31.</w:delText>
        </w:r>
      </w:del>
    </w:p>
    <w:p w14:paraId="0CA1D6AD" w14:textId="77777777" w:rsidR="001C7FC9" w:rsidRPr="002A0697" w:rsidDel="003E4B25" w:rsidRDefault="001C7FC9" w:rsidP="001C7FC9">
      <w:pPr>
        <w:rPr>
          <w:del w:id="1353" w:author="hqin" w:date="2011-11-20T20:08:00Z"/>
          <w:noProof/>
        </w:rPr>
      </w:pPr>
      <w:del w:id="1354" w:author="hqin" w:date="2011-11-20T20:08:00Z">
        <w:r w:rsidRPr="002A0697" w:rsidDel="003E4B25">
          <w:rPr>
            <w:noProof/>
          </w:rPr>
          <w:delText>28.</w:delText>
        </w:r>
        <w:r w:rsidRPr="002A0697" w:rsidDel="003E4B25">
          <w:rPr>
            <w:noProof/>
          </w:rPr>
          <w:tab/>
        </w:r>
        <w:r w:rsidRPr="002A0697" w:rsidDel="003E4B25">
          <w:rPr>
            <w:b/>
            <w:noProof/>
          </w:rPr>
          <w:delText>Fritze, D.</w:delText>
        </w:r>
        <w:r w:rsidRPr="002A0697" w:rsidDel="003E4B25">
          <w:rPr>
            <w:noProof/>
          </w:rPr>
          <w:delText xml:space="preserve"> 2004. Taxonomy of the Genus </w:delText>
        </w:r>
        <w:r w:rsidRPr="002A0697" w:rsidDel="003E4B25">
          <w:rPr>
            <w:i/>
            <w:noProof/>
          </w:rPr>
          <w:delText xml:space="preserve">Bacillus </w:delText>
        </w:r>
        <w:r w:rsidRPr="002A0697" w:rsidDel="003E4B25">
          <w:rPr>
            <w:noProof/>
          </w:rPr>
          <w:delText xml:space="preserve">and Related Genera: The Aerobic Endospore-Forming Bacteria. Phytopathology </w:delText>
        </w:r>
        <w:r w:rsidRPr="002A0697" w:rsidDel="003E4B25">
          <w:rPr>
            <w:b/>
            <w:noProof/>
          </w:rPr>
          <w:delText>94:</w:delText>
        </w:r>
        <w:r w:rsidRPr="002A0697" w:rsidDel="003E4B25">
          <w:rPr>
            <w:noProof/>
          </w:rPr>
          <w:delText>1245-1248.</w:delText>
        </w:r>
      </w:del>
    </w:p>
    <w:p w14:paraId="37B55E2D" w14:textId="77777777" w:rsidR="001C7FC9" w:rsidRPr="002A0697" w:rsidDel="003E4B25" w:rsidRDefault="001C7FC9" w:rsidP="001C7FC9">
      <w:pPr>
        <w:rPr>
          <w:del w:id="1355" w:author="hqin" w:date="2011-11-20T20:08:00Z"/>
          <w:noProof/>
        </w:rPr>
      </w:pPr>
      <w:del w:id="1356" w:author="hqin" w:date="2011-11-20T20:08:00Z">
        <w:r w:rsidRPr="002A0697" w:rsidDel="003E4B25">
          <w:rPr>
            <w:noProof/>
          </w:rPr>
          <w:delText>29.</w:delText>
        </w:r>
        <w:r w:rsidRPr="002A0697" w:rsidDel="003E4B25">
          <w:rPr>
            <w:noProof/>
          </w:rPr>
          <w:tab/>
        </w:r>
        <w:r w:rsidRPr="002A0697" w:rsidDel="003E4B25">
          <w:rPr>
            <w:b/>
            <w:noProof/>
          </w:rPr>
          <w:delText>Hannay, C. L.</w:delText>
        </w:r>
        <w:r w:rsidRPr="002A0697" w:rsidDel="003E4B25">
          <w:rPr>
            <w:noProof/>
          </w:rPr>
          <w:delText xml:space="preserve"> 1957. The parasporal body of </w:delText>
        </w:r>
        <w:r w:rsidRPr="002A0697" w:rsidDel="003E4B25">
          <w:rPr>
            <w:i/>
            <w:noProof/>
          </w:rPr>
          <w:delText>Bacillus laterosporus</w:delText>
        </w:r>
        <w:r w:rsidRPr="002A0697" w:rsidDel="003E4B25">
          <w:rPr>
            <w:noProof/>
          </w:rPr>
          <w:delText xml:space="preserve"> Laubach. J. Biophys. Biochem. Cytol. </w:delText>
        </w:r>
        <w:r w:rsidRPr="002A0697" w:rsidDel="003E4B25">
          <w:rPr>
            <w:b/>
            <w:noProof/>
          </w:rPr>
          <w:delText>3:</w:delText>
        </w:r>
        <w:r w:rsidRPr="002A0697" w:rsidDel="003E4B25">
          <w:rPr>
            <w:noProof/>
          </w:rPr>
          <w:delText>1001-1010.</w:delText>
        </w:r>
      </w:del>
    </w:p>
    <w:p w14:paraId="43EAA815" w14:textId="77777777" w:rsidR="001C7FC9" w:rsidRPr="002A0697" w:rsidDel="003E4B25" w:rsidRDefault="001C7FC9" w:rsidP="001C7FC9">
      <w:pPr>
        <w:rPr>
          <w:del w:id="1357" w:author="hqin" w:date="2011-11-20T20:08:00Z"/>
          <w:noProof/>
        </w:rPr>
      </w:pPr>
      <w:del w:id="1358" w:author="hqin" w:date="2011-11-20T20:08:00Z">
        <w:r w:rsidRPr="002A0697" w:rsidDel="003E4B25">
          <w:rPr>
            <w:noProof/>
          </w:rPr>
          <w:delText>30.</w:delText>
        </w:r>
        <w:r w:rsidRPr="002A0697" w:rsidDel="003E4B25">
          <w:rPr>
            <w:noProof/>
          </w:rPr>
          <w:tab/>
        </w:r>
        <w:r w:rsidRPr="002A0697" w:rsidDel="003E4B25">
          <w:rPr>
            <w:b/>
            <w:noProof/>
          </w:rPr>
          <w:delText>Henriques, A. O., and C. P. Moran, Jr.</w:delText>
        </w:r>
        <w:r w:rsidRPr="002A0697" w:rsidDel="003E4B25">
          <w:rPr>
            <w:noProof/>
          </w:rPr>
          <w:delText xml:space="preserve"> 2007. Structure, assembly, and function of the spore surface layers. Annu Rev Microbiol </w:delText>
        </w:r>
        <w:r w:rsidRPr="002A0697" w:rsidDel="003E4B25">
          <w:rPr>
            <w:b/>
            <w:noProof/>
          </w:rPr>
          <w:delText>61:</w:delText>
        </w:r>
        <w:r w:rsidRPr="002A0697" w:rsidDel="003E4B25">
          <w:rPr>
            <w:noProof/>
          </w:rPr>
          <w:delText>555-88.</w:delText>
        </w:r>
      </w:del>
    </w:p>
    <w:p w14:paraId="1C3F0F43" w14:textId="77777777" w:rsidR="001C7FC9" w:rsidRPr="002A0697" w:rsidDel="003E4B25" w:rsidRDefault="001C7FC9" w:rsidP="001C7FC9">
      <w:pPr>
        <w:rPr>
          <w:del w:id="1359" w:author="hqin" w:date="2011-11-20T20:08:00Z"/>
          <w:noProof/>
        </w:rPr>
      </w:pPr>
      <w:del w:id="1360" w:author="hqin" w:date="2011-11-20T20:08:00Z">
        <w:r w:rsidRPr="002A0697" w:rsidDel="003E4B25">
          <w:rPr>
            <w:noProof/>
          </w:rPr>
          <w:delText>31.</w:delText>
        </w:r>
        <w:r w:rsidRPr="002A0697" w:rsidDel="003E4B25">
          <w:rPr>
            <w:noProof/>
          </w:rPr>
          <w:tab/>
        </w:r>
        <w:r w:rsidRPr="002A0697" w:rsidDel="003E4B25">
          <w:rPr>
            <w:b/>
            <w:noProof/>
          </w:rPr>
          <w:delText>Holt, S. C., and E. R. Leadbetter.</w:delText>
        </w:r>
        <w:r w:rsidRPr="002A0697" w:rsidDel="003E4B25">
          <w:rPr>
            <w:noProof/>
          </w:rPr>
          <w:delText xml:space="preserve"> 1969. Comparative ultrastructure of selected aerobic spore-forming bacteria: a freeze-etching study. Bacteriol Rev </w:delText>
        </w:r>
        <w:r w:rsidRPr="002A0697" w:rsidDel="003E4B25">
          <w:rPr>
            <w:b/>
            <w:noProof/>
          </w:rPr>
          <w:delText>33:</w:delText>
        </w:r>
        <w:r w:rsidRPr="002A0697" w:rsidDel="003E4B25">
          <w:rPr>
            <w:noProof/>
          </w:rPr>
          <w:delText>346-78.</w:delText>
        </w:r>
      </w:del>
    </w:p>
    <w:p w14:paraId="3A394AD1" w14:textId="77777777" w:rsidR="001C7FC9" w:rsidRPr="002A0697" w:rsidDel="003E4B25" w:rsidRDefault="001C7FC9" w:rsidP="001C7FC9">
      <w:pPr>
        <w:rPr>
          <w:del w:id="1361" w:author="hqin" w:date="2011-11-20T20:08:00Z"/>
          <w:noProof/>
        </w:rPr>
      </w:pPr>
      <w:del w:id="1362" w:author="hqin" w:date="2011-11-20T20:08:00Z">
        <w:r w:rsidRPr="002A0697" w:rsidDel="003E4B25">
          <w:rPr>
            <w:noProof/>
          </w:rPr>
          <w:delText>32.</w:delText>
        </w:r>
        <w:r w:rsidRPr="002A0697" w:rsidDel="003E4B25">
          <w:rPr>
            <w:noProof/>
          </w:rPr>
          <w:tab/>
        </w:r>
        <w:r w:rsidRPr="002A0697" w:rsidDel="003E4B25">
          <w:rPr>
            <w:b/>
            <w:noProof/>
          </w:rPr>
          <w:delText>Huson, D. H., D. C. Richter, C. Rausch, T. Dezulian, M. Franz, and R. Rupp.</w:delText>
        </w:r>
        <w:r w:rsidRPr="002A0697" w:rsidDel="003E4B25">
          <w:rPr>
            <w:noProof/>
          </w:rPr>
          <w:delText xml:space="preserve"> 2007. Dendroscope: An interactive viewer for large phylogenetic trees. BMC Bioinformatics </w:delText>
        </w:r>
        <w:r w:rsidRPr="002A0697" w:rsidDel="003E4B25">
          <w:rPr>
            <w:b/>
            <w:noProof/>
          </w:rPr>
          <w:delText>8:</w:delText>
        </w:r>
        <w:r w:rsidRPr="002A0697" w:rsidDel="003E4B25">
          <w:rPr>
            <w:noProof/>
          </w:rPr>
          <w:delText>460.</w:delText>
        </w:r>
      </w:del>
    </w:p>
    <w:p w14:paraId="42F806B9" w14:textId="77777777" w:rsidR="001C7FC9" w:rsidRPr="002A0697" w:rsidDel="003E4B25" w:rsidRDefault="001C7FC9" w:rsidP="001C7FC9">
      <w:pPr>
        <w:rPr>
          <w:del w:id="1363" w:author="hqin" w:date="2011-11-20T20:08:00Z"/>
          <w:noProof/>
        </w:rPr>
      </w:pPr>
      <w:del w:id="1364" w:author="hqin" w:date="2011-11-20T20:08:00Z">
        <w:r w:rsidRPr="002A0697" w:rsidDel="003E4B25">
          <w:rPr>
            <w:noProof/>
          </w:rPr>
          <w:delText>33.</w:delText>
        </w:r>
        <w:r w:rsidRPr="002A0697" w:rsidDel="003E4B25">
          <w:rPr>
            <w:noProof/>
          </w:rPr>
          <w:tab/>
        </w:r>
        <w:r w:rsidRPr="002A0697" w:rsidDel="003E4B25">
          <w:rPr>
            <w:b/>
            <w:noProof/>
          </w:rPr>
          <w:delText>Kim, H., M. Hahn, P. Grabowski, D. C. McPherson, M. M. Otte, R. Wang, C. C. Ferguson, P. Eichenberger, and A. Driks.</w:delText>
        </w:r>
        <w:r w:rsidRPr="002A0697" w:rsidDel="003E4B25">
          <w:rPr>
            <w:noProof/>
          </w:rPr>
          <w:delText xml:space="preserve"> 2006. The </w:delText>
        </w:r>
        <w:r w:rsidRPr="002A0697" w:rsidDel="003E4B25">
          <w:rPr>
            <w:i/>
            <w:noProof/>
          </w:rPr>
          <w:delText xml:space="preserve">Bacillus subtilis </w:delText>
        </w:r>
        <w:r w:rsidRPr="002A0697" w:rsidDel="003E4B25">
          <w:rPr>
            <w:noProof/>
          </w:rPr>
          <w:delText xml:space="preserve">spore coat protein interaction network. Mol Microbiol </w:delText>
        </w:r>
        <w:r w:rsidRPr="002A0697" w:rsidDel="003E4B25">
          <w:rPr>
            <w:b/>
            <w:noProof/>
          </w:rPr>
          <w:delText>59:</w:delText>
        </w:r>
        <w:r w:rsidRPr="002A0697" w:rsidDel="003E4B25">
          <w:rPr>
            <w:noProof/>
          </w:rPr>
          <w:delText>487-502.</w:delText>
        </w:r>
      </w:del>
    </w:p>
    <w:p w14:paraId="4026B608" w14:textId="77777777" w:rsidR="001C7FC9" w:rsidRPr="002A0697" w:rsidDel="003E4B25" w:rsidRDefault="001C7FC9" w:rsidP="001C7FC9">
      <w:pPr>
        <w:rPr>
          <w:del w:id="1365" w:author="hqin" w:date="2011-11-20T20:08:00Z"/>
          <w:noProof/>
        </w:rPr>
      </w:pPr>
      <w:del w:id="1366" w:author="hqin" w:date="2011-11-20T20:08:00Z">
        <w:r w:rsidRPr="002A0697" w:rsidDel="003E4B25">
          <w:rPr>
            <w:noProof/>
          </w:rPr>
          <w:delText>34.</w:delText>
        </w:r>
        <w:r w:rsidRPr="002A0697" w:rsidDel="003E4B25">
          <w:rPr>
            <w:noProof/>
          </w:rPr>
          <w:tab/>
        </w:r>
        <w:r w:rsidRPr="002A0697" w:rsidDel="003E4B25">
          <w:rPr>
            <w:b/>
            <w:noProof/>
          </w:rPr>
          <w:delText>Klobutcher, L. A., K. Ragkousi, and P. Setlow.</w:delText>
        </w:r>
        <w:r w:rsidRPr="002A0697" w:rsidDel="003E4B25">
          <w:rPr>
            <w:noProof/>
          </w:rPr>
          <w:delText xml:space="preserve"> 2006. The </w:delText>
        </w:r>
        <w:r w:rsidRPr="002A0697" w:rsidDel="003E4B25">
          <w:rPr>
            <w:i/>
            <w:noProof/>
          </w:rPr>
          <w:delText xml:space="preserve">Bacillus subtilis </w:delText>
        </w:r>
        <w:r w:rsidRPr="002A0697" w:rsidDel="003E4B25">
          <w:rPr>
            <w:noProof/>
          </w:rPr>
          <w:delText xml:space="preserve">spore coat provides "eat resistance" during phagocytic predation by the protozoan </w:delText>
        </w:r>
        <w:r w:rsidRPr="002A0697" w:rsidDel="003E4B25">
          <w:rPr>
            <w:i/>
            <w:noProof/>
          </w:rPr>
          <w:delText>Tetrahymena thermophila</w:delText>
        </w:r>
        <w:r w:rsidRPr="002A0697" w:rsidDel="003E4B25">
          <w:rPr>
            <w:noProof/>
          </w:rPr>
          <w:delText xml:space="preserve">. Proc Natl Acad Sci U S A </w:delText>
        </w:r>
        <w:r w:rsidRPr="002A0697" w:rsidDel="003E4B25">
          <w:rPr>
            <w:b/>
            <w:noProof/>
          </w:rPr>
          <w:delText>103:</w:delText>
        </w:r>
        <w:r w:rsidRPr="002A0697" w:rsidDel="003E4B25">
          <w:rPr>
            <w:noProof/>
          </w:rPr>
          <w:delText>165-70.</w:delText>
        </w:r>
      </w:del>
    </w:p>
    <w:p w14:paraId="28222E0B" w14:textId="77777777" w:rsidR="001C7FC9" w:rsidRPr="002A0697" w:rsidDel="003E4B25" w:rsidRDefault="001C7FC9" w:rsidP="001C7FC9">
      <w:pPr>
        <w:rPr>
          <w:del w:id="1367" w:author="hqin" w:date="2011-11-20T20:08:00Z"/>
          <w:noProof/>
        </w:rPr>
      </w:pPr>
      <w:del w:id="1368" w:author="hqin" w:date="2011-11-20T20:08:00Z">
        <w:r w:rsidRPr="002A0697" w:rsidDel="003E4B25">
          <w:rPr>
            <w:noProof/>
          </w:rPr>
          <w:delText>35.</w:delText>
        </w:r>
        <w:r w:rsidRPr="002A0697" w:rsidDel="003E4B25">
          <w:rPr>
            <w:noProof/>
          </w:rPr>
          <w:tab/>
        </w:r>
        <w:r w:rsidRPr="002A0697" w:rsidDel="003E4B25">
          <w:rPr>
            <w:b/>
            <w:noProof/>
          </w:rPr>
          <w:delText>Koch, R.</w:delText>
        </w:r>
        <w:r w:rsidRPr="002A0697" w:rsidDel="003E4B25">
          <w:rPr>
            <w:noProof/>
          </w:rPr>
          <w:delText xml:space="preserve"> 1876. The etiology of anthrax, based on the life history of </w:delText>
        </w:r>
        <w:r w:rsidRPr="002A0697" w:rsidDel="003E4B25">
          <w:rPr>
            <w:i/>
            <w:noProof/>
          </w:rPr>
          <w:delText>Bacillus anthracis</w:delText>
        </w:r>
        <w:r w:rsidRPr="002A0697" w:rsidDel="003E4B25">
          <w:rPr>
            <w:noProof/>
          </w:rPr>
          <w:delText xml:space="preserve">. Beitr. Biol. Pflanz, </w:delText>
        </w:r>
        <w:r w:rsidRPr="002A0697" w:rsidDel="003E4B25">
          <w:rPr>
            <w:b/>
            <w:noProof/>
          </w:rPr>
          <w:delText>2:</w:delText>
        </w:r>
        <w:r w:rsidRPr="002A0697" w:rsidDel="003E4B25">
          <w:rPr>
            <w:noProof/>
          </w:rPr>
          <w:delText>277-310.</w:delText>
        </w:r>
      </w:del>
    </w:p>
    <w:p w14:paraId="424D2D5E" w14:textId="77777777" w:rsidR="001C7FC9" w:rsidRPr="002A0697" w:rsidDel="003E4B25" w:rsidRDefault="001C7FC9" w:rsidP="001C7FC9">
      <w:pPr>
        <w:rPr>
          <w:del w:id="1369" w:author="hqin" w:date="2011-11-20T20:08:00Z"/>
          <w:noProof/>
        </w:rPr>
      </w:pPr>
      <w:del w:id="1370" w:author="hqin" w:date="2011-11-20T20:08:00Z">
        <w:r w:rsidRPr="002A0697" w:rsidDel="003E4B25">
          <w:rPr>
            <w:noProof/>
          </w:rPr>
          <w:delText>36.</w:delText>
        </w:r>
        <w:r w:rsidRPr="002A0697" w:rsidDel="003E4B25">
          <w:rPr>
            <w:noProof/>
          </w:rPr>
          <w:tab/>
        </w:r>
        <w:r w:rsidRPr="002A0697" w:rsidDel="003E4B25">
          <w:rPr>
            <w:b/>
            <w:noProof/>
          </w:rPr>
          <w:delText>Kumar, S., M. Nei, J. Dudley, and K. Tamura.</w:delText>
        </w:r>
        <w:r w:rsidRPr="002A0697" w:rsidDel="003E4B25">
          <w:rPr>
            <w:noProof/>
          </w:rPr>
          <w:delText xml:space="preserve"> 2008. MEGA: a biologist-centric software for evolutionary analysis of DNA and protein sequences. Brief Bioinform </w:delText>
        </w:r>
        <w:r w:rsidRPr="002A0697" w:rsidDel="003E4B25">
          <w:rPr>
            <w:b/>
            <w:noProof/>
          </w:rPr>
          <w:delText>9:</w:delText>
        </w:r>
        <w:r w:rsidRPr="002A0697" w:rsidDel="003E4B25">
          <w:rPr>
            <w:noProof/>
          </w:rPr>
          <w:delText>299-306.</w:delText>
        </w:r>
      </w:del>
    </w:p>
    <w:p w14:paraId="25D25308" w14:textId="77777777" w:rsidR="001C7FC9" w:rsidRPr="002A0697" w:rsidDel="003E4B25" w:rsidRDefault="001C7FC9" w:rsidP="001C7FC9">
      <w:pPr>
        <w:rPr>
          <w:del w:id="1371" w:author="hqin" w:date="2011-11-20T20:08:00Z"/>
          <w:noProof/>
        </w:rPr>
      </w:pPr>
      <w:del w:id="1372" w:author="hqin" w:date="2011-11-20T20:08:00Z">
        <w:r w:rsidRPr="002A0697" w:rsidDel="003E4B25">
          <w:rPr>
            <w:noProof/>
          </w:rPr>
          <w:delText>37.</w:delText>
        </w:r>
        <w:r w:rsidRPr="002A0697" w:rsidDel="003E4B25">
          <w:rPr>
            <w:noProof/>
          </w:rPr>
          <w:tab/>
        </w:r>
        <w:r w:rsidRPr="002A0697" w:rsidDel="003E4B25">
          <w:rPr>
            <w:b/>
            <w:noProof/>
          </w:rPr>
          <w:delText>Lee, E. H., J. Hsin, E. von Castelmur, O. Mayans, and K. Schulten.</w:delText>
        </w:r>
        <w:r w:rsidRPr="002A0697" w:rsidDel="003E4B25">
          <w:rPr>
            <w:noProof/>
          </w:rPr>
          <w:delText xml:space="preserve"> 2010. Tertiary and secondary structure elasticity of a six-Ig titin chain. Biophys J </w:delText>
        </w:r>
        <w:r w:rsidRPr="002A0697" w:rsidDel="003E4B25">
          <w:rPr>
            <w:b/>
            <w:noProof/>
          </w:rPr>
          <w:delText>98:</w:delText>
        </w:r>
        <w:r w:rsidRPr="002A0697" w:rsidDel="003E4B25">
          <w:rPr>
            <w:noProof/>
          </w:rPr>
          <w:delText>1085-95.</w:delText>
        </w:r>
      </w:del>
    </w:p>
    <w:p w14:paraId="10C81241" w14:textId="77777777" w:rsidR="001C7FC9" w:rsidRPr="002A0697" w:rsidDel="003E4B25" w:rsidRDefault="001C7FC9" w:rsidP="001C7FC9">
      <w:pPr>
        <w:rPr>
          <w:del w:id="1373" w:author="hqin" w:date="2011-11-20T20:08:00Z"/>
          <w:noProof/>
        </w:rPr>
      </w:pPr>
      <w:del w:id="1374" w:author="hqin" w:date="2011-11-20T20:08:00Z">
        <w:r w:rsidRPr="002A0697" w:rsidDel="003E4B25">
          <w:rPr>
            <w:noProof/>
          </w:rPr>
          <w:delText>38.</w:delText>
        </w:r>
        <w:r w:rsidRPr="002A0697" w:rsidDel="003E4B25">
          <w:rPr>
            <w:noProof/>
          </w:rPr>
          <w:tab/>
        </w:r>
        <w:r w:rsidRPr="002A0697" w:rsidDel="003E4B25">
          <w:rPr>
            <w:b/>
            <w:noProof/>
          </w:rPr>
          <w:delText>Li, W.-H.</w:delText>
        </w:r>
        <w:r w:rsidRPr="002A0697" w:rsidDel="003E4B25">
          <w:rPr>
            <w:noProof/>
          </w:rPr>
          <w:delText xml:space="preserve"> 1997. Molecular Evolution. Sinauer Associates, Sunderland, Massachusetts.</w:delText>
        </w:r>
      </w:del>
    </w:p>
    <w:p w14:paraId="667111DD" w14:textId="77777777" w:rsidR="001C7FC9" w:rsidRPr="002A0697" w:rsidDel="003E4B25" w:rsidRDefault="001C7FC9" w:rsidP="001C7FC9">
      <w:pPr>
        <w:rPr>
          <w:del w:id="1375" w:author="hqin" w:date="2011-11-20T20:08:00Z"/>
          <w:noProof/>
        </w:rPr>
      </w:pPr>
      <w:del w:id="1376" w:author="hqin" w:date="2011-11-20T20:08:00Z">
        <w:r w:rsidRPr="002A0697" w:rsidDel="003E4B25">
          <w:rPr>
            <w:noProof/>
          </w:rPr>
          <w:delText>39.</w:delText>
        </w:r>
        <w:r w:rsidRPr="002A0697" w:rsidDel="003E4B25">
          <w:rPr>
            <w:noProof/>
          </w:rPr>
          <w:tab/>
        </w:r>
        <w:r w:rsidRPr="002A0697" w:rsidDel="003E4B25">
          <w:rPr>
            <w:b/>
            <w:noProof/>
          </w:rPr>
          <w:delText>Linding, R., L. J. Jensen, F. Diella, P. Bork, T. J. Gibson, and R. B. Russell.</w:delText>
        </w:r>
        <w:r w:rsidRPr="002A0697" w:rsidDel="003E4B25">
          <w:rPr>
            <w:noProof/>
          </w:rPr>
          <w:delText xml:space="preserve"> 2003. Protein disorder prediction: implications for structural proteomics. Structure </w:delText>
        </w:r>
        <w:r w:rsidRPr="002A0697" w:rsidDel="003E4B25">
          <w:rPr>
            <w:b/>
            <w:noProof/>
          </w:rPr>
          <w:delText>11:</w:delText>
        </w:r>
        <w:r w:rsidRPr="002A0697" w:rsidDel="003E4B25">
          <w:rPr>
            <w:noProof/>
          </w:rPr>
          <w:delText>1453-9.</w:delText>
        </w:r>
      </w:del>
    </w:p>
    <w:p w14:paraId="1AC74BB7" w14:textId="77777777" w:rsidR="001C7FC9" w:rsidRPr="002A0697" w:rsidDel="003E4B25" w:rsidRDefault="001C7FC9" w:rsidP="001C7FC9">
      <w:pPr>
        <w:rPr>
          <w:del w:id="1377" w:author="hqin" w:date="2011-11-20T20:08:00Z"/>
          <w:noProof/>
        </w:rPr>
      </w:pPr>
      <w:del w:id="1378" w:author="hqin" w:date="2011-11-20T20:08:00Z">
        <w:r w:rsidRPr="002A0697" w:rsidDel="003E4B25">
          <w:rPr>
            <w:noProof/>
          </w:rPr>
          <w:delText>40.</w:delText>
        </w:r>
        <w:r w:rsidRPr="002A0697" w:rsidDel="003E4B25">
          <w:rPr>
            <w:noProof/>
          </w:rPr>
          <w:tab/>
        </w:r>
        <w:r w:rsidRPr="002A0697" w:rsidDel="003E4B25">
          <w:rPr>
            <w:b/>
            <w:noProof/>
          </w:rPr>
          <w:delText>Losick, R., P. Youngman, and P. J. Piggot.</w:delText>
        </w:r>
        <w:r w:rsidRPr="002A0697" w:rsidDel="003E4B25">
          <w:rPr>
            <w:noProof/>
          </w:rPr>
          <w:delText xml:space="preserve"> 1986. Genetics of endospore formation in </w:delText>
        </w:r>
        <w:r w:rsidRPr="002A0697" w:rsidDel="003E4B25">
          <w:rPr>
            <w:i/>
            <w:noProof/>
          </w:rPr>
          <w:delText>Bacillus subtilis</w:delText>
        </w:r>
        <w:r w:rsidRPr="002A0697" w:rsidDel="003E4B25">
          <w:rPr>
            <w:noProof/>
          </w:rPr>
          <w:delText xml:space="preserve">. Annu Rev Genet </w:delText>
        </w:r>
        <w:r w:rsidRPr="002A0697" w:rsidDel="003E4B25">
          <w:rPr>
            <w:b/>
            <w:noProof/>
          </w:rPr>
          <w:delText>20:</w:delText>
        </w:r>
        <w:r w:rsidRPr="002A0697" w:rsidDel="003E4B25">
          <w:rPr>
            <w:noProof/>
          </w:rPr>
          <w:delText>625-69.</w:delText>
        </w:r>
      </w:del>
    </w:p>
    <w:p w14:paraId="6AB06BB1" w14:textId="77777777" w:rsidR="001C7FC9" w:rsidRPr="002A0697" w:rsidDel="003E4B25" w:rsidRDefault="001C7FC9" w:rsidP="001C7FC9">
      <w:pPr>
        <w:rPr>
          <w:del w:id="1379" w:author="hqin" w:date="2011-11-20T20:08:00Z"/>
          <w:noProof/>
        </w:rPr>
      </w:pPr>
      <w:del w:id="1380" w:author="hqin" w:date="2011-11-20T20:08:00Z">
        <w:r w:rsidRPr="002A0697" w:rsidDel="003E4B25">
          <w:rPr>
            <w:noProof/>
          </w:rPr>
          <w:delText>41.</w:delText>
        </w:r>
        <w:r w:rsidRPr="002A0697" w:rsidDel="003E4B25">
          <w:rPr>
            <w:noProof/>
          </w:rPr>
          <w:tab/>
        </w:r>
        <w:r w:rsidRPr="002A0697" w:rsidDel="003E4B25">
          <w:rPr>
            <w:b/>
            <w:noProof/>
          </w:rPr>
          <w:delText>McKenney, P. T., A. Driks, H. A. Eskandarian, P. Grabowski, J. Guberman, K. H. Wang, Z. Gitai, and P. Eichenberger.</w:delText>
        </w:r>
        <w:r w:rsidRPr="002A0697" w:rsidDel="003E4B25">
          <w:rPr>
            <w:noProof/>
          </w:rPr>
          <w:delText xml:space="preserve"> 2010. A distance-weighted interaction map reveals a previously uncharacterized layer of the </w:delText>
        </w:r>
        <w:r w:rsidRPr="002A0697" w:rsidDel="003E4B25">
          <w:rPr>
            <w:i/>
            <w:noProof/>
          </w:rPr>
          <w:delText xml:space="preserve">Bacillus subtilis </w:delText>
        </w:r>
        <w:r w:rsidRPr="002A0697" w:rsidDel="003E4B25">
          <w:rPr>
            <w:noProof/>
          </w:rPr>
          <w:delText xml:space="preserve">spore coat. Curr Biol </w:delText>
        </w:r>
        <w:r w:rsidRPr="002A0697" w:rsidDel="003E4B25">
          <w:rPr>
            <w:b/>
            <w:noProof/>
          </w:rPr>
          <w:delText>20:</w:delText>
        </w:r>
        <w:r w:rsidRPr="002A0697" w:rsidDel="003E4B25">
          <w:rPr>
            <w:noProof/>
          </w:rPr>
          <w:delText>934-8.</w:delText>
        </w:r>
      </w:del>
    </w:p>
    <w:p w14:paraId="0D2058B2" w14:textId="77777777" w:rsidR="001C7FC9" w:rsidRPr="002A0697" w:rsidDel="003E4B25" w:rsidRDefault="001C7FC9" w:rsidP="001C7FC9">
      <w:pPr>
        <w:rPr>
          <w:del w:id="1381" w:author="hqin" w:date="2011-11-20T20:08:00Z"/>
          <w:noProof/>
        </w:rPr>
      </w:pPr>
      <w:del w:id="1382" w:author="hqin" w:date="2011-11-20T20:08:00Z">
        <w:r w:rsidRPr="002A0697" w:rsidDel="003E4B25">
          <w:rPr>
            <w:noProof/>
          </w:rPr>
          <w:delText>42.</w:delText>
        </w:r>
        <w:r w:rsidRPr="002A0697" w:rsidDel="003E4B25">
          <w:rPr>
            <w:noProof/>
          </w:rPr>
          <w:tab/>
        </w:r>
        <w:r w:rsidRPr="002A0697" w:rsidDel="003E4B25">
          <w:rPr>
            <w:b/>
            <w:noProof/>
          </w:rPr>
          <w:delText>Mock, M., and A. Fouet.</w:delText>
        </w:r>
        <w:r w:rsidRPr="002A0697" w:rsidDel="003E4B25">
          <w:rPr>
            <w:noProof/>
          </w:rPr>
          <w:delText xml:space="preserve"> 2001. Anthrax. Annu Rev Microbiol </w:delText>
        </w:r>
        <w:r w:rsidRPr="002A0697" w:rsidDel="003E4B25">
          <w:rPr>
            <w:b/>
            <w:noProof/>
          </w:rPr>
          <w:delText>55:</w:delText>
        </w:r>
        <w:r w:rsidRPr="002A0697" w:rsidDel="003E4B25">
          <w:rPr>
            <w:noProof/>
          </w:rPr>
          <w:delText>647-71.</w:delText>
        </w:r>
      </w:del>
    </w:p>
    <w:p w14:paraId="2CF74DA7" w14:textId="77777777" w:rsidR="001C7FC9" w:rsidRPr="002A0697" w:rsidDel="003E4B25" w:rsidRDefault="001C7FC9" w:rsidP="001C7FC9">
      <w:pPr>
        <w:rPr>
          <w:del w:id="1383" w:author="hqin" w:date="2011-11-20T20:08:00Z"/>
          <w:noProof/>
        </w:rPr>
      </w:pPr>
      <w:del w:id="1384" w:author="hqin" w:date="2011-11-20T20:08:00Z">
        <w:r w:rsidRPr="002A0697" w:rsidDel="003E4B25">
          <w:rPr>
            <w:noProof/>
          </w:rPr>
          <w:delText>43.</w:delText>
        </w:r>
        <w:r w:rsidRPr="002A0697" w:rsidDel="003E4B25">
          <w:rPr>
            <w:noProof/>
          </w:rPr>
          <w:tab/>
        </w:r>
        <w:r w:rsidRPr="002A0697" w:rsidDel="003E4B25">
          <w:rPr>
            <w:b/>
            <w:noProof/>
          </w:rPr>
          <w:delText>Moir, A.</w:delText>
        </w:r>
        <w:r w:rsidRPr="002A0697" w:rsidDel="003E4B25">
          <w:rPr>
            <w:noProof/>
          </w:rPr>
          <w:delText xml:space="preserve"> 2006. How do spores germinate? J Appl Microbiol </w:delText>
        </w:r>
        <w:r w:rsidRPr="002A0697" w:rsidDel="003E4B25">
          <w:rPr>
            <w:b/>
            <w:noProof/>
          </w:rPr>
          <w:delText>101:</w:delText>
        </w:r>
        <w:r w:rsidRPr="002A0697" w:rsidDel="003E4B25">
          <w:rPr>
            <w:noProof/>
          </w:rPr>
          <w:delText>526-30.</w:delText>
        </w:r>
      </w:del>
    </w:p>
    <w:p w14:paraId="266AC0DC" w14:textId="77777777" w:rsidR="001C7FC9" w:rsidRPr="002A0697" w:rsidDel="003E4B25" w:rsidRDefault="001C7FC9" w:rsidP="001C7FC9">
      <w:pPr>
        <w:rPr>
          <w:del w:id="1385" w:author="hqin" w:date="2011-11-20T20:08:00Z"/>
          <w:noProof/>
        </w:rPr>
      </w:pPr>
      <w:del w:id="1386" w:author="hqin" w:date="2011-11-20T20:08:00Z">
        <w:r w:rsidRPr="002A0697" w:rsidDel="003E4B25">
          <w:rPr>
            <w:noProof/>
          </w:rPr>
          <w:delText>44.</w:delText>
        </w:r>
        <w:r w:rsidRPr="002A0697" w:rsidDel="003E4B25">
          <w:rPr>
            <w:noProof/>
          </w:rPr>
          <w:tab/>
        </w:r>
        <w:r w:rsidRPr="002A0697" w:rsidDel="003E4B25">
          <w:rPr>
            <w:b/>
            <w:noProof/>
          </w:rPr>
          <w:delText>Moreno-Hagelsieb, G., and K. Latimer.</w:delText>
        </w:r>
        <w:r w:rsidRPr="002A0697" w:rsidDel="003E4B25">
          <w:rPr>
            <w:noProof/>
          </w:rPr>
          <w:delText xml:space="preserve"> 2008. Choosing BLAST options for better detection of orthologs as reciprocal best hits. Bioinformatics </w:delText>
        </w:r>
        <w:r w:rsidRPr="002A0697" w:rsidDel="003E4B25">
          <w:rPr>
            <w:b/>
            <w:noProof/>
          </w:rPr>
          <w:delText>24:</w:delText>
        </w:r>
        <w:r w:rsidRPr="002A0697" w:rsidDel="003E4B25">
          <w:rPr>
            <w:noProof/>
          </w:rPr>
          <w:delText>319-24.</w:delText>
        </w:r>
      </w:del>
    </w:p>
    <w:p w14:paraId="68756C72" w14:textId="77777777" w:rsidR="001C7FC9" w:rsidRPr="002A0697" w:rsidDel="003E4B25" w:rsidRDefault="001C7FC9" w:rsidP="001C7FC9">
      <w:pPr>
        <w:rPr>
          <w:del w:id="1387" w:author="hqin" w:date="2011-11-20T20:08:00Z"/>
          <w:noProof/>
        </w:rPr>
      </w:pPr>
      <w:del w:id="1388" w:author="hqin" w:date="2011-11-20T20:08:00Z">
        <w:r w:rsidRPr="002A0697" w:rsidDel="003E4B25">
          <w:rPr>
            <w:noProof/>
          </w:rPr>
          <w:delText>45.</w:delText>
        </w:r>
        <w:r w:rsidRPr="002A0697" w:rsidDel="003E4B25">
          <w:rPr>
            <w:noProof/>
          </w:rPr>
          <w:tab/>
        </w:r>
        <w:r w:rsidRPr="002A0697" w:rsidDel="003E4B25">
          <w:rPr>
            <w:b/>
            <w:noProof/>
          </w:rPr>
          <w:delText>Moszer, I., L. M. Jones, S. Moreira, C. Fabry, and A. Danchin.</w:delText>
        </w:r>
        <w:r w:rsidRPr="002A0697" w:rsidDel="003E4B25">
          <w:rPr>
            <w:noProof/>
          </w:rPr>
          <w:delText xml:space="preserve"> 2002. SubtiList: the reference database for the </w:delText>
        </w:r>
        <w:r w:rsidRPr="002A0697" w:rsidDel="003E4B25">
          <w:rPr>
            <w:i/>
            <w:noProof/>
          </w:rPr>
          <w:delText xml:space="preserve">Bacillus subtilis </w:delText>
        </w:r>
        <w:r w:rsidRPr="002A0697" w:rsidDel="003E4B25">
          <w:rPr>
            <w:noProof/>
          </w:rPr>
          <w:delText xml:space="preserve">genome. Nucleic Acids Res </w:delText>
        </w:r>
        <w:r w:rsidRPr="002A0697" w:rsidDel="003E4B25">
          <w:rPr>
            <w:b/>
            <w:noProof/>
          </w:rPr>
          <w:delText>30:</w:delText>
        </w:r>
        <w:r w:rsidRPr="002A0697" w:rsidDel="003E4B25">
          <w:rPr>
            <w:noProof/>
          </w:rPr>
          <w:delText>62-5.</w:delText>
        </w:r>
      </w:del>
    </w:p>
    <w:p w14:paraId="7BCE37EA" w14:textId="77777777" w:rsidR="001C7FC9" w:rsidRPr="002A0697" w:rsidDel="003E4B25" w:rsidRDefault="001C7FC9" w:rsidP="001C7FC9">
      <w:pPr>
        <w:rPr>
          <w:del w:id="1389" w:author="hqin" w:date="2011-11-20T20:08:00Z"/>
          <w:noProof/>
        </w:rPr>
      </w:pPr>
      <w:del w:id="1390" w:author="hqin" w:date="2011-11-20T20:08:00Z">
        <w:r w:rsidRPr="002A0697" w:rsidDel="003E4B25">
          <w:rPr>
            <w:noProof/>
          </w:rPr>
          <w:delText>46.</w:delText>
        </w:r>
        <w:r w:rsidRPr="002A0697" w:rsidDel="003E4B25">
          <w:rPr>
            <w:noProof/>
          </w:rPr>
          <w:tab/>
        </w:r>
        <w:r w:rsidRPr="002A0697" w:rsidDel="003E4B25">
          <w:rPr>
            <w:b/>
            <w:noProof/>
          </w:rPr>
          <w:delText>Nicholson, W. L., N. Munakata, G. Horneck, H. J. Melosh, and P. Setlow.</w:delText>
        </w:r>
        <w:r w:rsidRPr="002A0697" w:rsidDel="003E4B25">
          <w:rPr>
            <w:noProof/>
          </w:rPr>
          <w:delText xml:space="preserve"> 2000. Resistance of </w:delText>
        </w:r>
        <w:r w:rsidRPr="002A0697" w:rsidDel="003E4B25">
          <w:rPr>
            <w:i/>
            <w:noProof/>
          </w:rPr>
          <w:delText xml:space="preserve">Bacillus </w:delText>
        </w:r>
        <w:r w:rsidRPr="002A0697" w:rsidDel="003E4B25">
          <w:rPr>
            <w:noProof/>
          </w:rPr>
          <w:delText xml:space="preserve">endospores to extreme terrestrial and extraterrestrial environments. Microbiol Mol Biol Rev </w:delText>
        </w:r>
        <w:r w:rsidRPr="002A0697" w:rsidDel="003E4B25">
          <w:rPr>
            <w:b/>
            <w:noProof/>
          </w:rPr>
          <w:delText>64:</w:delText>
        </w:r>
        <w:r w:rsidRPr="002A0697" w:rsidDel="003E4B25">
          <w:rPr>
            <w:noProof/>
          </w:rPr>
          <w:delText>548-72.</w:delText>
        </w:r>
      </w:del>
    </w:p>
    <w:p w14:paraId="3143F86E" w14:textId="77777777" w:rsidR="001C7FC9" w:rsidRPr="002A0697" w:rsidDel="003E4B25" w:rsidRDefault="001C7FC9" w:rsidP="001C7FC9">
      <w:pPr>
        <w:rPr>
          <w:del w:id="1391" w:author="hqin" w:date="2011-11-20T20:08:00Z"/>
          <w:noProof/>
        </w:rPr>
      </w:pPr>
      <w:del w:id="1392" w:author="hqin" w:date="2011-11-20T20:08:00Z">
        <w:r w:rsidRPr="002A0697" w:rsidDel="003E4B25">
          <w:rPr>
            <w:noProof/>
          </w:rPr>
          <w:delText>47.</w:delText>
        </w:r>
        <w:r w:rsidRPr="002A0697" w:rsidDel="003E4B25">
          <w:rPr>
            <w:noProof/>
          </w:rPr>
          <w:tab/>
        </w:r>
        <w:r w:rsidRPr="002A0697" w:rsidDel="003E4B25">
          <w:rPr>
            <w:b/>
            <w:noProof/>
          </w:rPr>
          <w:delText>Oliva, C. R., M. K. Swiecki, C. E. Griguer, M. W. Lisanby, D. C. Bullard, C. L. Turnbough, Jr., and J. F. Kearney.</w:delText>
        </w:r>
        <w:r w:rsidRPr="002A0697" w:rsidDel="003E4B25">
          <w:rPr>
            <w:noProof/>
          </w:rPr>
          <w:delText xml:space="preserve"> 2008. The integrin Mac-1 (CR3) mediates internalization and directs </w:delText>
        </w:r>
        <w:r w:rsidRPr="002A0697" w:rsidDel="003E4B25">
          <w:rPr>
            <w:i/>
            <w:noProof/>
          </w:rPr>
          <w:delText>Bacillus anthracis</w:delText>
        </w:r>
        <w:r w:rsidRPr="002A0697" w:rsidDel="003E4B25">
          <w:rPr>
            <w:noProof/>
          </w:rPr>
          <w:delText xml:space="preserve"> spores into professional phagocytes. Proc. Natl. Acad. Sci. U S A </w:delText>
        </w:r>
        <w:r w:rsidRPr="002A0697" w:rsidDel="003E4B25">
          <w:rPr>
            <w:b/>
            <w:noProof/>
          </w:rPr>
          <w:delText>105:</w:delText>
        </w:r>
        <w:r w:rsidRPr="002A0697" w:rsidDel="003E4B25">
          <w:rPr>
            <w:noProof/>
          </w:rPr>
          <w:delText>1261-1266.</w:delText>
        </w:r>
      </w:del>
    </w:p>
    <w:p w14:paraId="179E6782" w14:textId="77777777" w:rsidR="001C7FC9" w:rsidRPr="002A0697" w:rsidDel="003E4B25" w:rsidRDefault="001C7FC9" w:rsidP="001C7FC9">
      <w:pPr>
        <w:rPr>
          <w:del w:id="1393" w:author="hqin" w:date="2011-11-20T20:08:00Z"/>
          <w:noProof/>
        </w:rPr>
      </w:pPr>
      <w:del w:id="1394" w:author="hqin" w:date="2011-11-20T20:08:00Z">
        <w:r w:rsidRPr="002A0697" w:rsidDel="003E4B25">
          <w:rPr>
            <w:noProof/>
          </w:rPr>
          <w:delText>48.</w:delText>
        </w:r>
        <w:r w:rsidRPr="002A0697" w:rsidDel="003E4B25">
          <w:rPr>
            <w:noProof/>
          </w:rPr>
          <w:tab/>
        </w:r>
        <w:r w:rsidRPr="002A0697" w:rsidDel="003E4B25">
          <w:rPr>
            <w:b/>
            <w:noProof/>
          </w:rPr>
          <w:delText>Paradis, E., J. Claude, and K. Strimmer.</w:delText>
        </w:r>
        <w:r w:rsidRPr="002A0697" w:rsidDel="003E4B25">
          <w:rPr>
            <w:noProof/>
          </w:rPr>
          <w:delText xml:space="preserve"> 2004. APE: analyses of phylogenetics and evolution in R. Bioinformatics </w:delText>
        </w:r>
        <w:r w:rsidRPr="002A0697" w:rsidDel="003E4B25">
          <w:rPr>
            <w:b/>
            <w:noProof/>
          </w:rPr>
          <w:delText>20:</w:delText>
        </w:r>
        <w:r w:rsidRPr="002A0697" w:rsidDel="003E4B25">
          <w:rPr>
            <w:noProof/>
          </w:rPr>
          <w:delText>289-290.</w:delText>
        </w:r>
      </w:del>
    </w:p>
    <w:p w14:paraId="32F5AE02" w14:textId="77777777" w:rsidR="001C7FC9" w:rsidRPr="002A0697" w:rsidDel="003E4B25" w:rsidRDefault="001C7FC9" w:rsidP="001C7FC9">
      <w:pPr>
        <w:rPr>
          <w:del w:id="1395" w:author="hqin" w:date="2011-11-20T20:08:00Z"/>
          <w:noProof/>
        </w:rPr>
      </w:pPr>
      <w:del w:id="1396" w:author="hqin" w:date="2011-11-20T20:08:00Z">
        <w:r w:rsidRPr="002A0697" w:rsidDel="003E4B25">
          <w:rPr>
            <w:noProof/>
          </w:rPr>
          <w:delText>49.</w:delText>
        </w:r>
        <w:r w:rsidRPr="002A0697" w:rsidDel="003E4B25">
          <w:rPr>
            <w:noProof/>
          </w:rPr>
          <w:tab/>
        </w:r>
        <w:r w:rsidRPr="002A0697" w:rsidDel="003E4B25">
          <w:rPr>
            <w:b/>
            <w:noProof/>
          </w:rPr>
          <w:delText>Plomp, M., T. J. Leighton, K. E. Wheeler, and A. J. Malkin.</w:delText>
        </w:r>
        <w:r w:rsidRPr="002A0697" w:rsidDel="003E4B25">
          <w:rPr>
            <w:noProof/>
          </w:rPr>
          <w:delText xml:space="preserve"> 2005. Architecture and high-resolution structure of </w:delText>
        </w:r>
        <w:r w:rsidRPr="002A0697" w:rsidDel="003E4B25">
          <w:rPr>
            <w:i/>
            <w:noProof/>
          </w:rPr>
          <w:delText xml:space="preserve">Bacillus thuringiensis </w:delText>
        </w:r>
        <w:r w:rsidRPr="002A0697" w:rsidDel="003E4B25">
          <w:rPr>
            <w:noProof/>
          </w:rPr>
          <w:delText xml:space="preserve">and </w:delText>
        </w:r>
        <w:r w:rsidRPr="002A0697" w:rsidDel="003E4B25">
          <w:rPr>
            <w:i/>
            <w:noProof/>
          </w:rPr>
          <w:delText xml:space="preserve">Bacillus cereus </w:delText>
        </w:r>
        <w:r w:rsidRPr="002A0697" w:rsidDel="003E4B25">
          <w:rPr>
            <w:noProof/>
          </w:rPr>
          <w:delText xml:space="preserve">spore coat surfaces. Langmuir </w:delText>
        </w:r>
        <w:r w:rsidRPr="002A0697" w:rsidDel="003E4B25">
          <w:rPr>
            <w:b/>
            <w:noProof/>
          </w:rPr>
          <w:delText>21:</w:delText>
        </w:r>
        <w:r w:rsidRPr="002A0697" w:rsidDel="003E4B25">
          <w:rPr>
            <w:noProof/>
          </w:rPr>
          <w:delText>7892-8.</w:delText>
        </w:r>
      </w:del>
    </w:p>
    <w:p w14:paraId="16215D05" w14:textId="77777777" w:rsidR="001C7FC9" w:rsidRPr="002A0697" w:rsidDel="003E4B25" w:rsidRDefault="001C7FC9" w:rsidP="001C7FC9">
      <w:pPr>
        <w:rPr>
          <w:del w:id="1397" w:author="hqin" w:date="2011-11-20T20:08:00Z"/>
          <w:noProof/>
        </w:rPr>
      </w:pPr>
      <w:del w:id="1398" w:author="hqin" w:date="2011-11-20T20:08:00Z">
        <w:r w:rsidRPr="002A0697" w:rsidDel="003E4B25">
          <w:rPr>
            <w:noProof/>
          </w:rPr>
          <w:delText>50.</w:delText>
        </w:r>
        <w:r w:rsidRPr="002A0697" w:rsidDel="003E4B25">
          <w:rPr>
            <w:noProof/>
          </w:rPr>
          <w:tab/>
        </w:r>
        <w:r w:rsidRPr="002A0697" w:rsidDel="003E4B25">
          <w:rPr>
            <w:b/>
            <w:noProof/>
          </w:rPr>
          <w:delText>Plomp, M., T. J. Leighton, K. E. Wheeler, and A. J. Malkin.</w:delText>
        </w:r>
        <w:r w:rsidRPr="002A0697" w:rsidDel="003E4B25">
          <w:rPr>
            <w:noProof/>
          </w:rPr>
          <w:delText xml:space="preserve"> 2005. The high-resolution architecture and structural dynamics of </w:delText>
        </w:r>
        <w:r w:rsidRPr="002A0697" w:rsidDel="003E4B25">
          <w:rPr>
            <w:i/>
            <w:noProof/>
          </w:rPr>
          <w:delText>Bacillus</w:delText>
        </w:r>
        <w:r w:rsidRPr="002A0697" w:rsidDel="003E4B25">
          <w:rPr>
            <w:noProof/>
          </w:rPr>
          <w:delText xml:space="preserve"> spores. Biophys J </w:delText>
        </w:r>
        <w:r w:rsidRPr="002A0697" w:rsidDel="003E4B25">
          <w:rPr>
            <w:b/>
            <w:noProof/>
          </w:rPr>
          <w:delText>88:</w:delText>
        </w:r>
        <w:r w:rsidRPr="002A0697" w:rsidDel="003E4B25">
          <w:rPr>
            <w:noProof/>
          </w:rPr>
          <w:delText>603-8.</w:delText>
        </w:r>
      </w:del>
    </w:p>
    <w:p w14:paraId="18FA3793" w14:textId="77777777" w:rsidR="001C7FC9" w:rsidRPr="002A0697" w:rsidDel="003E4B25" w:rsidRDefault="001C7FC9" w:rsidP="001C7FC9">
      <w:pPr>
        <w:rPr>
          <w:del w:id="1399" w:author="hqin" w:date="2011-11-20T20:08:00Z"/>
          <w:noProof/>
        </w:rPr>
      </w:pPr>
      <w:del w:id="1400" w:author="hqin" w:date="2011-11-20T20:08:00Z">
        <w:r w:rsidRPr="002A0697" w:rsidDel="003E4B25">
          <w:rPr>
            <w:noProof/>
          </w:rPr>
          <w:delText>51.</w:delText>
        </w:r>
        <w:r w:rsidRPr="002A0697" w:rsidDel="003E4B25">
          <w:rPr>
            <w:noProof/>
          </w:rPr>
          <w:tab/>
        </w:r>
        <w:r w:rsidRPr="002A0697" w:rsidDel="003E4B25">
          <w:rPr>
            <w:b/>
            <w:noProof/>
          </w:rPr>
          <w:delText>Plomp, M., T. J. Leighton, K. E. Wheeler, M. E. Pitesky, and A. J. Malkin.</w:delText>
        </w:r>
        <w:r w:rsidRPr="002A0697" w:rsidDel="003E4B25">
          <w:rPr>
            <w:noProof/>
          </w:rPr>
          <w:delText xml:space="preserve"> 2005. </w:delText>
        </w:r>
        <w:r w:rsidRPr="002A0697" w:rsidDel="003E4B25">
          <w:rPr>
            <w:i/>
            <w:noProof/>
          </w:rPr>
          <w:delText>Bacillus atrophaeus</w:delText>
        </w:r>
        <w:r w:rsidRPr="002A0697" w:rsidDel="003E4B25">
          <w:rPr>
            <w:noProof/>
          </w:rPr>
          <w:delText xml:space="preserve"> outer spore coat assembly and ultrastructure. Langmuir </w:delText>
        </w:r>
        <w:r w:rsidRPr="002A0697" w:rsidDel="003E4B25">
          <w:rPr>
            <w:b/>
            <w:noProof/>
          </w:rPr>
          <w:delText>21:</w:delText>
        </w:r>
        <w:r w:rsidRPr="002A0697" w:rsidDel="003E4B25">
          <w:rPr>
            <w:noProof/>
          </w:rPr>
          <w:delText>10710-6.</w:delText>
        </w:r>
      </w:del>
    </w:p>
    <w:p w14:paraId="5232C311" w14:textId="77777777" w:rsidR="001C7FC9" w:rsidRPr="002A0697" w:rsidDel="003E4B25" w:rsidRDefault="001C7FC9" w:rsidP="001C7FC9">
      <w:pPr>
        <w:rPr>
          <w:del w:id="1401" w:author="hqin" w:date="2011-11-20T20:08:00Z"/>
          <w:noProof/>
        </w:rPr>
      </w:pPr>
      <w:del w:id="1402" w:author="hqin" w:date="2011-11-20T20:08:00Z">
        <w:r w:rsidRPr="002A0697" w:rsidDel="003E4B25">
          <w:rPr>
            <w:noProof/>
          </w:rPr>
          <w:delText>52.</w:delText>
        </w:r>
        <w:r w:rsidRPr="002A0697" w:rsidDel="003E4B25">
          <w:rPr>
            <w:noProof/>
          </w:rPr>
          <w:tab/>
        </w:r>
        <w:r w:rsidRPr="002A0697" w:rsidDel="003E4B25">
          <w:rPr>
            <w:b/>
            <w:noProof/>
          </w:rPr>
          <w:delText>R Development Core Team.</w:delText>
        </w:r>
        <w:r w:rsidRPr="002A0697" w:rsidDel="003E4B25">
          <w:rPr>
            <w:noProof/>
          </w:rPr>
          <w:delText xml:space="preserve"> 2009. R: A language and environment for statistical computing. </w:delText>
        </w:r>
        <w:r w:rsidR="0036587D" w:rsidRPr="002A0697" w:rsidDel="003E4B25">
          <w:rPr>
            <w:noProof/>
          </w:rPr>
          <w:fldChar w:fldCharType="begin"/>
        </w:r>
        <w:r w:rsidRPr="002A0697" w:rsidDel="003E4B25">
          <w:rPr>
            <w:noProof/>
          </w:rPr>
          <w:delInstrText xml:space="preserve"> HYPERLINK "http://www.R-project.org" </w:delInstrText>
        </w:r>
        <w:r w:rsidR="0036587D" w:rsidRPr="002A0697" w:rsidDel="003E4B25">
          <w:rPr>
            <w:noProof/>
          </w:rPr>
          <w:fldChar w:fldCharType="separate"/>
        </w:r>
        <w:r w:rsidRPr="002A0697" w:rsidDel="003E4B25">
          <w:rPr>
            <w:rStyle w:val="Hyperlink"/>
            <w:noProof/>
          </w:rPr>
          <w:delText>http://www.R-project.org</w:delText>
        </w:r>
        <w:r w:rsidR="0036587D" w:rsidRPr="002A0697" w:rsidDel="003E4B25">
          <w:rPr>
            <w:noProof/>
          </w:rPr>
          <w:fldChar w:fldCharType="end"/>
        </w:r>
        <w:r w:rsidRPr="002A0697" w:rsidDel="003E4B25">
          <w:rPr>
            <w:noProof/>
          </w:rPr>
          <w:delText>.</w:delText>
        </w:r>
      </w:del>
    </w:p>
    <w:p w14:paraId="007233A7" w14:textId="77777777" w:rsidR="001C7FC9" w:rsidRPr="002A0697" w:rsidDel="003E4B25" w:rsidRDefault="001C7FC9" w:rsidP="001C7FC9">
      <w:pPr>
        <w:rPr>
          <w:del w:id="1403" w:author="hqin" w:date="2011-11-20T20:08:00Z"/>
          <w:noProof/>
        </w:rPr>
      </w:pPr>
      <w:del w:id="1404" w:author="hqin" w:date="2011-11-20T20:08:00Z">
        <w:r w:rsidRPr="002A0697" w:rsidDel="003E4B25">
          <w:rPr>
            <w:noProof/>
          </w:rPr>
          <w:delText>53.</w:delText>
        </w:r>
        <w:r w:rsidRPr="002A0697" w:rsidDel="003E4B25">
          <w:rPr>
            <w:noProof/>
          </w:rPr>
          <w:tab/>
        </w:r>
        <w:r w:rsidRPr="002A0697" w:rsidDel="003E4B25">
          <w:rPr>
            <w:b/>
            <w:noProof/>
          </w:rPr>
          <w:delText>Ragkousi, K., P. Eichenberger, C. van Ooij, and P. Setlow.</w:delText>
        </w:r>
        <w:r w:rsidRPr="002A0697" w:rsidDel="003E4B25">
          <w:rPr>
            <w:noProof/>
          </w:rPr>
          <w:delText xml:space="preserve"> 2003. Identification of a new gene essential for germination of </w:delText>
        </w:r>
        <w:r w:rsidRPr="002A0697" w:rsidDel="003E4B25">
          <w:rPr>
            <w:i/>
            <w:noProof/>
          </w:rPr>
          <w:delText>Bacillus subtilis</w:delText>
        </w:r>
        <w:r w:rsidRPr="002A0697" w:rsidDel="003E4B25">
          <w:rPr>
            <w:noProof/>
          </w:rPr>
          <w:delText xml:space="preserve"> spores with Ca</w:delText>
        </w:r>
        <w:r w:rsidRPr="002A0697" w:rsidDel="003E4B25">
          <w:rPr>
            <w:noProof/>
            <w:vertAlign w:val="superscript"/>
          </w:rPr>
          <w:delText>2+</w:delText>
        </w:r>
        <w:r w:rsidRPr="002A0697" w:rsidDel="003E4B25">
          <w:rPr>
            <w:noProof/>
          </w:rPr>
          <w:delText xml:space="preserve">-dipicolinate. J Bacteriol </w:delText>
        </w:r>
        <w:r w:rsidRPr="002A0697" w:rsidDel="003E4B25">
          <w:rPr>
            <w:b/>
            <w:noProof/>
          </w:rPr>
          <w:delText>185:</w:delText>
        </w:r>
        <w:r w:rsidRPr="002A0697" w:rsidDel="003E4B25">
          <w:rPr>
            <w:noProof/>
          </w:rPr>
          <w:delText>2315-29.</w:delText>
        </w:r>
      </w:del>
    </w:p>
    <w:p w14:paraId="3834444B" w14:textId="77777777" w:rsidR="001C7FC9" w:rsidRPr="002A0697" w:rsidDel="003E4B25" w:rsidRDefault="001C7FC9" w:rsidP="001C7FC9">
      <w:pPr>
        <w:rPr>
          <w:del w:id="1405" w:author="hqin" w:date="2011-11-20T20:08:00Z"/>
          <w:noProof/>
        </w:rPr>
      </w:pPr>
      <w:del w:id="1406" w:author="hqin" w:date="2011-11-20T20:08:00Z">
        <w:r w:rsidRPr="002A0697" w:rsidDel="003E4B25">
          <w:rPr>
            <w:noProof/>
          </w:rPr>
          <w:delText>54.</w:delText>
        </w:r>
        <w:r w:rsidRPr="002A0697" w:rsidDel="003E4B25">
          <w:rPr>
            <w:noProof/>
          </w:rPr>
          <w:tab/>
        </w:r>
        <w:r w:rsidRPr="002A0697" w:rsidDel="003E4B25">
          <w:rPr>
            <w:b/>
            <w:noProof/>
          </w:rPr>
          <w:delText>Rice, P., I. Longden, and A. Bleasby.</w:delText>
        </w:r>
        <w:r w:rsidRPr="002A0697" w:rsidDel="003E4B25">
          <w:rPr>
            <w:noProof/>
          </w:rPr>
          <w:delText xml:space="preserve"> 2000. EMBOSS: the European Molecular Biology Open Software Suite. Trends Genet </w:delText>
        </w:r>
        <w:r w:rsidRPr="002A0697" w:rsidDel="003E4B25">
          <w:rPr>
            <w:b/>
            <w:noProof/>
          </w:rPr>
          <w:delText>16:</w:delText>
        </w:r>
        <w:r w:rsidRPr="002A0697" w:rsidDel="003E4B25">
          <w:rPr>
            <w:noProof/>
          </w:rPr>
          <w:delText>276-7.</w:delText>
        </w:r>
      </w:del>
    </w:p>
    <w:p w14:paraId="482CB4AF" w14:textId="77777777" w:rsidR="001C7FC9" w:rsidRPr="002A0697" w:rsidDel="003E4B25" w:rsidRDefault="001C7FC9" w:rsidP="001C7FC9">
      <w:pPr>
        <w:rPr>
          <w:del w:id="1407" w:author="hqin" w:date="2011-11-20T20:08:00Z"/>
          <w:noProof/>
        </w:rPr>
      </w:pPr>
      <w:del w:id="1408" w:author="hqin" w:date="2011-11-20T20:08:00Z">
        <w:r w:rsidRPr="002A0697" w:rsidDel="003E4B25">
          <w:rPr>
            <w:noProof/>
          </w:rPr>
          <w:delText>55.</w:delText>
        </w:r>
        <w:r w:rsidRPr="002A0697" w:rsidDel="003E4B25">
          <w:rPr>
            <w:noProof/>
          </w:rPr>
          <w:tab/>
        </w:r>
        <w:r w:rsidRPr="002A0697" w:rsidDel="003E4B25">
          <w:rPr>
            <w:b/>
            <w:noProof/>
          </w:rPr>
          <w:delText>Riesenman, P. J., and W. L. Nicholson.</w:delText>
        </w:r>
        <w:r w:rsidRPr="002A0697" w:rsidDel="003E4B25">
          <w:rPr>
            <w:noProof/>
          </w:rPr>
          <w:delText xml:space="preserve"> 2000. Role of the spore coat layers in </w:delText>
        </w:r>
        <w:r w:rsidRPr="002A0697" w:rsidDel="003E4B25">
          <w:rPr>
            <w:i/>
            <w:noProof/>
          </w:rPr>
          <w:delText>Bacillus subtilis</w:delText>
        </w:r>
        <w:r w:rsidRPr="002A0697" w:rsidDel="003E4B25">
          <w:rPr>
            <w:noProof/>
          </w:rPr>
          <w:delText xml:space="preserve"> spore resistance to hydrogen peroxide, artificial UV-C, UV-B, and solar UV radiation. Appl Environ Microbiol </w:delText>
        </w:r>
        <w:r w:rsidRPr="002A0697" w:rsidDel="003E4B25">
          <w:rPr>
            <w:b/>
            <w:noProof/>
          </w:rPr>
          <w:delText>66:</w:delText>
        </w:r>
        <w:r w:rsidRPr="002A0697" w:rsidDel="003E4B25">
          <w:rPr>
            <w:noProof/>
          </w:rPr>
          <w:delText>620-6.</w:delText>
        </w:r>
      </w:del>
    </w:p>
    <w:p w14:paraId="761C6ECB" w14:textId="77777777" w:rsidR="001C7FC9" w:rsidRPr="002A0697" w:rsidDel="003E4B25" w:rsidRDefault="001C7FC9" w:rsidP="001C7FC9">
      <w:pPr>
        <w:rPr>
          <w:del w:id="1409" w:author="hqin" w:date="2011-11-20T20:08:00Z"/>
          <w:noProof/>
        </w:rPr>
      </w:pPr>
      <w:del w:id="1410" w:author="hqin" w:date="2011-11-20T20:08:00Z">
        <w:r w:rsidRPr="002A0697" w:rsidDel="003E4B25">
          <w:rPr>
            <w:noProof/>
          </w:rPr>
          <w:delText>56.</w:delText>
        </w:r>
        <w:r w:rsidRPr="002A0697" w:rsidDel="003E4B25">
          <w:rPr>
            <w:noProof/>
          </w:rPr>
          <w:tab/>
        </w:r>
        <w:r w:rsidRPr="002A0697" w:rsidDel="003E4B25">
          <w:rPr>
            <w:b/>
            <w:noProof/>
          </w:rPr>
          <w:delText>Rocha, E. P., J. M. Smith, L. D. Hurst, M. T. Holden, J. E. Cooper, N. H. Smith, and E. J. Feil.</w:delText>
        </w:r>
        <w:r w:rsidRPr="002A0697" w:rsidDel="003E4B25">
          <w:rPr>
            <w:noProof/>
          </w:rPr>
          <w:delText xml:space="preserve"> 2006. Comparisons of dN/dS are time dependent for closely related bacterial genomes. J Theor Biol </w:delText>
        </w:r>
        <w:r w:rsidRPr="002A0697" w:rsidDel="003E4B25">
          <w:rPr>
            <w:b/>
            <w:noProof/>
          </w:rPr>
          <w:delText>239:</w:delText>
        </w:r>
        <w:r w:rsidRPr="002A0697" w:rsidDel="003E4B25">
          <w:rPr>
            <w:noProof/>
          </w:rPr>
          <w:delText>226-35.</w:delText>
        </w:r>
      </w:del>
    </w:p>
    <w:p w14:paraId="3BD35E0D" w14:textId="77777777" w:rsidR="001C7FC9" w:rsidRPr="002A0697" w:rsidDel="003E4B25" w:rsidRDefault="001C7FC9" w:rsidP="001C7FC9">
      <w:pPr>
        <w:rPr>
          <w:del w:id="1411" w:author="hqin" w:date="2011-11-20T20:08:00Z"/>
          <w:noProof/>
        </w:rPr>
      </w:pPr>
      <w:del w:id="1412" w:author="hqin" w:date="2011-11-20T20:08:00Z">
        <w:r w:rsidRPr="002A0697" w:rsidDel="003E4B25">
          <w:rPr>
            <w:noProof/>
          </w:rPr>
          <w:delText>57.</w:delText>
        </w:r>
        <w:r w:rsidRPr="002A0697" w:rsidDel="003E4B25">
          <w:rPr>
            <w:noProof/>
          </w:rPr>
          <w:tab/>
        </w:r>
        <w:r w:rsidRPr="002A0697" w:rsidDel="003E4B25">
          <w:rPr>
            <w:b/>
            <w:noProof/>
          </w:rPr>
          <w:delText>Salzberg, S. L., A. L. Delcher, S. Kasif, and O. White.</w:delText>
        </w:r>
        <w:r w:rsidRPr="002A0697" w:rsidDel="003E4B25">
          <w:rPr>
            <w:noProof/>
          </w:rPr>
          <w:delText xml:space="preserve"> 1998. Microbial gene identification using interpolated Markov models. Nucleic Acids Res </w:delText>
        </w:r>
        <w:r w:rsidRPr="002A0697" w:rsidDel="003E4B25">
          <w:rPr>
            <w:b/>
            <w:noProof/>
          </w:rPr>
          <w:delText>26:</w:delText>
        </w:r>
        <w:r w:rsidRPr="002A0697" w:rsidDel="003E4B25">
          <w:rPr>
            <w:noProof/>
          </w:rPr>
          <w:delText>544-8.</w:delText>
        </w:r>
      </w:del>
    </w:p>
    <w:p w14:paraId="36CBFFC0" w14:textId="77777777" w:rsidR="001C7FC9" w:rsidRPr="002A0697" w:rsidDel="003E4B25" w:rsidRDefault="001C7FC9" w:rsidP="001C7FC9">
      <w:pPr>
        <w:rPr>
          <w:del w:id="1413" w:author="hqin" w:date="2011-11-20T20:08:00Z"/>
          <w:noProof/>
        </w:rPr>
      </w:pPr>
      <w:del w:id="1414" w:author="hqin" w:date="2011-11-20T20:08:00Z">
        <w:r w:rsidRPr="002A0697" w:rsidDel="003E4B25">
          <w:rPr>
            <w:noProof/>
          </w:rPr>
          <w:delText>58.</w:delText>
        </w:r>
        <w:r w:rsidRPr="002A0697" w:rsidDel="003E4B25">
          <w:rPr>
            <w:noProof/>
          </w:rPr>
          <w:tab/>
        </w:r>
        <w:r w:rsidRPr="002A0697" w:rsidDel="003E4B25">
          <w:rPr>
            <w:b/>
            <w:noProof/>
          </w:rPr>
          <w:delText>Setlow, B., S. Atluri, R. Kitchel, K. Koziol-Dube, and P. Setlow.</w:delText>
        </w:r>
        <w:r w:rsidRPr="002A0697" w:rsidDel="003E4B25">
          <w:rPr>
            <w:noProof/>
          </w:rPr>
          <w:delText xml:space="preserve"> 2006. Role of dipicolinic acid in resistance and stability of spores of </w:delText>
        </w:r>
        <w:r w:rsidRPr="002A0697" w:rsidDel="003E4B25">
          <w:rPr>
            <w:i/>
            <w:noProof/>
          </w:rPr>
          <w:delText xml:space="preserve">Bacillus subtilis </w:delText>
        </w:r>
        <w:r w:rsidRPr="002A0697" w:rsidDel="003E4B25">
          <w:rPr>
            <w:noProof/>
          </w:rPr>
          <w:delText xml:space="preserve">with or without DNA-protective alpha/beta-type small acid-soluble proteins. J Bacteriol </w:delText>
        </w:r>
        <w:r w:rsidRPr="002A0697" w:rsidDel="003E4B25">
          <w:rPr>
            <w:b/>
            <w:noProof/>
          </w:rPr>
          <w:delText>188:</w:delText>
        </w:r>
        <w:r w:rsidRPr="002A0697" w:rsidDel="003E4B25">
          <w:rPr>
            <w:noProof/>
          </w:rPr>
          <w:delText>3740-7.</w:delText>
        </w:r>
      </w:del>
    </w:p>
    <w:p w14:paraId="4B1F3939" w14:textId="77777777" w:rsidR="001C7FC9" w:rsidRPr="002A0697" w:rsidDel="003E4B25" w:rsidRDefault="001C7FC9" w:rsidP="001C7FC9">
      <w:pPr>
        <w:rPr>
          <w:del w:id="1415" w:author="hqin" w:date="2011-11-20T20:08:00Z"/>
          <w:noProof/>
        </w:rPr>
      </w:pPr>
      <w:del w:id="1416" w:author="hqin" w:date="2011-11-20T20:08:00Z">
        <w:r w:rsidRPr="002A0697" w:rsidDel="003E4B25">
          <w:rPr>
            <w:noProof/>
          </w:rPr>
          <w:delText>59.</w:delText>
        </w:r>
        <w:r w:rsidRPr="002A0697" w:rsidDel="003E4B25">
          <w:rPr>
            <w:noProof/>
          </w:rPr>
          <w:tab/>
        </w:r>
        <w:r w:rsidRPr="002A0697" w:rsidDel="003E4B25">
          <w:rPr>
            <w:b/>
            <w:noProof/>
          </w:rPr>
          <w:delText>Setlow, P.</w:delText>
        </w:r>
        <w:r w:rsidRPr="002A0697" w:rsidDel="003E4B25">
          <w:rPr>
            <w:noProof/>
          </w:rPr>
          <w:delText xml:space="preserve"> 2006. Spores of </w:delText>
        </w:r>
        <w:r w:rsidRPr="002A0697" w:rsidDel="003E4B25">
          <w:rPr>
            <w:i/>
            <w:noProof/>
          </w:rPr>
          <w:delText>Bacillus subtilis</w:delText>
        </w:r>
        <w:r w:rsidRPr="002A0697" w:rsidDel="003E4B25">
          <w:rPr>
            <w:noProof/>
          </w:rPr>
          <w:delText xml:space="preserve">: their resistance to and killing by radiation, heat and chemicals. J Appl Microbiol </w:delText>
        </w:r>
        <w:r w:rsidRPr="002A0697" w:rsidDel="003E4B25">
          <w:rPr>
            <w:b/>
            <w:noProof/>
          </w:rPr>
          <w:delText>101:</w:delText>
        </w:r>
        <w:r w:rsidRPr="002A0697" w:rsidDel="003E4B25">
          <w:rPr>
            <w:noProof/>
          </w:rPr>
          <w:delText>514-25.</w:delText>
        </w:r>
      </w:del>
    </w:p>
    <w:p w14:paraId="07E31CB2" w14:textId="77777777" w:rsidR="001C7FC9" w:rsidRPr="002A0697" w:rsidDel="003E4B25" w:rsidRDefault="001C7FC9" w:rsidP="001C7FC9">
      <w:pPr>
        <w:rPr>
          <w:del w:id="1417" w:author="hqin" w:date="2011-11-20T20:08:00Z"/>
          <w:noProof/>
        </w:rPr>
      </w:pPr>
      <w:del w:id="1418" w:author="hqin" w:date="2011-11-20T20:08:00Z">
        <w:r w:rsidRPr="002A0697" w:rsidDel="003E4B25">
          <w:rPr>
            <w:noProof/>
          </w:rPr>
          <w:delText>60.</w:delText>
        </w:r>
        <w:r w:rsidRPr="002A0697" w:rsidDel="003E4B25">
          <w:rPr>
            <w:noProof/>
          </w:rPr>
          <w:tab/>
        </w:r>
        <w:r w:rsidRPr="002A0697" w:rsidDel="003E4B25">
          <w:rPr>
            <w:b/>
            <w:noProof/>
          </w:rPr>
          <w:delText>Shimodaira, H., and M. Hasegawa.</w:delText>
        </w:r>
        <w:r w:rsidRPr="002A0697" w:rsidDel="003E4B25">
          <w:rPr>
            <w:noProof/>
          </w:rPr>
          <w:delText xml:space="preserve"> 2001. CONSEL: for assessing the confidence of phylogenetic tree selection. Bioinformatics </w:delText>
        </w:r>
        <w:r w:rsidRPr="002A0697" w:rsidDel="003E4B25">
          <w:rPr>
            <w:b/>
            <w:noProof/>
          </w:rPr>
          <w:delText>17:</w:delText>
        </w:r>
        <w:r w:rsidRPr="002A0697" w:rsidDel="003E4B25">
          <w:rPr>
            <w:noProof/>
          </w:rPr>
          <w:delText>1246-7.</w:delText>
        </w:r>
      </w:del>
    </w:p>
    <w:p w14:paraId="2ED09C1A" w14:textId="77777777" w:rsidR="001C7FC9" w:rsidRPr="002A0697" w:rsidDel="003E4B25" w:rsidRDefault="001C7FC9" w:rsidP="001C7FC9">
      <w:pPr>
        <w:rPr>
          <w:del w:id="1419" w:author="hqin" w:date="2011-11-20T20:08:00Z"/>
          <w:noProof/>
        </w:rPr>
      </w:pPr>
      <w:del w:id="1420" w:author="hqin" w:date="2011-11-20T20:08:00Z">
        <w:r w:rsidRPr="002A0697" w:rsidDel="003E4B25">
          <w:rPr>
            <w:noProof/>
          </w:rPr>
          <w:delText>61.</w:delText>
        </w:r>
        <w:r w:rsidRPr="002A0697" w:rsidDel="003E4B25">
          <w:rPr>
            <w:noProof/>
          </w:rPr>
          <w:tab/>
        </w:r>
        <w:r w:rsidRPr="002A0697" w:rsidDel="003E4B25">
          <w:rPr>
            <w:b/>
            <w:noProof/>
          </w:rPr>
          <w:delText>Sonenshein, A. L., J. A. Hoch, and R. Losick.</w:delText>
        </w:r>
        <w:r w:rsidRPr="002A0697" w:rsidDel="003E4B25">
          <w:rPr>
            <w:noProof/>
          </w:rPr>
          <w:delText xml:space="preserve"> 2002. </w:delText>
        </w:r>
        <w:r w:rsidRPr="002A0697" w:rsidDel="003E4B25">
          <w:rPr>
            <w:i/>
            <w:noProof/>
          </w:rPr>
          <w:delText>Bacillus subtilis</w:delText>
        </w:r>
        <w:r w:rsidRPr="002A0697" w:rsidDel="003E4B25">
          <w:rPr>
            <w:noProof/>
          </w:rPr>
          <w:delText xml:space="preserve"> and its closest relatives. American Society for Microbiology, Washington.</w:delText>
        </w:r>
      </w:del>
    </w:p>
    <w:p w14:paraId="14015735" w14:textId="77777777" w:rsidR="001C7FC9" w:rsidRPr="002A0697" w:rsidDel="003E4B25" w:rsidRDefault="001C7FC9" w:rsidP="001C7FC9">
      <w:pPr>
        <w:rPr>
          <w:del w:id="1421" w:author="hqin" w:date="2011-11-20T20:08:00Z"/>
          <w:noProof/>
        </w:rPr>
      </w:pPr>
      <w:del w:id="1422" w:author="hqin" w:date="2011-11-20T20:08:00Z">
        <w:r w:rsidRPr="002A0697" w:rsidDel="003E4B25">
          <w:rPr>
            <w:noProof/>
          </w:rPr>
          <w:delText>62.</w:delText>
        </w:r>
        <w:r w:rsidRPr="002A0697" w:rsidDel="003E4B25">
          <w:rPr>
            <w:noProof/>
          </w:rPr>
          <w:tab/>
        </w:r>
        <w:r w:rsidRPr="002A0697" w:rsidDel="003E4B25">
          <w:rPr>
            <w:b/>
            <w:noProof/>
          </w:rPr>
          <w:delText>Stenfors Arnesen, L. P., A. Fagerlund, and P. E. Granum.</w:delText>
        </w:r>
        <w:r w:rsidRPr="002A0697" w:rsidDel="003E4B25">
          <w:rPr>
            <w:noProof/>
          </w:rPr>
          <w:delText xml:space="preserve"> 2008. From soil to gut: </w:delText>
        </w:r>
        <w:r w:rsidRPr="002A0697" w:rsidDel="003E4B25">
          <w:rPr>
            <w:i/>
            <w:noProof/>
          </w:rPr>
          <w:delText xml:space="preserve">Bacillus cereus </w:delText>
        </w:r>
        <w:r w:rsidRPr="002A0697" w:rsidDel="003E4B25">
          <w:rPr>
            <w:noProof/>
          </w:rPr>
          <w:delText xml:space="preserve">and its food poisoning toxins. FEMS Microbiol Rev </w:delText>
        </w:r>
        <w:r w:rsidRPr="002A0697" w:rsidDel="003E4B25">
          <w:rPr>
            <w:b/>
            <w:noProof/>
          </w:rPr>
          <w:delText>32:</w:delText>
        </w:r>
        <w:r w:rsidRPr="002A0697" w:rsidDel="003E4B25">
          <w:rPr>
            <w:noProof/>
          </w:rPr>
          <w:delText>579-606.</w:delText>
        </w:r>
      </w:del>
    </w:p>
    <w:p w14:paraId="127B43DB" w14:textId="77777777" w:rsidR="001C7FC9" w:rsidRPr="002A0697" w:rsidDel="003E4B25" w:rsidRDefault="001C7FC9" w:rsidP="001C7FC9">
      <w:pPr>
        <w:rPr>
          <w:del w:id="1423" w:author="hqin" w:date="2011-11-20T20:08:00Z"/>
          <w:noProof/>
        </w:rPr>
      </w:pPr>
      <w:del w:id="1424" w:author="hqin" w:date="2011-11-20T20:08:00Z">
        <w:r w:rsidRPr="002A0697" w:rsidDel="003E4B25">
          <w:rPr>
            <w:noProof/>
          </w:rPr>
          <w:delText>63.</w:delText>
        </w:r>
        <w:r w:rsidRPr="002A0697" w:rsidDel="003E4B25">
          <w:rPr>
            <w:noProof/>
          </w:rPr>
          <w:tab/>
        </w:r>
        <w:r w:rsidRPr="002A0697" w:rsidDel="003E4B25">
          <w:rPr>
            <w:b/>
            <w:noProof/>
          </w:rPr>
          <w:delText>Tamura, K., J. Dudley, M. Nei, and S. Kumar.</w:delText>
        </w:r>
        <w:r w:rsidRPr="002A0697" w:rsidDel="003E4B25">
          <w:rPr>
            <w:noProof/>
          </w:rPr>
          <w:delText xml:space="preserve"> 2007. MEGA4: Molecular Evolutionary Genetics Analysis (MEGA) software version 4.0. Mol Biol Evol </w:delText>
        </w:r>
        <w:r w:rsidRPr="002A0697" w:rsidDel="003E4B25">
          <w:rPr>
            <w:b/>
            <w:noProof/>
          </w:rPr>
          <w:delText>24:</w:delText>
        </w:r>
        <w:r w:rsidRPr="002A0697" w:rsidDel="003E4B25">
          <w:rPr>
            <w:noProof/>
          </w:rPr>
          <w:delText>1596-9.</w:delText>
        </w:r>
      </w:del>
    </w:p>
    <w:p w14:paraId="1DE6D37F" w14:textId="77777777" w:rsidR="001C7FC9" w:rsidRPr="002A0697" w:rsidDel="003E4B25" w:rsidRDefault="001C7FC9" w:rsidP="001C7FC9">
      <w:pPr>
        <w:rPr>
          <w:del w:id="1425" w:author="hqin" w:date="2011-11-20T20:08:00Z"/>
          <w:noProof/>
        </w:rPr>
      </w:pPr>
      <w:del w:id="1426" w:author="hqin" w:date="2011-11-20T20:08:00Z">
        <w:r w:rsidRPr="002A0697" w:rsidDel="003E4B25">
          <w:rPr>
            <w:noProof/>
          </w:rPr>
          <w:delText>64.</w:delText>
        </w:r>
        <w:r w:rsidRPr="002A0697" w:rsidDel="003E4B25">
          <w:rPr>
            <w:noProof/>
          </w:rPr>
          <w:tab/>
        </w:r>
        <w:r w:rsidRPr="002A0697" w:rsidDel="003E4B25">
          <w:rPr>
            <w:b/>
            <w:noProof/>
          </w:rPr>
          <w:delText>Tatusov, R. L., E. V. Koonin, and D. J. Lipman.</w:delText>
        </w:r>
        <w:r w:rsidRPr="002A0697" w:rsidDel="003E4B25">
          <w:rPr>
            <w:noProof/>
          </w:rPr>
          <w:delText xml:space="preserve"> 1997. A genomic perspective on protein families. Science </w:delText>
        </w:r>
        <w:r w:rsidRPr="002A0697" w:rsidDel="003E4B25">
          <w:rPr>
            <w:b/>
            <w:noProof/>
          </w:rPr>
          <w:delText>278:</w:delText>
        </w:r>
        <w:r w:rsidRPr="002A0697" w:rsidDel="003E4B25">
          <w:rPr>
            <w:noProof/>
          </w:rPr>
          <w:delText>631-7.</w:delText>
        </w:r>
      </w:del>
    </w:p>
    <w:p w14:paraId="3B4C65AF" w14:textId="77777777" w:rsidR="001C7FC9" w:rsidRPr="002A0697" w:rsidDel="003E4B25" w:rsidRDefault="001C7FC9" w:rsidP="001C7FC9">
      <w:pPr>
        <w:rPr>
          <w:del w:id="1427" w:author="hqin" w:date="2011-11-20T20:08:00Z"/>
          <w:noProof/>
        </w:rPr>
      </w:pPr>
      <w:del w:id="1428" w:author="hqin" w:date="2011-11-20T20:08:00Z">
        <w:r w:rsidRPr="002A0697" w:rsidDel="003E4B25">
          <w:rPr>
            <w:noProof/>
          </w:rPr>
          <w:delText>65.</w:delText>
        </w:r>
        <w:r w:rsidRPr="002A0697" w:rsidDel="003E4B25">
          <w:rPr>
            <w:noProof/>
          </w:rPr>
          <w:tab/>
        </w:r>
        <w:r w:rsidRPr="002A0697" w:rsidDel="003E4B25">
          <w:rPr>
            <w:b/>
            <w:noProof/>
          </w:rPr>
          <w:delText>Tourasse, N. J., E. Helgason, O. A. Okstad, I. K. Hegna, and A. B. Kolsto.</w:delText>
        </w:r>
        <w:r w:rsidRPr="002A0697" w:rsidDel="003E4B25">
          <w:rPr>
            <w:noProof/>
          </w:rPr>
          <w:delText xml:space="preserve"> 2006. The </w:delText>
        </w:r>
        <w:r w:rsidRPr="002A0697" w:rsidDel="003E4B25">
          <w:rPr>
            <w:i/>
            <w:noProof/>
          </w:rPr>
          <w:delText xml:space="preserve">Bacillus cereus </w:delText>
        </w:r>
        <w:r w:rsidRPr="002A0697" w:rsidDel="003E4B25">
          <w:rPr>
            <w:noProof/>
          </w:rPr>
          <w:delText xml:space="preserve">group: novel aspects of population structure and genome dynamics. J Appl Microbiol </w:delText>
        </w:r>
        <w:r w:rsidRPr="002A0697" w:rsidDel="003E4B25">
          <w:rPr>
            <w:b/>
            <w:noProof/>
          </w:rPr>
          <w:delText>101:</w:delText>
        </w:r>
        <w:r w:rsidRPr="002A0697" w:rsidDel="003E4B25">
          <w:rPr>
            <w:noProof/>
          </w:rPr>
          <w:delText>579-93.</w:delText>
        </w:r>
      </w:del>
    </w:p>
    <w:p w14:paraId="7CE5CD67" w14:textId="77777777" w:rsidR="001C7FC9" w:rsidRPr="002A0697" w:rsidDel="003E4B25" w:rsidRDefault="001C7FC9" w:rsidP="001C7FC9">
      <w:pPr>
        <w:rPr>
          <w:del w:id="1429" w:author="hqin" w:date="2011-11-20T20:08:00Z"/>
          <w:noProof/>
        </w:rPr>
      </w:pPr>
      <w:del w:id="1430" w:author="hqin" w:date="2011-11-20T20:08:00Z">
        <w:r w:rsidRPr="002A0697" w:rsidDel="003E4B25">
          <w:rPr>
            <w:noProof/>
          </w:rPr>
          <w:delText>66.</w:delText>
        </w:r>
        <w:r w:rsidRPr="002A0697" w:rsidDel="003E4B25">
          <w:rPr>
            <w:noProof/>
          </w:rPr>
          <w:tab/>
        </w:r>
        <w:r w:rsidRPr="002A0697" w:rsidDel="003E4B25">
          <w:rPr>
            <w:b/>
            <w:noProof/>
          </w:rPr>
          <w:delText>Traag, B. A., A. Driks, P. Stragier, W. Bitter, G. Broussard, G. Hatfull, F. Chu, K. N. Adams, L. Ramakrishnan, and R. Losick.</w:delText>
        </w:r>
        <w:r w:rsidRPr="002A0697" w:rsidDel="003E4B25">
          <w:rPr>
            <w:noProof/>
          </w:rPr>
          <w:delText xml:space="preserve"> 2010. Do mycobacteria produce endospores? Proc Natl Acad Sci U S A </w:delText>
        </w:r>
        <w:r w:rsidRPr="002A0697" w:rsidDel="003E4B25">
          <w:rPr>
            <w:b/>
            <w:noProof/>
          </w:rPr>
          <w:delText>107:</w:delText>
        </w:r>
        <w:r w:rsidRPr="002A0697" w:rsidDel="003E4B25">
          <w:rPr>
            <w:noProof/>
          </w:rPr>
          <w:delText>878-81.</w:delText>
        </w:r>
      </w:del>
    </w:p>
    <w:p w14:paraId="1705D8AA" w14:textId="77777777" w:rsidR="001C7FC9" w:rsidRPr="002A0697" w:rsidDel="003E4B25" w:rsidRDefault="001C7FC9" w:rsidP="001C7FC9">
      <w:pPr>
        <w:rPr>
          <w:del w:id="1431" w:author="hqin" w:date="2011-11-20T20:08:00Z"/>
          <w:noProof/>
        </w:rPr>
      </w:pPr>
      <w:del w:id="1432" w:author="hqin" w:date="2011-11-20T20:08:00Z">
        <w:r w:rsidRPr="002A0697" w:rsidDel="003E4B25">
          <w:rPr>
            <w:noProof/>
          </w:rPr>
          <w:delText>67.</w:delText>
        </w:r>
        <w:r w:rsidRPr="002A0697" w:rsidDel="003E4B25">
          <w:rPr>
            <w:noProof/>
          </w:rPr>
          <w:tab/>
        </w:r>
        <w:r w:rsidRPr="002A0697" w:rsidDel="003E4B25">
          <w:rPr>
            <w:b/>
            <w:noProof/>
          </w:rPr>
          <w:delText>Vary, P. S.</w:delText>
        </w:r>
        <w:r w:rsidRPr="002A0697" w:rsidDel="003E4B25">
          <w:rPr>
            <w:noProof/>
          </w:rPr>
          <w:delText xml:space="preserve"> 1994. Prime time for </w:delText>
        </w:r>
        <w:r w:rsidRPr="002A0697" w:rsidDel="003E4B25">
          <w:rPr>
            <w:i/>
            <w:noProof/>
          </w:rPr>
          <w:delText>Bacillus megaterium</w:delText>
        </w:r>
        <w:r w:rsidRPr="002A0697" w:rsidDel="003E4B25">
          <w:rPr>
            <w:noProof/>
          </w:rPr>
          <w:delText xml:space="preserve">. Microbiology </w:delText>
        </w:r>
        <w:r w:rsidRPr="002A0697" w:rsidDel="003E4B25">
          <w:rPr>
            <w:b/>
            <w:noProof/>
          </w:rPr>
          <w:delText>140 ( Pt 5):</w:delText>
        </w:r>
        <w:r w:rsidRPr="002A0697" w:rsidDel="003E4B25">
          <w:rPr>
            <w:noProof/>
          </w:rPr>
          <w:delText>1001-1013.</w:delText>
        </w:r>
      </w:del>
    </w:p>
    <w:p w14:paraId="5655A921" w14:textId="77777777" w:rsidR="001C7FC9" w:rsidRPr="002A0697" w:rsidDel="003E4B25" w:rsidRDefault="001C7FC9" w:rsidP="001C7FC9">
      <w:pPr>
        <w:rPr>
          <w:del w:id="1433" w:author="hqin" w:date="2011-11-20T20:08:00Z"/>
          <w:noProof/>
        </w:rPr>
      </w:pPr>
      <w:del w:id="1434" w:author="hqin" w:date="2011-11-20T20:08:00Z">
        <w:r w:rsidRPr="002A0697" w:rsidDel="003E4B25">
          <w:rPr>
            <w:noProof/>
          </w:rPr>
          <w:delText>68.</w:delText>
        </w:r>
        <w:r w:rsidRPr="002A0697" w:rsidDel="003E4B25">
          <w:rPr>
            <w:noProof/>
          </w:rPr>
          <w:tab/>
        </w:r>
        <w:r w:rsidRPr="002A0697" w:rsidDel="003E4B25">
          <w:rPr>
            <w:b/>
            <w:noProof/>
          </w:rPr>
          <w:delText>Warth, A. D., D. F. Ohye, and W. G. Murrell.</w:delText>
        </w:r>
        <w:r w:rsidRPr="002A0697" w:rsidDel="003E4B25">
          <w:rPr>
            <w:noProof/>
          </w:rPr>
          <w:delText xml:space="preserve"> 1963. Location and composition of spore mucopeptide in </w:delText>
        </w:r>
        <w:r w:rsidRPr="002A0697" w:rsidDel="003E4B25">
          <w:rPr>
            <w:i/>
            <w:noProof/>
          </w:rPr>
          <w:delText xml:space="preserve">Bacillus </w:delText>
        </w:r>
        <w:r w:rsidRPr="002A0697" w:rsidDel="003E4B25">
          <w:rPr>
            <w:noProof/>
          </w:rPr>
          <w:delText xml:space="preserve">species. J Cell Biol </w:delText>
        </w:r>
        <w:r w:rsidRPr="002A0697" w:rsidDel="003E4B25">
          <w:rPr>
            <w:b/>
            <w:noProof/>
          </w:rPr>
          <w:delText>16:</w:delText>
        </w:r>
        <w:r w:rsidRPr="002A0697" w:rsidDel="003E4B25">
          <w:rPr>
            <w:noProof/>
          </w:rPr>
          <w:delText>593-609.</w:delText>
        </w:r>
      </w:del>
    </w:p>
    <w:p w14:paraId="2F4639BF" w14:textId="77777777" w:rsidR="001C7FC9" w:rsidRPr="002A0697" w:rsidDel="003E4B25" w:rsidRDefault="001C7FC9" w:rsidP="001C7FC9">
      <w:pPr>
        <w:rPr>
          <w:del w:id="1435" w:author="hqin" w:date="2011-11-20T20:08:00Z"/>
          <w:noProof/>
        </w:rPr>
      </w:pPr>
      <w:del w:id="1436" w:author="hqin" w:date="2011-11-20T20:08:00Z">
        <w:r w:rsidRPr="002A0697" w:rsidDel="003E4B25">
          <w:rPr>
            <w:noProof/>
          </w:rPr>
          <w:delText>69.</w:delText>
        </w:r>
        <w:r w:rsidRPr="002A0697" w:rsidDel="003E4B25">
          <w:rPr>
            <w:noProof/>
          </w:rPr>
          <w:tab/>
        </w:r>
        <w:r w:rsidRPr="002A0697" w:rsidDel="003E4B25">
          <w:rPr>
            <w:b/>
            <w:noProof/>
          </w:rPr>
          <w:delText>Westphal, A. J., P. B. Price, T. J. Leighton, and K. E. Wheeler.</w:delText>
        </w:r>
        <w:r w:rsidRPr="002A0697" w:rsidDel="003E4B25">
          <w:rPr>
            <w:noProof/>
          </w:rPr>
          <w:delText xml:space="preserve"> 2003. Kinetics of size changes of individual </w:delText>
        </w:r>
        <w:r w:rsidRPr="002A0697" w:rsidDel="003E4B25">
          <w:rPr>
            <w:i/>
            <w:noProof/>
          </w:rPr>
          <w:delText xml:space="preserve">Bacillus thuringiensis </w:delText>
        </w:r>
        <w:r w:rsidRPr="002A0697" w:rsidDel="003E4B25">
          <w:rPr>
            <w:noProof/>
          </w:rPr>
          <w:delText xml:space="preserve">spores in response to changes in relative humidity. Proc Natl Acad Sci U S A </w:delText>
        </w:r>
        <w:r w:rsidRPr="002A0697" w:rsidDel="003E4B25">
          <w:rPr>
            <w:b/>
            <w:noProof/>
          </w:rPr>
          <w:delText>100:</w:delText>
        </w:r>
        <w:r w:rsidRPr="002A0697" w:rsidDel="003E4B25">
          <w:rPr>
            <w:noProof/>
          </w:rPr>
          <w:delText>3461-6.</w:delText>
        </w:r>
      </w:del>
    </w:p>
    <w:p w14:paraId="3422174C" w14:textId="77777777" w:rsidR="001C7FC9" w:rsidRPr="002A0697" w:rsidDel="003E4B25" w:rsidRDefault="001C7FC9" w:rsidP="001C7FC9">
      <w:pPr>
        <w:rPr>
          <w:del w:id="1437" w:author="hqin" w:date="2011-11-20T20:08:00Z"/>
          <w:noProof/>
        </w:rPr>
      </w:pPr>
      <w:del w:id="1438" w:author="hqin" w:date="2011-11-20T20:08:00Z">
        <w:r w:rsidRPr="002A0697" w:rsidDel="003E4B25">
          <w:rPr>
            <w:noProof/>
          </w:rPr>
          <w:delText>70.</w:delText>
        </w:r>
        <w:r w:rsidRPr="002A0697" w:rsidDel="003E4B25">
          <w:rPr>
            <w:noProof/>
          </w:rPr>
          <w:tab/>
        </w:r>
        <w:r w:rsidRPr="002A0697" w:rsidDel="003E4B25">
          <w:rPr>
            <w:b/>
            <w:noProof/>
          </w:rPr>
          <w:delText>Yang, Z.</w:delText>
        </w:r>
        <w:r w:rsidRPr="002A0697" w:rsidDel="003E4B25">
          <w:rPr>
            <w:noProof/>
          </w:rPr>
          <w:delText xml:space="preserve"> 2006. Computational Molecular Evolution. Oxford University Press, Oxford.</w:delText>
        </w:r>
      </w:del>
    </w:p>
    <w:p w14:paraId="1AE4A052" w14:textId="77777777" w:rsidR="001C7FC9" w:rsidRPr="002A0697" w:rsidDel="003E4B25" w:rsidRDefault="001C7FC9" w:rsidP="001C7FC9">
      <w:pPr>
        <w:rPr>
          <w:del w:id="1439" w:author="hqin" w:date="2011-11-20T20:08:00Z"/>
          <w:noProof/>
        </w:rPr>
      </w:pPr>
      <w:del w:id="1440" w:author="hqin" w:date="2011-11-20T20:08:00Z">
        <w:r w:rsidRPr="002A0697" w:rsidDel="003E4B25">
          <w:rPr>
            <w:noProof/>
          </w:rPr>
          <w:delText>71.</w:delText>
        </w:r>
        <w:r w:rsidRPr="002A0697" w:rsidDel="003E4B25">
          <w:rPr>
            <w:noProof/>
          </w:rPr>
          <w:tab/>
        </w:r>
        <w:r w:rsidRPr="002A0697" w:rsidDel="003E4B25">
          <w:rPr>
            <w:b/>
            <w:noProof/>
          </w:rPr>
          <w:delText>Yang, Z.</w:delText>
        </w:r>
        <w:r w:rsidRPr="002A0697" w:rsidDel="003E4B25">
          <w:rPr>
            <w:noProof/>
          </w:rPr>
          <w:delText xml:space="preserve"> 1997. PAML: a program package for phylogenetic analysis by maximum likelihood. CABIOS </w:delText>
        </w:r>
        <w:r w:rsidRPr="002A0697" w:rsidDel="003E4B25">
          <w:rPr>
            <w:b/>
            <w:noProof/>
          </w:rPr>
          <w:delText>13:</w:delText>
        </w:r>
        <w:r w:rsidRPr="002A0697" w:rsidDel="003E4B25">
          <w:rPr>
            <w:noProof/>
          </w:rPr>
          <w:delText>555-556.</w:delText>
        </w:r>
      </w:del>
    </w:p>
    <w:p w14:paraId="4FE717DF" w14:textId="77777777" w:rsidR="001C7FC9" w:rsidRPr="002A0697" w:rsidRDefault="001C7FC9" w:rsidP="001C7FC9">
      <w:pPr>
        <w:spacing w:line="480" w:lineRule="auto"/>
        <w:rPr>
          <w:ins w:id="1441" w:author="hqin" w:date="2011-11-20T20:22:00Z"/>
        </w:rPr>
      </w:pPr>
      <w:del w:id="1442" w:author="hqin" w:date="2011-11-20T20:27:00Z">
        <w:r w:rsidRPr="002A0697" w:rsidDel="00602CFD">
          <w:br w:type="page"/>
        </w:r>
      </w:del>
      <w:ins w:id="1443" w:author="hqin" w:date="2011-11-20T20:22:00Z">
        <w:r>
          <w:rPr>
            <w:b/>
          </w:rPr>
          <w:t>8</w:t>
        </w:r>
        <w:r w:rsidRPr="002A0697">
          <w:rPr>
            <w:b/>
          </w:rPr>
          <w:t xml:space="preserve"> </w:t>
        </w:r>
        <w:r>
          <w:rPr>
            <w:b/>
          </w:rPr>
          <w:t>Links</w:t>
        </w:r>
        <w:r w:rsidRPr="002A0697">
          <w:rPr>
            <w:b/>
          </w:rPr>
          <w:t>.</w:t>
        </w:r>
        <w:r w:rsidRPr="002A0697">
          <w:t xml:space="preserve"> </w:t>
        </w:r>
      </w:ins>
    </w:p>
    <w:p w14:paraId="6F8B94AF" w14:textId="77777777" w:rsidR="001C7FC9" w:rsidRDefault="001C7FC9" w:rsidP="001C7FC9">
      <w:pPr>
        <w:ind w:left="360" w:hanging="360"/>
        <w:rPr>
          <w:ins w:id="1444" w:author="hqin" w:date="2011-11-20T20:26:00Z"/>
        </w:rPr>
      </w:pPr>
    </w:p>
    <w:p w14:paraId="58D3F323" w14:textId="77777777" w:rsidR="001C7FC9" w:rsidRDefault="001C7FC9" w:rsidP="001C7FC9">
      <w:pPr>
        <w:ind w:left="360" w:hanging="360"/>
        <w:rPr>
          <w:ins w:id="1445" w:author="hqin" w:date="2011-11-20T20:26:00Z"/>
        </w:rPr>
      </w:pPr>
      <w:ins w:id="1446" w:author="hqin" w:date="2011-11-20T20:26:00Z">
        <w:r>
          <w:t>Sequences, al</w:t>
        </w:r>
      </w:ins>
      <w:ins w:id="1447" w:author="hqin" w:date="2011-11-20T20:27:00Z">
        <w:r>
          <w:t xml:space="preserve">ignment for the annotated spore coat proteins can be downloaded at the following site: </w:t>
        </w:r>
      </w:ins>
    </w:p>
    <w:p w14:paraId="56235F67" w14:textId="77777777" w:rsidR="001C7FC9" w:rsidRDefault="001C7FC9" w:rsidP="001C7FC9">
      <w:pPr>
        <w:ind w:left="360" w:hanging="360"/>
        <w:rPr>
          <w:ins w:id="1448" w:author="hqin" w:date="2011-11-20T20:27:00Z"/>
        </w:rPr>
      </w:pPr>
    </w:p>
    <w:p w14:paraId="260FDC85" w14:textId="77777777" w:rsidR="001C7FC9" w:rsidRDefault="007233D9" w:rsidP="001C7FC9">
      <w:pPr>
        <w:ind w:left="360" w:hanging="360"/>
        <w:rPr>
          <w:ins w:id="1449" w:author="hqin" w:date="2011-11-20T20:26:00Z"/>
        </w:rPr>
      </w:pPr>
      <w:ins w:id="1450" w:author="hqin" w:date="2013-01-28T08:37:00Z">
        <w:r>
          <w:t>GitHub</w:t>
        </w:r>
        <w:r w:rsidR="00805FCB">
          <w:t xml:space="preserve"> xxxxx</w:t>
        </w:r>
      </w:ins>
    </w:p>
    <w:p w14:paraId="498B9596" w14:textId="77777777" w:rsidR="001C7FC9" w:rsidRDefault="001C7FC9" w:rsidP="001C7FC9">
      <w:pPr>
        <w:ind w:left="360" w:hanging="360"/>
        <w:rPr>
          <w:ins w:id="1451" w:author="hqin" w:date="2011-11-20T20:22:00Z"/>
        </w:rPr>
      </w:pPr>
    </w:p>
    <w:p w14:paraId="0AF668F9" w14:textId="77777777" w:rsidR="001C7FC9" w:rsidRDefault="001C7FC9" w:rsidP="001C7FC9">
      <w:pPr>
        <w:ind w:left="360" w:hanging="360"/>
        <w:rPr>
          <w:ins w:id="1452" w:author="hqin" w:date="2011-11-20T20:22:00Z"/>
        </w:rPr>
      </w:pPr>
    </w:p>
    <w:p w14:paraId="2A25C4E4" w14:textId="77777777" w:rsidR="001C7FC9" w:rsidRDefault="001C7FC9" w:rsidP="001C7FC9">
      <w:pPr>
        <w:ind w:left="360" w:hanging="360"/>
        <w:rPr>
          <w:ins w:id="1453" w:author="hqin" w:date="2011-11-20T20:22:00Z"/>
        </w:rPr>
      </w:pPr>
      <w:ins w:id="1454" w:author="hqin" w:date="2011-11-20T20:27:00Z">
        <w:r>
          <w:br w:type="page"/>
        </w:r>
      </w:ins>
    </w:p>
    <w:p w14:paraId="05FF2DA8" w14:textId="77777777" w:rsidR="001C7FC9" w:rsidRPr="002A0697" w:rsidRDefault="0036587D" w:rsidP="001C7FC9">
      <w:pPr>
        <w:ind w:left="360" w:hanging="360"/>
        <w:rPr>
          <w:lang w:eastAsia="en-US"/>
        </w:rPr>
      </w:pPr>
      <w:r w:rsidRPr="0036587D">
        <w:rPr>
          <w:b/>
          <w:bCs/>
          <w:lang w:eastAsia="en-US"/>
          <w:rPrChange w:id="1455" w:author="hqin" w:date="2011-08-26T08:49:00Z">
            <w:rPr>
              <w:b/>
              <w:bCs/>
              <w:sz w:val="16"/>
              <w:szCs w:val="16"/>
              <w:highlight w:val="yellow"/>
              <w:lang w:eastAsia="en-US"/>
            </w:rPr>
          </w:rPrChange>
        </w:rPr>
        <w:t>Table</w:t>
      </w:r>
      <w:r w:rsidR="001C7FC9" w:rsidRPr="002A0697">
        <w:rPr>
          <w:b/>
          <w:bCs/>
          <w:lang w:eastAsia="en-US"/>
        </w:rPr>
        <w:t xml:space="preserve"> 1</w:t>
      </w:r>
      <w:r w:rsidR="001C7FC9" w:rsidRPr="002A0697">
        <w:rPr>
          <w:lang w:eastAsia="en-US"/>
        </w:rPr>
        <w:t xml:space="preserve">. Key genomes analyzed in this study. </w:t>
      </w:r>
    </w:p>
    <w:p w14:paraId="29873CCE" w14:textId="77777777" w:rsidR="001C7FC9" w:rsidRPr="002A0697" w:rsidRDefault="001C7FC9" w:rsidP="001C7FC9">
      <w:pPr>
        <w:rPr>
          <w:lang w:eastAsia="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870"/>
        <w:gridCol w:w="1440"/>
        <w:gridCol w:w="2430"/>
      </w:tblGrid>
      <w:tr w:rsidR="001C7FC9" w:rsidRPr="002A0697" w14:paraId="34C29411" w14:textId="77777777">
        <w:tc>
          <w:tcPr>
            <w:tcW w:w="3870" w:type="dxa"/>
            <w:tcBorders>
              <w:top w:val="single" w:sz="4" w:space="0" w:color="auto"/>
              <w:left w:val="single" w:sz="4" w:space="0" w:color="auto"/>
              <w:bottom w:val="single" w:sz="4" w:space="0" w:color="auto"/>
              <w:right w:val="single" w:sz="4" w:space="0" w:color="auto"/>
            </w:tcBorders>
          </w:tcPr>
          <w:p w14:paraId="44347C35" w14:textId="77777777" w:rsidR="001C7FC9" w:rsidRPr="002A0697" w:rsidRDefault="001C7FC9" w:rsidP="001C7FC9">
            <w:pPr>
              <w:pStyle w:val="LEGEND"/>
              <w:spacing w:after="0" w:line="480" w:lineRule="auto"/>
              <w:rPr>
                <w:rFonts w:ascii="Times New Roman" w:hAnsi="Times New Roman"/>
                <w:szCs w:val="24"/>
                <w:lang w:val="en-US"/>
              </w:rPr>
            </w:pPr>
            <w:r w:rsidRPr="002A0697">
              <w:rPr>
                <w:rFonts w:ascii="Times New Roman" w:hAnsi="Times New Roman"/>
                <w:szCs w:val="24"/>
                <w:lang w:val="en-US"/>
              </w:rPr>
              <w:t>Genome</w:t>
            </w:r>
          </w:p>
        </w:tc>
        <w:tc>
          <w:tcPr>
            <w:tcW w:w="1440" w:type="dxa"/>
            <w:tcBorders>
              <w:top w:val="single" w:sz="4" w:space="0" w:color="auto"/>
              <w:left w:val="single" w:sz="4" w:space="0" w:color="auto"/>
              <w:bottom w:val="single" w:sz="4" w:space="0" w:color="auto"/>
              <w:right w:val="single" w:sz="4" w:space="0" w:color="auto"/>
            </w:tcBorders>
          </w:tcPr>
          <w:p w14:paraId="2C8DE123" w14:textId="77777777" w:rsidR="001C7FC9" w:rsidRPr="002A0697" w:rsidRDefault="001C7FC9" w:rsidP="001C7FC9">
            <w:pPr>
              <w:pStyle w:val="LEGEND"/>
              <w:spacing w:after="0" w:line="480" w:lineRule="auto"/>
              <w:rPr>
                <w:rFonts w:ascii="Times New Roman" w:hAnsi="Times New Roman"/>
                <w:sz w:val="22"/>
                <w:szCs w:val="22"/>
                <w:lang w:val="en-US"/>
              </w:rPr>
            </w:pPr>
            <w:r w:rsidRPr="002A0697">
              <w:rPr>
                <w:rFonts w:ascii="Times New Roman" w:hAnsi="Times New Roman"/>
                <w:sz w:val="22"/>
                <w:szCs w:val="22"/>
                <w:lang w:val="en-US"/>
              </w:rPr>
              <w:t>Abbreviation</w:t>
            </w:r>
          </w:p>
        </w:tc>
        <w:tc>
          <w:tcPr>
            <w:tcW w:w="2430" w:type="dxa"/>
            <w:tcBorders>
              <w:top w:val="single" w:sz="4" w:space="0" w:color="auto"/>
              <w:left w:val="single" w:sz="4" w:space="0" w:color="auto"/>
              <w:bottom w:val="single" w:sz="4" w:space="0" w:color="auto"/>
              <w:right w:val="single" w:sz="4" w:space="0" w:color="auto"/>
            </w:tcBorders>
          </w:tcPr>
          <w:p w14:paraId="5A02B40F" w14:textId="77777777" w:rsidR="001C7FC9" w:rsidRPr="002A0697" w:rsidRDefault="001C7FC9" w:rsidP="001C7FC9">
            <w:pPr>
              <w:pStyle w:val="LEGEND"/>
              <w:spacing w:after="0" w:line="480" w:lineRule="auto"/>
              <w:rPr>
                <w:rFonts w:ascii="Times New Roman" w:hAnsi="Times New Roman"/>
                <w:sz w:val="22"/>
                <w:szCs w:val="22"/>
                <w:lang w:val="en-US"/>
              </w:rPr>
            </w:pPr>
            <w:r w:rsidRPr="002A0697">
              <w:rPr>
                <w:rFonts w:ascii="Times New Roman" w:hAnsi="Times New Roman"/>
                <w:sz w:val="22"/>
                <w:szCs w:val="22"/>
                <w:lang w:val="en-US"/>
              </w:rPr>
              <w:t>Source</w:t>
            </w:r>
          </w:p>
        </w:tc>
      </w:tr>
      <w:tr w:rsidR="001C7FC9" w:rsidRPr="002A0697" w14:paraId="10C51E4A" w14:textId="77777777">
        <w:tc>
          <w:tcPr>
            <w:tcW w:w="3870" w:type="dxa"/>
            <w:tcBorders>
              <w:top w:val="single" w:sz="4" w:space="0" w:color="auto"/>
              <w:left w:val="single" w:sz="4" w:space="0" w:color="auto"/>
              <w:bottom w:val="single" w:sz="4" w:space="0" w:color="auto"/>
              <w:right w:val="single" w:sz="4" w:space="0" w:color="auto"/>
            </w:tcBorders>
          </w:tcPr>
          <w:p w14:paraId="27B72A3E" w14:textId="77777777" w:rsidR="001C7FC9" w:rsidRPr="002A0697" w:rsidRDefault="001C7FC9" w:rsidP="001C7FC9">
            <w:pPr>
              <w:pStyle w:val="LEGEND"/>
              <w:spacing w:after="0" w:line="480" w:lineRule="auto"/>
              <w:rPr>
                <w:rFonts w:ascii="Times New Roman" w:hAnsi="Times New Roman"/>
                <w:szCs w:val="24"/>
                <w:lang w:val="en-US"/>
              </w:rPr>
            </w:pPr>
            <w:r w:rsidRPr="002A0697">
              <w:rPr>
                <w:rFonts w:ascii="Times New Roman" w:hAnsi="Times New Roman"/>
                <w:bCs/>
                <w:i/>
                <w:szCs w:val="24"/>
                <w:lang w:val="en-US"/>
              </w:rPr>
              <w:t>Bacillus amyloliquefaciens</w:t>
            </w:r>
            <w:r w:rsidRPr="002A0697">
              <w:rPr>
                <w:rFonts w:ascii="Times New Roman" w:hAnsi="Times New Roman"/>
                <w:bCs/>
                <w:szCs w:val="24"/>
                <w:lang w:val="en-US"/>
              </w:rPr>
              <w:t xml:space="preserve"> FZB42</w:t>
            </w:r>
          </w:p>
        </w:tc>
        <w:tc>
          <w:tcPr>
            <w:tcW w:w="1440" w:type="dxa"/>
            <w:tcBorders>
              <w:top w:val="single" w:sz="4" w:space="0" w:color="auto"/>
              <w:left w:val="single" w:sz="4" w:space="0" w:color="auto"/>
              <w:bottom w:val="single" w:sz="4" w:space="0" w:color="auto"/>
              <w:right w:val="single" w:sz="4" w:space="0" w:color="auto"/>
            </w:tcBorders>
          </w:tcPr>
          <w:p w14:paraId="38DC4CBD" w14:textId="77777777" w:rsidR="001C7FC9" w:rsidRPr="002A0697" w:rsidRDefault="001C7FC9" w:rsidP="001C7FC9">
            <w:pPr>
              <w:pStyle w:val="LEGEND"/>
              <w:spacing w:after="0" w:line="480" w:lineRule="auto"/>
              <w:rPr>
                <w:rFonts w:ascii="Times New Roman" w:hAnsi="Times New Roman"/>
                <w:sz w:val="22"/>
                <w:szCs w:val="22"/>
                <w:lang w:val="en-US"/>
              </w:rPr>
            </w:pPr>
            <w:r w:rsidRPr="002A0697">
              <w:rPr>
                <w:rFonts w:ascii="Times New Roman" w:hAnsi="Times New Roman"/>
                <w:sz w:val="22"/>
                <w:szCs w:val="22"/>
                <w:lang w:val="en-US"/>
              </w:rPr>
              <w:t>Bam</w:t>
            </w:r>
          </w:p>
        </w:tc>
        <w:tc>
          <w:tcPr>
            <w:tcW w:w="2430" w:type="dxa"/>
            <w:tcBorders>
              <w:top w:val="single" w:sz="4" w:space="0" w:color="auto"/>
              <w:left w:val="single" w:sz="4" w:space="0" w:color="auto"/>
              <w:bottom w:val="single" w:sz="4" w:space="0" w:color="auto"/>
              <w:right w:val="single" w:sz="4" w:space="0" w:color="auto"/>
            </w:tcBorders>
          </w:tcPr>
          <w:p w14:paraId="7678BBAF" w14:textId="77777777" w:rsidR="001C7FC9" w:rsidRPr="002A0697" w:rsidRDefault="001C7FC9" w:rsidP="001C7FC9">
            <w:pPr>
              <w:pStyle w:val="LEGEND"/>
              <w:spacing w:after="0" w:line="480" w:lineRule="auto"/>
              <w:rPr>
                <w:rFonts w:ascii="Times New Roman" w:hAnsi="Times New Roman"/>
                <w:sz w:val="22"/>
                <w:szCs w:val="22"/>
                <w:lang w:val="en-US"/>
              </w:rPr>
            </w:pPr>
            <w:r w:rsidRPr="002A0697">
              <w:rPr>
                <w:rFonts w:ascii="Times New Roman" w:hAnsi="Times New Roman"/>
                <w:sz w:val="22"/>
                <w:szCs w:val="22"/>
                <w:lang w:val="en-US"/>
              </w:rPr>
              <w:t>Genbank NC_009725</w:t>
            </w:r>
          </w:p>
        </w:tc>
      </w:tr>
      <w:tr w:rsidR="001C7FC9" w:rsidRPr="002A0697" w14:paraId="2C6EF273" w14:textId="77777777">
        <w:tc>
          <w:tcPr>
            <w:tcW w:w="3870" w:type="dxa"/>
            <w:tcBorders>
              <w:top w:val="single" w:sz="4" w:space="0" w:color="auto"/>
              <w:left w:val="single" w:sz="4" w:space="0" w:color="auto"/>
              <w:bottom w:val="single" w:sz="4" w:space="0" w:color="auto"/>
              <w:right w:val="single" w:sz="4" w:space="0" w:color="auto"/>
            </w:tcBorders>
          </w:tcPr>
          <w:p w14:paraId="7527BE24" w14:textId="77777777" w:rsidR="001C7FC9" w:rsidRPr="002A0697" w:rsidRDefault="001C7FC9" w:rsidP="001C7FC9">
            <w:pPr>
              <w:pStyle w:val="LEGEND"/>
              <w:spacing w:after="0" w:line="480" w:lineRule="auto"/>
              <w:rPr>
                <w:rFonts w:ascii="Times New Roman" w:hAnsi="Times New Roman"/>
                <w:szCs w:val="24"/>
                <w:lang w:val="en-US"/>
              </w:rPr>
            </w:pPr>
            <w:r w:rsidRPr="002A0697">
              <w:rPr>
                <w:rFonts w:ascii="Times New Roman" w:hAnsi="Times New Roman"/>
                <w:bCs/>
                <w:i/>
                <w:szCs w:val="24"/>
                <w:lang w:val="en-US"/>
              </w:rPr>
              <w:t>Bacillus anthracis</w:t>
            </w:r>
            <w:r w:rsidRPr="002A0697">
              <w:rPr>
                <w:rFonts w:ascii="Times New Roman" w:hAnsi="Times New Roman"/>
                <w:bCs/>
                <w:szCs w:val="24"/>
                <w:lang w:val="en-US"/>
              </w:rPr>
              <w:t xml:space="preserve"> Ames </w:t>
            </w:r>
            <w:r w:rsidRPr="002A0697">
              <w:rPr>
                <w:rStyle w:val="CommentReference"/>
                <w:rFonts w:ascii="Times New Roman" w:hAnsi="Times New Roman"/>
                <w:lang w:val="en-US"/>
              </w:rPr>
              <w:commentReference w:id="1456"/>
            </w:r>
          </w:p>
        </w:tc>
        <w:tc>
          <w:tcPr>
            <w:tcW w:w="1440" w:type="dxa"/>
            <w:tcBorders>
              <w:top w:val="single" w:sz="4" w:space="0" w:color="auto"/>
              <w:left w:val="single" w:sz="4" w:space="0" w:color="auto"/>
              <w:bottom w:val="single" w:sz="4" w:space="0" w:color="auto"/>
              <w:right w:val="single" w:sz="4" w:space="0" w:color="auto"/>
            </w:tcBorders>
          </w:tcPr>
          <w:p w14:paraId="10B6734D"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an</w:t>
            </w:r>
          </w:p>
        </w:tc>
        <w:tc>
          <w:tcPr>
            <w:tcW w:w="2430" w:type="dxa"/>
            <w:tcBorders>
              <w:top w:val="single" w:sz="4" w:space="0" w:color="auto"/>
              <w:left w:val="single" w:sz="4" w:space="0" w:color="auto"/>
              <w:bottom w:val="single" w:sz="4" w:space="0" w:color="auto"/>
              <w:right w:val="single" w:sz="4" w:space="0" w:color="auto"/>
            </w:tcBorders>
          </w:tcPr>
          <w:p w14:paraId="42720D24"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 xml:space="preserve">JCVI CMR </w:t>
            </w:r>
          </w:p>
        </w:tc>
      </w:tr>
      <w:tr w:rsidR="001C7FC9" w:rsidRPr="002A0697" w14:paraId="23AED89E" w14:textId="77777777">
        <w:tc>
          <w:tcPr>
            <w:tcW w:w="3870" w:type="dxa"/>
            <w:tcBorders>
              <w:top w:val="single" w:sz="4" w:space="0" w:color="auto"/>
              <w:left w:val="single" w:sz="4" w:space="0" w:color="auto"/>
              <w:bottom w:val="single" w:sz="4" w:space="0" w:color="auto"/>
              <w:right w:val="single" w:sz="4" w:space="0" w:color="auto"/>
            </w:tcBorders>
          </w:tcPr>
          <w:p w14:paraId="3757ED7C"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cereus</w:t>
            </w:r>
            <w:r w:rsidRPr="002A0697">
              <w:rPr>
                <w:rFonts w:ascii="Times New Roman" w:hAnsi="Times New Roman"/>
                <w:bCs/>
                <w:szCs w:val="24"/>
                <w:lang w:val="en-US"/>
              </w:rPr>
              <w:t xml:space="preserve"> ATCC 14579</w:t>
            </w:r>
            <w:r w:rsidRPr="002A0697">
              <w:rPr>
                <w:rStyle w:val="CommentReference"/>
                <w:rFonts w:ascii="Times New Roman" w:hAnsi="Times New Roman"/>
                <w:lang w:val="en-US"/>
              </w:rPr>
              <w:commentReference w:id="1457"/>
            </w:r>
          </w:p>
        </w:tc>
        <w:tc>
          <w:tcPr>
            <w:tcW w:w="1440" w:type="dxa"/>
            <w:tcBorders>
              <w:top w:val="single" w:sz="4" w:space="0" w:color="auto"/>
              <w:left w:val="single" w:sz="4" w:space="0" w:color="auto"/>
              <w:bottom w:val="single" w:sz="4" w:space="0" w:color="auto"/>
              <w:right w:val="single" w:sz="4" w:space="0" w:color="auto"/>
            </w:tcBorders>
          </w:tcPr>
          <w:p w14:paraId="433E815E"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ce</w:t>
            </w:r>
          </w:p>
        </w:tc>
        <w:tc>
          <w:tcPr>
            <w:tcW w:w="2430" w:type="dxa"/>
            <w:tcBorders>
              <w:top w:val="single" w:sz="4" w:space="0" w:color="auto"/>
              <w:left w:val="single" w:sz="4" w:space="0" w:color="auto"/>
              <w:bottom w:val="single" w:sz="4" w:space="0" w:color="auto"/>
              <w:right w:val="single" w:sz="4" w:space="0" w:color="auto"/>
            </w:tcBorders>
          </w:tcPr>
          <w:p w14:paraId="4FF5CC63"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JCVI CMR</w:t>
            </w:r>
          </w:p>
        </w:tc>
      </w:tr>
      <w:tr w:rsidR="001C7FC9" w:rsidRPr="002A0697" w14:paraId="34386FFA" w14:textId="77777777">
        <w:tc>
          <w:tcPr>
            <w:tcW w:w="3870" w:type="dxa"/>
            <w:tcBorders>
              <w:top w:val="single" w:sz="4" w:space="0" w:color="auto"/>
              <w:left w:val="single" w:sz="4" w:space="0" w:color="auto"/>
              <w:bottom w:val="single" w:sz="4" w:space="0" w:color="auto"/>
              <w:right w:val="single" w:sz="4" w:space="0" w:color="auto"/>
            </w:tcBorders>
          </w:tcPr>
          <w:p w14:paraId="05B8F966"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cereus</w:t>
            </w:r>
            <w:r w:rsidRPr="002A0697">
              <w:rPr>
                <w:rFonts w:ascii="Times New Roman" w:hAnsi="Times New Roman"/>
                <w:bCs/>
                <w:szCs w:val="24"/>
                <w:lang w:val="en-US"/>
              </w:rPr>
              <w:t xml:space="preserve"> ATCC 10987</w:t>
            </w:r>
          </w:p>
        </w:tc>
        <w:tc>
          <w:tcPr>
            <w:tcW w:w="1440" w:type="dxa"/>
            <w:tcBorders>
              <w:top w:val="single" w:sz="4" w:space="0" w:color="auto"/>
              <w:left w:val="single" w:sz="4" w:space="0" w:color="auto"/>
              <w:bottom w:val="single" w:sz="4" w:space="0" w:color="auto"/>
              <w:right w:val="single" w:sz="4" w:space="0" w:color="auto"/>
            </w:tcBorders>
          </w:tcPr>
          <w:p w14:paraId="244462EC"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ce87</w:t>
            </w:r>
          </w:p>
        </w:tc>
        <w:tc>
          <w:tcPr>
            <w:tcW w:w="2430" w:type="dxa"/>
            <w:tcBorders>
              <w:top w:val="single" w:sz="4" w:space="0" w:color="auto"/>
              <w:left w:val="single" w:sz="4" w:space="0" w:color="auto"/>
              <w:bottom w:val="single" w:sz="4" w:space="0" w:color="auto"/>
              <w:right w:val="single" w:sz="4" w:space="0" w:color="auto"/>
            </w:tcBorders>
          </w:tcPr>
          <w:p w14:paraId="6E93B94B"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JCVI CMR</w:t>
            </w:r>
          </w:p>
        </w:tc>
      </w:tr>
      <w:tr w:rsidR="001C7FC9" w:rsidRPr="002A0697" w14:paraId="7438A0A0" w14:textId="77777777">
        <w:tc>
          <w:tcPr>
            <w:tcW w:w="3870" w:type="dxa"/>
            <w:tcBorders>
              <w:top w:val="single" w:sz="4" w:space="0" w:color="auto"/>
              <w:left w:val="single" w:sz="4" w:space="0" w:color="auto"/>
              <w:bottom w:val="single" w:sz="4" w:space="0" w:color="auto"/>
              <w:right w:val="single" w:sz="4" w:space="0" w:color="auto"/>
            </w:tcBorders>
          </w:tcPr>
          <w:p w14:paraId="742C9BDD"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cereus</w:t>
            </w:r>
            <w:r w:rsidRPr="002A0697">
              <w:rPr>
                <w:rFonts w:ascii="Times New Roman" w:hAnsi="Times New Roman"/>
                <w:bCs/>
                <w:szCs w:val="24"/>
                <w:lang w:val="en-US"/>
              </w:rPr>
              <w:t xml:space="preserve"> ATCC E33L</w:t>
            </w:r>
          </w:p>
        </w:tc>
        <w:tc>
          <w:tcPr>
            <w:tcW w:w="1440" w:type="dxa"/>
            <w:tcBorders>
              <w:top w:val="single" w:sz="4" w:space="0" w:color="auto"/>
              <w:left w:val="single" w:sz="4" w:space="0" w:color="auto"/>
              <w:bottom w:val="single" w:sz="4" w:space="0" w:color="auto"/>
              <w:right w:val="single" w:sz="4" w:space="0" w:color="auto"/>
            </w:tcBorders>
          </w:tcPr>
          <w:p w14:paraId="6E646984"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ce3L</w:t>
            </w:r>
          </w:p>
        </w:tc>
        <w:tc>
          <w:tcPr>
            <w:tcW w:w="2430" w:type="dxa"/>
            <w:tcBorders>
              <w:top w:val="single" w:sz="4" w:space="0" w:color="auto"/>
              <w:left w:val="single" w:sz="4" w:space="0" w:color="auto"/>
              <w:bottom w:val="single" w:sz="4" w:space="0" w:color="auto"/>
              <w:right w:val="single" w:sz="4" w:space="0" w:color="auto"/>
            </w:tcBorders>
          </w:tcPr>
          <w:p w14:paraId="1D30CD17"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JCVI CMR</w:t>
            </w:r>
          </w:p>
        </w:tc>
      </w:tr>
      <w:tr w:rsidR="001C7FC9" w:rsidRPr="002A0697" w14:paraId="0336B23C" w14:textId="77777777">
        <w:tc>
          <w:tcPr>
            <w:tcW w:w="3870" w:type="dxa"/>
            <w:tcBorders>
              <w:top w:val="single" w:sz="4" w:space="0" w:color="auto"/>
              <w:left w:val="single" w:sz="4" w:space="0" w:color="auto"/>
              <w:bottom w:val="single" w:sz="4" w:space="0" w:color="auto"/>
              <w:right w:val="single" w:sz="4" w:space="0" w:color="auto"/>
            </w:tcBorders>
          </w:tcPr>
          <w:p w14:paraId="3B771FF3"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clausii</w:t>
            </w:r>
            <w:r w:rsidRPr="002A0697">
              <w:rPr>
                <w:rFonts w:ascii="Times New Roman" w:hAnsi="Times New Roman"/>
                <w:bCs/>
                <w:szCs w:val="24"/>
                <w:lang w:val="en-US"/>
              </w:rPr>
              <w:t xml:space="preserve"> KSM-K16</w:t>
            </w:r>
          </w:p>
        </w:tc>
        <w:tc>
          <w:tcPr>
            <w:tcW w:w="1440" w:type="dxa"/>
            <w:tcBorders>
              <w:top w:val="single" w:sz="4" w:space="0" w:color="auto"/>
              <w:left w:val="single" w:sz="4" w:space="0" w:color="auto"/>
              <w:bottom w:val="single" w:sz="4" w:space="0" w:color="auto"/>
              <w:right w:val="single" w:sz="4" w:space="0" w:color="auto"/>
            </w:tcBorders>
          </w:tcPr>
          <w:p w14:paraId="641170A3"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cl</w:t>
            </w:r>
          </w:p>
        </w:tc>
        <w:tc>
          <w:tcPr>
            <w:tcW w:w="2430" w:type="dxa"/>
            <w:tcBorders>
              <w:top w:val="single" w:sz="4" w:space="0" w:color="auto"/>
              <w:left w:val="single" w:sz="4" w:space="0" w:color="auto"/>
              <w:bottom w:val="single" w:sz="4" w:space="0" w:color="auto"/>
              <w:right w:val="single" w:sz="4" w:space="0" w:color="auto"/>
            </w:tcBorders>
          </w:tcPr>
          <w:p w14:paraId="0C1B025F"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JCVI CMR</w:t>
            </w:r>
          </w:p>
        </w:tc>
      </w:tr>
      <w:tr w:rsidR="001C7FC9" w:rsidRPr="002A0697" w14:paraId="1108E423" w14:textId="77777777">
        <w:tc>
          <w:tcPr>
            <w:tcW w:w="3870" w:type="dxa"/>
            <w:tcBorders>
              <w:top w:val="single" w:sz="4" w:space="0" w:color="auto"/>
              <w:left w:val="single" w:sz="4" w:space="0" w:color="auto"/>
              <w:bottom w:val="single" w:sz="4" w:space="0" w:color="auto"/>
              <w:right w:val="single" w:sz="4" w:space="0" w:color="auto"/>
            </w:tcBorders>
          </w:tcPr>
          <w:p w14:paraId="6460525B"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halodurans</w:t>
            </w:r>
            <w:r w:rsidRPr="002A0697">
              <w:rPr>
                <w:rFonts w:ascii="Times New Roman" w:hAnsi="Times New Roman"/>
                <w:bCs/>
                <w:szCs w:val="24"/>
                <w:lang w:val="en-US"/>
              </w:rPr>
              <w:t xml:space="preserve"> C-125</w:t>
            </w:r>
          </w:p>
        </w:tc>
        <w:tc>
          <w:tcPr>
            <w:tcW w:w="1440" w:type="dxa"/>
            <w:tcBorders>
              <w:top w:val="single" w:sz="4" w:space="0" w:color="auto"/>
              <w:left w:val="single" w:sz="4" w:space="0" w:color="auto"/>
              <w:bottom w:val="single" w:sz="4" w:space="0" w:color="auto"/>
              <w:right w:val="single" w:sz="4" w:space="0" w:color="auto"/>
            </w:tcBorders>
          </w:tcPr>
          <w:p w14:paraId="5E444D7E"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ha</w:t>
            </w:r>
          </w:p>
        </w:tc>
        <w:tc>
          <w:tcPr>
            <w:tcW w:w="2430" w:type="dxa"/>
            <w:tcBorders>
              <w:top w:val="single" w:sz="4" w:space="0" w:color="auto"/>
              <w:left w:val="single" w:sz="4" w:space="0" w:color="auto"/>
              <w:bottom w:val="single" w:sz="4" w:space="0" w:color="auto"/>
              <w:right w:val="single" w:sz="4" w:space="0" w:color="auto"/>
            </w:tcBorders>
          </w:tcPr>
          <w:p w14:paraId="7D5DC2D8"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JCVI CMR</w:t>
            </w:r>
          </w:p>
        </w:tc>
      </w:tr>
      <w:tr w:rsidR="001C7FC9" w:rsidRPr="002A0697" w14:paraId="195B1E94" w14:textId="77777777">
        <w:tc>
          <w:tcPr>
            <w:tcW w:w="3870" w:type="dxa"/>
            <w:tcBorders>
              <w:top w:val="single" w:sz="4" w:space="0" w:color="auto"/>
              <w:left w:val="single" w:sz="4" w:space="0" w:color="auto"/>
              <w:bottom w:val="single" w:sz="4" w:space="0" w:color="auto"/>
              <w:right w:val="single" w:sz="4" w:space="0" w:color="auto"/>
            </w:tcBorders>
          </w:tcPr>
          <w:p w14:paraId="1D24DC5F"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licheniformis</w:t>
            </w:r>
            <w:r w:rsidRPr="002A0697">
              <w:rPr>
                <w:rFonts w:ascii="Times New Roman" w:hAnsi="Times New Roman"/>
                <w:bCs/>
                <w:szCs w:val="24"/>
                <w:lang w:val="en-US"/>
              </w:rPr>
              <w:t xml:space="preserve"> ATCC14580</w:t>
            </w:r>
          </w:p>
        </w:tc>
        <w:tc>
          <w:tcPr>
            <w:tcW w:w="1440" w:type="dxa"/>
            <w:tcBorders>
              <w:top w:val="single" w:sz="4" w:space="0" w:color="auto"/>
              <w:left w:val="single" w:sz="4" w:space="0" w:color="auto"/>
              <w:bottom w:val="single" w:sz="4" w:space="0" w:color="auto"/>
              <w:right w:val="single" w:sz="4" w:space="0" w:color="auto"/>
            </w:tcBorders>
          </w:tcPr>
          <w:p w14:paraId="2A26F132"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li</w:t>
            </w:r>
          </w:p>
        </w:tc>
        <w:tc>
          <w:tcPr>
            <w:tcW w:w="2430" w:type="dxa"/>
            <w:tcBorders>
              <w:top w:val="single" w:sz="4" w:space="0" w:color="auto"/>
              <w:left w:val="single" w:sz="4" w:space="0" w:color="auto"/>
              <w:bottom w:val="single" w:sz="4" w:space="0" w:color="auto"/>
              <w:right w:val="single" w:sz="4" w:space="0" w:color="auto"/>
            </w:tcBorders>
          </w:tcPr>
          <w:p w14:paraId="32FFC5FC"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 xml:space="preserve">JCVI CMR </w:t>
            </w:r>
          </w:p>
        </w:tc>
      </w:tr>
      <w:tr w:rsidR="001C7FC9" w:rsidRPr="002A0697" w14:paraId="52BD7FAA" w14:textId="77777777">
        <w:tc>
          <w:tcPr>
            <w:tcW w:w="3870" w:type="dxa"/>
            <w:tcBorders>
              <w:top w:val="single" w:sz="4" w:space="0" w:color="auto"/>
              <w:left w:val="single" w:sz="4" w:space="0" w:color="auto"/>
              <w:bottom w:val="single" w:sz="4" w:space="0" w:color="auto"/>
              <w:right w:val="single" w:sz="4" w:space="0" w:color="auto"/>
            </w:tcBorders>
          </w:tcPr>
          <w:p w14:paraId="57B0D8EC"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pumilus</w:t>
            </w:r>
            <w:r w:rsidRPr="002A0697">
              <w:rPr>
                <w:rFonts w:ascii="Times New Roman" w:hAnsi="Times New Roman"/>
                <w:bCs/>
                <w:szCs w:val="24"/>
                <w:lang w:val="en-US"/>
              </w:rPr>
              <w:t xml:space="preserve"> SAFR-032</w:t>
            </w:r>
          </w:p>
        </w:tc>
        <w:tc>
          <w:tcPr>
            <w:tcW w:w="1440" w:type="dxa"/>
            <w:tcBorders>
              <w:top w:val="single" w:sz="4" w:space="0" w:color="auto"/>
              <w:left w:val="single" w:sz="4" w:space="0" w:color="auto"/>
              <w:bottom w:val="single" w:sz="4" w:space="0" w:color="auto"/>
              <w:right w:val="single" w:sz="4" w:space="0" w:color="auto"/>
            </w:tcBorders>
          </w:tcPr>
          <w:p w14:paraId="367EC8AD"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pu</w:t>
            </w:r>
          </w:p>
        </w:tc>
        <w:tc>
          <w:tcPr>
            <w:tcW w:w="2430" w:type="dxa"/>
            <w:tcBorders>
              <w:top w:val="single" w:sz="4" w:space="0" w:color="auto"/>
              <w:left w:val="single" w:sz="4" w:space="0" w:color="auto"/>
              <w:bottom w:val="single" w:sz="4" w:space="0" w:color="auto"/>
              <w:right w:val="single" w:sz="4" w:space="0" w:color="auto"/>
            </w:tcBorders>
          </w:tcPr>
          <w:p w14:paraId="38E560C0"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Genbank NC_009848</w:t>
            </w:r>
          </w:p>
        </w:tc>
      </w:tr>
      <w:tr w:rsidR="001C7FC9" w:rsidRPr="002A0697" w14:paraId="58601158" w14:textId="77777777">
        <w:tc>
          <w:tcPr>
            <w:tcW w:w="3870" w:type="dxa"/>
            <w:tcBorders>
              <w:top w:val="single" w:sz="4" w:space="0" w:color="auto"/>
              <w:left w:val="single" w:sz="4" w:space="0" w:color="auto"/>
              <w:bottom w:val="single" w:sz="4" w:space="0" w:color="auto"/>
              <w:right w:val="single" w:sz="4" w:space="0" w:color="auto"/>
            </w:tcBorders>
          </w:tcPr>
          <w:p w14:paraId="4AD77566" w14:textId="77777777" w:rsidR="001C7FC9" w:rsidRPr="002A0697" w:rsidRDefault="001C7FC9" w:rsidP="001C7FC9">
            <w:pPr>
              <w:pStyle w:val="LEGEND"/>
              <w:keepNext/>
              <w:spacing w:after="0" w:line="480" w:lineRule="auto"/>
              <w:outlineLvl w:val="0"/>
              <w:rPr>
                <w:rFonts w:ascii="Times New Roman" w:hAnsi="Times New Roman"/>
                <w:szCs w:val="24"/>
                <w:lang w:val="en-US"/>
              </w:rPr>
            </w:pPr>
            <w:r w:rsidRPr="002A0697">
              <w:rPr>
                <w:rFonts w:ascii="Times New Roman" w:hAnsi="Times New Roman"/>
                <w:bCs/>
                <w:i/>
                <w:szCs w:val="24"/>
                <w:lang w:val="en-US"/>
              </w:rPr>
              <w:t>Bacillus subtilis</w:t>
            </w:r>
            <w:r w:rsidRPr="002A0697">
              <w:rPr>
                <w:rFonts w:ascii="Times New Roman" w:hAnsi="Times New Roman"/>
                <w:bCs/>
                <w:szCs w:val="24"/>
                <w:lang w:val="en-US"/>
              </w:rPr>
              <w:t xml:space="preserve"> 168</w:t>
            </w:r>
          </w:p>
        </w:tc>
        <w:tc>
          <w:tcPr>
            <w:tcW w:w="1440" w:type="dxa"/>
            <w:tcBorders>
              <w:top w:val="single" w:sz="4" w:space="0" w:color="auto"/>
              <w:left w:val="single" w:sz="4" w:space="0" w:color="auto"/>
              <w:bottom w:val="single" w:sz="4" w:space="0" w:color="auto"/>
              <w:right w:val="single" w:sz="4" w:space="0" w:color="auto"/>
            </w:tcBorders>
          </w:tcPr>
          <w:p w14:paraId="46BF9F53"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su</w:t>
            </w:r>
          </w:p>
        </w:tc>
        <w:tc>
          <w:tcPr>
            <w:tcW w:w="2430" w:type="dxa"/>
            <w:tcBorders>
              <w:top w:val="single" w:sz="4" w:space="0" w:color="auto"/>
              <w:left w:val="single" w:sz="4" w:space="0" w:color="auto"/>
              <w:bottom w:val="single" w:sz="4" w:space="0" w:color="auto"/>
              <w:right w:val="single" w:sz="4" w:space="0" w:color="auto"/>
            </w:tcBorders>
          </w:tcPr>
          <w:p w14:paraId="405001C1"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 xml:space="preserve">SubtiList </w:t>
            </w:r>
          </w:p>
        </w:tc>
      </w:tr>
      <w:tr w:rsidR="001C7FC9" w:rsidRPr="002A0697" w14:paraId="17C10FEE" w14:textId="77777777">
        <w:tc>
          <w:tcPr>
            <w:tcW w:w="3870" w:type="dxa"/>
            <w:tcBorders>
              <w:top w:val="single" w:sz="4" w:space="0" w:color="auto"/>
              <w:left w:val="single" w:sz="4" w:space="0" w:color="auto"/>
              <w:bottom w:val="single" w:sz="4" w:space="0" w:color="auto"/>
              <w:right w:val="single" w:sz="4" w:space="0" w:color="auto"/>
            </w:tcBorders>
          </w:tcPr>
          <w:p w14:paraId="78863AB3" w14:textId="77777777" w:rsidR="001C7FC9" w:rsidRPr="002A0697" w:rsidRDefault="001C7FC9" w:rsidP="001C7FC9">
            <w:pPr>
              <w:pStyle w:val="LEGEND"/>
              <w:keepNext/>
              <w:spacing w:after="0" w:line="480" w:lineRule="auto"/>
              <w:outlineLvl w:val="0"/>
              <w:rPr>
                <w:rFonts w:ascii="Times New Roman" w:hAnsi="Times New Roman"/>
                <w:bCs/>
                <w:szCs w:val="24"/>
                <w:lang w:val="en-US"/>
              </w:rPr>
            </w:pPr>
            <w:r w:rsidRPr="002A0697">
              <w:rPr>
                <w:rFonts w:ascii="Times New Roman" w:hAnsi="Times New Roman"/>
                <w:bCs/>
                <w:i/>
                <w:szCs w:val="24"/>
                <w:lang w:val="en-US"/>
              </w:rPr>
              <w:t>Bacillus thuringiensis</w:t>
            </w:r>
            <w:r w:rsidRPr="002A0697">
              <w:rPr>
                <w:rFonts w:ascii="Times New Roman" w:hAnsi="Times New Roman"/>
                <w:bCs/>
                <w:szCs w:val="24"/>
                <w:lang w:val="en-US"/>
              </w:rPr>
              <w:t xml:space="preserve"> konkukian </w:t>
            </w:r>
          </w:p>
        </w:tc>
        <w:tc>
          <w:tcPr>
            <w:tcW w:w="1440" w:type="dxa"/>
            <w:tcBorders>
              <w:top w:val="single" w:sz="4" w:space="0" w:color="auto"/>
              <w:left w:val="single" w:sz="4" w:space="0" w:color="auto"/>
              <w:bottom w:val="single" w:sz="4" w:space="0" w:color="auto"/>
              <w:right w:val="single" w:sz="4" w:space="0" w:color="auto"/>
            </w:tcBorders>
          </w:tcPr>
          <w:p w14:paraId="5086EE25"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th</w:t>
            </w:r>
          </w:p>
        </w:tc>
        <w:tc>
          <w:tcPr>
            <w:tcW w:w="2430" w:type="dxa"/>
            <w:tcBorders>
              <w:top w:val="single" w:sz="4" w:space="0" w:color="auto"/>
              <w:left w:val="single" w:sz="4" w:space="0" w:color="auto"/>
              <w:bottom w:val="single" w:sz="4" w:space="0" w:color="auto"/>
              <w:right w:val="single" w:sz="4" w:space="0" w:color="auto"/>
            </w:tcBorders>
          </w:tcPr>
          <w:p w14:paraId="636AEADD"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JCVI CMR</w:t>
            </w:r>
          </w:p>
        </w:tc>
      </w:tr>
      <w:tr w:rsidR="001C7FC9" w:rsidRPr="002A0697" w14:paraId="06583334" w14:textId="77777777">
        <w:tc>
          <w:tcPr>
            <w:tcW w:w="3870" w:type="dxa"/>
            <w:tcBorders>
              <w:top w:val="single" w:sz="4" w:space="0" w:color="auto"/>
              <w:left w:val="single" w:sz="4" w:space="0" w:color="auto"/>
              <w:bottom w:val="single" w:sz="4" w:space="0" w:color="auto"/>
              <w:right w:val="single" w:sz="4" w:space="0" w:color="auto"/>
            </w:tcBorders>
          </w:tcPr>
          <w:p w14:paraId="648CE9A9" w14:textId="77777777" w:rsidR="001C7FC9" w:rsidRPr="002A0697" w:rsidRDefault="001C7FC9" w:rsidP="001C7FC9">
            <w:pPr>
              <w:pStyle w:val="LEGEND"/>
              <w:keepNext/>
              <w:spacing w:after="0" w:line="480" w:lineRule="auto"/>
              <w:outlineLvl w:val="0"/>
              <w:rPr>
                <w:rFonts w:ascii="Times New Roman" w:hAnsi="Times New Roman"/>
                <w:bCs/>
                <w:i/>
                <w:szCs w:val="24"/>
                <w:lang w:val="en-US"/>
              </w:rPr>
            </w:pPr>
            <w:r w:rsidRPr="002A0697">
              <w:rPr>
                <w:rFonts w:ascii="Times New Roman" w:hAnsi="Times New Roman"/>
                <w:bCs/>
                <w:i/>
                <w:szCs w:val="24"/>
                <w:lang w:val="en-US"/>
              </w:rPr>
              <w:t>Bacillus weihenstephanensis</w:t>
            </w:r>
            <w:r w:rsidRPr="002A0697">
              <w:rPr>
                <w:rFonts w:ascii="Times New Roman" w:hAnsi="Times New Roman"/>
                <w:bCs/>
                <w:szCs w:val="24"/>
                <w:lang w:val="en-US"/>
              </w:rPr>
              <w:t xml:space="preserve"> KBAB4</w:t>
            </w:r>
          </w:p>
        </w:tc>
        <w:tc>
          <w:tcPr>
            <w:tcW w:w="1440" w:type="dxa"/>
            <w:tcBorders>
              <w:top w:val="single" w:sz="4" w:space="0" w:color="auto"/>
              <w:left w:val="single" w:sz="4" w:space="0" w:color="auto"/>
              <w:bottom w:val="single" w:sz="4" w:space="0" w:color="auto"/>
              <w:right w:val="single" w:sz="4" w:space="0" w:color="auto"/>
            </w:tcBorders>
          </w:tcPr>
          <w:p w14:paraId="0CECEE2F"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we</w:t>
            </w:r>
          </w:p>
        </w:tc>
        <w:tc>
          <w:tcPr>
            <w:tcW w:w="2430" w:type="dxa"/>
            <w:tcBorders>
              <w:top w:val="single" w:sz="4" w:space="0" w:color="auto"/>
              <w:left w:val="single" w:sz="4" w:space="0" w:color="auto"/>
              <w:bottom w:val="single" w:sz="4" w:space="0" w:color="auto"/>
              <w:right w:val="single" w:sz="4" w:space="0" w:color="auto"/>
            </w:tcBorders>
          </w:tcPr>
          <w:p w14:paraId="787A493A"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Genbank NC_010184</w:t>
            </w:r>
            <w:r w:rsidRPr="002A0697">
              <w:rPr>
                <w:rStyle w:val="CommentReference"/>
                <w:rFonts w:ascii="Times New Roman" w:hAnsi="Times New Roman"/>
                <w:lang w:val="en-US"/>
              </w:rPr>
              <w:commentReference w:id="1458"/>
            </w:r>
          </w:p>
        </w:tc>
      </w:tr>
      <w:tr w:rsidR="001C7FC9" w:rsidRPr="002A0697" w14:paraId="3EC4F5A0" w14:textId="77777777">
        <w:tc>
          <w:tcPr>
            <w:tcW w:w="3870" w:type="dxa"/>
            <w:tcBorders>
              <w:top w:val="single" w:sz="4" w:space="0" w:color="auto"/>
              <w:left w:val="single" w:sz="4" w:space="0" w:color="auto"/>
              <w:bottom w:val="single" w:sz="4" w:space="0" w:color="auto"/>
              <w:right w:val="single" w:sz="4" w:space="0" w:color="auto"/>
            </w:tcBorders>
          </w:tcPr>
          <w:p w14:paraId="00B1128F" w14:textId="77777777" w:rsidR="001C7FC9" w:rsidRPr="002A0697" w:rsidRDefault="001C7FC9" w:rsidP="001C7FC9">
            <w:pPr>
              <w:pStyle w:val="LEGEND"/>
              <w:keepNext/>
              <w:spacing w:after="0" w:line="480" w:lineRule="auto"/>
              <w:outlineLvl w:val="0"/>
              <w:rPr>
                <w:rFonts w:ascii="Times New Roman" w:hAnsi="Times New Roman"/>
                <w:bCs/>
                <w:i/>
                <w:szCs w:val="24"/>
                <w:lang w:val="en-US"/>
              </w:rPr>
            </w:pPr>
            <w:r w:rsidRPr="002A0697">
              <w:rPr>
                <w:rFonts w:ascii="Times New Roman" w:hAnsi="Times New Roman"/>
                <w:bCs/>
                <w:i/>
                <w:szCs w:val="24"/>
                <w:lang w:val="en-US"/>
              </w:rPr>
              <w:t>Bacillus mojavensis</w:t>
            </w:r>
            <w:r w:rsidRPr="002A0697">
              <w:rPr>
                <w:rFonts w:ascii="Times New Roman" w:hAnsi="Times New Roman"/>
                <w:bCs/>
                <w:szCs w:val="24"/>
                <w:lang w:val="en-US"/>
              </w:rPr>
              <w:t xml:space="preserve"> RO-H-1</w:t>
            </w:r>
          </w:p>
        </w:tc>
        <w:tc>
          <w:tcPr>
            <w:tcW w:w="1440" w:type="dxa"/>
            <w:tcBorders>
              <w:top w:val="single" w:sz="4" w:space="0" w:color="auto"/>
              <w:left w:val="single" w:sz="4" w:space="0" w:color="auto"/>
              <w:bottom w:val="single" w:sz="4" w:space="0" w:color="auto"/>
              <w:right w:val="single" w:sz="4" w:space="0" w:color="auto"/>
            </w:tcBorders>
          </w:tcPr>
          <w:p w14:paraId="2421A210"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Bmo</w:t>
            </w:r>
          </w:p>
        </w:tc>
        <w:tc>
          <w:tcPr>
            <w:tcW w:w="2430" w:type="dxa"/>
            <w:tcBorders>
              <w:top w:val="single" w:sz="4" w:space="0" w:color="auto"/>
              <w:left w:val="single" w:sz="4" w:space="0" w:color="auto"/>
              <w:bottom w:val="single" w:sz="4" w:space="0" w:color="auto"/>
              <w:right w:val="single" w:sz="4" w:space="0" w:color="auto"/>
            </w:tcBorders>
          </w:tcPr>
          <w:p w14:paraId="3952F670" w14:textId="77777777" w:rsidR="001C7FC9" w:rsidRPr="002A0697" w:rsidRDefault="001C7FC9" w:rsidP="001C7FC9">
            <w:pPr>
              <w:pStyle w:val="LEGEND"/>
              <w:keepNext/>
              <w:spacing w:after="0" w:line="480" w:lineRule="auto"/>
              <w:outlineLvl w:val="0"/>
              <w:rPr>
                <w:rFonts w:ascii="Times New Roman" w:hAnsi="Times New Roman"/>
                <w:sz w:val="22"/>
                <w:szCs w:val="22"/>
                <w:lang w:val="en-US"/>
              </w:rPr>
            </w:pPr>
            <w:r w:rsidRPr="002A0697">
              <w:rPr>
                <w:rFonts w:ascii="Times New Roman" w:hAnsi="Times New Roman"/>
                <w:sz w:val="22"/>
                <w:szCs w:val="22"/>
                <w:lang w:val="en-US"/>
              </w:rPr>
              <w:t>JCVI CMR</w:t>
            </w:r>
          </w:p>
        </w:tc>
      </w:tr>
    </w:tbl>
    <w:p w14:paraId="250FCF7F" w14:textId="77777777" w:rsidR="001C7FC9" w:rsidRPr="002A0697" w:rsidRDefault="001C7FC9" w:rsidP="001C7FC9">
      <w:pPr>
        <w:pStyle w:val="LEGEND"/>
        <w:spacing w:after="0" w:line="480" w:lineRule="auto"/>
        <w:rPr>
          <w:rFonts w:ascii="Times New Roman" w:hAnsi="Times New Roman"/>
          <w:szCs w:val="24"/>
          <w:lang w:val="en-US"/>
        </w:rPr>
      </w:pPr>
      <w:r w:rsidRPr="002A0697">
        <w:rPr>
          <w:rFonts w:ascii="Times New Roman" w:hAnsi="Times New Roman"/>
          <w:sz w:val="22"/>
          <w:szCs w:val="22"/>
          <w:lang w:val="fr-FR"/>
        </w:rPr>
        <w:t xml:space="preserve">SubtiList: http://genolist.pasteur.fr/SubtiList/ </w:t>
      </w:r>
      <w:r w:rsidR="001E1917">
        <w:rPr>
          <w:rFonts w:ascii="Times New Roman" w:hAnsi="Times New Roman"/>
          <w:sz w:val="22"/>
          <w:szCs w:val="22"/>
          <w:lang w:val="fr-FR"/>
        </w:rPr>
        <w:fldChar w:fldCharType="begin"/>
      </w:r>
      <w:r w:rsidR="001E1917">
        <w:rPr>
          <w:rFonts w:ascii="Times New Roman" w:hAnsi="Times New Roman"/>
          <w:sz w:val="22"/>
          <w:szCs w:val="22"/>
          <w:lang w:val="fr-FR"/>
        </w:rPr>
        <w:instrText xml:space="preserve"> ADDIN EN.CITE &lt;EndNote&gt;&lt;Cite&gt;&lt;Author&gt;Moszer&lt;/Author&gt;&lt;Year&gt;2002&lt;/Year&gt;&lt;RecNum&gt;68&lt;/RecNum&gt;&lt;DisplayText&gt;[38]&lt;/DisplayText&gt;&lt;record&gt;&lt;rec-number&gt;68&lt;/rec-number&gt;&lt;foreign-keys&gt;&lt;key app="EN" db-id="02sps2pse5vde9eszr6vesw82vsrpaeerdva"&gt;68&lt;/key&gt;&lt;/foreign-keys&gt;&lt;ref-type name="Journal Article"&gt;17&lt;/ref-type&gt;&lt;contributors&gt;&lt;authors&gt;&lt;author&gt;Moszer, I.&lt;/author&gt;&lt;author&gt;Jones, L. M.&lt;/author&gt;&lt;author&gt;Moreira, S.&lt;/author&gt;&lt;author&gt;Fabry, C.&lt;/author&gt;&lt;author&gt;Danchin, A.&lt;/author&gt;&lt;/authors&gt;&lt;/contributors&gt;&lt;auth-address&gt;Unite de Genetique des Genomes Bacteriens and Logiciels et Banques de Donnees, Institut Pasteur, 28 rue du Docteur Roux, 75724 Paris Cedex 15, France. moszer@pasteur.fr&lt;/auth-address&gt;&lt;titles&gt;&lt;title&gt;&lt;style face="normal" font="default" size="100%"&gt;SubtiList: the reference database for the &lt;/style&gt;&lt;style face="italic" font="default" size="100%"&gt;Bacillus subtilis &lt;/style&gt;&lt;style face="normal" font="default" size="100%"&gt;genome&lt;/style&gt;&lt;/title&gt;&lt;secondary-title&gt;Nucleic Acids Res&lt;/secondary-title&gt;&lt;/titles&gt;&lt;periodical&gt;&lt;full-title&gt;Nucleic Acids Res&lt;/full-title&gt;&lt;/periodical&gt;&lt;pages&gt;62-5&lt;/pages&gt;&lt;volume&gt;30&lt;/volume&gt;&lt;number&gt;1&lt;/number&gt;&lt;keywords&gt;&lt;keyword&gt;Bacillus subtilis/*genetics/physiology&lt;/keyword&gt;&lt;keyword&gt;Bacterial Proteins/genetics/physiology&lt;/keyword&gt;&lt;keyword&gt;Database Management Systems&lt;/keyword&gt;&lt;keyword&gt;*Databases, Genetic&lt;/keyword&gt;&lt;keyword&gt;Forecasting&lt;/keyword&gt;&lt;keyword&gt;*Genome, Bacterial&lt;/keyword&gt;&lt;keyword&gt;Information Storage and Retrieval&lt;/keyword&gt;&lt;keyword&gt;Internet&lt;/keyword&gt;&lt;/keywords&gt;&lt;dates&gt;&lt;year&gt;2002&lt;/year&gt;&lt;pub-dates&gt;&lt;date&gt;Jan 1&lt;/date&gt;&lt;/pub-dates&gt;&lt;/dates&gt;&lt;accession-num&gt;11752255&lt;/accession-num&gt;&lt;urls&gt;&lt;related-urls&gt;&lt;url&gt;http://www.ncbi.nlm.nih.gov/entrez/query.fcgi?cmd=Retrieve&amp;amp;db=PubMed&amp;amp;dopt=Citation&amp;amp;list_uids=11752255 &lt;/url&gt;&lt;/related-urls&gt;&lt;/urls&gt;&lt;/record&gt;&lt;/Cite&gt;&lt;/EndNote&gt;</w:instrText>
      </w:r>
      <w:r w:rsidR="001E1917">
        <w:rPr>
          <w:rFonts w:ascii="Times New Roman" w:hAnsi="Times New Roman"/>
          <w:sz w:val="22"/>
          <w:szCs w:val="22"/>
          <w:lang w:val="fr-FR"/>
        </w:rPr>
        <w:fldChar w:fldCharType="separate"/>
      </w:r>
      <w:r w:rsidR="001E1917">
        <w:rPr>
          <w:rFonts w:ascii="Times New Roman" w:hAnsi="Times New Roman"/>
          <w:noProof/>
          <w:sz w:val="22"/>
          <w:szCs w:val="22"/>
          <w:lang w:val="fr-FR"/>
        </w:rPr>
        <w:t>[</w:t>
      </w:r>
      <w:hyperlink w:anchor="_ENREF_38" w:tooltip="Moszer, 2002 #68" w:history="1">
        <w:r w:rsidR="001E1917">
          <w:rPr>
            <w:rFonts w:ascii="Times New Roman" w:hAnsi="Times New Roman"/>
            <w:noProof/>
            <w:sz w:val="22"/>
            <w:szCs w:val="22"/>
            <w:lang w:val="fr-FR"/>
          </w:rPr>
          <w:t>38</w:t>
        </w:r>
      </w:hyperlink>
      <w:r w:rsidR="001E1917">
        <w:rPr>
          <w:rFonts w:ascii="Times New Roman" w:hAnsi="Times New Roman"/>
          <w:noProof/>
          <w:sz w:val="22"/>
          <w:szCs w:val="22"/>
          <w:lang w:val="fr-FR"/>
        </w:rPr>
        <w:t>]</w:t>
      </w:r>
      <w:r w:rsidR="001E1917">
        <w:rPr>
          <w:rFonts w:ascii="Times New Roman" w:hAnsi="Times New Roman"/>
          <w:sz w:val="22"/>
          <w:szCs w:val="22"/>
          <w:lang w:val="fr-FR"/>
        </w:rPr>
        <w:fldChar w:fldCharType="end"/>
      </w:r>
      <w:del w:id="1459" w:author="hqin" w:date="2011-11-20T19:52:00Z">
        <w:r w:rsidRPr="002A0697" w:rsidDel="005C2288">
          <w:rPr>
            <w:rFonts w:ascii="Times New Roman" w:hAnsi="Times New Roman"/>
            <w:noProof/>
            <w:sz w:val="22"/>
            <w:szCs w:val="22"/>
            <w:lang w:val="fr-FR"/>
          </w:rPr>
          <w:delText>(45)</w:delText>
        </w:r>
      </w:del>
      <w:r w:rsidRPr="002A0697">
        <w:rPr>
          <w:rFonts w:ascii="Times New Roman" w:hAnsi="Times New Roman"/>
          <w:sz w:val="22"/>
          <w:szCs w:val="22"/>
          <w:lang w:val="fr-FR"/>
        </w:rPr>
        <w:t>; J</w:t>
      </w:r>
      <w:r w:rsidRPr="002A0697">
        <w:rPr>
          <w:rFonts w:ascii="Times New Roman" w:hAnsi="Times New Roman"/>
          <w:szCs w:val="24"/>
          <w:lang w:val="fr-FR"/>
        </w:rPr>
        <w:t xml:space="preserve">CVI CMR: http://cmr.jcvi.org/. </w:t>
      </w:r>
      <w:r w:rsidRPr="002A0697">
        <w:rPr>
          <w:rFonts w:ascii="Times New Roman" w:hAnsi="Times New Roman"/>
          <w:bCs/>
          <w:sz w:val="22"/>
          <w:szCs w:val="22"/>
          <w:lang w:val="en-US"/>
        </w:rPr>
        <w:t xml:space="preserve">Our analysis of the partial genome of </w:t>
      </w:r>
      <w:r w:rsidRPr="002A0697">
        <w:rPr>
          <w:rFonts w:ascii="Times New Roman" w:hAnsi="Times New Roman"/>
          <w:bCs/>
          <w:i/>
          <w:sz w:val="22"/>
          <w:szCs w:val="22"/>
          <w:lang w:val="en-US"/>
        </w:rPr>
        <w:t>Bacillus mojavensis</w:t>
      </w:r>
      <w:r w:rsidRPr="002A0697">
        <w:rPr>
          <w:rFonts w:ascii="Times New Roman" w:hAnsi="Times New Roman"/>
          <w:bCs/>
          <w:sz w:val="22"/>
          <w:szCs w:val="22"/>
          <w:lang w:val="en-US"/>
        </w:rPr>
        <w:t xml:space="preserve"> RO-H-1 is limited to coat protein orthologs.  Except Bce87 and Bce3L, all other genomes are type strains of each species. </w:t>
      </w:r>
    </w:p>
    <w:p w14:paraId="6A9802D7" w14:textId="77777777" w:rsidR="001C7FC9" w:rsidRPr="002A0697" w:rsidRDefault="001C7FC9">
      <w:pPr>
        <w:rPr>
          <w:rFonts w:eastAsia="Times New Roman"/>
        </w:rPr>
      </w:pPr>
      <w:r w:rsidRPr="002A0697">
        <w:br w:type="page"/>
      </w:r>
    </w:p>
    <w:p w14:paraId="64B1EBC9" w14:textId="77777777" w:rsidR="00000D58" w:rsidRPr="006015EB" w:rsidRDefault="00000D58" w:rsidP="00000D58">
      <w:pPr>
        <w:rPr>
          <w:ins w:id="1460" w:author="hqin" w:date="2013-01-15T10:29:00Z"/>
          <w:lang w:eastAsia="en-US"/>
        </w:rPr>
      </w:pPr>
      <w:ins w:id="1461" w:author="hqin" w:date="2013-01-15T10:29:00Z">
        <w:r w:rsidRPr="00633BAF">
          <w:rPr>
            <w:b/>
            <w:bCs/>
            <w:lang w:eastAsia="en-US"/>
          </w:rPr>
          <w:t xml:space="preserve">Table </w:t>
        </w:r>
      </w:ins>
      <w:ins w:id="1462" w:author="hqin" w:date="2013-01-28T08:45:00Z">
        <w:r w:rsidR="006008F8">
          <w:rPr>
            <w:b/>
            <w:bCs/>
            <w:lang w:eastAsia="en-US"/>
          </w:rPr>
          <w:t>2</w:t>
        </w:r>
      </w:ins>
      <w:ins w:id="1463" w:author="hqin" w:date="2013-01-15T10:29:00Z">
        <w:r w:rsidRPr="006015EB">
          <w:rPr>
            <w:lang w:eastAsia="en-US"/>
          </w:rPr>
          <w:t xml:space="preserve">. </w:t>
        </w:r>
        <w:r>
          <w:rPr>
            <w:lang w:eastAsia="en-US"/>
          </w:rPr>
          <w:t xml:space="preserve">Topologies tested by CONSEL in 34 essential genes. Alternative branching patterns with the </w:t>
        </w:r>
        <w:r w:rsidRPr="005621F9">
          <w:rPr>
            <w:i/>
            <w:lang w:eastAsia="en-US"/>
          </w:rPr>
          <w:t>B subtilis</w:t>
        </w:r>
        <w:r>
          <w:rPr>
            <w:lang w:eastAsia="en-US"/>
          </w:rPr>
          <w:t xml:space="preserve">-clade or </w:t>
        </w:r>
        <w:r w:rsidRPr="005621F9">
          <w:rPr>
            <w:i/>
            <w:lang w:eastAsia="en-US"/>
          </w:rPr>
          <w:t xml:space="preserve">B </w:t>
        </w:r>
        <w:r>
          <w:rPr>
            <w:i/>
            <w:lang w:eastAsia="en-US"/>
          </w:rPr>
          <w:t>cereus</w:t>
        </w:r>
        <w:r>
          <w:rPr>
            <w:lang w:eastAsia="en-US"/>
          </w:rPr>
          <w:t>-clade were often accepted. Alternative branching patterns violating the two major clades, such as in the 10</w:t>
        </w:r>
        <w:r w:rsidRPr="005621F9">
          <w:rPr>
            <w:vertAlign w:val="superscript"/>
            <w:lang w:eastAsia="en-US"/>
          </w:rPr>
          <w:t>th</w:t>
        </w:r>
        <w:r>
          <w:rPr>
            <w:lang w:eastAsia="en-US"/>
          </w:rPr>
          <w:t xml:space="preserve"> tree, was consistently rejected. </w:t>
        </w:r>
      </w:ins>
    </w:p>
    <w:p w14:paraId="18AF7DA0" w14:textId="77777777" w:rsidR="00000D58" w:rsidRPr="006015EB" w:rsidRDefault="00000D58" w:rsidP="00000D58">
      <w:pPr>
        <w:rPr>
          <w:ins w:id="1464" w:author="hqin" w:date="2013-01-15T10:29:00Z"/>
          <w:lang w:eastAsia="en-US"/>
        </w:rPr>
      </w:pPr>
    </w:p>
    <w:tbl>
      <w:tblPr>
        <w:tblW w:w="9060" w:type="dxa"/>
        <w:tblInd w:w="99" w:type="dxa"/>
        <w:tblLayout w:type="fixed"/>
        <w:tblLook w:val="04A0" w:firstRow="1" w:lastRow="0" w:firstColumn="1" w:lastColumn="0" w:noHBand="0" w:noVBand="1"/>
        <w:tblPrChange w:id="1465" w:author="hqin" w:date="2013-01-15T10:39:00Z">
          <w:tblPr>
            <w:tblW w:w="9060" w:type="dxa"/>
            <w:tblInd w:w="99" w:type="dxa"/>
            <w:tblLook w:val="04A0" w:firstRow="1" w:lastRow="0" w:firstColumn="1" w:lastColumn="0" w:noHBand="0" w:noVBand="1"/>
          </w:tblPr>
        </w:tblPrChange>
      </w:tblPr>
      <w:tblGrid>
        <w:gridCol w:w="549"/>
        <w:gridCol w:w="5565"/>
        <w:gridCol w:w="1472"/>
        <w:gridCol w:w="1474"/>
        <w:tblGridChange w:id="1466">
          <w:tblGrid>
            <w:gridCol w:w="570"/>
            <w:gridCol w:w="5544"/>
            <w:gridCol w:w="1472"/>
            <w:gridCol w:w="1474"/>
          </w:tblGrid>
        </w:tblGridChange>
      </w:tblGrid>
      <w:tr w:rsidR="00E07605" w:rsidRPr="00E07605" w14:paraId="69FC8F47" w14:textId="77777777" w:rsidTr="00E07605">
        <w:trPr>
          <w:trHeight w:val="615"/>
          <w:ins w:id="1467" w:author="hqin" w:date="2013-01-15T10:39:00Z"/>
          <w:trPrChange w:id="1468" w:author="hqin" w:date="2013-01-15T10:39:00Z">
            <w:trPr>
              <w:trHeight w:val="615"/>
            </w:trPr>
          </w:trPrChange>
        </w:trPr>
        <w:tc>
          <w:tcPr>
            <w:tcW w:w="549" w:type="dxa"/>
            <w:tcBorders>
              <w:top w:val="single" w:sz="4" w:space="0" w:color="auto"/>
              <w:left w:val="single" w:sz="4" w:space="0" w:color="auto"/>
              <w:bottom w:val="single" w:sz="4" w:space="0" w:color="auto"/>
              <w:right w:val="single" w:sz="4" w:space="0" w:color="auto"/>
            </w:tcBorders>
            <w:shd w:val="clear" w:color="auto" w:fill="auto"/>
            <w:hideMark/>
            <w:tcPrChange w:id="1469" w:author="hqin" w:date="2013-01-15T10:39:00Z">
              <w:tcPr>
                <w:tcW w:w="520" w:type="dxa"/>
                <w:tcBorders>
                  <w:top w:val="single" w:sz="4" w:space="0" w:color="auto"/>
                  <w:left w:val="single" w:sz="4" w:space="0" w:color="auto"/>
                  <w:bottom w:val="single" w:sz="4" w:space="0" w:color="auto"/>
                  <w:right w:val="single" w:sz="4" w:space="0" w:color="auto"/>
                </w:tcBorders>
                <w:shd w:val="clear" w:color="auto" w:fill="auto"/>
                <w:hideMark/>
              </w:tcPr>
            </w:tcPrChange>
          </w:tcPr>
          <w:p w14:paraId="1F73236A" w14:textId="77777777" w:rsidR="0036587D" w:rsidRPr="0036587D" w:rsidRDefault="0036587D">
            <w:pPr>
              <w:jc w:val="center"/>
              <w:rPr>
                <w:ins w:id="1470" w:author="hqin" w:date="2013-01-15T10:39:00Z"/>
                <w:rFonts w:eastAsia="Times New Roman"/>
                <w:b/>
                <w:color w:val="000000"/>
                <w:sz w:val="18"/>
                <w:szCs w:val="18"/>
                <w:rPrChange w:id="1471" w:author="hqin" w:date="2013-01-15T10:40:00Z">
                  <w:rPr>
                    <w:ins w:id="1472" w:author="hqin" w:date="2013-01-15T10:39:00Z"/>
                    <w:rFonts w:eastAsia="Times New Roman"/>
                    <w:color w:val="000000"/>
                  </w:rPr>
                </w:rPrChange>
              </w:rPr>
              <w:pPrChange w:id="1473" w:author="hqin" w:date="2013-01-15T10:40:00Z">
                <w:pPr/>
              </w:pPrChange>
            </w:pPr>
            <w:ins w:id="1474" w:author="hqin" w:date="2013-01-15T10:39:00Z">
              <w:r w:rsidRPr="0036587D">
                <w:rPr>
                  <w:rFonts w:eastAsia="Times New Roman"/>
                  <w:b/>
                  <w:color w:val="000000"/>
                  <w:sz w:val="18"/>
                  <w:szCs w:val="18"/>
                  <w:rPrChange w:id="1475" w:author="hqin" w:date="2013-01-15T10:40:00Z">
                    <w:rPr>
                      <w:rFonts w:eastAsia="Times New Roman"/>
                      <w:color w:val="000000"/>
                      <w:sz w:val="16"/>
                      <w:szCs w:val="16"/>
                    </w:rPr>
                  </w:rPrChange>
                </w:rPr>
                <w:t>No.</w:t>
              </w:r>
            </w:ins>
          </w:p>
        </w:tc>
        <w:tc>
          <w:tcPr>
            <w:tcW w:w="5565" w:type="dxa"/>
            <w:tcBorders>
              <w:top w:val="single" w:sz="4" w:space="0" w:color="auto"/>
              <w:left w:val="nil"/>
              <w:bottom w:val="single" w:sz="4" w:space="0" w:color="auto"/>
              <w:right w:val="single" w:sz="4" w:space="0" w:color="auto"/>
            </w:tcBorders>
            <w:shd w:val="clear" w:color="auto" w:fill="auto"/>
            <w:hideMark/>
            <w:tcPrChange w:id="1476" w:author="hqin" w:date="2013-01-15T10:39:00Z">
              <w:tcPr>
                <w:tcW w:w="5580" w:type="dxa"/>
                <w:tcBorders>
                  <w:top w:val="single" w:sz="4" w:space="0" w:color="auto"/>
                  <w:left w:val="nil"/>
                  <w:bottom w:val="single" w:sz="4" w:space="0" w:color="auto"/>
                  <w:right w:val="single" w:sz="4" w:space="0" w:color="auto"/>
                </w:tcBorders>
                <w:shd w:val="clear" w:color="auto" w:fill="auto"/>
                <w:hideMark/>
              </w:tcPr>
            </w:tcPrChange>
          </w:tcPr>
          <w:p w14:paraId="1F226D81" w14:textId="77777777" w:rsidR="0036587D" w:rsidRPr="0036587D" w:rsidRDefault="0036587D">
            <w:pPr>
              <w:jc w:val="center"/>
              <w:rPr>
                <w:ins w:id="1477" w:author="hqin" w:date="2013-01-15T10:39:00Z"/>
                <w:rFonts w:eastAsia="Times New Roman"/>
                <w:b/>
                <w:color w:val="000000"/>
                <w:sz w:val="18"/>
                <w:szCs w:val="18"/>
                <w:rPrChange w:id="1478" w:author="hqin" w:date="2013-01-15T10:40:00Z">
                  <w:rPr>
                    <w:ins w:id="1479" w:author="hqin" w:date="2013-01-15T10:39:00Z"/>
                    <w:rFonts w:eastAsia="Times New Roman"/>
                    <w:color w:val="000000"/>
                    <w:sz w:val="22"/>
                    <w:szCs w:val="22"/>
                  </w:rPr>
                </w:rPrChange>
              </w:rPr>
              <w:pPrChange w:id="1480" w:author="hqin" w:date="2013-01-15T10:40:00Z">
                <w:pPr/>
              </w:pPrChange>
            </w:pPr>
            <w:ins w:id="1481" w:author="hqin" w:date="2013-01-15T10:39:00Z">
              <w:r w:rsidRPr="0036587D">
                <w:rPr>
                  <w:rFonts w:eastAsia="Times New Roman"/>
                  <w:b/>
                  <w:color w:val="000000"/>
                  <w:sz w:val="18"/>
                  <w:szCs w:val="18"/>
                  <w:rPrChange w:id="1482" w:author="hqin" w:date="2013-01-15T10:40:00Z">
                    <w:rPr>
                      <w:rFonts w:eastAsia="Times New Roman"/>
                      <w:color w:val="000000"/>
                      <w:sz w:val="22"/>
                      <w:szCs w:val="22"/>
                    </w:rPr>
                  </w:rPrChange>
                </w:rPr>
                <w:t>Trees in Newick format</w:t>
              </w:r>
            </w:ins>
          </w:p>
        </w:tc>
        <w:tc>
          <w:tcPr>
            <w:tcW w:w="2946" w:type="dxa"/>
            <w:gridSpan w:val="2"/>
            <w:tcBorders>
              <w:top w:val="single" w:sz="4" w:space="0" w:color="auto"/>
              <w:left w:val="nil"/>
              <w:bottom w:val="single" w:sz="4" w:space="0" w:color="auto"/>
              <w:right w:val="single" w:sz="4" w:space="0" w:color="auto"/>
            </w:tcBorders>
            <w:shd w:val="clear" w:color="auto" w:fill="auto"/>
            <w:hideMark/>
            <w:tcPrChange w:id="1483" w:author="hqin" w:date="2013-01-15T10:39:00Z">
              <w:tcPr>
                <w:tcW w:w="2960" w:type="dxa"/>
                <w:gridSpan w:val="2"/>
                <w:tcBorders>
                  <w:top w:val="single" w:sz="4" w:space="0" w:color="auto"/>
                  <w:left w:val="nil"/>
                  <w:bottom w:val="single" w:sz="4" w:space="0" w:color="auto"/>
                  <w:right w:val="single" w:sz="4" w:space="0" w:color="auto"/>
                </w:tcBorders>
                <w:shd w:val="clear" w:color="auto" w:fill="auto"/>
                <w:hideMark/>
              </w:tcPr>
            </w:tcPrChange>
          </w:tcPr>
          <w:p w14:paraId="06CFB918" w14:textId="77777777" w:rsidR="00E07605" w:rsidRPr="00E07605" w:rsidRDefault="0036587D" w:rsidP="00E07605">
            <w:pPr>
              <w:jc w:val="center"/>
              <w:rPr>
                <w:ins w:id="1484" w:author="hqin" w:date="2013-01-15T10:39:00Z"/>
                <w:rFonts w:eastAsia="Times New Roman"/>
                <w:b/>
                <w:color w:val="000000"/>
                <w:sz w:val="18"/>
                <w:szCs w:val="18"/>
                <w:rPrChange w:id="1485" w:author="hqin" w:date="2013-01-15T10:40:00Z">
                  <w:rPr>
                    <w:ins w:id="1486" w:author="hqin" w:date="2013-01-15T10:39:00Z"/>
                    <w:rFonts w:eastAsia="Times New Roman"/>
                    <w:color w:val="000000"/>
                    <w:sz w:val="22"/>
                    <w:szCs w:val="22"/>
                  </w:rPr>
                </w:rPrChange>
              </w:rPr>
            </w:pPr>
            <w:ins w:id="1487" w:author="hqin" w:date="2013-01-15T10:39:00Z">
              <w:r w:rsidRPr="0036587D">
                <w:rPr>
                  <w:rFonts w:eastAsia="Times New Roman"/>
                  <w:b/>
                  <w:color w:val="000000"/>
                  <w:sz w:val="18"/>
                  <w:szCs w:val="18"/>
                  <w:rPrChange w:id="1488" w:author="hqin" w:date="2013-01-15T10:40:00Z">
                    <w:rPr>
                      <w:rFonts w:eastAsia="Times New Roman"/>
                      <w:color w:val="000000"/>
                      <w:sz w:val="22"/>
                      <w:szCs w:val="22"/>
                    </w:rPr>
                  </w:rPrChange>
                </w:rPr>
                <w:t>AU test summary</w:t>
              </w:r>
            </w:ins>
          </w:p>
        </w:tc>
      </w:tr>
      <w:tr w:rsidR="00E07605" w:rsidRPr="00E07605" w14:paraId="18156AC8" w14:textId="77777777" w:rsidTr="00E07605">
        <w:trPr>
          <w:trHeight w:val="765"/>
          <w:ins w:id="1489" w:author="hqin" w:date="2013-01-15T10:39:00Z"/>
          <w:trPrChange w:id="1490" w:author="hqin" w:date="2013-01-15T10:39:00Z">
            <w:trPr>
              <w:trHeight w:val="765"/>
            </w:trPr>
          </w:trPrChange>
        </w:trPr>
        <w:tc>
          <w:tcPr>
            <w:tcW w:w="549" w:type="dxa"/>
            <w:tcBorders>
              <w:top w:val="nil"/>
              <w:left w:val="single" w:sz="4" w:space="0" w:color="auto"/>
              <w:bottom w:val="single" w:sz="4" w:space="0" w:color="auto"/>
              <w:right w:val="single" w:sz="4" w:space="0" w:color="auto"/>
            </w:tcBorders>
            <w:shd w:val="clear" w:color="auto" w:fill="auto"/>
            <w:hideMark/>
            <w:tcPrChange w:id="1491"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19119486" w14:textId="77777777" w:rsidR="00E07605" w:rsidRPr="00E07605" w:rsidRDefault="0036587D" w:rsidP="00E07605">
            <w:pPr>
              <w:jc w:val="right"/>
              <w:rPr>
                <w:ins w:id="1492" w:author="hqin" w:date="2013-01-15T10:39:00Z"/>
                <w:rFonts w:eastAsia="Times New Roman"/>
                <w:color w:val="000000"/>
                <w:sz w:val="18"/>
                <w:szCs w:val="18"/>
                <w:rPrChange w:id="1493" w:author="hqin" w:date="2013-01-15T10:39:00Z">
                  <w:rPr>
                    <w:ins w:id="1494" w:author="hqin" w:date="2013-01-15T10:39:00Z"/>
                    <w:rFonts w:eastAsia="Times New Roman"/>
                    <w:color w:val="000000"/>
                    <w:sz w:val="20"/>
                    <w:szCs w:val="20"/>
                  </w:rPr>
                </w:rPrChange>
              </w:rPr>
            </w:pPr>
            <w:ins w:id="1495" w:author="hqin" w:date="2013-01-15T10:39:00Z">
              <w:r w:rsidRPr="0036587D">
                <w:rPr>
                  <w:rFonts w:eastAsia="Times New Roman"/>
                  <w:color w:val="000000"/>
                  <w:sz w:val="18"/>
                  <w:szCs w:val="18"/>
                  <w:rPrChange w:id="1496" w:author="hqin" w:date="2013-01-15T10:39:00Z">
                    <w:rPr>
                      <w:rFonts w:eastAsia="Times New Roman"/>
                      <w:color w:val="000000"/>
                      <w:sz w:val="20"/>
                      <w:szCs w:val="20"/>
                    </w:rPr>
                  </w:rPrChange>
                </w:rPr>
                <w:t>1</w:t>
              </w:r>
            </w:ins>
          </w:p>
        </w:tc>
        <w:tc>
          <w:tcPr>
            <w:tcW w:w="5565" w:type="dxa"/>
            <w:tcBorders>
              <w:top w:val="nil"/>
              <w:left w:val="nil"/>
              <w:bottom w:val="single" w:sz="4" w:space="0" w:color="auto"/>
              <w:right w:val="single" w:sz="4" w:space="0" w:color="auto"/>
            </w:tcBorders>
            <w:shd w:val="clear" w:color="auto" w:fill="auto"/>
            <w:hideMark/>
            <w:tcPrChange w:id="1497" w:author="hqin" w:date="2013-01-15T10:39:00Z">
              <w:tcPr>
                <w:tcW w:w="5580" w:type="dxa"/>
                <w:tcBorders>
                  <w:top w:val="nil"/>
                  <w:left w:val="nil"/>
                  <w:bottom w:val="single" w:sz="4" w:space="0" w:color="auto"/>
                  <w:right w:val="single" w:sz="4" w:space="0" w:color="auto"/>
                </w:tcBorders>
                <w:shd w:val="clear" w:color="auto" w:fill="auto"/>
                <w:hideMark/>
              </w:tcPr>
            </w:tcPrChange>
          </w:tcPr>
          <w:p w14:paraId="527BAA93" w14:textId="77777777" w:rsidR="00E07605" w:rsidRPr="00E07605" w:rsidRDefault="0036587D" w:rsidP="00E07605">
            <w:pPr>
              <w:rPr>
                <w:ins w:id="1498" w:author="hqin" w:date="2013-01-15T10:39:00Z"/>
                <w:rFonts w:eastAsia="Times New Roman"/>
                <w:color w:val="000000"/>
                <w:sz w:val="18"/>
                <w:szCs w:val="18"/>
                <w:rPrChange w:id="1499" w:author="hqin" w:date="2013-01-15T10:39:00Z">
                  <w:rPr>
                    <w:ins w:id="1500" w:author="hqin" w:date="2013-01-15T10:39:00Z"/>
                    <w:rFonts w:eastAsia="Times New Roman"/>
                    <w:color w:val="000000"/>
                    <w:sz w:val="20"/>
                    <w:szCs w:val="20"/>
                  </w:rPr>
                </w:rPrChange>
              </w:rPr>
            </w:pPr>
            <w:ins w:id="1501" w:author="hqin" w:date="2013-01-15T10:39:00Z">
              <w:r w:rsidRPr="0036587D">
                <w:rPr>
                  <w:rFonts w:eastAsia="Times New Roman"/>
                  <w:color w:val="000000"/>
                  <w:sz w:val="18"/>
                  <w:szCs w:val="18"/>
                  <w:rPrChange w:id="1502" w:author="hqin" w:date="2013-01-15T10:39:00Z">
                    <w:rPr>
                      <w:rFonts w:eastAsia="Times New Roman"/>
                      <w:color w:val="000000"/>
                      <w:sz w:val="20"/>
                      <w:szCs w:val="20"/>
                    </w:rPr>
                  </w:rPrChange>
                </w:rPr>
                <w:t>((Bha,Bcl), (Bpu,(Bli,(Bam,(Bmo,Bsu)))),  (Bwe,(Bce,(Ban,Bth))));</w:t>
              </w:r>
            </w:ins>
          </w:p>
        </w:tc>
        <w:tc>
          <w:tcPr>
            <w:tcW w:w="1472" w:type="dxa"/>
            <w:tcBorders>
              <w:top w:val="nil"/>
              <w:left w:val="nil"/>
              <w:bottom w:val="single" w:sz="4" w:space="0" w:color="auto"/>
              <w:right w:val="single" w:sz="4" w:space="0" w:color="auto"/>
            </w:tcBorders>
            <w:shd w:val="clear" w:color="auto" w:fill="auto"/>
            <w:hideMark/>
            <w:tcPrChange w:id="1503" w:author="hqin" w:date="2013-01-15T10:39:00Z">
              <w:tcPr>
                <w:tcW w:w="1480" w:type="dxa"/>
                <w:tcBorders>
                  <w:top w:val="nil"/>
                  <w:left w:val="nil"/>
                  <w:bottom w:val="single" w:sz="4" w:space="0" w:color="auto"/>
                  <w:right w:val="single" w:sz="4" w:space="0" w:color="auto"/>
                </w:tcBorders>
                <w:shd w:val="clear" w:color="auto" w:fill="auto"/>
                <w:hideMark/>
              </w:tcPr>
            </w:tcPrChange>
          </w:tcPr>
          <w:p w14:paraId="6D4BB7B2" w14:textId="77777777" w:rsidR="00E07605" w:rsidRPr="00E07605" w:rsidRDefault="0036587D" w:rsidP="00E07605">
            <w:pPr>
              <w:rPr>
                <w:ins w:id="1504" w:author="hqin" w:date="2013-01-15T10:39:00Z"/>
                <w:rFonts w:eastAsia="Times New Roman"/>
                <w:color w:val="000000"/>
                <w:sz w:val="18"/>
                <w:szCs w:val="18"/>
                <w:rPrChange w:id="1505" w:author="hqin" w:date="2013-01-15T10:39:00Z">
                  <w:rPr>
                    <w:ins w:id="1506" w:author="hqin" w:date="2013-01-15T10:39:00Z"/>
                    <w:rFonts w:eastAsia="Times New Roman"/>
                    <w:color w:val="000000"/>
                    <w:sz w:val="20"/>
                    <w:szCs w:val="20"/>
                  </w:rPr>
                </w:rPrChange>
              </w:rPr>
            </w:pPr>
            <w:ins w:id="1507" w:author="hqin" w:date="2013-01-15T10:39:00Z">
              <w:r w:rsidRPr="0036587D">
                <w:rPr>
                  <w:rFonts w:eastAsia="Times New Roman"/>
                  <w:color w:val="000000"/>
                  <w:sz w:val="18"/>
                  <w:szCs w:val="18"/>
                  <w:rPrChange w:id="1508" w:author="hqin" w:date="2013-01-15T10:39:00Z">
                    <w:rPr>
                      <w:rFonts w:eastAsia="Times New Roman"/>
                      <w:color w:val="000000"/>
                      <w:sz w:val="20"/>
                      <w:szCs w:val="20"/>
                    </w:rPr>
                  </w:rPrChange>
                </w:rPr>
                <w:t xml:space="preserve">Ranked highest in 20 genes. </w:t>
              </w:r>
            </w:ins>
          </w:p>
        </w:tc>
        <w:tc>
          <w:tcPr>
            <w:tcW w:w="1474" w:type="dxa"/>
            <w:tcBorders>
              <w:top w:val="nil"/>
              <w:left w:val="nil"/>
              <w:bottom w:val="single" w:sz="4" w:space="0" w:color="auto"/>
              <w:right w:val="single" w:sz="4" w:space="0" w:color="auto"/>
            </w:tcBorders>
            <w:shd w:val="clear" w:color="auto" w:fill="auto"/>
            <w:hideMark/>
            <w:tcPrChange w:id="1509" w:author="hqin" w:date="2013-01-15T10:39:00Z">
              <w:tcPr>
                <w:tcW w:w="1480" w:type="dxa"/>
                <w:tcBorders>
                  <w:top w:val="nil"/>
                  <w:left w:val="nil"/>
                  <w:bottom w:val="single" w:sz="4" w:space="0" w:color="auto"/>
                  <w:right w:val="single" w:sz="4" w:space="0" w:color="auto"/>
                </w:tcBorders>
                <w:shd w:val="clear" w:color="auto" w:fill="auto"/>
                <w:hideMark/>
              </w:tcPr>
            </w:tcPrChange>
          </w:tcPr>
          <w:p w14:paraId="0CD30FE5" w14:textId="77777777" w:rsidR="00E07605" w:rsidRPr="00E07605" w:rsidRDefault="0036587D" w:rsidP="00E07605">
            <w:pPr>
              <w:rPr>
                <w:ins w:id="1510" w:author="hqin" w:date="2013-01-15T10:39:00Z"/>
                <w:rFonts w:eastAsia="Times New Roman"/>
                <w:color w:val="000000"/>
                <w:sz w:val="18"/>
                <w:szCs w:val="18"/>
                <w:rPrChange w:id="1511" w:author="hqin" w:date="2013-01-15T10:39:00Z">
                  <w:rPr>
                    <w:ins w:id="1512" w:author="hqin" w:date="2013-01-15T10:39:00Z"/>
                    <w:rFonts w:eastAsia="Times New Roman"/>
                    <w:color w:val="000000"/>
                    <w:sz w:val="20"/>
                    <w:szCs w:val="20"/>
                  </w:rPr>
                </w:rPrChange>
              </w:rPr>
            </w:pPr>
            <w:ins w:id="1513" w:author="hqin" w:date="2013-01-15T10:39:00Z">
              <w:r w:rsidRPr="0036587D">
                <w:rPr>
                  <w:rFonts w:eastAsia="Times New Roman"/>
                  <w:color w:val="000000"/>
                  <w:sz w:val="18"/>
                  <w:szCs w:val="18"/>
                  <w:rPrChange w:id="1514" w:author="hqin" w:date="2013-01-15T10:39:00Z">
                    <w:rPr>
                      <w:rFonts w:eastAsia="Times New Roman"/>
                      <w:color w:val="000000"/>
                      <w:sz w:val="20"/>
                      <w:szCs w:val="20"/>
                    </w:rPr>
                  </w:rPrChange>
                </w:rPr>
                <w:t>Accepted in 33 genes</w:t>
              </w:r>
            </w:ins>
          </w:p>
        </w:tc>
      </w:tr>
      <w:tr w:rsidR="00E07605" w:rsidRPr="00E07605" w14:paraId="09A25E69" w14:textId="77777777" w:rsidTr="00E07605">
        <w:trPr>
          <w:trHeight w:val="765"/>
          <w:ins w:id="1515" w:author="hqin" w:date="2013-01-15T10:39:00Z"/>
          <w:trPrChange w:id="1516" w:author="hqin" w:date="2013-01-15T10:39:00Z">
            <w:trPr>
              <w:trHeight w:val="765"/>
            </w:trPr>
          </w:trPrChange>
        </w:trPr>
        <w:tc>
          <w:tcPr>
            <w:tcW w:w="549" w:type="dxa"/>
            <w:tcBorders>
              <w:top w:val="nil"/>
              <w:left w:val="single" w:sz="4" w:space="0" w:color="auto"/>
              <w:bottom w:val="single" w:sz="4" w:space="0" w:color="auto"/>
              <w:right w:val="single" w:sz="4" w:space="0" w:color="auto"/>
            </w:tcBorders>
            <w:shd w:val="clear" w:color="auto" w:fill="auto"/>
            <w:hideMark/>
            <w:tcPrChange w:id="1517"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08AE430A" w14:textId="77777777" w:rsidR="00E07605" w:rsidRPr="00E07605" w:rsidRDefault="0036587D" w:rsidP="00E07605">
            <w:pPr>
              <w:jc w:val="right"/>
              <w:rPr>
                <w:ins w:id="1518" w:author="hqin" w:date="2013-01-15T10:39:00Z"/>
                <w:rFonts w:eastAsia="Times New Roman"/>
                <w:color w:val="000000"/>
                <w:sz w:val="18"/>
                <w:szCs w:val="18"/>
                <w:rPrChange w:id="1519" w:author="hqin" w:date="2013-01-15T10:39:00Z">
                  <w:rPr>
                    <w:ins w:id="1520" w:author="hqin" w:date="2013-01-15T10:39:00Z"/>
                    <w:rFonts w:eastAsia="Times New Roman"/>
                    <w:color w:val="000000"/>
                    <w:sz w:val="20"/>
                    <w:szCs w:val="20"/>
                  </w:rPr>
                </w:rPrChange>
              </w:rPr>
            </w:pPr>
            <w:ins w:id="1521" w:author="hqin" w:date="2013-01-15T10:39:00Z">
              <w:r w:rsidRPr="0036587D">
                <w:rPr>
                  <w:rFonts w:eastAsia="Times New Roman"/>
                  <w:color w:val="000000"/>
                  <w:sz w:val="18"/>
                  <w:szCs w:val="18"/>
                  <w:rPrChange w:id="1522" w:author="hqin" w:date="2013-01-15T10:39:00Z">
                    <w:rPr>
                      <w:rFonts w:eastAsia="Times New Roman"/>
                      <w:color w:val="000000"/>
                      <w:sz w:val="20"/>
                      <w:szCs w:val="20"/>
                    </w:rPr>
                  </w:rPrChange>
                </w:rPr>
                <w:t>2</w:t>
              </w:r>
            </w:ins>
          </w:p>
        </w:tc>
        <w:tc>
          <w:tcPr>
            <w:tcW w:w="5565" w:type="dxa"/>
            <w:tcBorders>
              <w:top w:val="nil"/>
              <w:left w:val="nil"/>
              <w:bottom w:val="single" w:sz="4" w:space="0" w:color="auto"/>
              <w:right w:val="single" w:sz="4" w:space="0" w:color="auto"/>
            </w:tcBorders>
            <w:shd w:val="clear" w:color="auto" w:fill="auto"/>
            <w:hideMark/>
            <w:tcPrChange w:id="1523" w:author="hqin" w:date="2013-01-15T10:39:00Z">
              <w:tcPr>
                <w:tcW w:w="5580" w:type="dxa"/>
                <w:tcBorders>
                  <w:top w:val="nil"/>
                  <w:left w:val="nil"/>
                  <w:bottom w:val="single" w:sz="4" w:space="0" w:color="auto"/>
                  <w:right w:val="single" w:sz="4" w:space="0" w:color="auto"/>
                </w:tcBorders>
                <w:shd w:val="clear" w:color="auto" w:fill="auto"/>
                <w:hideMark/>
              </w:tcPr>
            </w:tcPrChange>
          </w:tcPr>
          <w:p w14:paraId="204E9BF2" w14:textId="77777777" w:rsidR="00E07605" w:rsidRPr="00E07605" w:rsidRDefault="0036587D" w:rsidP="00E07605">
            <w:pPr>
              <w:rPr>
                <w:ins w:id="1524" w:author="hqin" w:date="2013-01-15T10:39:00Z"/>
                <w:rFonts w:eastAsia="Times New Roman"/>
                <w:color w:val="000000"/>
                <w:sz w:val="18"/>
                <w:szCs w:val="18"/>
                <w:rPrChange w:id="1525" w:author="hqin" w:date="2013-01-15T10:39:00Z">
                  <w:rPr>
                    <w:ins w:id="1526" w:author="hqin" w:date="2013-01-15T10:39:00Z"/>
                    <w:rFonts w:eastAsia="Times New Roman"/>
                    <w:color w:val="000000"/>
                    <w:sz w:val="20"/>
                    <w:szCs w:val="20"/>
                  </w:rPr>
                </w:rPrChange>
              </w:rPr>
            </w:pPr>
            <w:ins w:id="1527" w:author="hqin" w:date="2013-01-15T10:39:00Z">
              <w:r w:rsidRPr="0036587D">
                <w:rPr>
                  <w:rFonts w:eastAsia="Times New Roman"/>
                  <w:color w:val="000000"/>
                  <w:sz w:val="18"/>
                  <w:szCs w:val="18"/>
                  <w:rPrChange w:id="1528" w:author="hqin" w:date="2013-01-15T10:39:00Z">
                    <w:rPr>
                      <w:rFonts w:eastAsia="Times New Roman"/>
                      <w:color w:val="000000"/>
                      <w:sz w:val="20"/>
                      <w:szCs w:val="20"/>
                    </w:rPr>
                  </w:rPrChange>
                </w:rPr>
                <w:t>((Bha,Bcl), (Bpu,(Bli,(Bam,(Bmo,Bsu)))),  ((Bwe,Bce),(Ban,Bth)));</w:t>
              </w:r>
            </w:ins>
          </w:p>
        </w:tc>
        <w:tc>
          <w:tcPr>
            <w:tcW w:w="1472" w:type="dxa"/>
            <w:tcBorders>
              <w:top w:val="nil"/>
              <w:left w:val="nil"/>
              <w:bottom w:val="single" w:sz="4" w:space="0" w:color="auto"/>
              <w:right w:val="single" w:sz="4" w:space="0" w:color="auto"/>
            </w:tcBorders>
            <w:shd w:val="clear" w:color="auto" w:fill="auto"/>
            <w:hideMark/>
            <w:tcPrChange w:id="1529" w:author="hqin" w:date="2013-01-15T10:39:00Z">
              <w:tcPr>
                <w:tcW w:w="1480" w:type="dxa"/>
                <w:tcBorders>
                  <w:top w:val="nil"/>
                  <w:left w:val="nil"/>
                  <w:bottom w:val="single" w:sz="4" w:space="0" w:color="auto"/>
                  <w:right w:val="single" w:sz="4" w:space="0" w:color="auto"/>
                </w:tcBorders>
                <w:shd w:val="clear" w:color="auto" w:fill="auto"/>
                <w:hideMark/>
              </w:tcPr>
            </w:tcPrChange>
          </w:tcPr>
          <w:p w14:paraId="02C14711" w14:textId="77777777" w:rsidR="00E07605" w:rsidRPr="00E07605" w:rsidRDefault="0036587D" w:rsidP="00E07605">
            <w:pPr>
              <w:rPr>
                <w:ins w:id="1530" w:author="hqin" w:date="2013-01-15T10:39:00Z"/>
                <w:rFonts w:eastAsia="Times New Roman"/>
                <w:color w:val="000000"/>
                <w:sz w:val="18"/>
                <w:szCs w:val="18"/>
                <w:rPrChange w:id="1531" w:author="hqin" w:date="2013-01-15T10:39:00Z">
                  <w:rPr>
                    <w:ins w:id="1532" w:author="hqin" w:date="2013-01-15T10:39:00Z"/>
                    <w:rFonts w:eastAsia="Times New Roman"/>
                    <w:color w:val="000000"/>
                    <w:sz w:val="20"/>
                    <w:szCs w:val="20"/>
                  </w:rPr>
                </w:rPrChange>
              </w:rPr>
            </w:pPr>
            <w:ins w:id="1533" w:author="hqin" w:date="2013-01-15T10:39:00Z">
              <w:r w:rsidRPr="0036587D">
                <w:rPr>
                  <w:rFonts w:eastAsia="Times New Roman"/>
                  <w:color w:val="000000"/>
                  <w:sz w:val="18"/>
                  <w:szCs w:val="18"/>
                  <w:rPrChange w:id="1534" w:author="hqin" w:date="2013-01-15T10:39:00Z">
                    <w:rPr>
                      <w:rFonts w:eastAsia="Times New Roman"/>
                      <w:color w:val="000000"/>
                      <w:sz w:val="20"/>
                      <w:szCs w:val="20"/>
                    </w:rPr>
                  </w:rPrChange>
                </w:rPr>
                <w:t xml:space="preserve">Ranked highest in 7 genes. </w:t>
              </w:r>
            </w:ins>
          </w:p>
        </w:tc>
        <w:tc>
          <w:tcPr>
            <w:tcW w:w="1474" w:type="dxa"/>
            <w:tcBorders>
              <w:top w:val="nil"/>
              <w:left w:val="nil"/>
              <w:bottom w:val="single" w:sz="4" w:space="0" w:color="auto"/>
              <w:right w:val="single" w:sz="4" w:space="0" w:color="auto"/>
            </w:tcBorders>
            <w:shd w:val="clear" w:color="auto" w:fill="auto"/>
            <w:hideMark/>
            <w:tcPrChange w:id="1535" w:author="hqin" w:date="2013-01-15T10:39:00Z">
              <w:tcPr>
                <w:tcW w:w="1480" w:type="dxa"/>
                <w:tcBorders>
                  <w:top w:val="nil"/>
                  <w:left w:val="nil"/>
                  <w:bottom w:val="single" w:sz="4" w:space="0" w:color="auto"/>
                  <w:right w:val="single" w:sz="4" w:space="0" w:color="auto"/>
                </w:tcBorders>
                <w:shd w:val="clear" w:color="auto" w:fill="auto"/>
                <w:hideMark/>
              </w:tcPr>
            </w:tcPrChange>
          </w:tcPr>
          <w:p w14:paraId="4BD01AD6" w14:textId="77777777" w:rsidR="00E07605" w:rsidRPr="00E07605" w:rsidRDefault="0036587D" w:rsidP="00E07605">
            <w:pPr>
              <w:rPr>
                <w:ins w:id="1536" w:author="hqin" w:date="2013-01-15T10:39:00Z"/>
                <w:rFonts w:eastAsia="Times New Roman"/>
                <w:color w:val="000000"/>
                <w:sz w:val="18"/>
                <w:szCs w:val="18"/>
                <w:rPrChange w:id="1537" w:author="hqin" w:date="2013-01-15T10:39:00Z">
                  <w:rPr>
                    <w:ins w:id="1538" w:author="hqin" w:date="2013-01-15T10:39:00Z"/>
                    <w:rFonts w:eastAsia="Times New Roman"/>
                    <w:color w:val="000000"/>
                    <w:sz w:val="20"/>
                    <w:szCs w:val="20"/>
                  </w:rPr>
                </w:rPrChange>
              </w:rPr>
            </w:pPr>
            <w:ins w:id="1539" w:author="hqin" w:date="2013-01-15T10:39:00Z">
              <w:r w:rsidRPr="0036587D">
                <w:rPr>
                  <w:rFonts w:eastAsia="Times New Roman"/>
                  <w:color w:val="000000"/>
                  <w:sz w:val="18"/>
                  <w:szCs w:val="18"/>
                  <w:rPrChange w:id="1540" w:author="hqin" w:date="2013-01-15T10:39:00Z">
                    <w:rPr>
                      <w:rFonts w:eastAsia="Times New Roman"/>
                      <w:color w:val="000000"/>
                      <w:sz w:val="20"/>
                      <w:szCs w:val="20"/>
                    </w:rPr>
                  </w:rPrChange>
                </w:rPr>
                <w:t>Accepted in 33 genes</w:t>
              </w:r>
            </w:ins>
          </w:p>
        </w:tc>
      </w:tr>
      <w:tr w:rsidR="00E07605" w:rsidRPr="00E07605" w14:paraId="04F32A34" w14:textId="77777777" w:rsidTr="00E07605">
        <w:trPr>
          <w:trHeight w:val="510"/>
          <w:ins w:id="1541" w:author="hqin" w:date="2013-01-15T10:39:00Z"/>
          <w:trPrChange w:id="1542" w:author="hqin" w:date="2013-01-15T10:39:00Z">
            <w:trPr>
              <w:trHeight w:val="510"/>
            </w:trPr>
          </w:trPrChange>
        </w:trPr>
        <w:tc>
          <w:tcPr>
            <w:tcW w:w="549" w:type="dxa"/>
            <w:tcBorders>
              <w:top w:val="nil"/>
              <w:left w:val="single" w:sz="4" w:space="0" w:color="auto"/>
              <w:bottom w:val="single" w:sz="4" w:space="0" w:color="auto"/>
              <w:right w:val="single" w:sz="4" w:space="0" w:color="auto"/>
            </w:tcBorders>
            <w:shd w:val="clear" w:color="auto" w:fill="auto"/>
            <w:hideMark/>
            <w:tcPrChange w:id="1543"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350CA462" w14:textId="77777777" w:rsidR="00E07605" w:rsidRPr="00E07605" w:rsidRDefault="0036587D" w:rsidP="00E07605">
            <w:pPr>
              <w:jc w:val="right"/>
              <w:rPr>
                <w:ins w:id="1544" w:author="hqin" w:date="2013-01-15T10:39:00Z"/>
                <w:rFonts w:eastAsia="Times New Roman"/>
                <w:color w:val="000000"/>
                <w:sz w:val="18"/>
                <w:szCs w:val="18"/>
                <w:rPrChange w:id="1545" w:author="hqin" w:date="2013-01-15T10:39:00Z">
                  <w:rPr>
                    <w:ins w:id="1546" w:author="hqin" w:date="2013-01-15T10:39:00Z"/>
                    <w:rFonts w:eastAsia="Times New Roman"/>
                    <w:color w:val="000000"/>
                    <w:sz w:val="20"/>
                    <w:szCs w:val="20"/>
                  </w:rPr>
                </w:rPrChange>
              </w:rPr>
            </w:pPr>
            <w:ins w:id="1547" w:author="hqin" w:date="2013-01-15T10:39:00Z">
              <w:r w:rsidRPr="0036587D">
                <w:rPr>
                  <w:rFonts w:eastAsia="Times New Roman"/>
                  <w:color w:val="000000"/>
                  <w:sz w:val="18"/>
                  <w:szCs w:val="18"/>
                  <w:rPrChange w:id="1548" w:author="hqin" w:date="2013-01-15T10:39:00Z">
                    <w:rPr>
                      <w:rFonts w:eastAsia="Times New Roman"/>
                      <w:color w:val="000000"/>
                      <w:sz w:val="20"/>
                      <w:szCs w:val="20"/>
                    </w:rPr>
                  </w:rPrChange>
                </w:rPr>
                <w:t>3</w:t>
              </w:r>
            </w:ins>
          </w:p>
        </w:tc>
        <w:tc>
          <w:tcPr>
            <w:tcW w:w="5565" w:type="dxa"/>
            <w:tcBorders>
              <w:top w:val="nil"/>
              <w:left w:val="nil"/>
              <w:bottom w:val="single" w:sz="4" w:space="0" w:color="auto"/>
              <w:right w:val="single" w:sz="4" w:space="0" w:color="auto"/>
            </w:tcBorders>
            <w:shd w:val="clear" w:color="auto" w:fill="auto"/>
            <w:hideMark/>
            <w:tcPrChange w:id="1549" w:author="hqin" w:date="2013-01-15T10:39:00Z">
              <w:tcPr>
                <w:tcW w:w="5580" w:type="dxa"/>
                <w:tcBorders>
                  <w:top w:val="nil"/>
                  <w:left w:val="nil"/>
                  <w:bottom w:val="single" w:sz="4" w:space="0" w:color="auto"/>
                  <w:right w:val="single" w:sz="4" w:space="0" w:color="auto"/>
                </w:tcBorders>
                <w:shd w:val="clear" w:color="auto" w:fill="auto"/>
                <w:hideMark/>
              </w:tcPr>
            </w:tcPrChange>
          </w:tcPr>
          <w:p w14:paraId="410B0CF5" w14:textId="77777777" w:rsidR="00E07605" w:rsidRPr="00E07605" w:rsidRDefault="0036587D" w:rsidP="00E07605">
            <w:pPr>
              <w:rPr>
                <w:ins w:id="1550" w:author="hqin" w:date="2013-01-15T10:39:00Z"/>
                <w:rFonts w:eastAsia="Times New Roman"/>
                <w:color w:val="000000"/>
                <w:sz w:val="18"/>
                <w:szCs w:val="18"/>
                <w:rPrChange w:id="1551" w:author="hqin" w:date="2013-01-15T10:39:00Z">
                  <w:rPr>
                    <w:ins w:id="1552" w:author="hqin" w:date="2013-01-15T10:39:00Z"/>
                    <w:rFonts w:eastAsia="Times New Roman"/>
                    <w:color w:val="000000"/>
                    <w:sz w:val="20"/>
                    <w:szCs w:val="20"/>
                  </w:rPr>
                </w:rPrChange>
              </w:rPr>
            </w:pPr>
            <w:ins w:id="1553" w:author="hqin" w:date="2013-01-15T10:39:00Z">
              <w:r w:rsidRPr="0036587D">
                <w:rPr>
                  <w:rFonts w:eastAsia="Times New Roman"/>
                  <w:color w:val="000000"/>
                  <w:sz w:val="18"/>
                  <w:szCs w:val="18"/>
                  <w:rPrChange w:id="1554" w:author="hqin" w:date="2013-01-15T10:39:00Z">
                    <w:rPr>
                      <w:rFonts w:eastAsia="Times New Roman"/>
                      <w:color w:val="000000"/>
                      <w:sz w:val="20"/>
                      <w:szCs w:val="20"/>
                    </w:rPr>
                  </w:rPrChange>
                </w:rPr>
                <w:t>((Bha,Bcl), (Bpu,(Bli,(Bam,(Bmo,Bsu)))),  (Bwe,(Bth,(Bce,Ban))));</w:t>
              </w:r>
            </w:ins>
          </w:p>
        </w:tc>
        <w:tc>
          <w:tcPr>
            <w:tcW w:w="1472" w:type="dxa"/>
            <w:tcBorders>
              <w:top w:val="nil"/>
              <w:left w:val="nil"/>
              <w:bottom w:val="single" w:sz="4" w:space="0" w:color="auto"/>
              <w:right w:val="single" w:sz="4" w:space="0" w:color="auto"/>
            </w:tcBorders>
            <w:shd w:val="clear" w:color="auto" w:fill="auto"/>
            <w:hideMark/>
            <w:tcPrChange w:id="1555" w:author="hqin" w:date="2013-01-15T10:39:00Z">
              <w:tcPr>
                <w:tcW w:w="1480" w:type="dxa"/>
                <w:tcBorders>
                  <w:top w:val="nil"/>
                  <w:left w:val="nil"/>
                  <w:bottom w:val="single" w:sz="4" w:space="0" w:color="auto"/>
                  <w:right w:val="single" w:sz="4" w:space="0" w:color="auto"/>
                </w:tcBorders>
                <w:shd w:val="clear" w:color="auto" w:fill="auto"/>
                <w:hideMark/>
              </w:tcPr>
            </w:tcPrChange>
          </w:tcPr>
          <w:p w14:paraId="5FFCE62C" w14:textId="77777777" w:rsidR="00E07605" w:rsidRPr="00E07605" w:rsidRDefault="0036587D" w:rsidP="00E07605">
            <w:pPr>
              <w:rPr>
                <w:ins w:id="1556" w:author="hqin" w:date="2013-01-15T10:39:00Z"/>
                <w:rFonts w:eastAsia="Times New Roman"/>
                <w:color w:val="000000"/>
                <w:sz w:val="18"/>
                <w:szCs w:val="18"/>
                <w:rPrChange w:id="1557" w:author="hqin" w:date="2013-01-15T10:39:00Z">
                  <w:rPr>
                    <w:ins w:id="1558" w:author="hqin" w:date="2013-01-15T10:39:00Z"/>
                    <w:rFonts w:eastAsia="Times New Roman"/>
                    <w:color w:val="000000"/>
                    <w:sz w:val="20"/>
                    <w:szCs w:val="20"/>
                  </w:rPr>
                </w:rPrChange>
              </w:rPr>
            </w:pPr>
            <w:ins w:id="1559" w:author="hqin" w:date="2013-01-15T10:39:00Z">
              <w:r w:rsidRPr="0036587D">
                <w:rPr>
                  <w:rFonts w:eastAsia="Times New Roman"/>
                  <w:color w:val="000000"/>
                  <w:sz w:val="18"/>
                  <w:szCs w:val="18"/>
                  <w:rPrChange w:id="1560" w:author="hqin" w:date="2013-01-15T10:39:00Z">
                    <w:rPr>
                      <w:rFonts w:eastAsia="Times New Roman"/>
                      <w:color w:val="000000"/>
                      <w:sz w:val="20"/>
                      <w:szCs w:val="20"/>
                    </w:rPr>
                  </w:rPrChange>
                </w:rPr>
                <w:t> </w:t>
              </w:r>
            </w:ins>
          </w:p>
        </w:tc>
        <w:tc>
          <w:tcPr>
            <w:tcW w:w="1474" w:type="dxa"/>
            <w:tcBorders>
              <w:top w:val="nil"/>
              <w:left w:val="nil"/>
              <w:bottom w:val="single" w:sz="4" w:space="0" w:color="auto"/>
              <w:right w:val="single" w:sz="4" w:space="0" w:color="auto"/>
            </w:tcBorders>
            <w:shd w:val="clear" w:color="auto" w:fill="auto"/>
            <w:hideMark/>
            <w:tcPrChange w:id="1561" w:author="hqin" w:date="2013-01-15T10:39:00Z">
              <w:tcPr>
                <w:tcW w:w="1480" w:type="dxa"/>
                <w:tcBorders>
                  <w:top w:val="nil"/>
                  <w:left w:val="nil"/>
                  <w:bottom w:val="single" w:sz="4" w:space="0" w:color="auto"/>
                  <w:right w:val="single" w:sz="4" w:space="0" w:color="auto"/>
                </w:tcBorders>
                <w:shd w:val="clear" w:color="auto" w:fill="auto"/>
                <w:hideMark/>
              </w:tcPr>
            </w:tcPrChange>
          </w:tcPr>
          <w:p w14:paraId="041717A8" w14:textId="77777777" w:rsidR="00E07605" w:rsidRPr="00E07605" w:rsidRDefault="0036587D" w:rsidP="00E07605">
            <w:pPr>
              <w:rPr>
                <w:ins w:id="1562" w:author="hqin" w:date="2013-01-15T10:39:00Z"/>
                <w:rFonts w:eastAsia="Times New Roman"/>
                <w:color w:val="000000"/>
                <w:sz w:val="18"/>
                <w:szCs w:val="18"/>
                <w:rPrChange w:id="1563" w:author="hqin" w:date="2013-01-15T10:39:00Z">
                  <w:rPr>
                    <w:ins w:id="1564" w:author="hqin" w:date="2013-01-15T10:39:00Z"/>
                    <w:rFonts w:eastAsia="Times New Roman"/>
                    <w:color w:val="000000"/>
                    <w:sz w:val="20"/>
                    <w:szCs w:val="20"/>
                  </w:rPr>
                </w:rPrChange>
              </w:rPr>
            </w:pPr>
            <w:ins w:id="1565" w:author="hqin" w:date="2013-01-15T10:39:00Z">
              <w:r w:rsidRPr="0036587D">
                <w:rPr>
                  <w:rFonts w:eastAsia="Times New Roman"/>
                  <w:color w:val="000000"/>
                  <w:sz w:val="18"/>
                  <w:szCs w:val="18"/>
                  <w:rPrChange w:id="1566" w:author="hqin" w:date="2013-01-15T10:39:00Z">
                    <w:rPr>
                      <w:rFonts w:eastAsia="Times New Roman"/>
                      <w:color w:val="000000"/>
                      <w:sz w:val="20"/>
                      <w:szCs w:val="20"/>
                    </w:rPr>
                  </w:rPrChange>
                </w:rPr>
                <w:t>Accepted in 5 genes</w:t>
              </w:r>
            </w:ins>
          </w:p>
        </w:tc>
      </w:tr>
      <w:tr w:rsidR="00E07605" w:rsidRPr="00E07605" w14:paraId="0EDFF8C1" w14:textId="77777777" w:rsidTr="00E07605">
        <w:trPr>
          <w:trHeight w:val="510"/>
          <w:ins w:id="1567" w:author="hqin" w:date="2013-01-15T10:39:00Z"/>
          <w:trPrChange w:id="1568" w:author="hqin" w:date="2013-01-15T10:39:00Z">
            <w:trPr>
              <w:trHeight w:val="510"/>
            </w:trPr>
          </w:trPrChange>
        </w:trPr>
        <w:tc>
          <w:tcPr>
            <w:tcW w:w="549" w:type="dxa"/>
            <w:tcBorders>
              <w:top w:val="nil"/>
              <w:left w:val="single" w:sz="4" w:space="0" w:color="auto"/>
              <w:bottom w:val="single" w:sz="4" w:space="0" w:color="auto"/>
              <w:right w:val="single" w:sz="4" w:space="0" w:color="auto"/>
            </w:tcBorders>
            <w:shd w:val="clear" w:color="auto" w:fill="auto"/>
            <w:hideMark/>
            <w:tcPrChange w:id="1569"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7FA6B9C5" w14:textId="77777777" w:rsidR="00E07605" w:rsidRPr="00E07605" w:rsidRDefault="0036587D" w:rsidP="00E07605">
            <w:pPr>
              <w:jc w:val="right"/>
              <w:rPr>
                <w:ins w:id="1570" w:author="hqin" w:date="2013-01-15T10:39:00Z"/>
                <w:rFonts w:eastAsia="Times New Roman"/>
                <w:color w:val="000000"/>
                <w:sz w:val="18"/>
                <w:szCs w:val="18"/>
                <w:rPrChange w:id="1571" w:author="hqin" w:date="2013-01-15T10:39:00Z">
                  <w:rPr>
                    <w:ins w:id="1572" w:author="hqin" w:date="2013-01-15T10:39:00Z"/>
                    <w:rFonts w:eastAsia="Times New Roman"/>
                    <w:color w:val="000000"/>
                    <w:sz w:val="20"/>
                    <w:szCs w:val="20"/>
                  </w:rPr>
                </w:rPrChange>
              </w:rPr>
            </w:pPr>
            <w:ins w:id="1573" w:author="hqin" w:date="2013-01-15T10:39:00Z">
              <w:r w:rsidRPr="0036587D">
                <w:rPr>
                  <w:rFonts w:eastAsia="Times New Roman"/>
                  <w:color w:val="000000"/>
                  <w:sz w:val="18"/>
                  <w:szCs w:val="18"/>
                  <w:rPrChange w:id="1574" w:author="hqin" w:date="2013-01-15T10:39:00Z">
                    <w:rPr>
                      <w:rFonts w:eastAsia="Times New Roman"/>
                      <w:color w:val="000000"/>
                      <w:sz w:val="20"/>
                      <w:szCs w:val="20"/>
                    </w:rPr>
                  </w:rPrChange>
                </w:rPr>
                <w:t>4</w:t>
              </w:r>
            </w:ins>
          </w:p>
        </w:tc>
        <w:tc>
          <w:tcPr>
            <w:tcW w:w="5565" w:type="dxa"/>
            <w:tcBorders>
              <w:top w:val="nil"/>
              <w:left w:val="nil"/>
              <w:bottom w:val="single" w:sz="4" w:space="0" w:color="auto"/>
              <w:right w:val="single" w:sz="4" w:space="0" w:color="auto"/>
            </w:tcBorders>
            <w:shd w:val="clear" w:color="auto" w:fill="auto"/>
            <w:hideMark/>
            <w:tcPrChange w:id="1575" w:author="hqin" w:date="2013-01-15T10:39:00Z">
              <w:tcPr>
                <w:tcW w:w="5580" w:type="dxa"/>
                <w:tcBorders>
                  <w:top w:val="nil"/>
                  <w:left w:val="nil"/>
                  <w:bottom w:val="single" w:sz="4" w:space="0" w:color="auto"/>
                  <w:right w:val="single" w:sz="4" w:space="0" w:color="auto"/>
                </w:tcBorders>
                <w:shd w:val="clear" w:color="auto" w:fill="auto"/>
                <w:hideMark/>
              </w:tcPr>
            </w:tcPrChange>
          </w:tcPr>
          <w:p w14:paraId="3A31B334" w14:textId="77777777" w:rsidR="00E07605" w:rsidRPr="00E07605" w:rsidRDefault="0036587D" w:rsidP="00E07605">
            <w:pPr>
              <w:rPr>
                <w:ins w:id="1576" w:author="hqin" w:date="2013-01-15T10:39:00Z"/>
                <w:rFonts w:eastAsia="Times New Roman"/>
                <w:color w:val="000000"/>
                <w:sz w:val="18"/>
                <w:szCs w:val="18"/>
                <w:rPrChange w:id="1577" w:author="hqin" w:date="2013-01-15T10:39:00Z">
                  <w:rPr>
                    <w:ins w:id="1578" w:author="hqin" w:date="2013-01-15T10:39:00Z"/>
                    <w:rFonts w:eastAsia="Times New Roman"/>
                    <w:color w:val="000000"/>
                    <w:sz w:val="20"/>
                    <w:szCs w:val="20"/>
                  </w:rPr>
                </w:rPrChange>
              </w:rPr>
            </w:pPr>
            <w:ins w:id="1579" w:author="hqin" w:date="2013-01-15T10:39:00Z">
              <w:r w:rsidRPr="0036587D">
                <w:rPr>
                  <w:rFonts w:eastAsia="Times New Roman"/>
                  <w:color w:val="000000"/>
                  <w:sz w:val="18"/>
                  <w:szCs w:val="18"/>
                  <w:rPrChange w:id="1580" w:author="hqin" w:date="2013-01-15T10:39:00Z">
                    <w:rPr>
                      <w:rFonts w:eastAsia="Times New Roman"/>
                      <w:color w:val="000000"/>
                      <w:sz w:val="20"/>
                      <w:szCs w:val="20"/>
                    </w:rPr>
                  </w:rPrChange>
                </w:rPr>
                <w:t>((Bha,Bcl), ((Bpu,Bli),(Bam,(Bmo,Bsu))),  (Bwe,(Bth,(Bce,Ban))));</w:t>
              </w:r>
            </w:ins>
          </w:p>
        </w:tc>
        <w:tc>
          <w:tcPr>
            <w:tcW w:w="1472" w:type="dxa"/>
            <w:tcBorders>
              <w:top w:val="nil"/>
              <w:left w:val="nil"/>
              <w:bottom w:val="single" w:sz="4" w:space="0" w:color="auto"/>
              <w:right w:val="single" w:sz="4" w:space="0" w:color="auto"/>
            </w:tcBorders>
            <w:shd w:val="clear" w:color="auto" w:fill="auto"/>
            <w:hideMark/>
            <w:tcPrChange w:id="1581" w:author="hqin" w:date="2013-01-15T10:39:00Z">
              <w:tcPr>
                <w:tcW w:w="1480" w:type="dxa"/>
                <w:tcBorders>
                  <w:top w:val="nil"/>
                  <w:left w:val="nil"/>
                  <w:bottom w:val="single" w:sz="4" w:space="0" w:color="auto"/>
                  <w:right w:val="single" w:sz="4" w:space="0" w:color="auto"/>
                </w:tcBorders>
                <w:shd w:val="clear" w:color="auto" w:fill="auto"/>
                <w:hideMark/>
              </w:tcPr>
            </w:tcPrChange>
          </w:tcPr>
          <w:p w14:paraId="1FB49674" w14:textId="77777777" w:rsidR="00E07605" w:rsidRPr="00E07605" w:rsidRDefault="0036587D" w:rsidP="00E07605">
            <w:pPr>
              <w:rPr>
                <w:ins w:id="1582" w:author="hqin" w:date="2013-01-15T10:39:00Z"/>
                <w:rFonts w:eastAsia="Times New Roman"/>
                <w:color w:val="000000"/>
                <w:sz w:val="18"/>
                <w:szCs w:val="18"/>
                <w:rPrChange w:id="1583" w:author="hqin" w:date="2013-01-15T10:39:00Z">
                  <w:rPr>
                    <w:ins w:id="1584" w:author="hqin" w:date="2013-01-15T10:39:00Z"/>
                    <w:rFonts w:eastAsia="Times New Roman"/>
                    <w:color w:val="000000"/>
                    <w:sz w:val="20"/>
                    <w:szCs w:val="20"/>
                  </w:rPr>
                </w:rPrChange>
              </w:rPr>
            </w:pPr>
            <w:ins w:id="1585" w:author="hqin" w:date="2013-01-15T10:39:00Z">
              <w:r w:rsidRPr="0036587D">
                <w:rPr>
                  <w:rFonts w:eastAsia="Times New Roman"/>
                  <w:color w:val="000000"/>
                  <w:sz w:val="18"/>
                  <w:szCs w:val="18"/>
                  <w:rPrChange w:id="1586" w:author="hqin" w:date="2013-01-15T10:39:00Z">
                    <w:rPr>
                      <w:rFonts w:eastAsia="Times New Roman"/>
                      <w:color w:val="000000"/>
                      <w:sz w:val="20"/>
                      <w:szCs w:val="20"/>
                    </w:rPr>
                  </w:rPrChange>
                </w:rPr>
                <w:t> </w:t>
              </w:r>
            </w:ins>
          </w:p>
        </w:tc>
        <w:tc>
          <w:tcPr>
            <w:tcW w:w="1474" w:type="dxa"/>
            <w:tcBorders>
              <w:top w:val="nil"/>
              <w:left w:val="nil"/>
              <w:bottom w:val="single" w:sz="4" w:space="0" w:color="auto"/>
              <w:right w:val="single" w:sz="4" w:space="0" w:color="auto"/>
            </w:tcBorders>
            <w:shd w:val="clear" w:color="auto" w:fill="auto"/>
            <w:hideMark/>
            <w:tcPrChange w:id="1587" w:author="hqin" w:date="2013-01-15T10:39:00Z">
              <w:tcPr>
                <w:tcW w:w="1480" w:type="dxa"/>
                <w:tcBorders>
                  <w:top w:val="nil"/>
                  <w:left w:val="nil"/>
                  <w:bottom w:val="single" w:sz="4" w:space="0" w:color="auto"/>
                  <w:right w:val="single" w:sz="4" w:space="0" w:color="auto"/>
                </w:tcBorders>
                <w:shd w:val="clear" w:color="auto" w:fill="auto"/>
                <w:hideMark/>
              </w:tcPr>
            </w:tcPrChange>
          </w:tcPr>
          <w:p w14:paraId="6DFC9B55" w14:textId="77777777" w:rsidR="00E07605" w:rsidRPr="00E07605" w:rsidRDefault="0036587D" w:rsidP="00E07605">
            <w:pPr>
              <w:rPr>
                <w:ins w:id="1588" w:author="hqin" w:date="2013-01-15T10:39:00Z"/>
                <w:rFonts w:eastAsia="Times New Roman"/>
                <w:color w:val="000000"/>
                <w:sz w:val="18"/>
                <w:szCs w:val="18"/>
                <w:rPrChange w:id="1589" w:author="hqin" w:date="2013-01-15T10:39:00Z">
                  <w:rPr>
                    <w:ins w:id="1590" w:author="hqin" w:date="2013-01-15T10:39:00Z"/>
                    <w:rFonts w:eastAsia="Times New Roman"/>
                    <w:color w:val="000000"/>
                    <w:sz w:val="20"/>
                    <w:szCs w:val="20"/>
                  </w:rPr>
                </w:rPrChange>
              </w:rPr>
            </w:pPr>
            <w:ins w:id="1591" w:author="hqin" w:date="2013-01-15T10:39:00Z">
              <w:r w:rsidRPr="0036587D">
                <w:rPr>
                  <w:rFonts w:eastAsia="Times New Roman"/>
                  <w:color w:val="000000"/>
                  <w:sz w:val="18"/>
                  <w:szCs w:val="18"/>
                  <w:rPrChange w:id="1592" w:author="hqin" w:date="2013-01-15T10:39:00Z">
                    <w:rPr>
                      <w:rFonts w:eastAsia="Times New Roman"/>
                      <w:color w:val="000000"/>
                      <w:sz w:val="20"/>
                      <w:szCs w:val="20"/>
                    </w:rPr>
                  </w:rPrChange>
                </w:rPr>
                <w:t>Accepted in 7 genes</w:t>
              </w:r>
            </w:ins>
          </w:p>
        </w:tc>
      </w:tr>
      <w:tr w:rsidR="00E07605" w:rsidRPr="00E07605" w14:paraId="467DF9F4" w14:textId="77777777" w:rsidTr="00E07605">
        <w:trPr>
          <w:trHeight w:val="510"/>
          <w:ins w:id="1593" w:author="hqin" w:date="2013-01-15T10:39:00Z"/>
          <w:trPrChange w:id="1594" w:author="hqin" w:date="2013-01-15T10:39:00Z">
            <w:trPr>
              <w:trHeight w:val="510"/>
            </w:trPr>
          </w:trPrChange>
        </w:trPr>
        <w:tc>
          <w:tcPr>
            <w:tcW w:w="549" w:type="dxa"/>
            <w:tcBorders>
              <w:top w:val="nil"/>
              <w:left w:val="single" w:sz="4" w:space="0" w:color="auto"/>
              <w:bottom w:val="single" w:sz="4" w:space="0" w:color="auto"/>
              <w:right w:val="single" w:sz="4" w:space="0" w:color="auto"/>
            </w:tcBorders>
            <w:shd w:val="clear" w:color="auto" w:fill="auto"/>
            <w:hideMark/>
            <w:tcPrChange w:id="1595"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4156B4BE" w14:textId="77777777" w:rsidR="00E07605" w:rsidRPr="00E07605" w:rsidRDefault="0036587D" w:rsidP="00E07605">
            <w:pPr>
              <w:jc w:val="right"/>
              <w:rPr>
                <w:ins w:id="1596" w:author="hqin" w:date="2013-01-15T10:39:00Z"/>
                <w:rFonts w:eastAsia="Times New Roman"/>
                <w:color w:val="000000"/>
                <w:sz w:val="18"/>
                <w:szCs w:val="18"/>
                <w:rPrChange w:id="1597" w:author="hqin" w:date="2013-01-15T10:39:00Z">
                  <w:rPr>
                    <w:ins w:id="1598" w:author="hqin" w:date="2013-01-15T10:39:00Z"/>
                    <w:rFonts w:eastAsia="Times New Roman"/>
                    <w:color w:val="000000"/>
                    <w:sz w:val="20"/>
                    <w:szCs w:val="20"/>
                  </w:rPr>
                </w:rPrChange>
              </w:rPr>
            </w:pPr>
            <w:ins w:id="1599" w:author="hqin" w:date="2013-01-15T10:39:00Z">
              <w:r w:rsidRPr="0036587D">
                <w:rPr>
                  <w:rFonts w:eastAsia="Times New Roman"/>
                  <w:color w:val="000000"/>
                  <w:sz w:val="18"/>
                  <w:szCs w:val="18"/>
                  <w:rPrChange w:id="1600" w:author="hqin" w:date="2013-01-15T10:39:00Z">
                    <w:rPr>
                      <w:rFonts w:eastAsia="Times New Roman"/>
                      <w:color w:val="000000"/>
                      <w:sz w:val="20"/>
                      <w:szCs w:val="20"/>
                    </w:rPr>
                  </w:rPrChange>
                </w:rPr>
                <w:t>5</w:t>
              </w:r>
            </w:ins>
          </w:p>
        </w:tc>
        <w:tc>
          <w:tcPr>
            <w:tcW w:w="5565" w:type="dxa"/>
            <w:tcBorders>
              <w:top w:val="nil"/>
              <w:left w:val="nil"/>
              <w:bottom w:val="single" w:sz="4" w:space="0" w:color="auto"/>
              <w:right w:val="single" w:sz="4" w:space="0" w:color="auto"/>
            </w:tcBorders>
            <w:shd w:val="clear" w:color="auto" w:fill="auto"/>
            <w:hideMark/>
            <w:tcPrChange w:id="1601" w:author="hqin" w:date="2013-01-15T10:39:00Z">
              <w:tcPr>
                <w:tcW w:w="5580" w:type="dxa"/>
                <w:tcBorders>
                  <w:top w:val="nil"/>
                  <w:left w:val="nil"/>
                  <w:bottom w:val="single" w:sz="4" w:space="0" w:color="auto"/>
                  <w:right w:val="single" w:sz="4" w:space="0" w:color="auto"/>
                </w:tcBorders>
                <w:shd w:val="clear" w:color="auto" w:fill="auto"/>
                <w:hideMark/>
              </w:tcPr>
            </w:tcPrChange>
          </w:tcPr>
          <w:p w14:paraId="3660B271" w14:textId="77777777" w:rsidR="00E07605" w:rsidRPr="00E07605" w:rsidRDefault="0036587D" w:rsidP="00E07605">
            <w:pPr>
              <w:rPr>
                <w:ins w:id="1602" w:author="hqin" w:date="2013-01-15T10:39:00Z"/>
                <w:rFonts w:eastAsia="Times New Roman"/>
                <w:color w:val="000000"/>
                <w:sz w:val="18"/>
                <w:szCs w:val="18"/>
                <w:rPrChange w:id="1603" w:author="hqin" w:date="2013-01-15T10:39:00Z">
                  <w:rPr>
                    <w:ins w:id="1604" w:author="hqin" w:date="2013-01-15T10:39:00Z"/>
                    <w:rFonts w:eastAsia="Times New Roman"/>
                    <w:color w:val="000000"/>
                    <w:sz w:val="20"/>
                    <w:szCs w:val="20"/>
                  </w:rPr>
                </w:rPrChange>
              </w:rPr>
            </w:pPr>
            <w:ins w:id="1605" w:author="hqin" w:date="2013-01-15T10:39:00Z">
              <w:r w:rsidRPr="0036587D">
                <w:rPr>
                  <w:rFonts w:eastAsia="Times New Roman"/>
                  <w:color w:val="000000"/>
                  <w:sz w:val="18"/>
                  <w:szCs w:val="18"/>
                  <w:rPrChange w:id="1606" w:author="hqin" w:date="2013-01-15T10:39:00Z">
                    <w:rPr>
                      <w:rFonts w:eastAsia="Times New Roman"/>
                      <w:color w:val="000000"/>
                      <w:sz w:val="20"/>
                      <w:szCs w:val="20"/>
                    </w:rPr>
                  </w:rPrChange>
                </w:rPr>
                <w:t>((Bha,Bcl), ((Bpu,Bli),(Bam,(Bmo,Bsu))),  ((Bwe,Bth),(Bce,Ban)));</w:t>
              </w:r>
            </w:ins>
          </w:p>
        </w:tc>
        <w:tc>
          <w:tcPr>
            <w:tcW w:w="1472" w:type="dxa"/>
            <w:tcBorders>
              <w:top w:val="nil"/>
              <w:left w:val="nil"/>
              <w:bottom w:val="single" w:sz="4" w:space="0" w:color="auto"/>
              <w:right w:val="single" w:sz="4" w:space="0" w:color="auto"/>
            </w:tcBorders>
            <w:shd w:val="clear" w:color="auto" w:fill="auto"/>
            <w:hideMark/>
            <w:tcPrChange w:id="1607" w:author="hqin" w:date="2013-01-15T10:39:00Z">
              <w:tcPr>
                <w:tcW w:w="1480" w:type="dxa"/>
                <w:tcBorders>
                  <w:top w:val="nil"/>
                  <w:left w:val="nil"/>
                  <w:bottom w:val="single" w:sz="4" w:space="0" w:color="auto"/>
                  <w:right w:val="single" w:sz="4" w:space="0" w:color="auto"/>
                </w:tcBorders>
                <w:shd w:val="clear" w:color="auto" w:fill="auto"/>
                <w:hideMark/>
              </w:tcPr>
            </w:tcPrChange>
          </w:tcPr>
          <w:p w14:paraId="36AA7597" w14:textId="77777777" w:rsidR="00E07605" w:rsidRPr="00E07605" w:rsidRDefault="0036587D" w:rsidP="00E07605">
            <w:pPr>
              <w:rPr>
                <w:ins w:id="1608" w:author="hqin" w:date="2013-01-15T10:39:00Z"/>
                <w:rFonts w:eastAsia="Times New Roman"/>
                <w:color w:val="000000"/>
                <w:sz w:val="18"/>
                <w:szCs w:val="18"/>
                <w:rPrChange w:id="1609" w:author="hqin" w:date="2013-01-15T10:39:00Z">
                  <w:rPr>
                    <w:ins w:id="1610" w:author="hqin" w:date="2013-01-15T10:39:00Z"/>
                    <w:rFonts w:eastAsia="Times New Roman"/>
                    <w:color w:val="000000"/>
                    <w:sz w:val="20"/>
                    <w:szCs w:val="20"/>
                  </w:rPr>
                </w:rPrChange>
              </w:rPr>
            </w:pPr>
            <w:ins w:id="1611" w:author="hqin" w:date="2013-01-15T10:39:00Z">
              <w:r w:rsidRPr="0036587D">
                <w:rPr>
                  <w:rFonts w:eastAsia="Times New Roman"/>
                  <w:color w:val="000000"/>
                  <w:sz w:val="18"/>
                  <w:szCs w:val="18"/>
                  <w:rPrChange w:id="1612" w:author="hqin" w:date="2013-01-15T10:39:00Z">
                    <w:rPr>
                      <w:rFonts w:eastAsia="Times New Roman"/>
                      <w:color w:val="000000"/>
                      <w:sz w:val="20"/>
                      <w:szCs w:val="20"/>
                    </w:rPr>
                  </w:rPrChange>
                </w:rPr>
                <w:t> </w:t>
              </w:r>
            </w:ins>
          </w:p>
        </w:tc>
        <w:tc>
          <w:tcPr>
            <w:tcW w:w="1474" w:type="dxa"/>
            <w:tcBorders>
              <w:top w:val="nil"/>
              <w:left w:val="nil"/>
              <w:bottom w:val="single" w:sz="4" w:space="0" w:color="auto"/>
              <w:right w:val="single" w:sz="4" w:space="0" w:color="auto"/>
            </w:tcBorders>
            <w:shd w:val="clear" w:color="auto" w:fill="auto"/>
            <w:hideMark/>
            <w:tcPrChange w:id="1613" w:author="hqin" w:date="2013-01-15T10:39:00Z">
              <w:tcPr>
                <w:tcW w:w="1480" w:type="dxa"/>
                <w:tcBorders>
                  <w:top w:val="nil"/>
                  <w:left w:val="nil"/>
                  <w:bottom w:val="single" w:sz="4" w:space="0" w:color="auto"/>
                  <w:right w:val="single" w:sz="4" w:space="0" w:color="auto"/>
                </w:tcBorders>
                <w:shd w:val="clear" w:color="auto" w:fill="auto"/>
                <w:hideMark/>
              </w:tcPr>
            </w:tcPrChange>
          </w:tcPr>
          <w:p w14:paraId="446DE1D8" w14:textId="77777777" w:rsidR="00E07605" w:rsidRPr="00E07605" w:rsidRDefault="0036587D" w:rsidP="00E07605">
            <w:pPr>
              <w:rPr>
                <w:ins w:id="1614" w:author="hqin" w:date="2013-01-15T10:39:00Z"/>
                <w:rFonts w:eastAsia="Times New Roman"/>
                <w:color w:val="000000"/>
                <w:sz w:val="18"/>
                <w:szCs w:val="18"/>
                <w:rPrChange w:id="1615" w:author="hqin" w:date="2013-01-15T10:39:00Z">
                  <w:rPr>
                    <w:ins w:id="1616" w:author="hqin" w:date="2013-01-15T10:39:00Z"/>
                    <w:rFonts w:eastAsia="Times New Roman"/>
                    <w:color w:val="000000"/>
                    <w:sz w:val="20"/>
                    <w:szCs w:val="20"/>
                  </w:rPr>
                </w:rPrChange>
              </w:rPr>
            </w:pPr>
            <w:ins w:id="1617" w:author="hqin" w:date="2013-01-15T10:39:00Z">
              <w:r w:rsidRPr="0036587D">
                <w:rPr>
                  <w:rFonts w:eastAsia="Times New Roman"/>
                  <w:color w:val="000000"/>
                  <w:sz w:val="18"/>
                  <w:szCs w:val="18"/>
                  <w:rPrChange w:id="1618" w:author="hqin" w:date="2013-01-15T10:39:00Z">
                    <w:rPr>
                      <w:rFonts w:eastAsia="Times New Roman"/>
                      <w:color w:val="000000"/>
                      <w:sz w:val="20"/>
                      <w:szCs w:val="20"/>
                    </w:rPr>
                  </w:rPrChange>
                </w:rPr>
                <w:t>Accepted in 4 genes</w:t>
              </w:r>
            </w:ins>
          </w:p>
        </w:tc>
      </w:tr>
      <w:tr w:rsidR="00E07605" w:rsidRPr="00E07605" w14:paraId="739A0714" w14:textId="77777777" w:rsidTr="00E07605">
        <w:trPr>
          <w:trHeight w:val="765"/>
          <w:ins w:id="1619" w:author="hqin" w:date="2013-01-15T10:39:00Z"/>
          <w:trPrChange w:id="1620" w:author="hqin" w:date="2013-01-15T10:39:00Z">
            <w:trPr>
              <w:trHeight w:val="765"/>
            </w:trPr>
          </w:trPrChange>
        </w:trPr>
        <w:tc>
          <w:tcPr>
            <w:tcW w:w="549" w:type="dxa"/>
            <w:tcBorders>
              <w:top w:val="nil"/>
              <w:left w:val="single" w:sz="4" w:space="0" w:color="auto"/>
              <w:bottom w:val="single" w:sz="4" w:space="0" w:color="auto"/>
              <w:right w:val="single" w:sz="4" w:space="0" w:color="auto"/>
            </w:tcBorders>
            <w:shd w:val="clear" w:color="auto" w:fill="auto"/>
            <w:hideMark/>
            <w:tcPrChange w:id="1621"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69EAE15A" w14:textId="77777777" w:rsidR="00E07605" w:rsidRPr="00E07605" w:rsidRDefault="0036587D" w:rsidP="00E07605">
            <w:pPr>
              <w:jc w:val="right"/>
              <w:rPr>
                <w:ins w:id="1622" w:author="hqin" w:date="2013-01-15T10:39:00Z"/>
                <w:rFonts w:eastAsia="Times New Roman"/>
                <w:color w:val="000000"/>
                <w:sz w:val="18"/>
                <w:szCs w:val="18"/>
                <w:rPrChange w:id="1623" w:author="hqin" w:date="2013-01-15T10:39:00Z">
                  <w:rPr>
                    <w:ins w:id="1624" w:author="hqin" w:date="2013-01-15T10:39:00Z"/>
                    <w:rFonts w:eastAsia="Times New Roman"/>
                    <w:color w:val="000000"/>
                    <w:sz w:val="20"/>
                    <w:szCs w:val="20"/>
                  </w:rPr>
                </w:rPrChange>
              </w:rPr>
            </w:pPr>
            <w:ins w:id="1625" w:author="hqin" w:date="2013-01-15T10:39:00Z">
              <w:r w:rsidRPr="0036587D">
                <w:rPr>
                  <w:rFonts w:eastAsia="Times New Roman"/>
                  <w:color w:val="000000"/>
                  <w:sz w:val="18"/>
                  <w:szCs w:val="18"/>
                  <w:rPrChange w:id="1626" w:author="hqin" w:date="2013-01-15T10:39:00Z">
                    <w:rPr>
                      <w:rFonts w:eastAsia="Times New Roman"/>
                      <w:color w:val="000000"/>
                      <w:sz w:val="20"/>
                      <w:szCs w:val="20"/>
                    </w:rPr>
                  </w:rPrChange>
                </w:rPr>
                <w:t>6</w:t>
              </w:r>
            </w:ins>
          </w:p>
        </w:tc>
        <w:tc>
          <w:tcPr>
            <w:tcW w:w="5565" w:type="dxa"/>
            <w:tcBorders>
              <w:top w:val="nil"/>
              <w:left w:val="nil"/>
              <w:bottom w:val="single" w:sz="4" w:space="0" w:color="auto"/>
              <w:right w:val="single" w:sz="4" w:space="0" w:color="auto"/>
            </w:tcBorders>
            <w:shd w:val="clear" w:color="auto" w:fill="auto"/>
            <w:hideMark/>
            <w:tcPrChange w:id="1627" w:author="hqin" w:date="2013-01-15T10:39:00Z">
              <w:tcPr>
                <w:tcW w:w="5580" w:type="dxa"/>
                <w:tcBorders>
                  <w:top w:val="nil"/>
                  <w:left w:val="nil"/>
                  <w:bottom w:val="single" w:sz="4" w:space="0" w:color="auto"/>
                  <w:right w:val="single" w:sz="4" w:space="0" w:color="auto"/>
                </w:tcBorders>
                <w:shd w:val="clear" w:color="auto" w:fill="auto"/>
                <w:hideMark/>
              </w:tcPr>
            </w:tcPrChange>
          </w:tcPr>
          <w:p w14:paraId="72D4201F" w14:textId="77777777" w:rsidR="00E07605" w:rsidRPr="00E07605" w:rsidRDefault="0036587D" w:rsidP="00E07605">
            <w:pPr>
              <w:rPr>
                <w:ins w:id="1628" w:author="hqin" w:date="2013-01-15T10:39:00Z"/>
                <w:rFonts w:eastAsia="Times New Roman"/>
                <w:color w:val="000000"/>
                <w:sz w:val="18"/>
                <w:szCs w:val="18"/>
                <w:rPrChange w:id="1629" w:author="hqin" w:date="2013-01-15T10:39:00Z">
                  <w:rPr>
                    <w:ins w:id="1630" w:author="hqin" w:date="2013-01-15T10:39:00Z"/>
                    <w:rFonts w:eastAsia="Times New Roman"/>
                    <w:color w:val="000000"/>
                    <w:sz w:val="20"/>
                    <w:szCs w:val="20"/>
                  </w:rPr>
                </w:rPrChange>
              </w:rPr>
            </w:pPr>
            <w:ins w:id="1631" w:author="hqin" w:date="2013-01-15T10:39:00Z">
              <w:r w:rsidRPr="0036587D">
                <w:rPr>
                  <w:rFonts w:eastAsia="Times New Roman"/>
                  <w:color w:val="000000"/>
                  <w:sz w:val="18"/>
                  <w:szCs w:val="18"/>
                  <w:rPrChange w:id="1632" w:author="hqin" w:date="2013-01-15T10:39:00Z">
                    <w:rPr>
                      <w:rFonts w:eastAsia="Times New Roman"/>
                      <w:color w:val="000000"/>
                      <w:sz w:val="20"/>
                      <w:szCs w:val="20"/>
                    </w:rPr>
                  </w:rPrChange>
                </w:rPr>
                <w:t>((Bha,Bcl), (Bli,(Bpu,(Bam,(Bmo,Bsu)))),  (Bwe,(Bce,(Ban,Bth))));</w:t>
              </w:r>
            </w:ins>
          </w:p>
        </w:tc>
        <w:tc>
          <w:tcPr>
            <w:tcW w:w="1472" w:type="dxa"/>
            <w:tcBorders>
              <w:top w:val="nil"/>
              <w:left w:val="nil"/>
              <w:bottom w:val="single" w:sz="4" w:space="0" w:color="auto"/>
              <w:right w:val="single" w:sz="4" w:space="0" w:color="auto"/>
            </w:tcBorders>
            <w:shd w:val="clear" w:color="auto" w:fill="auto"/>
            <w:hideMark/>
            <w:tcPrChange w:id="1633" w:author="hqin" w:date="2013-01-15T10:39:00Z">
              <w:tcPr>
                <w:tcW w:w="1480" w:type="dxa"/>
                <w:tcBorders>
                  <w:top w:val="nil"/>
                  <w:left w:val="nil"/>
                  <w:bottom w:val="single" w:sz="4" w:space="0" w:color="auto"/>
                  <w:right w:val="single" w:sz="4" w:space="0" w:color="auto"/>
                </w:tcBorders>
                <w:shd w:val="clear" w:color="auto" w:fill="auto"/>
                <w:hideMark/>
              </w:tcPr>
            </w:tcPrChange>
          </w:tcPr>
          <w:p w14:paraId="4EE12AB7" w14:textId="77777777" w:rsidR="00E07605" w:rsidRPr="00E07605" w:rsidRDefault="0036587D" w:rsidP="00E07605">
            <w:pPr>
              <w:rPr>
                <w:ins w:id="1634" w:author="hqin" w:date="2013-01-15T10:39:00Z"/>
                <w:rFonts w:eastAsia="Times New Roman"/>
                <w:color w:val="000000"/>
                <w:sz w:val="18"/>
                <w:szCs w:val="18"/>
                <w:rPrChange w:id="1635" w:author="hqin" w:date="2013-01-15T10:39:00Z">
                  <w:rPr>
                    <w:ins w:id="1636" w:author="hqin" w:date="2013-01-15T10:39:00Z"/>
                    <w:rFonts w:eastAsia="Times New Roman"/>
                    <w:color w:val="000000"/>
                    <w:sz w:val="20"/>
                    <w:szCs w:val="20"/>
                  </w:rPr>
                </w:rPrChange>
              </w:rPr>
            </w:pPr>
            <w:ins w:id="1637" w:author="hqin" w:date="2013-01-15T10:39:00Z">
              <w:r w:rsidRPr="0036587D">
                <w:rPr>
                  <w:rFonts w:eastAsia="Times New Roman"/>
                  <w:color w:val="000000"/>
                  <w:sz w:val="18"/>
                  <w:szCs w:val="18"/>
                  <w:rPrChange w:id="1638" w:author="hqin" w:date="2013-01-15T10:39:00Z">
                    <w:rPr>
                      <w:rFonts w:eastAsia="Times New Roman"/>
                      <w:color w:val="000000"/>
                      <w:sz w:val="20"/>
                      <w:szCs w:val="20"/>
                    </w:rPr>
                  </w:rPrChange>
                </w:rPr>
                <w:t xml:space="preserve">Ranked highest in 6 genes. </w:t>
              </w:r>
            </w:ins>
          </w:p>
        </w:tc>
        <w:tc>
          <w:tcPr>
            <w:tcW w:w="1474" w:type="dxa"/>
            <w:tcBorders>
              <w:top w:val="nil"/>
              <w:left w:val="nil"/>
              <w:bottom w:val="single" w:sz="4" w:space="0" w:color="auto"/>
              <w:right w:val="single" w:sz="4" w:space="0" w:color="auto"/>
            </w:tcBorders>
            <w:shd w:val="clear" w:color="auto" w:fill="auto"/>
            <w:hideMark/>
            <w:tcPrChange w:id="1639" w:author="hqin" w:date="2013-01-15T10:39:00Z">
              <w:tcPr>
                <w:tcW w:w="1480" w:type="dxa"/>
                <w:tcBorders>
                  <w:top w:val="nil"/>
                  <w:left w:val="nil"/>
                  <w:bottom w:val="single" w:sz="4" w:space="0" w:color="auto"/>
                  <w:right w:val="single" w:sz="4" w:space="0" w:color="auto"/>
                </w:tcBorders>
                <w:shd w:val="clear" w:color="auto" w:fill="auto"/>
                <w:hideMark/>
              </w:tcPr>
            </w:tcPrChange>
          </w:tcPr>
          <w:p w14:paraId="2F308639" w14:textId="77777777" w:rsidR="00E07605" w:rsidRPr="00E07605" w:rsidRDefault="0036587D" w:rsidP="00E07605">
            <w:pPr>
              <w:rPr>
                <w:ins w:id="1640" w:author="hqin" w:date="2013-01-15T10:39:00Z"/>
                <w:rFonts w:eastAsia="Times New Roman"/>
                <w:color w:val="000000"/>
                <w:sz w:val="18"/>
                <w:szCs w:val="18"/>
                <w:rPrChange w:id="1641" w:author="hqin" w:date="2013-01-15T10:39:00Z">
                  <w:rPr>
                    <w:ins w:id="1642" w:author="hqin" w:date="2013-01-15T10:39:00Z"/>
                    <w:rFonts w:eastAsia="Times New Roman"/>
                    <w:color w:val="000000"/>
                    <w:sz w:val="20"/>
                    <w:szCs w:val="20"/>
                  </w:rPr>
                </w:rPrChange>
              </w:rPr>
            </w:pPr>
            <w:ins w:id="1643" w:author="hqin" w:date="2013-01-15T10:39:00Z">
              <w:r w:rsidRPr="0036587D">
                <w:rPr>
                  <w:rFonts w:eastAsia="Times New Roman"/>
                  <w:color w:val="000000"/>
                  <w:sz w:val="18"/>
                  <w:szCs w:val="18"/>
                  <w:rPrChange w:id="1644" w:author="hqin" w:date="2013-01-15T10:39:00Z">
                    <w:rPr>
                      <w:rFonts w:eastAsia="Times New Roman"/>
                      <w:color w:val="000000"/>
                      <w:sz w:val="20"/>
                      <w:szCs w:val="20"/>
                    </w:rPr>
                  </w:rPrChange>
                </w:rPr>
                <w:t>Accepted in 26 genes</w:t>
              </w:r>
            </w:ins>
          </w:p>
        </w:tc>
      </w:tr>
      <w:tr w:rsidR="00E07605" w:rsidRPr="00E07605" w14:paraId="5C3AAE05" w14:textId="77777777" w:rsidTr="00E07605">
        <w:trPr>
          <w:trHeight w:val="765"/>
          <w:ins w:id="1645" w:author="hqin" w:date="2013-01-15T10:39:00Z"/>
          <w:trPrChange w:id="1646" w:author="hqin" w:date="2013-01-15T10:39:00Z">
            <w:trPr>
              <w:trHeight w:val="765"/>
            </w:trPr>
          </w:trPrChange>
        </w:trPr>
        <w:tc>
          <w:tcPr>
            <w:tcW w:w="549" w:type="dxa"/>
            <w:tcBorders>
              <w:top w:val="nil"/>
              <w:left w:val="single" w:sz="4" w:space="0" w:color="auto"/>
              <w:bottom w:val="single" w:sz="4" w:space="0" w:color="auto"/>
              <w:right w:val="single" w:sz="4" w:space="0" w:color="auto"/>
            </w:tcBorders>
            <w:shd w:val="clear" w:color="auto" w:fill="auto"/>
            <w:hideMark/>
            <w:tcPrChange w:id="1647"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770E8A51" w14:textId="77777777" w:rsidR="00E07605" w:rsidRPr="00E07605" w:rsidRDefault="0036587D" w:rsidP="00E07605">
            <w:pPr>
              <w:jc w:val="right"/>
              <w:rPr>
                <w:ins w:id="1648" w:author="hqin" w:date="2013-01-15T10:39:00Z"/>
                <w:rFonts w:eastAsia="Times New Roman"/>
                <w:color w:val="000000"/>
                <w:sz w:val="18"/>
                <w:szCs w:val="18"/>
                <w:rPrChange w:id="1649" w:author="hqin" w:date="2013-01-15T10:39:00Z">
                  <w:rPr>
                    <w:ins w:id="1650" w:author="hqin" w:date="2013-01-15T10:39:00Z"/>
                    <w:rFonts w:eastAsia="Times New Roman"/>
                    <w:color w:val="000000"/>
                    <w:sz w:val="20"/>
                    <w:szCs w:val="20"/>
                  </w:rPr>
                </w:rPrChange>
              </w:rPr>
            </w:pPr>
            <w:ins w:id="1651" w:author="hqin" w:date="2013-01-15T10:39:00Z">
              <w:r w:rsidRPr="0036587D">
                <w:rPr>
                  <w:rFonts w:eastAsia="Times New Roman"/>
                  <w:color w:val="000000"/>
                  <w:sz w:val="18"/>
                  <w:szCs w:val="18"/>
                  <w:rPrChange w:id="1652" w:author="hqin" w:date="2013-01-15T10:39:00Z">
                    <w:rPr>
                      <w:rFonts w:eastAsia="Times New Roman"/>
                      <w:color w:val="000000"/>
                      <w:sz w:val="20"/>
                      <w:szCs w:val="20"/>
                    </w:rPr>
                  </w:rPrChange>
                </w:rPr>
                <w:t>7</w:t>
              </w:r>
            </w:ins>
          </w:p>
        </w:tc>
        <w:tc>
          <w:tcPr>
            <w:tcW w:w="5565" w:type="dxa"/>
            <w:tcBorders>
              <w:top w:val="nil"/>
              <w:left w:val="nil"/>
              <w:bottom w:val="single" w:sz="4" w:space="0" w:color="auto"/>
              <w:right w:val="single" w:sz="4" w:space="0" w:color="auto"/>
            </w:tcBorders>
            <w:shd w:val="clear" w:color="auto" w:fill="auto"/>
            <w:hideMark/>
            <w:tcPrChange w:id="1653" w:author="hqin" w:date="2013-01-15T10:39:00Z">
              <w:tcPr>
                <w:tcW w:w="5580" w:type="dxa"/>
                <w:tcBorders>
                  <w:top w:val="nil"/>
                  <w:left w:val="nil"/>
                  <w:bottom w:val="single" w:sz="4" w:space="0" w:color="auto"/>
                  <w:right w:val="single" w:sz="4" w:space="0" w:color="auto"/>
                </w:tcBorders>
                <w:shd w:val="clear" w:color="auto" w:fill="auto"/>
                <w:hideMark/>
              </w:tcPr>
            </w:tcPrChange>
          </w:tcPr>
          <w:p w14:paraId="03DD2F9A" w14:textId="77777777" w:rsidR="00E07605" w:rsidRPr="00E07605" w:rsidRDefault="0036587D" w:rsidP="00E07605">
            <w:pPr>
              <w:rPr>
                <w:ins w:id="1654" w:author="hqin" w:date="2013-01-15T10:39:00Z"/>
                <w:rFonts w:eastAsia="Times New Roman"/>
                <w:color w:val="000000"/>
                <w:sz w:val="18"/>
                <w:szCs w:val="18"/>
                <w:rPrChange w:id="1655" w:author="hqin" w:date="2013-01-15T10:39:00Z">
                  <w:rPr>
                    <w:ins w:id="1656" w:author="hqin" w:date="2013-01-15T10:39:00Z"/>
                    <w:rFonts w:eastAsia="Times New Roman"/>
                    <w:color w:val="000000"/>
                    <w:sz w:val="20"/>
                    <w:szCs w:val="20"/>
                  </w:rPr>
                </w:rPrChange>
              </w:rPr>
            </w:pPr>
            <w:ins w:id="1657" w:author="hqin" w:date="2013-01-15T10:39:00Z">
              <w:r w:rsidRPr="0036587D">
                <w:rPr>
                  <w:rFonts w:eastAsia="Times New Roman"/>
                  <w:color w:val="000000"/>
                  <w:sz w:val="18"/>
                  <w:szCs w:val="18"/>
                  <w:rPrChange w:id="1658" w:author="hqin" w:date="2013-01-15T10:39:00Z">
                    <w:rPr>
                      <w:rFonts w:eastAsia="Times New Roman"/>
                      <w:color w:val="000000"/>
                      <w:sz w:val="20"/>
                      <w:szCs w:val="20"/>
                    </w:rPr>
                  </w:rPrChange>
                </w:rPr>
                <w:t>((Bha,Bcl), (Bli,(Bpu,(Bam,(Bmo,Bsu)))),  ((Bwe,Bce),(Ban,Bth)));</w:t>
              </w:r>
            </w:ins>
          </w:p>
        </w:tc>
        <w:tc>
          <w:tcPr>
            <w:tcW w:w="1472" w:type="dxa"/>
            <w:tcBorders>
              <w:top w:val="nil"/>
              <w:left w:val="nil"/>
              <w:bottom w:val="single" w:sz="4" w:space="0" w:color="auto"/>
              <w:right w:val="single" w:sz="4" w:space="0" w:color="auto"/>
            </w:tcBorders>
            <w:shd w:val="clear" w:color="auto" w:fill="auto"/>
            <w:hideMark/>
            <w:tcPrChange w:id="1659" w:author="hqin" w:date="2013-01-15T10:39:00Z">
              <w:tcPr>
                <w:tcW w:w="1480" w:type="dxa"/>
                <w:tcBorders>
                  <w:top w:val="nil"/>
                  <w:left w:val="nil"/>
                  <w:bottom w:val="single" w:sz="4" w:space="0" w:color="auto"/>
                  <w:right w:val="single" w:sz="4" w:space="0" w:color="auto"/>
                </w:tcBorders>
                <w:shd w:val="clear" w:color="auto" w:fill="auto"/>
                <w:hideMark/>
              </w:tcPr>
            </w:tcPrChange>
          </w:tcPr>
          <w:p w14:paraId="5777E941" w14:textId="77777777" w:rsidR="00E07605" w:rsidRPr="00E07605" w:rsidRDefault="0036587D" w:rsidP="00E07605">
            <w:pPr>
              <w:rPr>
                <w:ins w:id="1660" w:author="hqin" w:date="2013-01-15T10:39:00Z"/>
                <w:rFonts w:eastAsia="Times New Roman"/>
                <w:color w:val="000000"/>
                <w:sz w:val="18"/>
                <w:szCs w:val="18"/>
                <w:rPrChange w:id="1661" w:author="hqin" w:date="2013-01-15T10:39:00Z">
                  <w:rPr>
                    <w:ins w:id="1662" w:author="hqin" w:date="2013-01-15T10:39:00Z"/>
                    <w:rFonts w:eastAsia="Times New Roman"/>
                    <w:color w:val="000000"/>
                    <w:sz w:val="20"/>
                    <w:szCs w:val="20"/>
                  </w:rPr>
                </w:rPrChange>
              </w:rPr>
            </w:pPr>
            <w:ins w:id="1663" w:author="hqin" w:date="2013-01-15T10:39:00Z">
              <w:r w:rsidRPr="0036587D">
                <w:rPr>
                  <w:rFonts w:eastAsia="Times New Roman"/>
                  <w:color w:val="000000"/>
                  <w:sz w:val="18"/>
                  <w:szCs w:val="18"/>
                  <w:rPrChange w:id="1664" w:author="hqin" w:date="2013-01-15T10:39:00Z">
                    <w:rPr>
                      <w:rFonts w:eastAsia="Times New Roman"/>
                      <w:color w:val="000000"/>
                      <w:sz w:val="20"/>
                      <w:szCs w:val="20"/>
                    </w:rPr>
                  </w:rPrChange>
                </w:rPr>
                <w:t xml:space="preserve">Ranked highest in 1 gene. </w:t>
              </w:r>
            </w:ins>
          </w:p>
        </w:tc>
        <w:tc>
          <w:tcPr>
            <w:tcW w:w="1474" w:type="dxa"/>
            <w:tcBorders>
              <w:top w:val="nil"/>
              <w:left w:val="nil"/>
              <w:bottom w:val="single" w:sz="4" w:space="0" w:color="auto"/>
              <w:right w:val="single" w:sz="4" w:space="0" w:color="auto"/>
            </w:tcBorders>
            <w:shd w:val="clear" w:color="auto" w:fill="auto"/>
            <w:hideMark/>
            <w:tcPrChange w:id="1665" w:author="hqin" w:date="2013-01-15T10:39:00Z">
              <w:tcPr>
                <w:tcW w:w="1480" w:type="dxa"/>
                <w:tcBorders>
                  <w:top w:val="nil"/>
                  <w:left w:val="nil"/>
                  <w:bottom w:val="single" w:sz="4" w:space="0" w:color="auto"/>
                  <w:right w:val="single" w:sz="4" w:space="0" w:color="auto"/>
                </w:tcBorders>
                <w:shd w:val="clear" w:color="auto" w:fill="auto"/>
                <w:hideMark/>
              </w:tcPr>
            </w:tcPrChange>
          </w:tcPr>
          <w:p w14:paraId="2E3C594D" w14:textId="77777777" w:rsidR="00E07605" w:rsidRPr="00E07605" w:rsidRDefault="0036587D" w:rsidP="00E07605">
            <w:pPr>
              <w:rPr>
                <w:ins w:id="1666" w:author="hqin" w:date="2013-01-15T10:39:00Z"/>
                <w:rFonts w:eastAsia="Times New Roman"/>
                <w:color w:val="000000"/>
                <w:sz w:val="18"/>
                <w:szCs w:val="18"/>
                <w:rPrChange w:id="1667" w:author="hqin" w:date="2013-01-15T10:39:00Z">
                  <w:rPr>
                    <w:ins w:id="1668" w:author="hqin" w:date="2013-01-15T10:39:00Z"/>
                    <w:rFonts w:eastAsia="Times New Roman"/>
                    <w:color w:val="000000"/>
                    <w:sz w:val="20"/>
                    <w:szCs w:val="20"/>
                  </w:rPr>
                </w:rPrChange>
              </w:rPr>
            </w:pPr>
            <w:ins w:id="1669" w:author="hqin" w:date="2013-01-15T10:39:00Z">
              <w:r w:rsidRPr="0036587D">
                <w:rPr>
                  <w:rFonts w:eastAsia="Times New Roman"/>
                  <w:color w:val="000000"/>
                  <w:sz w:val="18"/>
                  <w:szCs w:val="18"/>
                  <w:rPrChange w:id="1670" w:author="hqin" w:date="2013-01-15T10:39:00Z">
                    <w:rPr>
                      <w:rFonts w:eastAsia="Times New Roman"/>
                      <w:color w:val="000000"/>
                      <w:sz w:val="20"/>
                      <w:szCs w:val="20"/>
                    </w:rPr>
                  </w:rPrChange>
                </w:rPr>
                <w:t>Accepted in 22 genes</w:t>
              </w:r>
            </w:ins>
          </w:p>
        </w:tc>
      </w:tr>
      <w:tr w:rsidR="00E07605" w:rsidRPr="00E07605" w14:paraId="134C2B0B" w14:textId="77777777" w:rsidTr="00E07605">
        <w:trPr>
          <w:trHeight w:val="510"/>
          <w:ins w:id="1671" w:author="hqin" w:date="2013-01-15T10:39:00Z"/>
          <w:trPrChange w:id="1672" w:author="hqin" w:date="2013-01-15T10:39:00Z">
            <w:trPr>
              <w:trHeight w:val="510"/>
            </w:trPr>
          </w:trPrChange>
        </w:trPr>
        <w:tc>
          <w:tcPr>
            <w:tcW w:w="549" w:type="dxa"/>
            <w:tcBorders>
              <w:top w:val="nil"/>
              <w:left w:val="single" w:sz="4" w:space="0" w:color="auto"/>
              <w:bottom w:val="single" w:sz="4" w:space="0" w:color="auto"/>
              <w:right w:val="single" w:sz="4" w:space="0" w:color="auto"/>
            </w:tcBorders>
            <w:shd w:val="clear" w:color="auto" w:fill="auto"/>
            <w:hideMark/>
            <w:tcPrChange w:id="1673"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5232E7DB" w14:textId="77777777" w:rsidR="00E07605" w:rsidRPr="00E07605" w:rsidRDefault="0036587D" w:rsidP="00E07605">
            <w:pPr>
              <w:jc w:val="right"/>
              <w:rPr>
                <w:ins w:id="1674" w:author="hqin" w:date="2013-01-15T10:39:00Z"/>
                <w:rFonts w:eastAsia="Times New Roman"/>
                <w:color w:val="000000"/>
                <w:sz w:val="18"/>
                <w:szCs w:val="18"/>
                <w:rPrChange w:id="1675" w:author="hqin" w:date="2013-01-15T10:39:00Z">
                  <w:rPr>
                    <w:ins w:id="1676" w:author="hqin" w:date="2013-01-15T10:39:00Z"/>
                    <w:rFonts w:eastAsia="Times New Roman"/>
                    <w:color w:val="000000"/>
                    <w:sz w:val="20"/>
                    <w:szCs w:val="20"/>
                  </w:rPr>
                </w:rPrChange>
              </w:rPr>
            </w:pPr>
            <w:ins w:id="1677" w:author="hqin" w:date="2013-01-15T10:39:00Z">
              <w:r w:rsidRPr="0036587D">
                <w:rPr>
                  <w:rFonts w:eastAsia="Times New Roman"/>
                  <w:color w:val="000000"/>
                  <w:sz w:val="18"/>
                  <w:szCs w:val="18"/>
                  <w:rPrChange w:id="1678" w:author="hqin" w:date="2013-01-15T10:39:00Z">
                    <w:rPr>
                      <w:rFonts w:eastAsia="Times New Roman"/>
                      <w:color w:val="000000"/>
                      <w:sz w:val="20"/>
                      <w:szCs w:val="20"/>
                    </w:rPr>
                  </w:rPrChange>
                </w:rPr>
                <w:t>8</w:t>
              </w:r>
            </w:ins>
          </w:p>
        </w:tc>
        <w:tc>
          <w:tcPr>
            <w:tcW w:w="5565" w:type="dxa"/>
            <w:tcBorders>
              <w:top w:val="nil"/>
              <w:left w:val="nil"/>
              <w:bottom w:val="single" w:sz="4" w:space="0" w:color="auto"/>
              <w:right w:val="single" w:sz="4" w:space="0" w:color="auto"/>
            </w:tcBorders>
            <w:shd w:val="clear" w:color="auto" w:fill="auto"/>
            <w:hideMark/>
            <w:tcPrChange w:id="1679" w:author="hqin" w:date="2013-01-15T10:39:00Z">
              <w:tcPr>
                <w:tcW w:w="5580" w:type="dxa"/>
                <w:tcBorders>
                  <w:top w:val="nil"/>
                  <w:left w:val="nil"/>
                  <w:bottom w:val="single" w:sz="4" w:space="0" w:color="auto"/>
                  <w:right w:val="single" w:sz="4" w:space="0" w:color="auto"/>
                </w:tcBorders>
                <w:shd w:val="clear" w:color="auto" w:fill="auto"/>
                <w:hideMark/>
              </w:tcPr>
            </w:tcPrChange>
          </w:tcPr>
          <w:p w14:paraId="05F5A7EF" w14:textId="77777777" w:rsidR="00E07605" w:rsidRPr="00E07605" w:rsidRDefault="0036587D" w:rsidP="00E07605">
            <w:pPr>
              <w:rPr>
                <w:ins w:id="1680" w:author="hqin" w:date="2013-01-15T10:39:00Z"/>
                <w:rFonts w:eastAsia="Times New Roman"/>
                <w:color w:val="000000"/>
                <w:sz w:val="18"/>
                <w:szCs w:val="18"/>
                <w:rPrChange w:id="1681" w:author="hqin" w:date="2013-01-15T10:39:00Z">
                  <w:rPr>
                    <w:ins w:id="1682" w:author="hqin" w:date="2013-01-15T10:39:00Z"/>
                    <w:rFonts w:eastAsia="Times New Roman"/>
                    <w:color w:val="000000"/>
                    <w:sz w:val="20"/>
                    <w:szCs w:val="20"/>
                  </w:rPr>
                </w:rPrChange>
              </w:rPr>
            </w:pPr>
            <w:ins w:id="1683" w:author="hqin" w:date="2013-01-15T10:39:00Z">
              <w:r w:rsidRPr="0036587D">
                <w:rPr>
                  <w:rFonts w:eastAsia="Times New Roman"/>
                  <w:color w:val="000000"/>
                  <w:sz w:val="18"/>
                  <w:szCs w:val="18"/>
                  <w:rPrChange w:id="1684" w:author="hqin" w:date="2013-01-15T10:39:00Z">
                    <w:rPr>
                      <w:rFonts w:eastAsia="Times New Roman"/>
                      <w:color w:val="000000"/>
                      <w:sz w:val="20"/>
                      <w:szCs w:val="20"/>
                    </w:rPr>
                  </w:rPrChange>
                </w:rPr>
                <w:t>((Bha,Bcl), (Bam,(Bli,(Bpu,(Bmo,Bsu)))),  (Bwe,(Bce,(Ban,Bth))));</w:t>
              </w:r>
            </w:ins>
          </w:p>
        </w:tc>
        <w:tc>
          <w:tcPr>
            <w:tcW w:w="1472" w:type="dxa"/>
            <w:tcBorders>
              <w:top w:val="nil"/>
              <w:left w:val="nil"/>
              <w:bottom w:val="single" w:sz="4" w:space="0" w:color="auto"/>
              <w:right w:val="single" w:sz="4" w:space="0" w:color="auto"/>
            </w:tcBorders>
            <w:shd w:val="clear" w:color="auto" w:fill="auto"/>
            <w:hideMark/>
            <w:tcPrChange w:id="1685" w:author="hqin" w:date="2013-01-15T10:39:00Z">
              <w:tcPr>
                <w:tcW w:w="1480" w:type="dxa"/>
                <w:tcBorders>
                  <w:top w:val="nil"/>
                  <w:left w:val="nil"/>
                  <w:bottom w:val="single" w:sz="4" w:space="0" w:color="auto"/>
                  <w:right w:val="single" w:sz="4" w:space="0" w:color="auto"/>
                </w:tcBorders>
                <w:shd w:val="clear" w:color="auto" w:fill="auto"/>
                <w:hideMark/>
              </w:tcPr>
            </w:tcPrChange>
          </w:tcPr>
          <w:p w14:paraId="3C383A77" w14:textId="77777777" w:rsidR="00E07605" w:rsidRPr="00E07605" w:rsidRDefault="0036587D" w:rsidP="00E07605">
            <w:pPr>
              <w:rPr>
                <w:ins w:id="1686" w:author="hqin" w:date="2013-01-15T10:39:00Z"/>
                <w:rFonts w:eastAsia="Times New Roman"/>
                <w:color w:val="000000"/>
                <w:sz w:val="18"/>
                <w:szCs w:val="18"/>
                <w:rPrChange w:id="1687" w:author="hqin" w:date="2013-01-15T10:39:00Z">
                  <w:rPr>
                    <w:ins w:id="1688" w:author="hqin" w:date="2013-01-15T10:39:00Z"/>
                    <w:rFonts w:eastAsia="Times New Roman"/>
                    <w:color w:val="000000"/>
                    <w:sz w:val="20"/>
                    <w:szCs w:val="20"/>
                  </w:rPr>
                </w:rPrChange>
              </w:rPr>
            </w:pPr>
            <w:ins w:id="1689" w:author="hqin" w:date="2013-01-15T10:39:00Z">
              <w:r w:rsidRPr="0036587D">
                <w:rPr>
                  <w:rFonts w:eastAsia="Times New Roman"/>
                  <w:color w:val="000000"/>
                  <w:sz w:val="18"/>
                  <w:szCs w:val="18"/>
                  <w:rPrChange w:id="1690" w:author="hqin" w:date="2013-01-15T10:39:00Z">
                    <w:rPr>
                      <w:rFonts w:eastAsia="Times New Roman"/>
                      <w:color w:val="000000"/>
                      <w:sz w:val="20"/>
                      <w:szCs w:val="20"/>
                    </w:rPr>
                  </w:rPrChange>
                </w:rPr>
                <w:t> </w:t>
              </w:r>
            </w:ins>
          </w:p>
        </w:tc>
        <w:tc>
          <w:tcPr>
            <w:tcW w:w="1474" w:type="dxa"/>
            <w:tcBorders>
              <w:top w:val="nil"/>
              <w:left w:val="nil"/>
              <w:bottom w:val="single" w:sz="4" w:space="0" w:color="auto"/>
              <w:right w:val="single" w:sz="4" w:space="0" w:color="auto"/>
            </w:tcBorders>
            <w:shd w:val="clear" w:color="auto" w:fill="auto"/>
            <w:hideMark/>
            <w:tcPrChange w:id="1691" w:author="hqin" w:date="2013-01-15T10:39:00Z">
              <w:tcPr>
                <w:tcW w:w="1480" w:type="dxa"/>
                <w:tcBorders>
                  <w:top w:val="nil"/>
                  <w:left w:val="nil"/>
                  <w:bottom w:val="single" w:sz="4" w:space="0" w:color="auto"/>
                  <w:right w:val="single" w:sz="4" w:space="0" w:color="auto"/>
                </w:tcBorders>
                <w:shd w:val="clear" w:color="auto" w:fill="auto"/>
                <w:hideMark/>
              </w:tcPr>
            </w:tcPrChange>
          </w:tcPr>
          <w:p w14:paraId="5427BB60" w14:textId="77777777" w:rsidR="00E07605" w:rsidRPr="00E07605" w:rsidRDefault="0036587D" w:rsidP="00E07605">
            <w:pPr>
              <w:rPr>
                <w:ins w:id="1692" w:author="hqin" w:date="2013-01-15T10:39:00Z"/>
                <w:rFonts w:eastAsia="Times New Roman"/>
                <w:color w:val="000000"/>
                <w:sz w:val="18"/>
                <w:szCs w:val="18"/>
                <w:rPrChange w:id="1693" w:author="hqin" w:date="2013-01-15T10:39:00Z">
                  <w:rPr>
                    <w:ins w:id="1694" w:author="hqin" w:date="2013-01-15T10:39:00Z"/>
                    <w:rFonts w:eastAsia="Times New Roman"/>
                    <w:color w:val="000000"/>
                    <w:sz w:val="20"/>
                    <w:szCs w:val="20"/>
                  </w:rPr>
                </w:rPrChange>
              </w:rPr>
            </w:pPr>
            <w:ins w:id="1695" w:author="hqin" w:date="2013-01-15T10:39:00Z">
              <w:r w:rsidRPr="0036587D">
                <w:rPr>
                  <w:rFonts w:eastAsia="Times New Roman"/>
                  <w:color w:val="000000"/>
                  <w:sz w:val="18"/>
                  <w:szCs w:val="18"/>
                  <w:rPrChange w:id="1696" w:author="hqin" w:date="2013-01-15T10:39:00Z">
                    <w:rPr>
                      <w:rFonts w:eastAsia="Times New Roman"/>
                      <w:color w:val="000000"/>
                      <w:sz w:val="20"/>
                      <w:szCs w:val="20"/>
                    </w:rPr>
                  </w:rPrChange>
                </w:rPr>
                <w:t>Accepted in 5 genes</w:t>
              </w:r>
            </w:ins>
          </w:p>
        </w:tc>
      </w:tr>
      <w:tr w:rsidR="00E07605" w:rsidRPr="00E07605" w14:paraId="4CC47744" w14:textId="77777777" w:rsidTr="00E07605">
        <w:trPr>
          <w:trHeight w:val="510"/>
          <w:ins w:id="1697" w:author="hqin" w:date="2013-01-15T10:39:00Z"/>
          <w:trPrChange w:id="1698" w:author="hqin" w:date="2013-01-15T10:39:00Z">
            <w:trPr>
              <w:trHeight w:val="510"/>
            </w:trPr>
          </w:trPrChange>
        </w:trPr>
        <w:tc>
          <w:tcPr>
            <w:tcW w:w="549" w:type="dxa"/>
            <w:tcBorders>
              <w:top w:val="nil"/>
              <w:left w:val="single" w:sz="4" w:space="0" w:color="auto"/>
              <w:bottom w:val="single" w:sz="4" w:space="0" w:color="auto"/>
              <w:right w:val="single" w:sz="4" w:space="0" w:color="auto"/>
            </w:tcBorders>
            <w:shd w:val="clear" w:color="auto" w:fill="auto"/>
            <w:hideMark/>
            <w:tcPrChange w:id="1699"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6C1BFE50" w14:textId="77777777" w:rsidR="00E07605" w:rsidRPr="00E07605" w:rsidRDefault="0036587D" w:rsidP="00E07605">
            <w:pPr>
              <w:jc w:val="right"/>
              <w:rPr>
                <w:ins w:id="1700" w:author="hqin" w:date="2013-01-15T10:39:00Z"/>
                <w:rFonts w:eastAsia="Times New Roman"/>
                <w:color w:val="000000"/>
                <w:sz w:val="18"/>
                <w:szCs w:val="18"/>
                <w:rPrChange w:id="1701" w:author="hqin" w:date="2013-01-15T10:39:00Z">
                  <w:rPr>
                    <w:ins w:id="1702" w:author="hqin" w:date="2013-01-15T10:39:00Z"/>
                    <w:rFonts w:eastAsia="Times New Roman"/>
                    <w:color w:val="000000"/>
                    <w:sz w:val="20"/>
                    <w:szCs w:val="20"/>
                  </w:rPr>
                </w:rPrChange>
              </w:rPr>
            </w:pPr>
            <w:ins w:id="1703" w:author="hqin" w:date="2013-01-15T10:39:00Z">
              <w:r w:rsidRPr="0036587D">
                <w:rPr>
                  <w:rFonts w:eastAsia="Times New Roman"/>
                  <w:color w:val="000000"/>
                  <w:sz w:val="18"/>
                  <w:szCs w:val="18"/>
                  <w:rPrChange w:id="1704" w:author="hqin" w:date="2013-01-15T10:39:00Z">
                    <w:rPr>
                      <w:rFonts w:eastAsia="Times New Roman"/>
                      <w:color w:val="000000"/>
                      <w:sz w:val="20"/>
                      <w:szCs w:val="20"/>
                    </w:rPr>
                  </w:rPrChange>
                </w:rPr>
                <w:t>9</w:t>
              </w:r>
            </w:ins>
          </w:p>
        </w:tc>
        <w:tc>
          <w:tcPr>
            <w:tcW w:w="5565" w:type="dxa"/>
            <w:tcBorders>
              <w:top w:val="nil"/>
              <w:left w:val="nil"/>
              <w:bottom w:val="single" w:sz="4" w:space="0" w:color="auto"/>
              <w:right w:val="single" w:sz="4" w:space="0" w:color="auto"/>
            </w:tcBorders>
            <w:shd w:val="clear" w:color="auto" w:fill="auto"/>
            <w:hideMark/>
            <w:tcPrChange w:id="1705" w:author="hqin" w:date="2013-01-15T10:39:00Z">
              <w:tcPr>
                <w:tcW w:w="5580" w:type="dxa"/>
                <w:tcBorders>
                  <w:top w:val="nil"/>
                  <w:left w:val="nil"/>
                  <w:bottom w:val="single" w:sz="4" w:space="0" w:color="auto"/>
                  <w:right w:val="single" w:sz="4" w:space="0" w:color="auto"/>
                </w:tcBorders>
                <w:shd w:val="clear" w:color="auto" w:fill="auto"/>
                <w:hideMark/>
              </w:tcPr>
            </w:tcPrChange>
          </w:tcPr>
          <w:p w14:paraId="08F8418C" w14:textId="77777777" w:rsidR="00E07605" w:rsidRPr="00E07605" w:rsidRDefault="0036587D" w:rsidP="00E07605">
            <w:pPr>
              <w:rPr>
                <w:ins w:id="1706" w:author="hqin" w:date="2013-01-15T10:39:00Z"/>
                <w:rFonts w:eastAsia="Times New Roman"/>
                <w:color w:val="000000"/>
                <w:sz w:val="18"/>
                <w:szCs w:val="18"/>
                <w:rPrChange w:id="1707" w:author="hqin" w:date="2013-01-15T10:39:00Z">
                  <w:rPr>
                    <w:ins w:id="1708" w:author="hqin" w:date="2013-01-15T10:39:00Z"/>
                    <w:rFonts w:eastAsia="Times New Roman"/>
                    <w:color w:val="000000"/>
                    <w:sz w:val="20"/>
                    <w:szCs w:val="20"/>
                  </w:rPr>
                </w:rPrChange>
              </w:rPr>
            </w:pPr>
            <w:ins w:id="1709" w:author="hqin" w:date="2013-01-15T10:39:00Z">
              <w:r w:rsidRPr="0036587D">
                <w:rPr>
                  <w:rFonts w:eastAsia="Times New Roman"/>
                  <w:color w:val="000000"/>
                  <w:sz w:val="18"/>
                  <w:szCs w:val="18"/>
                  <w:rPrChange w:id="1710" w:author="hqin" w:date="2013-01-15T10:39:00Z">
                    <w:rPr>
                      <w:rFonts w:eastAsia="Times New Roman"/>
                      <w:color w:val="000000"/>
                      <w:sz w:val="20"/>
                      <w:szCs w:val="20"/>
                    </w:rPr>
                  </w:rPrChange>
                </w:rPr>
                <w:t>((Bha,Bcl), (Bam,(Bpu,(Bli,(Bmo,Bsu)))),  (Bwe,(Bce,(Ban,Bth))));</w:t>
              </w:r>
            </w:ins>
          </w:p>
        </w:tc>
        <w:tc>
          <w:tcPr>
            <w:tcW w:w="1472" w:type="dxa"/>
            <w:tcBorders>
              <w:top w:val="nil"/>
              <w:left w:val="nil"/>
              <w:bottom w:val="single" w:sz="4" w:space="0" w:color="auto"/>
              <w:right w:val="single" w:sz="4" w:space="0" w:color="auto"/>
            </w:tcBorders>
            <w:shd w:val="clear" w:color="auto" w:fill="auto"/>
            <w:hideMark/>
            <w:tcPrChange w:id="1711" w:author="hqin" w:date="2013-01-15T10:39:00Z">
              <w:tcPr>
                <w:tcW w:w="1480" w:type="dxa"/>
                <w:tcBorders>
                  <w:top w:val="nil"/>
                  <w:left w:val="nil"/>
                  <w:bottom w:val="single" w:sz="4" w:space="0" w:color="auto"/>
                  <w:right w:val="single" w:sz="4" w:space="0" w:color="auto"/>
                </w:tcBorders>
                <w:shd w:val="clear" w:color="auto" w:fill="auto"/>
                <w:hideMark/>
              </w:tcPr>
            </w:tcPrChange>
          </w:tcPr>
          <w:p w14:paraId="36F73C5A" w14:textId="77777777" w:rsidR="00E07605" w:rsidRPr="00E07605" w:rsidRDefault="0036587D" w:rsidP="00E07605">
            <w:pPr>
              <w:rPr>
                <w:ins w:id="1712" w:author="hqin" w:date="2013-01-15T10:39:00Z"/>
                <w:rFonts w:eastAsia="Times New Roman"/>
                <w:color w:val="000000"/>
                <w:sz w:val="18"/>
                <w:szCs w:val="18"/>
                <w:rPrChange w:id="1713" w:author="hqin" w:date="2013-01-15T10:39:00Z">
                  <w:rPr>
                    <w:ins w:id="1714" w:author="hqin" w:date="2013-01-15T10:39:00Z"/>
                    <w:rFonts w:eastAsia="Times New Roman"/>
                    <w:color w:val="000000"/>
                    <w:sz w:val="20"/>
                    <w:szCs w:val="20"/>
                  </w:rPr>
                </w:rPrChange>
              </w:rPr>
            </w:pPr>
            <w:ins w:id="1715" w:author="hqin" w:date="2013-01-15T10:39:00Z">
              <w:r w:rsidRPr="0036587D">
                <w:rPr>
                  <w:rFonts w:eastAsia="Times New Roman"/>
                  <w:color w:val="000000"/>
                  <w:sz w:val="18"/>
                  <w:szCs w:val="18"/>
                  <w:rPrChange w:id="1716" w:author="hqin" w:date="2013-01-15T10:39:00Z">
                    <w:rPr>
                      <w:rFonts w:eastAsia="Times New Roman"/>
                      <w:color w:val="000000"/>
                      <w:sz w:val="20"/>
                      <w:szCs w:val="20"/>
                    </w:rPr>
                  </w:rPrChange>
                </w:rPr>
                <w:t> </w:t>
              </w:r>
            </w:ins>
          </w:p>
        </w:tc>
        <w:tc>
          <w:tcPr>
            <w:tcW w:w="1474" w:type="dxa"/>
            <w:tcBorders>
              <w:top w:val="nil"/>
              <w:left w:val="nil"/>
              <w:bottom w:val="single" w:sz="4" w:space="0" w:color="auto"/>
              <w:right w:val="single" w:sz="4" w:space="0" w:color="auto"/>
            </w:tcBorders>
            <w:shd w:val="clear" w:color="auto" w:fill="auto"/>
            <w:hideMark/>
            <w:tcPrChange w:id="1717" w:author="hqin" w:date="2013-01-15T10:39:00Z">
              <w:tcPr>
                <w:tcW w:w="1480" w:type="dxa"/>
                <w:tcBorders>
                  <w:top w:val="nil"/>
                  <w:left w:val="nil"/>
                  <w:bottom w:val="single" w:sz="4" w:space="0" w:color="auto"/>
                  <w:right w:val="single" w:sz="4" w:space="0" w:color="auto"/>
                </w:tcBorders>
                <w:shd w:val="clear" w:color="auto" w:fill="auto"/>
                <w:hideMark/>
              </w:tcPr>
            </w:tcPrChange>
          </w:tcPr>
          <w:p w14:paraId="45D30DC7" w14:textId="77777777" w:rsidR="00E07605" w:rsidRPr="00E07605" w:rsidRDefault="0036587D" w:rsidP="00E07605">
            <w:pPr>
              <w:rPr>
                <w:ins w:id="1718" w:author="hqin" w:date="2013-01-15T10:39:00Z"/>
                <w:rFonts w:eastAsia="Times New Roman"/>
                <w:color w:val="000000"/>
                <w:sz w:val="18"/>
                <w:szCs w:val="18"/>
                <w:rPrChange w:id="1719" w:author="hqin" w:date="2013-01-15T10:39:00Z">
                  <w:rPr>
                    <w:ins w:id="1720" w:author="hqin" w:date="2013-01-15T10:39:00Z"/>
                    <w:rFonts w:eastAsia="Times New Roman"/>
                    <w:color w:val="000000"/>
                    <w:sz w:val="20"/>
                    <w:szCs w:val="20"/>
                  </w:rPr>
                </w:rPrChange>
              </w:rPr>
            </w:pPr>
            <w:ins w:id="1721" w:author="hqin" w:date="2013-01-15T10:39:00Z">
              <w:r w:rsidRPr="0036587D">
                <w:rPr>
                  <w:rFonts w:eastAsia="Times New Roman"/>
                  <w:color w:val="000000"/>
                  <w:sz w:val="18"/>
                  <w:szCs w:val="18"/>
                  <w:rPrChange w:id="1722" w:author="hqin" w:date="2013-01-15T10:39:00Z">
                    <w:rPr>
                      <w:rFonts w:eastAsia="Times New Roman"/>
                      <w:color w:val="000000"/>
                      <w:sz w:val="20"/>
                      <w:szCs w:val="20"/>
                    </w:rPr>
                  </w:rPrChange>
                </w:rPr>
                <w:t>Accepted in 4 genes</w:t>
              </w:r>
            </w:ins>
          </w:p>
        </w:tc>
      </w:tr>
      <w:tr w:rsidR="00E07605" w:rsidRPr="00E07605" w14:paraId="793F8C94" w14:textId="77777777" w:rsidTr="00E07605">
        <w:trPr>
          <w:trHeight w:val="765"/>
          <w:ins w:id="1723" w:author="hqin" w:date="2013-01-15T10:39:00Z"/>
          <w:trPrChange w:id="1724" w:author="hqin" w:date="2013-01-15T10:39:00Z">
            <w:trPr>
              <w:trHeight w:val="765"/>
            </w:trPr>
          </w:trPrChange>
        </w:trPr>
        <w:tc>
          <w:tcPr>
            <w:tcW w:w="549" w:type="dxa"/>
            <w:tcBorders>
              <w:top w:val="nil"/>
              <w:left w:val="single" w:sz="4" w:space="0" w:color="auto"/>
              <w:bottom w:val="single" w:sz="4" w:space="0" w:color="auto"/>
              <w:right w:val="single" w:sz="4" w:space="0" w:color="auto"/>
            </w:tcBorders>
            <w:shd w:val="clear" w:color="auto" w:fill="auto"/>
            <w:hideMark/>
            <w:tcPrChange w:id="1725" w:author="hqin" w:date="2013-01-15T10:39:00Z">
              <w:tcPr>
                <w:tcW w:w="520" w:type="dxa"/>
                <w:tcBorders>
                  <w:top w:val="nil"/>
                  <w:left w:val="single" w:sz="4" w:space="0" w:color="auto"/>
                  <w:bottom w:val="single" w:sz="4" w:space="0" w:color="auto"/>
                  <w:right w:val="single" w:sz="4" w:space="0" w:color="auto"/>
                </w:tcBorders>
                <w:shd w:val="clear" w:color="auto" w:fill="auto"/>
                <w:hideMark/>
              </w:tcPr>
            </w:tcPrChange>
          </w:tcPr>
          <w:p w14:paraId="28203BBA" w14:textId="77777777" w:rsidR="00E07605" w:rsidRPr="00E07605" w:rsidRDefault="0036587D" w:rsidP="00E07605">
            <w:pPr>
              <w:jc w:val="right"/>
              <w:rPr>
                <w:ins w:id="1726" w:author="hqin" w:date="2013-01-15T10:39:00Z"/>
                <w:rFonts w:eastAsia="Times New Roman"/>
                <w:color w:val="000000"/>
                <w:sz w:val="18"/>
                <w:szCs w:val="18"/>
                <w:rPrChange w:id="1727" w:author="hqin" w:date="2013-01-15T10:39:00Z">
                  <w:rPr>
                    <w:ins w:id="1728" w:author="hqin" w:date="2013-01-15T10:39:00Z"/>
                    <w:rFonts w:eastAsia="Times New Roman"/>
                    <w:color w:val="000000"/>
                    <w:sz w:val="20"/>
                    <w:szCs w:val="20"/>
                  </w:rPr>
                </w:rPrChange>
              </w:rPr>
            </w:pPr>
            <w:ins w:id="1729" w:author="hqin" w:date="2013-01-15T10:39:00Z">
              <w:r w:rsidRPr="0036587D">
                <w:rPr>
                  <w:rFonts w:eastAsia="Times New Roman"/>
                  <w:color w:val="000000"/>
                  <w:sz w:val="18"/>
                  <w:szCs w:val="18"/>
                  <w:rPrChange w:id="1730" w:author="hqin" w:date="2013-01-15T10:39:00Z">
                    <w:rPr>
                      <w:rFonts w:eastAsia="Times New Roman"/>
                      <w:color w:val="000000"/>
                      <w:sz w:val="20"/>
                      <w:szCs w:val="20"/>
                    </w:rPr>
                  </w:rPrChange>
                </w:rPr>
                <w:t>10</w:t>
              </w:r>
            </w:ins>
          </w:p>
        </w:tc>
        <w:tc>
          <w:tcPr>
            <w:tcW w:w="5565" w:type="dxa"/>
            <w:tcBorders>
              <w:top w:val="nil"/>
              <w:left w:val="nil"/>
              <w:bottom w:val="single" w:sz="4" w:space="0" w:color="auto"/>
              <w:right w:val="single" w:sz="4" w:space="0" w:color="auto"/>
            </w:tcBorders>
            <w:shd w:val="clear" w:color="auto" w:fill="auto"/>
            <w:hideMark/>
            <w:tcPrChange w:id="1731" w:author="hqin" w:date="2013-01-15T10:39:00Z">
              <w:tcPr>
                <w:tcW w:w="5580" w:type="dxa"/>
                <w:tcBorders>
                  <w:top w:val="nil"/>
                  <w:left w:val="nil"/>
                  <w:bottom w:val="single" w:sz="4" w:space="0" w:color="auto"/>
                  <w:right w:val="single" w:sz="4" w:space="0" w:color="auto"/>
                </w:tcBorders>
                <w:shd w:val="clear" w:color="auto" w:fill="auto"/>
                <w:hideMark/>
              </w:tcPr>
            </w:tcPrChange>
          </w:tcPr>
          <w:p w14:paraId="77A0281B" w14:textId="77777777" w:rsidR="00E07605" w:rsidRPr="00E07605" w:rsidRDefault="0036587D" w:rsidP="00E07605">
            <w:pPr>
              <w:rPr>
                <w:ins w:id="1732" w:author="hqin" w:date="2013-01-15T10:39:00Z"/>
                <w:rFonts w:eastAsia="Times New Roman"/>
                <w:color w:val="000000"/>
                <w:sz w:val="18"/>
                <w:szCs w:val="18"/>
                <w:rPrChange w:id="1733" w:author="hqin" w:date="2013-01-15T10:39:00Z">
                  <w:rPr>
                    <w:ins w:id="1734" w:author="hqin" w:date="2013-01-15T10:39:00Z"/>
                    <w:rFonts w:eastAsia="Times New Roman"/>
                    <w:color w:val="000000"/>
                    <w:sz w:val="20"/>
                    <w:szCs w:val="20"/>
                  </w:rPr>
                </w:rPrChange>
              </w:rPr>
            </w:pPr>
            <w:ins w:id="1735" w:author="hqin" w:date="2013-01-15T10:39:00Z">
              <w:r w:rsidRPr="0036587D">
                <w:rPr>
                  <w:rFonts w:eastAsia="Times New Roman"/>
                  <w:color w:val="000000"/>
                  <w:sz w:val="18"/>
                  <w:szCs w:val="18"/>
                  <w:rPrChange w:id="1736" w:author="hqin" w:date="2013-01-15T10:39:00Z">
                    <w:rPr>
                      <w:rFonts w:eastAsia="Times New Roman"/>
                      <w:color w:val="000000"/>
                      <w:sz w:val="20"/>
                      <w:szCs w:val="20"/>
                    </w:rPr>
                  </w:rPrChange>
                </w:rPr>
                <w:t>((Bha,Bcl), (Bwe,(Bli,(Bam,(Bmo,Bsu)))),  (Bpu,(Bce,(Ban,Bth))));</w:t>
              </w:r>
            </w:ins>
          </w:p>
        </w:tc>
        <w:tc>
          <w:tcPr>
            <w:tcW w:w="1472" w:type="dxa"/>
            <w:tcBorders>
              <w:top w:val="nil"/>
              <w:left w:val="nil"/>
              <w:bottom w:val="single" w:sz="4" w:space="0" w:color="auto"/>
              <w:right w:val="single" w:sz="4" w:space="0" w:color="auto"/>
            </w:tcBorders>
            <w:shd w:val="clear" w:color="auto" w:fill="auto"/>
            <w:hideMark/>
            <w:tcPrChange w:id="1737" w:author="hqin" w:date="2013-01-15T10:39:00Z">
              <w:tcPr>
                <w:tcW w:w="1480" w:type="dxa"/>
                <w:tcBorders>
                  <w:top w:val="nil"/>
                  <w:left w:val="nil"/>
                  <w:bottom w:val="single" w:sz="4" w:space="0" w:color="auto"/>
                  <w:right w:val="single" w:sz="4" w:space="0" w:color="auto"/>
                </w:tcBorders>
                <w:shd w:val="clear" w:color="auto" w:fill="auto"/>
                <w:hideMark/>
              </w:tcPr>
            </w:tcPrChange>
          </w:tcPr>
          <w:p w14:paraId="562F9655" w14:textId="77777777" w:rsidR="00E07605" w:rsidRPr="00E07605" w:rsidRDefault="0036587D" w:rsidP="00E07605">
            <w:pPr>
              <w:rPr>
                <w:ins w:id="1738" w:author="hqin" w:date="2013-01-15T10:39:00Z"/>
                <w:rFonts w:eastAsia="Times New Roman"/>
                <w:color w:val="000000"/>
                <w:sz w:val="18"/>
                <w:szCs w:val="18"/>
                <w:rPrChange w:id="1739" w:author="hqin" w:date="2013-01-15T10:39:00Z">
                  <w:rPr>
                    <w:ins w:id="1740" w:author="hqin" w:date="2013-01-15T10:39:00Z"/>
                    <w:rFonts w:eastAsia="Times New Roman"/>
                    <w:color w:val="000000"/>
                    <w:sz w:val="20"/>
                    <w:szCs w:val="20"/>
                  </w:rPr>
                </w:rPrChange>
              </w:rPr>
            </w:pPr>
            <w:ins w:id="1741" w:author="hqin" w:date="2013-01-15T10:39:00Z">
              <w:r w:rsidRPr="0036587D">
                <w:rPr>
                  <w:rFonts w:eastAsia="Times New Roman"/>
                  <w:color w:val="000000"/>
                  <w:sz w:val="18"/>
                  <w:szCs w:val="18"/>
                  <w:rPrChange w:id="1742" w:author="hqin" w:date="2013-01-15T10:39:00Z">
                    <w:rPr>
                      <w:rFonts w:eastAsia="Times New Roman"/>
                      <w:color w:val="000000"/>
                      <w:sz w:val="20"/>
                      <w:szCs w:val="20"/>
                    </w:rPr>
                  </w:rPrChange>
                </w:rPr>
                <w:t xml:space="preserve">Ranked lowest in 33 genes. </w:t>
              </w:r>
            </w:ins>
          </w:p>
        </w:tc>
        <w:tc>
          <w:tcPr>
            <w:tcW w:w="1474" w:type="dxa"/>
            <w:tcBorders>
              <w:top w:val="nil"/>
              <w:left w:val="nil"/>
              <w:bottom w:val="single" w:sz="4" w:space="0" w:color="auto"/>
              <w:right w:val="single" w:sz="4" w:space="0" w:color="auto"/>
            </w:tcBorders>
            <w:shd w:val="clear" w:color="auto" w:fill="auto"/>
            <w:hideMark/>
            <w:tcPrChange w:id="1743" w:author="hqin" w:date="2013-01-15T10:39:00Z">
              <w:tcPr>
                <w:tcW w:w="1480" w:type="dxa"/>
                <w:tcBorders>
                  <w:top w:val="nil"/>
                  <w:left w:val="nil"/>
                  <w:bottom w:val="single" w:sz="4" w:space="0" w:color="auto"/>
                  <w:right w:val="single" w:sz="4" w:space="0" w:color="auto"/>
                </w:tcBorders>
                <w:shd w:val="clear" w:color="auto" w:fill="auto"/>
                <w:hideMark/>
              </w:tcPr>
            </w:tcPrChange>
          </w:tcPr>
          <w:p w14:paraId="7AA724E6" w14:textId="77777777" w:rsidR="00E07605" w:rsidRPr="00E07605" w:rsidRDefault="0036587D" w:rsidP="00E07605">
            <w:pPr>
              <w:rPr>
                <w:ins w:id="1744" w:author="hqin" w:date="2013-01-15T10:39:00Z"/>
                <w:rFonts w:eastAsia="Times New Roman"/>
                <w:color w:val="000000"/>
                <w:sz w:val="18"/>
                <w:szCs w:val="18"/>
                <w:rPrChange w:id="1745" w:author="hqin" w:date="2013-01-15T10:39:00Z">
                  <w:rPr>
                    <w:ins w:id="1746" w:author="hqin" w:date="2013-01-15T10:39:00Z"/>
                    <w:rFonts w:eastAsia="Times New Roman"/>
                    <w:color w:val="000000"/>
                    <w:sz w:val="20"/>
                    <w:szCs w:val="20"/>
                  </w:rPr>
                </w:rPrChange>
              </w:rPr>
            </w:pPr>
            <w:ins w:id="1747" w:author="hqin" w:date="2013-01-15T10:39:00Z">
              <w:r w:rsidRPr="0036587D">
                <w:rPr>
                  <w:rFonts w:eastAsia="Times New Roman"/>
                  <w:color w:val="000000"/>
                  <w:sz w:val="18"/>
                  <w:szCs w:val="18"/>
                  <w:rPrChange w:id="1748" w:author="hqin" w:date="2013-01-15T10:39:00Z">
                    <w:rPr>
                      <w:rFonts w:eastAsia="Times New Roman"/>
                      <w:color w:val="000000"/>
                      <w:sz w:val="20"/>
                      <w:szCs w:val="20"/>
                    </w:rPr>
                  </w:rPrChange>
                </w:rPr>
                <w:t>Accepted in 0 genes</w:t>
              </w:r>
            </w:ins>
          </w:p>
        </w:tc>
      </w:tr>
    </w:tbl>
    <w:p w14:paraId="160101E1" w14:textId="77777777" w:rsidR="00000D58" w:rsidRDefault="00000D58" w:rsidP="00000D58">
      <w:pPr>
        <w:rPr>
          <w:ins w:id="1749" w:author="hqin" w:date="2013-01-15T10:29:00Z"/>
        </w:rPr>
      </w:pPr>
    </w:p>
    <w:p w14:paraId="3FB1CECF" w14:textId="77777777" w:rsidR="00000D58" w:rsidRPr="00F67347" w:rsidRDefault="00000D58" w:rsidP="00000D58">
      <w:pPr>
        <w:rPr>
          <w:ins w:id="1750" w:author="hqin" w:date="2013-01-15T10:29:00Z"/>
        </w:rPr>
      </w:pPr>
    </w:p>
    <w:p w14:paraId="2357AC46" w14:textId="77777777" w:rsidR="00113A5A" w:rsidRDefault="00113A5A">
      <w:pPr>
        <w:rPr>
          <w:ins w:id="1751" w:author="hqin" w:date="2013-01-15T10:27:00Z"/>
          <w:b/>
        </w:rPr>
      </w:pPr>
      <w:ins w:id="1752" w:author="hqin" w:date="2013-01-15T10:27:00Z">
        <w:r>
          <w:rPr>
            <w:b/>
          </w:rPr>
          <w:br w:type="page"/>
        </w:r>
      </w:ins>
    </w:p>
    <w:p w14:paraId="7578C16F" w14:textId="77777777" w:rsidR="00113A5A" w:rsidRDefault="00113A5A" w:rsidP="001C7FC9">
      <w:pPr>
        <w:pStyle w:val="LEGEND"/>
        <w:spacing w:after="0" w:line="240" w:lineRule="auto"/>
        <w:ind w:left="720" w:hanging="720"/>
        <w:rPr>
          <w:ins w:id="1753" w:author="hqin" w:date="2013-01-15T10:26:00Z"/>
          <w:rFonts w:ascii="Times New Roman" w:hAnsi="Times New Roman"/>
          <w:b/>
          <w:szCs w:val="24"/>
          <w:lang w:val="en-US"/>
        </w:rPr>
      </w:pPr>
    </w:p>
    <w:p w14:paraId="34A1AE85" w14:textId="77777777" w:rsidR="001C7FC9" w:rsidRPr="008048A8" w:rsidDel="008048A8" w:rsidRDefault="0036587D" w:rsidP="001C7FC9">
      <w:pPr>
        <w:pStyle w:val="LEGEND"/>
        <w:spacing w:after="0" w:line="240" w:lineRule="auto"/>
        <w:ind w:left="720" w:hanging="720"/>
        <w:rPr>
          <w:del w:id="1754" w:author="hqin" w:date="2013-01-22T09:54:00Z"/>
          <w:rFonts w:ascii="Times New Roman" w:hAnsi="Times New Roman"/>
          <w:szCs w:val="24"/>
          <w:lang w:val="en-US"/>
          <w:rPrChange w:id="1755" w:author="hqin" w:date="2013-01-22T09:54:00Z">
            <w:rPr>
              <w:del w:id="1756" w:author="hqin" w:date="2013-01-22T09:54:00Z"/>
              <w:rFonts w:ascii="Times New Roman" w:hAnsi="Times New Roman"/>
              <w:b/>
              <w:szCs w:val="24"/>
              <w:lang w:val="en-US"/>
            </w:rPr>
          </w:rPrChange>
        </w:rPr>
      </w:pPr>
      <w:commentRangeStart w:id="1757"/>
      <w:r w:rsidRPr="0036587D">
        <w:rPr>
          <w:b/>
          <w:rPrChange w:id="1758" w:author="hqin" w:date="2011-08-26T08:49:00Z">
            <w:rPr>
              <w:b/>
              <w:sz w:val="16"/>
              <w:szCs w:val="16"/>
              <w:highlight w:val="yellow"/>
            </w:rPr>
          </w:rPrChange>
        </w:rPr>
        <w:t>Table</w:t>
      </w:r>
      <w:r w:rsidR="001C7FC9" w:rsidRPr="002A0697">
        <w:rPr>
          <w:rFonts w:ascii="Times New Roman" w:hAnsi="Times New Roman"/>
          <w:b/>
          <w:szCs w:val="24"/>
          <w:lang w:val="en-US"/>
        </w:rPr>
        <w:t xml:space="preserve"> </w:t>
      </w:r>
      <w:del w:id="1759" w:author="hqin" w:date="2013-01-28T08:46:00Z">
        <w:r w:rsidR="001C7FC9" w:rsidRPr="002A0697" w:rsidDel="006008F8">
          <w:rPr>
            <w:rFonts w:ascii="Times New Roman" w:hAnsi="Times New Roman"/>
            <w:b/>
            <w:szCs w:val="24"/>
            <w:lang w:val="en-US"/>
          </w:rPr>
          <w:delText xml:space="preserve">2 </w:delText>
        </w:r>
      </w:del>
      <w:ins w:id="1760" w:author="hqin" w:date="2013-01-28T08:46:00Z">
        <w:r w:rsidR="006008F8">
          <w:rPr>
            <w:rFonts w:ascii="Times New Roman" w:hAnsi="Times New Roman"/>
            <w:b/>
            <w:szCs w:val="24"/>
            <w:lang w:val="en-US"/>
          </w:rPr>
          <w:t>3</w:t>
        </w:r>
        <w:r w:rsidR="006008F8" w:rsidRPr="002A0697">
          <w:rPr>
            <w:rFonts w:ascii="Times New Roman" w:hAnsi="Times New Roman"/>
            <w:b/>
            <w:szCs w:val="24"/>
            <w:lang w:val="en-US"/>
          </w:rPr>
          <w:t xml:space="preserve"> </w:t>
        </w:r>
      </w:ins>
      <w:del w:id="1761" w:author="hqin" w:date="2013-01-22T09:52:00Z">
        <w:r w:rsidRPr="0036587D">
          <w:rPr>
            <w:rPrChange w:id="1762" w:author="hqin" w:date="2013-01-22T09:54:00Z">
              <w:rPr>
                <w:b/>
                <w:sz w:val="16"/>
                <w:szCs w:val="16"/>
              </w:rPr>
            </w:rPrChange>
          </w:rPr>
          <w:delText xml:space="preserve">Inner coat proteins are more conserved than outer coat proteins. </w:delText>
        </w:r>
        <w:commentRangeEnd w:id="1757"/>
        <w:r w:rsidR="00260A10">
          <w:rPr>
            <w:rStyle w:val="CommentReference"/>
          </w:rPr>
          <w:commentReference w:id="1757"/>
        </w:r>
      </w:del>
    </w:p>
    <w:p w14:paraId="39B0ED13" w14:textId="77777777" w:rsidR="00667679" w:rsidRDefault="00667679">
      <w:pPr>
        <w:pStyle w:val="LEGEND"/>
        <w:spacing w:after="0" w:line="240" w:lineRule="auto"/>
        <w:ind w:left="720" w:hanging="720"/>
        <w:rPr>
          <w:del w:id="1763" w:author="hqin" w:date="2013-01-22T09:54:00Z"/>
          <w:rFonts w:ascii="Times New Roman" w:hAnsi="Times New Roman"/>
          <w:szCs w:val="24"/>
          <w:lang w:val="en-US"/>
        </w:rPr>
      </w:pPr>
    </w:p>
    <w:p w14:paraId="5383B3B0" w14:textId="77777777" w:rsidR="0036587D" w:rsidRPr="0036587D" w:rsidRDefault="0036587D">
      <w:pPr>
        <w:pStyle w:val="LEGEND"/>
        <w:rPr>
          <w:bCs/>
          <w:szCs w:val="24"/>
          <w:lang w:val="en-US"/>
          <w:rPrChange w:id="1764" w:author="hqin" w:date="2013-01-22T09:54:00Z">
            <w:rPr>
              <w:b/>
              <w:bCs/>
              <w:szCs w:val="24"/>
              <w:lang w:val="en-US"/>
            </w:rPr>
          </w:rPrChange>
        </w:rPr>
        <w:pPrChange w:id="1765" w:author="hqin" w:date="2013-01-22T09:54:00Z">
          <w:pPr>
            <w:pStyle w:val="p-ni"/>
            <w:spacing w:before="0" w:after="0" w:line="240" w:lineRule="auto"/>
          </w:pPr>
        </w:pPrChange>
      </w:pPr>
      <w:del w:id="1766" w:author="hqin" w:date="2013-01-22T09:54:00Z">
        <w:r w:rsidRPr="0036587D">
          <w:rPr>
            <w:rFonts w:ascii="Times New Roman" w:hAnsi="Times New Roman"/>
            <w:bCs/>
            <w:szCs w:val="24"/>
            <w:lang w:val="en-US"/>
            <w:rPrChange w:id="1767" w:author="hqin" w:date="2013-01-22T09:54:00Z">
              <w:rPr>
                <w:b/>
                <w:bCs/>
                <w:sz w:val="16"/>
                <w:szCs w:val="24"/>
                <w:lang w:val="en-US"/>
              </w:rPr>
            </w:rPrChange>
          </w:rPr>
          <w:delText>Table 2</w:delText>
        </w:r>
      </w:del>
      <w:del w:id="1768" w:author="hqin" w:date="2013-01-22T09:52:00Z">
        <w:r w:rsidRPr="0036587D">
          <w:rPr>
            <w:rFonts w:ascii="Times New Roman" w:hAnsi="Times New Roman"/>
            <w:bCs/>
            <w:szCs w:val="24"/>
            <w:lang w:val="en-US"/>
            <w:rPrChange w:id="1769" w:author="hqin" w:date="2013-01-22T09:54:00Z">
              <w:rPr>
                <w:b/>
                <w:bCs/>
                <w:sz w:val="16"/>
                <w:szCs w:val="24"/>
                <w:lang w:val="en-US"/>
              </w:rPr>
            </w:rPrChange>
          </w:rPr>
          <w:delText>A</w:delText>
        </w:r>
      </w:del>
      <w:del w:id="1770" w:author="hqin" w:date="2013-01-22T09:54:00Z">
        <w:r w:rsidRPr="0036587D">
          <w:rPr>
            <w:rFonts w:ascii="Times New Roman" w:hAnsi="Times New Roman"/>
            <w:bCs/>
            <w:szCs w:val="24"/>
            <w:lang w:val="en-US"/>
            <w:rPrChange w:id="1771" w:author="hqin" w:date="2013-01-22T09:54:00Z">
              <w:rPr>
                <w:b/>
                <w:bCs/>
                <w:sz w:val="16"/>
                <w:szCs w:val="24"/>
                <w:lang w:val="en-US"/>
              </w:rPr>
            </w:rPrChange>
          </w:rPr>
          <w:delText xml:space="preserve"> </w:delText>
        </w:r>
      </w:del>
      <w:ins w:id="1772" w:author="hqin" w:date="2013-01-22T09:52:00Z">
        <w:r w:rsidRPr="0036587D">
          <w:rPr>
            <w:rFonts w:ascii="Times New Roman" w:hAnsi="Times New Roman"/>
            <w:szCs w:val="24"/>
            <w:lang w:val="en-US"/>
            <w:rPrChange w:id="1773" w:author="hqin" w:date="2013-01-22T09:54:00Z">
              <w:rPr>
                <w:b/>
                <w:sz w:val="16"/>
                <w:szCs w:val="24"/>
                <w:lang w:val="en-US"/>
              </w:rPr>
            </w:rPrChange>
          </w:rPr>
          <w:t xml:space="preserve">Inner coat </w:t>
        </w:r>
      </w:ins>
      <w:ins w:id="1774" w:author="hqin" w:date="2013-01-22T09:53:00Z">
        <w:r w:rsidRPr="0036587D">
          <w:rPr>
            <w:rFonts w:ascii="Times New Roman" w:hAnsi="Times New Roman"/>
            <w:szCs w:val="24"/>
            <w:lang w:val="en-US"/>
            <w:rPrChange w:id="1775" w:author="hqin" w:date="2013-01-22T09:54:00Z">
              <w:rPr>
                <w:b/>
                <w:sz w:val="16"/>
                <w:szCs w:val="24"/>
                <w:lang w:val="en-US"/>
              </w:rPr>
            </w:rPrChange>
          </w:rPr>
          <w:t>genes</w:t>
        </w:r>
      </w:ins>
      <w:ins w:id="1776" w:author="hqin" w:date="2013-01-22T09:52:00Z">
        <w:r w:rsidRPr="0036587D">
          <w:rPr>
            <w:rFonts w:ascii="Times New Roman" w:hAnsi="Times New Roman"/>
            <w:szCs w:val="24"/>
            <w:lang w:val="en-US"/>
            <w:rPrChange w:id="1777" w:author="hqin" w:date="2013-01-22T09:54:00Z">
              <w:rPr>
                <w:b/>
                <w:sz w:val="16"/>
                <w:szCs w:val="24"/>
                <w:lang w:val="en-US"/>
              </w:rPr>
            </w:rPrChange>
          </w:rPr>
          <w:t xml:space="preserve"> are more conserved than outer coat </w:t>
        </w:r>
      </w:ins>
      <w:ins w:id="1778" w:author="hqin" w:date="2013-01-22T09:53:00Z">
        <w:r w:rsidRPr="0036587D">
          <w:rPr>
            <w:rFonts w:ascii="Times New Roman" w:hAnsi="Times New Roman"/>
            <w:szCs w:val="24"/>
            <w:lang w:val="en-US"/>
            <w:rPrChange w:id="1779" w:author="hqin" w:date="2013-01-22T09:54:00Z">
              <w:rPr>
                <w:b/>
                <w:sz w:val="16"/>
                <w:szCs w:val="24"/>
                <w:lang w:val="en-US"/>
              </w:rPr>
            </w:rPrChange>
          </w:rPr>
          <w:t>genes</w:t>
        </w:r>
      </w:ins>
      <w:ins w:id="1780" w:author="hqin" w:date="2013-01-22T09:52:00Z">
        <w:r w:rsidRPr="0036587D">
          <w:rPr>
            <w:rFonts w:ascii="Times New Roman" w:hAnsi="Times New Roman"/>
            <w:szCs w:val="24"/>
            <w:lang w:val="en-US"/>
            <w:rPrChange w:id="1781" w:author="hqin" w:date="2013-01-22T09:54:00Z">
              <w:rPr>
                <w:b/>
                <w:sz w:val="16"/>
                <w:szCs w:val="24"/>
                <w:lang w:val="en-US"/>
              </w:rPr>
            </w:rPrChange>
          </w:rPr>
          <w:t xml:space="preserve">, as shown by the </w:t>
        </w:r>
        <w:r w:rsidR="00260A10">
          <w:rPr>
            <w:rStyle w:val="CommentReference"/>
            <w:rFonts w:ascii="Times New Roman" w:hAnsi="Times New Roman"/>
            <w:lang w:val="en-US"/>
          </w:rPr>
          <w:commentReference w:id="1782"/>
        </w:r>
        <w:r w:rsidRPr="0036587D">
          <w:rPr>
            <w:rFonts w:ascii="Times New Roman" w:hAnsi="Times New Roman"/>
            <w:szCs w:val="24"/>
            <w:lang w:val="en-US"/>
            <w:rPrChange w:id="1783" w:author="hqin" w:date="2013-01-22T09:54:00Z">
              <w:rPr>
                <w:b/>
                <w:sz w:val="16"/>
                <w:szCs w:val="24"/>
                <w:lang w:val="en-US"/>
              </w:rPr>
            </w:rPrChange>
          </w:rPr>
          <w:t>spore coat l</w:t>
        </w:r>
      </w:ins>
      <w:del w:id="1784" w:author="hqin" w:date="2013-01-22T09:52:00Z">
        <w:r w:rsidRPr="0036587D">
          <w:rPr>
            <w:rFonts w:ascii="Times New Roman" w:hAnsi="Times New Roman"/>
            <w:szCs w:val="24"/>
            <w:lang w:val="en-US"/>
            <w:rPrChange w:id="1785" w:author="hqin" w:date="2013-01-22T09:54:00Z">
              <w:rPr>
                <w:sz w:val="16"/>
                <w:szCs w:val="24"/>
                <w:lang w:val="en-US"/>
              </w:rPr>
            </w:rPrChange>
          </w:rPr>
          <w:delText>L</w:delText>
        </w:r>
      </w:del>
      <w:r w:rsidRPr="0036587D">
        <w:rPr>
          <w:rFonts w:ascii="Times New Roman" w:hAnsi="Times New Roman"/>
          <w:szCs w:val="24"/>
          <w:lang w:val="en-US"/>
          <w:rPrChange w:id="1786" w:author="hqin" w:date="2013-01-22T09:54:00Z">
            <w:rPr>
              <w:sz w:val="16"/>
              <w:szCs w:val="24"/>
              <w:lang w:val="en-US"/>
            </w:rPr>
          </w:rPrChange>
        </w:rPr>
        <w:t xml:space="preserve">ocation of the evolutionary conserved and labile coat </w:t>
      </w:r>
      <w:del w:id="1787" w:author="hqin" w:date="2013-01-22T09:52:00Z">
        <w:r w:rsidRPr="0036587D">
          <w:rPr>
            <w:rFonts w:ascii="Times New Roman" w:hAnsi="Times New Roman"/>
            <w:szCs w:val="24"/>
            <w:lang w:val="en-US"/>
            <w:rPrChange w:id="1788" w:author="hqin" w:date="2013-01-22T09:54:00Z">
              <w:rPr>
                <w:sz w:val="16"/>
                <w:szCs w:val="24"/>
                <w:lang w:val="en-US"/>
              </w:rPr>
            </w:rPrChange>
          </w:rPr>
          <w:delText xml:space="preserve">proteins </w:delText>
        </w:r>
      </w:del>
      <w:ins w:id="1789" w:author="hqin" w:date="2013-01-22T09:52:00Z">
        <w:r w:rsidRPr="0036587D">
          <w:rPr>
            <w:rFonts w:ascii="Times New Roman" w:hAnsi="Times New Roman"/>
            <w:szCs w:val="24"/>
            <w:lang w:val="en-US"/>
            <w:rPrChange w:id="1790" w:author="hqin" w:date="2013-01-22T09:54:00Z">
              <w:rPr>
                <w:sz w:val="16"/>
                <w:szCs w:val="24"/>
                <w:lang w:val="en-US"/>
              </w:rPr>
            </w:rPrChange>
          </w:rPr>
          <w:t>genes</w:t>
        </w:r>
      </w:ins>
      <w:ins w:id="1791" w:author="hqin" w:date="2013-01-22T09:54:00Z">
        <w:r w:rsidR="008048A8">
          <w:rPr>
            <w:rFonts w:ascii="Times New Roman" w:hAnsi="Times New Roman"/>
            <w:szCs w:val="24"/>
            <w:lang w:val="en-US"/>
          </w:rPr>
          <w:t>.</w:t>
        </w:r>
      </w:ins>
      <w:ins w:id="1792" w:author="hqin" w:date="2013-01-22T09:52:00Z">
        <w:r w:rsidRPr="0036587D">
          <w:rPr>
            <w:rFonts w:ascii="Times New Roman" w:hAnsi="Times New Roman"/>
            <w:szCs w:val="24"/>
            <w:lang w:val="en-US"/>
            <w:rPrChange w:id="1793" w:author="hqin" w:date="2013-01-22T09:54:00Z">
              <w:rPr>
                <w:sz w:val="16"/>
                <w:szCs w:val="24"/>
                <w:lang w:val="en-US"/>
              </w:rPr>
            </w:rPrChange>
          </w:rPr>
          <w:t xml:space="preserve"> </w:t>
        </w:r>
      </w:ins>
    </w:p>
    <w:p w14:paraId="7E915335" w14:textId="77777777" w:rsidR="001C7FC9" w:rsidRPr="002A0697" w:rsidRDefault="001C7FC9" w:rsidP="001C7FC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238"/>
        <w:gridCol w:w="1440"/>
        <w:gridCol w:w="1863"/>
      </w:tblGrid>
      <w:tr w:rsidR="001C7FC9" w:rsidRPr="002A0697" w14:paraId="68E936EF" w14:textId="77777777">
        <w:tc>
          <w:tcPr>
            <w:tcW w:w="5238" w:type="dxa"/>
            <w:tcBorders>
              <w:top w:val="single" w:sz="4" w:space="0" w:color="auto"/>
              <w:left w:val="single" w:sz="4" w:space="0" w:color="auto"/>
              <w:bottom w:val="single" w:sz="4" w:space="0" w:color="auto"/>
              <w:right w:val="single" w:sz="4" w:space="0" w:color="auto"/>
            </w:tcBorders>
          </w:tcPr>
          <w:p w14:paraId="28320427" w14:textId="77777777" w:rsidR="001C7FC9" w:rsidRPr="002A0697" w:rsidRDefault="001C7FC9" w:rsidP="001C7FC9">
            <w:pPr>
              <w:pStyle w:val="p-ni"/>
              <w:spacing w:before="0" w:after="0" w:line="480" w:lineRule="auto"/>
              <w:rPr>
                <w:szCs w:val="24"/>
                <w:lang w:val="en-US"/>
              </w:rPr>
            </w:pPr>
            <w:r w:rsidRPr="002A0697">
              <w:t xml:space="preserve">Coat Proteins </w:t>
            </w:r>
          </w:p>
        </w:tc>
        <w:tc>
          <w:tcPr>
            <w:tcW w:w="1440" w:type="dxa"/>
            <w:tcBorders>
              <w:top w:val="single" w:sz="4" w:space="0" w:color="auto"/>
              <w:left w:val="single" w:sz="4" w:space="0" w:color="auto"/>
              <w:bottom w:val="single" w:sz="4" w:space="0" w:color="auto"/>
              <w:right w:val="single" w:sz="4" w:space="0" w:color="auto"/>
            </w:tcBorders>
          </w:tcPr>
          <w:p w14:paraId="21D6153A" w14:textId="77777777" w:rsidR="001C7FC9" w:rsidRPr="002A0697" w:rsidRDefault="001C7FC9" w:rsidP="001C7FC9">
            <w:pPr>
              <w:pStyle w:val="p-ni"/>
              <w:spacing w:before="0" w:after="0" w:line="480" w:lineRule="auto"/>
              <w:rPr>
                <w:szCs w:val="24"/>
                <w:lang w:val="en-US"/>
              </w:rPr>
            </w:pPr>
            <w:r w:rsidRPr="002A0697">
              <w:rPr>
                <w:bCs/>
              </w:rPr>
              <w:t>Inner Coat</w:t>
            </w:r>
          </w:p>
        </w:tc>
        <w:tc>
          <w:tcPr>
            <w:tcW w:w="1863" w:type="dxa"/>
            <w:tcBorders>
              <w:top w:val="single" w:sz="4" w:space="0" w:color="auto"/>
              <w:left w:val="single" w:sz="4" w:space="0" w:color="auto"/>
              <w:bottom w:val="single" w:sz="4" w:space="0" w:color="auto"/>
              <w:right w:val="single" w:sz="4" w:space="0" w:color="auto"/>
            </w:tcBorders>
          </w:tcPr>
          <w:p w14:paraId="2CF9095E" w14:textId="77777777" w:rsidR="001C7FC9" w:rsidRPr="002A0697" w:rsidRDefault="001C7FC9" w:rsidP="001C7FC9">
            <w:pPr>
              <w:pStyle w:val="p-ni"/>
              <w:spacing w:before="0" w:after="0" w:line="480" w:lineRule="auto"/>
              <w:rPr>
                <w:szCs w:val="24"/>
                <w:lang w:val="en-US"/>
              </w:rPr>
            </w:pPr>
            <w:r w:rsidRPr="002A0697">
              <w:rPr>
                <w:bCs/>
              </w:rPr>
              <w:t>Outer Coat</w:t>
            </w:r>
          </w:p>
        </w:tc>
      </w:tr>
      <w:tr w:rsidR="001C7FC9" w:rsidRPr="002A0697" w14:paraId="1D803BD8" w14:textId="77777777">
        <w:tc>
          <w:tcPr>
            <w:tcW w:w="5238" w:type="dxa"/>
            <w:tcBorders>
              <w:top w:val="single" w:sz="4" w:space="0" w:color="auto"/>
              <w:left w:val="single" w:sz="4" w:space="0" w:color="auto"/>
              <w:bottom w:val="single" w:sz="4" w:space="0" w:color="auto"/>
              <w:right w:val="single" w:sz="4" w:space="0" w:color="auto"/>
            </w:tcBorders>
          </w:tcPr>
          <w:p w14:paraId="55ED5C38" w14:textId="77777777" w:rsidR="001C7FC9" w:rsidRPr="002A0697" w:rsidRDefault="001C7FC9" w:rsidP="001C7FC9">
            <w:pPr>
              <w:pStyle w:val="p-ni"/>
              <w:spacing w:before="0" w:after="0" w:line="480" w:lineRule="auto"/>
              <w:rPr>
                <w:i/>
                <w:szCs w:val="24"/>
                <w:lang w:val="fr-FR"/>
              </w:rPr>
            </w:pPr>
            <w:r w:rsidRPr="002A0697">
              <w:t xml:space="preserve">Conserved in the </w:t>
            </w:r>
            <w:r w:rsidRPr="002A0697">
              <w:rPr>
                <w:i/>
              </w:rPr>
              <w:t>B. cereus</w:t>
            </w:r>
            <w:r w:rsidRPr="002A0697">
              <w:t xml:space="preserve">-group </w:t>
            </w:r>
          </w:p>
        </w:tc>
        <w:tc>
          <w:tcPr>
            <w:tcW w:w="1440" w:type="dxa"/>
            <w:tcBorders>
              <w:top w:val="single" w:sz="4" w:space="0" w:color="auto"/>
              <w:left w:val="single" w:sz="4" w:space="0" w:color="auto"/>
              <w:bottom w:val="single" w:sz="4" w:space="0" w:color="auto"/>
              <w:right w:val="single" w:sz="4" w:space="0" w:color="auto"/>
            </w:tcBorders>
          </w:tcPr>
          <w:p w14:paraId="0DF7B1AE" w14:textId="77777777" w:rsidR="001C7FC9" w:rsidRPr="002A0697" w:rsidRDefault="001C7FC9" w:rsidP="001C7FC9">
            <w:pPr>
              <w:pStyle w:val="p-ni"/>
              <w:spacing w:before="0" w:after="0" w:line="480" w:lineRule="auto"/>
              <w:rPr>
                <w:szCs w:val="24"/>
                <w:lang w:val="en-US"/>
              </w:rPr>
            </w:pPr>
            <w:r w:rsidRPr="002A0697">
              <w:rPr>
                <w:bCs/>
              </w:rPr>
              <w:t>17</w:t>
            </w:r>
          </w:p>
        </w:tc>
        <w:tc>
          <w:tcPr>
            <w:tcW w:w="1863" w:type="dxa"/>
            <w:tcBorders>
              <w:top w:val="single" w:sz="4" w:space="0" w:color="auto"/>
              <w:left w:val="single" w:sz="4" w:space="0" w:color="auto"/>
              <w:bottom w:val="single" w:sz="4" w:space="0" w:color="auto"/>
              <w:right w:val="single" w:sz="4" w:space="0" w:color="auto"/>
            </w:tcBorders>
          </w:tcPr>
          <w:p w14:paraId="726811D0" w14:textId="77777777" w:rsidR="001C7FC9" w:rsidRPr="002A0697" w:rsidRDefault="001C7FC9" w:rsidP="001C7FC9">
            <w:pPr>
              <w:pStyle w:val="p-ni"/>
              <w:spacing w:before="0" w:after="0" w:line="480" w:lineRule="auto"/>
              <w:rPr>
                <w:szCs w:val="24"/>
                <w:lang w:val="en-US"/>
              </w:rPr>
            </w:pPr>
            <w:r w:rsidRPr="002A0697">
              <w:rPr>
                <w:bCs/>
              </w:rPr>
              <w:t xml:space="preserve">  8</w:t>
            </w:r>
          </w:p>
        </w:tc>
      </w:tr>
      <w:tr w:rsidR="001C7FC9" w:rsidRPr="002A0697" w14:paraId="391B367C" w14:textId="77777777">
        <w:tc>
          <w:tcPr>
            <w:tcW w:w="5238" w:type="dxa"/>
            <w:tcBorders>
              <w:top w:val="single" w:sz="4" w:space="0" w:color="auto"/>
              <w:left w:val="single" w:sz="4" w:space="0" w:color="auto"/>
              <w:bottom w:val="single" w:sz="4" w:space="0" w:color="auto"/>
              <w:right w:val="single" w:sz="4" w:space="0" w:color="auto"/>
            </w:tcBorders>
          </w:tcPr>
          <w:p w14:paraId="5B849ADE" w14:textId="77777777" w:rsidR="001C7FC9" w:rsidRPr="002A0697" w:rsidRDefault="001C7FC9" w:rsidP="001C7FC9">
            <w:pPr>
              <w:pStyle w:val="p-ni"/>
              <w:spacing w:before="0" w:after="0" w:line="480" w:lineRule="auto"/>
              <w:rPr>
                <w:i/>
                <w:szCs w:val="24"/>
                <w:lang w:val="de-DE"/>
              </w:rPr>
            </w:pPr>
            <w:r w:rsidRPr="002A0697">
              <w:t xml:space="preserve">Labile in the </w:t>
            </w:r>
            <w:r w:rsidRPr="002A0697">
              <w:rPr>
                <w:i/>
              </w:rPr>
              <w:t>B. cereus</w:t>
            </w:r>
            <w:r w:rsidRPr="002A0697">
              <w:t xml:space="preserve">-group </w:t>
            </w:r>
          </w:p>
        </w:tc>
        <w:tc>
          <w:tcPr>
            <w:tcW w:w="1440" w:type="dxa"/>
            <w:tcBorders>
              <w:top w:val="single" w:sz="4" w:space="0" w:color="auto"/>
              <w:left w:val="single" w:sz="4" w:space="0" w:color="auto"/>
              <w:bottom w:val="single" w:sz="4" w:space="0" w:color="auto"/>
              <w:right w:val="single" w:sz="4" w:space="0" w:color="auto"/>
            </w:tcBorders>
          </w:tcPr>
          <w:p w14:paraId="093628D8" w14:textId="77777777" w:rsidR="001C7FC9" w:rsidRPr="002A0697" w:rsidRDefault="001C7FC9" w:rsidP="001C7FC9">
            <w:pPr>
              <w:pStyle w:val="p-ni"/>
              <w:spacing w:before="0" w:after="0" w:line="480" w:lineRule="auto"/>
              <w:rPr>
                <w:szCs w:val="24"/>
                <w:lang w:val="en-US"/>
              </w:rPr>
            </w:pPr>
            <w:r w:rsidRPr="002A0697">
              <w:rPr>
                <w:bCs/>
              </w:rPr>
              <w:t xml:space="preserve">  6</w:t>
            </w:r>
          </w:p>
        </w:tc>
        <w:tc>
          <w:tcPr>
            <w:tcW w:w="1863" w:type="dxa"/>
            <w:tcBorders>
              <w:top w:val="single" w:sz="4" w:space="0" w:color="auto"/>
              <w:left w:val="single" w:sz="4" w:space="0" w:color="auto"/>
              <w:bottom w:val="single" w:sz="4" w:space="0" w:color="auto"/>
              <w:right w:val="single" w:sz="4" w:space="0" w:color="auto"/>
            </w:tcBorders>
          </w:tcPr>
          <w:p w14:paraId="7DC9930C" w14:textId="77777777" w:rsidR="001C7FC9" w:rsidRPr="002A0697" w:rsidRDefault="001C7FC9" w:rsidP="001C7FC9">
            <w:pPr>
              <w:pStyle w:val="p-ni"/>
              <w:spacing w:before="0" w:after="0" w:line="480" w:lineRule="auto"/>
              <w:rPr>
                <w:szCs w:val="24"/>
                <w:lang w:val="en-US"/>
              </w:rPr>
            </w:pPr>
            <w:r w:rsidRPr="002A0697">
              <w:rPr>
                <w:bCs/>
              </w:rPr>
              <w:t>12</w:t>
            </w:r>
          </w:p>
        </w:tc>
      </w:tr>
      <w:tr w:rsidR="001C7FC9" w:rsidRPr="002A0697" w14:paraId="7461C70E" w14:textId="77777777">
        <w:tc>
          <w:tcPr>
            <w:tcW w:w="5238" w:type="dxa"/>
            <w:tcBorders>
              <w:top w:val="single" w:sz="4" w:space="0" w:color="auto"/>
              <w:left w:val="single" w:sz="4" w:space="0" w:color="auto"/>
              <w:bottom w:val="single" w:sz="4" w:space="0" w:color="auto"/>
              <w:right w:val="single" w:sz="4" w:space="0" w:color="auto"/>
            </w:tcBorders>
          </w:tcPr>
          <w:p w14:paraId="64060817" w14:textId="77777777" w:rsidR="001C7FC9" w:rsidRPr="002A0697" w:rsidRDefault="001C7FC9" w:rsidP="001C7FC9">
            <w:pPr>
              <w:pStyle w:val="p-ni"/>
              <w:spacing w:before="0" w:after="0" w:line="480" w:lineRule="auto"/>
              <w:rPr>
                <w:i/>
                <w:szCs w:val="24"/>
                <w:lang w:val="en-US"/>
              </w:rPr>
            </w:pPr>
            <w:r w:rsidRPr="002A0697">
              <w:t xml:space="preserve">Subtotal </w:t>
            </w:r>
          </w:p>
        </w:tc>
        <w:tc>
          <w:tcPr>
            <w:tcW w:w="1440" w:type="dxa"/>
            <w:tcBorders>
              <w:top w:val="single" w:sz="4" w:space="0" w:color="auto"/>
              <w:left w:val="single" w:sz="4" w:space="0" w:color="auto"/>
              <w:bottom w:val="single" w:sz="4" w:space="0" w:color="auto"/>
              <w:right w:val="single" w:sz="4" w:space="0" w:color="auto"/>
            </w:tcBorders>
          </w:tcPr>
          <w:p w14:paraId="56713A6A" w14:textId="77777777" w:rsidR="001C7FC9" w:rsidRPr="002A0697" w:rsidRDefault="001C7FC9" w:rsidP="001C7FC9">
            <w:pPr>
              <w:pStyle w:val="p-ni"/>
              <w:spacing w:before="0" w:after="0" w:line="480" w:lineRule="auto"/>
              <w:rPr>
                <w:szCs w:val="24"/>
                <w:lang w:val="en-US"/>
              </w:rPr>
            </w:pPr>
            <w:r w:rsidRPr="002A0697">
              <w:rPr>
                <w:bCs/>
              </w:rPr>
              <w:t>23</w:t>
            </w:r>
          </w:p>
        </w:tc>
        <w:tc>
          <w:tcPr>
            <w:tcW w:w="1863" w:type="dxa"/>
            <w:tcBorders>
              <w:top w:val="single" w:sz="4" w:space="0" w:color="auto"/>
              <w:left w:val="single" w:sz="4" w:space="0" w:color="auto"/>
              <w:bottom w:val="single" w:sz="4" w:space="0" w:color="auto"/>
              <w:right w:val="single" w:sz="4" w:space="0" w:color="auto"/>
            </w:tcBorders>
          </w:tcPr>
          <w:p w14:paraId="50DAC91A" w14:textId="77777777" w:rsidR="001C7FC9" w:rsidRPr="002A0697" w:rsidRDefault="001C7FC9" w:rsidP="001C7FC9">
            <w:pPr>
              <w:pStyle w:val="p-ni"/>
              <w:spacing w:before="0" w:after="0" w:line="480" w:lineRule="auto"/>
              <w:rPr>
                <w:szCs w:val="24"/>
                <w:lang w:val="en-US"/>
              </w:rPr>
            </w:pPr>
            <w:r w:rsidRPr="002A0697">
              <w:rPr>
                <w:bCs/>
              </w:rPr>
              <w:t>20</w:t>
            </w:r>
          </w:p>
        </w:tc>
      </w:tr>
      <w:tr w:rsidR="001C7FC9" w:rsidRPr="002A0697" w14:paraId="3425DD39" w14:textId="77777777">
        <w:tc>
          <w:tcPr>
            <w:tcW w:w="8541" w:type="dxa"/>
            <w:gridSpan w:val="3"/>
            <w:tcBorders>
              <w:top w:val="single" w:sz="4" w:space="0" w:color="auto"/>
              <w:left w:val="single" w:sz="4" w:space="0" w:color="auto"/>
              <w:bottom w:val="single" w:sz="4" w:space="0" w:color="auto"/>
              <w:right w:val="single" w:sz="4" w:space="0" w:color="auto"/>
            </w:tcBorders>
          </w:tcPr>
          <w:p w14:paraId="661E5168" w14:textId="77777777" w:rsidR="001C7FC9" w:rsidRPr="002A0697" w:rsidRDefault="001C7FC9" w:rsidP="001C7FC9">
            <w:pPr>
              <w:pStyle w:val="p-ni"/>
              <w:spacing w:before="0" w:after="0" w:line="480" w:lineRule="auto"/>
              <w:rPr>
                <w:szCs w:val="24"/>
                <w:lang w:val="en-US"/>
              </w:rPr>
            </w:pPr>
            <w:r w:rsidRPr="002A0697">
              <w:t xml:space="preserve">                     One sided Fisher’s exact test, p-value=0.025</w:t>
            </w:r>
          </w:p>
        </w:tc>
      </w:tr>
    </w:tbl>
    <w:p w14:paraId="2BA49067" w14:textId="77777777" w:rsidR="001C7FC9" w:rsidRPr="002A0697" w:rsidRDefault="001C7FC9" w:rsidP="001C7FC9"/>
    <w:p w14:paraId="634477D6" w14:textId="77777777" w:rsidR="001C7FC9" w:rsidRPr="002A0697" w:rsidRDefault="001C7FC9" w:rsidP="001C7FC9">
      <w:pPr>
        <w:pStyle w:val="LEGEND"/>
        <w:spacing w:before="0" w:after="0" w:line="360" w:lineRule="auto"/>
        <w:rPr>
          <w:rFonts w:ascii="Times New Roman" w:hAnsi="Times New Roman"/>
          <w:szCs w:val="24"/>
          <w:lang w:val="en-US"/>
        </w:rPr>
      </w:pPr>
      <w:r w:rsidRPr="002A0697">
        <w:rPr>
          <w:rFonts w:ascii="Times New Roman" w:hAnsi="Times New Roman"/>
          <w:szCs w:val="24"/>
          <w:lang w:val="en-US"/>
        </w:rPr>
        <w:t xml:space="preserve">The “conserved” </w:t>
      </w:r>
      <w:ins w:id="1794" w:author="hqin" w:date="2013-01-22T09:53:00Z">
        <w:r w:rsidR="00140598">
          <w:rPr>
            <w:rFonts w:ascii="Times New Roman" w:hAnsi="Times New Roman"/>
            <w:szCs w:val="24"/>
            <w:lang w:val="en-US"/>
          </w:rPr>
          <w:t xml:space="preserve">coat </w:t>
        </w:r>
      </w:ins>
      <w:del w:id="1795" w:author="hqin" w:date="2013-01-22T09:53:00Z">
        <w:r w:rsidRPr="002A0697" w:rsidDel="00140598">
          <w:rPr>
            <w:rFonts w:ascii="Times New Roman" w:hAnsi="Times New Roman"/>
            <w:szCs w:val="24"/>
            <w:lang w:val="en-US"/>
          </w:rPr>
          <w:delText xml:space="preserve">proteins </w:delText>
        </w:r>
      </w:del>
      <w:ins w:id="1796" w:author="hqin" w:date="2013-01-22T09:53:00Z">
        <w:r w:rsidR="00140598">
          <w:rPr>
            <w:rFonts w:ascii="Times New Roman" w:hAnsi="Times New Roman"/>
            <w:szCs w:val="24"/>
            <w:lang w:val="en-US"/>
          </w:rPr>
          <w:t>genes</w:t>
        </w:r>
        <w:r w:rsidR="00140598" w:rsidRPr="002A0697">
          <w:rPr>
            <w:rFonts w:ascii="Times New Roman" w:hAnsi="Times New Roman"/>
            <w:szCs w:val="24"/>
            <w:lang w:val="en-US"/>
          </w:rPr>
          <w:t xml:space="preserve"> </w:t>
        </w:r>
      </w:ins>
      <w:r w:rsidRPr="002A0697">
        <w:rPr>
          <w:rFonts w:ascii="Times New Roman" w:hAnsi="Times New Roman"/>
          <w:szCs w:val="24"/>
          <w:lang w:val="en-US"/>
        </w:rPr>
        <w:t xml:space="preserve">are those with orthologous in all of the four species in the </w:t>
      </w:r>
      <w:r w:rsidRPr="002A0697">
        <w:rPr>
          <w:rFonts w:ascii="Times New Roman" w:hAnsi="Times New Roman"/>
          <w:i/>
          <w:szCs w:val="24"/>
          <w:lang w:val="en-US"/>
        </w:rPr>
        <w:t>B</w:t>
      </w:r>
      <w:r w:rsidRPr="002A0697">
        <w:rPr>
          <w:rFonts w:ascii="Times New Roman" w:hAnsi="Times New Roman"/>
          <w:szCs w:val="24"/>
          <w:lang w:val="en-US"/>
        </w:rPr>
        <w:t xml:space="preserve">. </w:t>
      </w:r>
      <w:r w:rsidRPr="002A0697">
        <w:rPr>
          <w:rFonts w:ascii="Times New Roman" w:hAnsi="Times New Roman"/>
          <w:i/>
          <w:szCs w:val="24"/>
          <w:lang w:val="en-US"/>
        </w:rPr>
        <w:t>cereus</w:t>
      </w:r>
      <w:r w:rsidRPr="002A0697">
        <w:rPr>
          <w:rFonts w:ascii="Times New Roman" w:hAnsi="Times New Roman"/>
          <w:szCs w:val="24"/>
          <w:lang w:val="en-US"/>
        </w:rPr>
        <w:t xml:space="preserve">-group. The “labile” </w:t>
      </w:r>
      <w:del w:id="1797" w:author="hqin" w:date="2013-01-22T09:53:00Z">
        <w:r w:rsidRPr="002A0697" w:rsidDel="00140598">
          <w:rPr>
            <w:rFonts w:ascii="Times New Roman" w:hAnsi="Times New Roman"/>
            <w:szCs w:val="24"/>
            <w:lang w:val="en-US"/>
          </w:rPr>
          <w:delText xml:space="preserve">proteins </w:delText>
        </w:r>
      </w:del>
      <w:ins w:id="1798" w:author="hqin" w:date="2013-01-22T09:53:00Z">
        <w:r w:rsidR="00140598">
          <w:rPr>
            <w:rFonts w:ascii="Times New Roman" w:hAnsi="Times New Roman"/>
            <w:szCs w:val="24"/>
            <w:lang w:val="en-US"/>
          </w:rPr>
          <w:t>coat genes</w:t>
        </w:r>
        <w:r w:rsidR="00140598" w:rsidRPr="002A0697">
          <w:rPr>
            <w:rFonts w:ascii="Times New Roman" w:hAnsi="Times New Roman"/>
            <w:szCs w:val="24"/>
            <w:lang w:val="en-US"/>
          </w:rPr>
          <w:t xml:space="preserve"> </w:t>
        </w:r>
      </w:ins>
      <w:r w:rsidRPr="002A0697">
        <w:rPr>
          <w:rFonts w:ascii="Times New Roman" w:hAnsi="Times New Roman"/>
          <w:szCs w:val="24"/>
          <w:lang w:val="en-US"/>
        </w:rPr>
        <w:t xml:space="preserve">are those with at least one missing orthologous hit in the </w:t>
      </w:r>
      <w:r w:rsidRPr="002A0697">
        <w:rPr>
          <w:rFonts w:ascii="Times New Roman" w:hAnsi="Times New Roman"/>
          <w:i/>
          <w:szCs w:val="24"/>
          <w:lang w:val="en-US"/>
        </w:rPr>
        <w:t>B. cereus</w:t>
      </w:r>
      <w:r w:rsidRPr="002A0697">
        <w:rPr>
          <w:rFonts w:ascii="Times New Roman" w:hAnsi="Times New Roman"/>
          <w:szCs w:val="24"/>
          <w:lang w:val="en-US"/>
        </w:rPr>
        <w:t xml:space="preserve">-group. </w:t>
      </w:r>
    </w:p>
    <w:p w14:paraId="54B64454" w14:textId="77777777" w:rsidR="001C7FC9" w:rsidRPr="002A0697" w:rsidRDefault="001C7FC9" w:rsidP="001C7FC9"/>
    <w:p w14:paraId="6F682075" w14:textId="77777777" w:rsidR="001C7FC9" w:rsidRPr="002A0697" w:rsidRDefault="001C7FC9" w:rsidP="001C7FC9">
      <w:pPr>
        <w:pStyle w:val="LEGEND"/>
        <w:spacing w:after="0" w:line="240" w:lineRule="auto"/>
        <w:ind w:left="720" w:hanging="720"/>
        <w:rPr>
          <w:rFonts w:ascii="Times New Roman" w:hAnsi="Times New Roman"/>
          <w:szCs w:val="24"/>
          <w:lang w:val="en-US"/>
        </w:rPr>
      </w:pPr>
      <w:r w:rsidRPr="002A0697">
        <w:rPr>
          <w:rFonts w:ascii="Times New Roman" w:hAnsi="Times New Roman"/>
          <w:szCs w:val="24"/>
          <w:lang w:val="en-US"/>
        </w:rPr>
        <w:br w:type="page"/>
      </w:r>
    </w:p>
    <w:p w14:paraId="08B20F76" w14:textId="77777777" w:rsidR="001C7FC9" w:rsidRPr="002A0697" w:rsidDel="00D640E8" w:rsidRDefault="001C7FC9" w:rsidP="001C7FC9">
      <w:pPr>
        <w:pStyle w:val="p-ni"/>
        <w:spacing w:before="0" w:after="0" w:line="240" w:lineRule="auto"/>
        <w:rPr>
          <w:del w:id="1799" w:author="hqin" w:date="2013-01-28T10:06:00Z"/>
          <w:b/>
          <w:bCs/>
          <w:szCs w:val="24"/>
          <w:lang w:val="en-US"/>
        </w:rPr>
      </w:pPr>
      <w:del w:id="1800" w:author="hqin" w:date="2013-01-28T08:17:00Z">
        <w:r w:rsidRPr="002A0697" w:rsidDel="00405679">
          <w:rPr>
            <w:b/>
            <w:bCs/>
            <w:szCs w:val="24"/>
            <w:lang w:val="en-US"/>
          </w:rPr>
          <w:delText xml:space="preserve">Table </w:delText>
        </w:r>
        <w:r w:rsidRPr="002A0697" w:rsidDel="004B13F3">
          <w:rPr>
            <w:b/>
            <w:bCs/>
            <w:szCs w:val="24"/>
            <w:lang w:val="en-US"/>
          </w:rPr>
          <w:delText xml:space="preserve">2B </w:delText>
        </w:r>
      </w:del>
      <w:del w:id="1801" w:author="hqin" w:date="2013-01-28T10:06:00Z">
        <w:r w:rsidRPr="002A0697" w:rsidDel="00D640E8">
          <w:rPr>
            <w:szCs w:val="24"/>
            <w:lang w:val="en-US"/>
          </w:rPr>
          <w:delText>Orthologous</w:delText>
        </w:r>
        <w:r w:rsidRPr="002A0697" w:rsidDel="00D640E8">
          <w:rPr>
            <w:b/>
            <w:bCs/>
            <w:szCs w:val="24"/>
            <w:lang w:val="en-US"/>
          </w:rPr>
          <w:delText xml:space="preserve"> </w:delText>
        </w:r>
        <w:r w:rsidRPr="002A0697" w:rsidDel="00D640E8">
          <w:rPr>
            <w:szCs w:val="24"/>
            <w:lang w:val="en-US"/>
          </w:rPr>
          <w:delText xml:space="preserve">hits of </w:delText>
        </w:r>
        <w:r w:rsidRPr="002A0697" w:rsidDel="00D640E8">
          <w:rPr>
            <w:i/>
            <w:iCs/>
            <w:szCs w:val="24"/>
            <w:lang w:val="en-US"/>
          </w:rPr>
          <w:delText>B. subtilis</w:delText>
        </w:r>
        <w:r w:rsidRPr="002A0697" w:rsidDel="00D640E8">
          <w:rPr>
            <w:szCs w:val="24"/>
            <w:lang w:val="en-US"/>
          </w:rPr>
          <w:delText xml:space="preserve"> coat proteins in the </w:delText>
        </w:r>
        <w:r w:rsidRPr="002A0697" w:rsidDel="00D640E8">
          <w:rPr>
            <w:i/>
            <w:szCs w:val="24"/>
            <w:lang w:val="en-US"/>
          </w:rPr>
          <w:delText>B. cereus</w:delText>
        </w:r>
        <w:r w:rsidRPr="002A0697" w:rsidDel="00D640E8">
          <w:rPr>
            <w:szCs w:val="24"/>
            <w:lang w:val="en-US"/>
          </w:rPr>
          <w:delText xml:space="preserve">-group. </w:delText>
        </w:r>
      </w:del>
    </w:p>
    <w:p w14:paraId="3207C529" w14:textId="77777777" w:rsidR="001C7FC9" w:rsidRPr="002A0697" w:rsidDel="00D640E8" w:rsidRDefault="001C7FC9" w:rsidP="001C7FC9">
      <w:pPr>
        <w:pStyle w:val="p-ni"/>
        <w:spacing w:before="0" w:after="0" w:line="240" w:lineRule="auto"/>
        <w:rPr>
          <w:del w:id="1802" w:author="hqin" w:date="2013-01-28T10:06:00Z"/>
          <w:szCs w:val="24"/>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98"/>
        <w:gridCol w:w="1689"/>
        <w:gridCol w:w="1440"/>
        <w:gridCol w:w="1440"/>
        <w:gridCol w:w="1863"/>
      </w:tblGrid>
      <w:tr w:rsidR="001C7FC9" w:rsidRPr="002A0697" w:rsidDel="000A50F1" w14:paraId="0C708CAF" w14:textId="77777777" w:rsidTr="00B17691">
        <w:trPr>
          <w:del w:id="1803" w:author="hqin" w:date="2013-01-28T08:18:00Z"/>
        </w:trPr>
        <w:tc>
          <w:tcPr>
            <w:tcW w:w="1998" w:type="dxa"/>
            <w:tcBorders>
              <w:top w:val="single" w:sz="4" w:space="0" w:color="auto"/>
              <w:left w:val="single" w:sz="4" w:space="0" w:color="auto"/>
              <w:bottom w:val="single" w:sz="4" w:space="0" w:color="auto"/>
              <w:right w:val="single" w:sz="4" w:space="0" w:color="auto"/>
            </w:tcBorders>
          </w:tcPr>
          <w:p w14:paraId="6F237E93" w14:textId="77777777" w:rsidR="001C7FC9" w:rsidRPr="002A0697" w:rsidDel="000A50F1" w:rsidRDefault="001C7FC9" w:rsidP="001C7FC9">
            <w:pPr>
              <w:pStyle w:val="p-ni"/>
              <w:spacing w:before="0" w:after="0" w:line="480" w:lineRule="auto"/>
              <w:rPr>
                <w:del w:id="1804" w:author="hqin" w:date="2013-01-28T08:18:00Z"/>
                <w:szCs w:val="24"/>
                <w:lang w:val="en-US"/>
              </w:rPr>
            </w:pPr>
            <w:del w:id="1805" w:author="hqin" w:date="2013-01-28T08:18:00Z">
              <w:r w:rsidRPr="002A0697" w:rsidDel="000A50F1">
                <w:rPr>
                  <w:szCs w:val="24"/>
                  <w:lang w:val="en-US"/>
                </w:rPr>
                <w:delText>Comparison</w:delText>
              </w:r>
            </w:del>
          </w:p>
        </w:tc>
        <w:tc>
          <w:tcPr>
            <w:tcW w:w="1689" w:type="dxa"/>
            <w:tcBorders>
              <w:top w:val="single" w:sz="4" w:space="0" w:color="auto"/>
              <w:left w:val="single" w:sz="4" w:space="0" w:color="auto"/>
              <w:bottom w:val="single" w:sz="4" w:space="0" w:color="auto"/>
              <w:right w:val="single" w:sz="4" w:space="0" w:color="auto"/>
            </w:tcBorders>
          </w:tcPr>
          <w:p w14:paraId="3FBBAE96" w14:textId="77777777" w:rsidR="001C7FC9" w:rsidRPr="002A0697" w:rsidDel="000A50F1" w:rsidRDefault="001C7FC9" w:rsidP="001C7FC9">
            <w:pPr>
              <w:pStyle w:val="p-ni"/>
              <w:spacing w:before="0" w:after="0" w:line="480" w:lineRule="auto"/>
              <w:rPr>
                <w:del w:id="1806" w:author="hqin" w:date="2013-01-28T08:18:00Z"/>
                <w:szCs w:val="24"/>
                <w:lang w:val="en-US"/>
              </w:rPr>
            </w:pPr>
          </w:p>
        </w:tc>
        <w:tc>
          <w:tcPr>
            <w:tcW w:w="1440" w:type="dxa"/>
            <w:tcBorders>
              <w:top w:val="single" w:sz="4" w:space="0" w:color="auto"/>
              <w:left w:val="single" w:sz="4" w:space="0" w:color="auto"/>
              <w:bottom w:val="single" w:sz="4" w:space="0" w:color="auto"/>
              <w:right w:val="single" w:sz="4" w:space="0" w:color="auto"/>
            </w:tcBorders>
          </w:tcPr>
          <w:p w14:paraId="1E257A99" w14:textId="77777777" w:rsidR="001C7FC9" w:rsidRPr="002A0697" w:rsidDel="000A50F1" w:rsidRDefault="001C7FC9" w:rsidP="001C7FC9">
            <w:pPr>
              <w:pStyle w:val="p-ni"/>
              <w:spacing w:before="0" w:after="0" w:line="480" w:lineRule="auto"/>
              <w:rPr>
                <w:del w:id="1807" w:author="hqin" w:date="2013-01-28T08:18:00Z"/>
                <w:szCs w:val="24"/>
                <w:lang w:val="en-US"/>
              </w:rPr>
            </w:pPr>
            <w:del w:id="1808" w:author="hqin" w:date="2013-01-28T08:18:00Z">
              <w:r w:rsidRPr="002A0697" w:rsidDel="000A50F1">
                <w:rPr>
                  <w:szCs w:val="24"/>
                  <w:lang w:val="en-US"/>
                </w:rPr>
                <w:delText>Inner Coat</w:delText>
              </w:r>
            </w:del>
          </w:p>
        </w:tc>
        <w:tc>
          <w:tcPr>
            <w:tcW w:w="1440" w:type="dxa"/>
            <w:tcBorders>
              <w:top w:val="single" w:sz="4" w:space="0" w:color="auto"/>
              <w:left w:val="single" w:sz="4" w:space="0" w:color="auto"/>
              <w:bottom w:val="single" w:sz="4" w:space="0" w:color="auto"/>
              <w:right w:val="single" w:sz="4" w:space="0" w:color="auto"/>
            </w:tcBorders>
          </w:tcPr>
          <w:p w14:paraId="1EDD0BB6" w14:textId="77777777" w:rsidR="001C7FC9" w:rsidRPr="002A0697" w:rsidDel="000A50F1" w:rsidRDefault="001C7FC9" w:rsidP="001C7FC9">
            <w:pPr>
              <w:pStyle w:val="p-ni"/>
              <w:spacing w:before="0" w:after="0" w:line="480" w:lineRule="auto"/>
              <w:rPr>
                <w:del w:id="1809" w:author="hqin" w:date="2013-01-28T08:18:00Z"/>
                <w:szCs w:val="24"/>
                <w:lang w:val="en-US"/>
              </w:rPr>
            </w:pPr>
            <w:del w:id="1810" w:author="hqin" w:date="2013-01-28T08:18:00Z">
              <w:r w:rsidRPr="002A0697" w:rsidDel="000A50F1">
                <w:rPr>
                  <w:szCs w:val="24"/>
                  <w:lang w:val="en-US"/>
                </w:rPr>
                <w:delText>Outer Coat</w:delText>
              </w:r>
            </w:del>
          </w:p>
        </w:tc>
        <w:tc>
          <w:tcPr>
            <w:tcW w:w="1863" w:type="dxa"/>
            <w:tcBorders>
              <w:top w:val="single" w:sz="4" w:space="0" w:color="auto"/>
              <w:left w:val="single" w:sz="4" w:space="0" w:color="auto"/>
              <w:bottom w:val="single" w:sz="4" w:space="0" w:color="auto"/>
              <w:right w:val="single" w:sz="4" w:space="0" w:color="auto"/>
            </w:tcBorders>
          </w:tcPr>
          <w:p w14:paraId="21170D93" w14:textId="77777777" w:rsidR="001C7FC9" w:rsidRPr="002A0697" w:rsidDel="000A50F1" w:rsidRDefault="001C7FC9" w:rsidP="001C7FC9">
            <w:pPr>
              <w:pStyle w:val="p-ni"/>
              <w:spacing w:before="0" w:after="0" w:line="480" w:lineRule="auto"/>
              <w:rPr>
                <w:del w:id="1811" w:author="hqin" w:date="2013-01-28T08:18:00Z"/>
                <w:szCs w:val="24"/>
                <w:lang w:val="en-US"/>
              </w:rPr>
            </w:pPr>
            <w:del w:id="1812" w:author="hqin" w:date="2013-01-28T08:18:00Z">
              <w:r w:rsidRPr="002A0697" w:rsidDel="000A50F1">
                <w:rPr>
                  <w:szCs w:val="24"/>
                  <w:lang w:val="en-US"/>
                </w:rPr>
                <w:delText xml:space="preserve">p-value </w:delText>
              </w:r>
            </w:del>
          </w:p>
        </w:tc>
      </w:tr>
      <w:tr w:rsidR="001C7FC9" w:rsidRPr="002A0697" w:rsidDel="000A50F1" w14:paraId="5F70E2E6" w14:textId="77777777" w:rsidTr="00B17691">
        <w:trPr>
          <w:del w:id="1813" w:author="hqin" w:date="2013-01-28T08:18:00Z"/>
        </w:trPr>
        <w:tc>
          <w:tcPr>
            <w:tcW w:w="1998" w:type="dxa"/>
            <w:tcBorders>
              <w:top w:val="single" w:sz="4" w:space="0" w:color="auto"/>
              <w:left w:val="single" w:sz="4" w:space="0" w:color="auto"/>
              <w:bottom w:val="single" w:sz="4" w:space="0" w:color="auto"/>
              <w:right w:val="single" w:sz="4" w:space="0" w:color="auto"/>
            </w:tcBorders>
          </w:tcPr>
          <w:p w14:paraId="54D1C59A" w14:textId="77777777" w:rsidR="001C7FC9" w:rsidRPr="002A0697" w:rsidDel="000A50F1" w:rsidRDefault="001C7FC9" w:rsidP="001C7FC9">
            <w:pPr>
              <w:pStyle w:val="p-ni"/>
              <w:spacing w:before="0" w:after="0" w:line="480" w:lineRule="auto"/>
              <w:rPr>
                <w:del w:id="1814" w:author="hqin" w:date="2013-01-28T08:18:00Z"/>
                <w:szCs w:val="24"/>
                <w:lang w:val="en-US"/>
              </w:rPr>
            </w:pPr>
            <w:del w:id="1815" w:author="hqin" w:date="2013-01-28T08:18:00Z">
              <w:r w:rsidRPr="002A0697" w:rsidDel="000A50F1">
                <w:rPr>
                  <w:i/>
                  <w:szCs w:val="24"/>
                  <w:lang w:val="en-US"/>
                </w:rPr>
                <w:delText>B. subtilis</w:delText>
              </w:r>
              <w:r w:rsidRPr="002A0697" w:rsidDel="000A50F1">
                <w:rPr>
                  <w:szCs w:val="24"/>
                  <w:lang w:val="en-US"/>
                </w:rPr>
                <w:delText xml:space="preserve"> vs. </w:delText>
              </w:r>
            </w:del>
          </w:p>
          <w:p w14:paraId="0E968F59" w14:textId="77777777" w:rsidR="001C7FC9" w:rsidRPr="002A0697" w:rsidDel="000A50F1" w:rsidRDefault="001C7FC9" w:rsidP="001C7FC9">
            <w:pPr>
              <w:pStyle w:val="p-ni"/>
              <w:spacing w:before="0" w:after="0" w:line="480" w:lineRule="auto"/>
              <w:rPr>
                <w:del w:id="1816" w:author="hqin" w:date="2013-01-28T08:18:00Z"/>
                <w:szCs w:val="24"/>
                <w:lang w:val="en-US"/>
              </w:rPr>
            </w:pPr>
            <w:del w:id="1817" w:author="hqin" w:date="2013-01-28T08:18:00Z">
              <w:r w:rsidRPr="002A0697" w:rsidDel="000A50F1">
                <w:rPr>
                  <w:i/>
                  <w:szCs w:val="24"/>
                  <w:lang w:val="en-US"/>
                </w:rPr>
                <w:delText>B. cereus</w:delText>
              </w:r>
              <w:r w:rsidRPr="002A0697" w:rsidDel="000A50F1">
                <w:rPr>
                  <w:szCs w:val="24"/>
                  <w:lang w:val="en-US"/>
                </w:rPr>
                <w:delText>-group</w:delText>
              </w:r>
            </w:del>
          </w:p>
        </w:tc>
        <w:tc>
          <w:tcPr>
            <w:tcW w:w="1689" w:type="dxa"/>
            <w:tcBorders>
              <w:top w:val="single" w:sz="4" w:space="0" w:color="auto"/>
              <w:left w:val="single" w:sz="4" w:space="0" w:color="auto"/>
              <w:bottom w:val="single" w:sz="4" w:space="0" w:color="auto"/>
              <w:right w:val="single" w:sz="4" w:space="0" w:color="auto"/>
            </w:tcBorders>
          </w:tcPr>
          <w:p w14:paraId="4105FA1C" w14:textId="77777777" w:rsidR="001C7FC9" w:rsidRPr="002A0697" w:rsidDel="000A50F1" w:rsidRDefault="001C7FC9" w:rsidP="001C7FC9">
            <w:pPr>
              <w:pStyle w:val="p-ni"/>
              <w:spacing w:before="0" w:after="0" w:line="480" w:lineRule="auto"/>
              <w:rPr>
                <w:del w:id="1818" w:author="hqin" w:date="2013-01-28T08:18:00Z"/>
                <w:szCs w:val="24"/>
                <w:lang w:val="en-US"/>
              </w:rPr>
            </w:pPr>
            <w:del w:id="1819" w:author="hqin" w:date="2013-01-28T08:18:00Z">
              <w:r w:rsidRPr="002A0697" w:rsidDel="000A50F1">
                <w:rPr>
                  <w:szCs w:val="24"/>
                  <w:lang w:val="en-US"/>
                </w:rPr>
                <w:delText>Mean # of Hits</w:delText>
              </w:r>
            </w:del>
          </w:p>
          <w:p w14:paraId="1D58E787" w14:textId="77777777" w:rsidR="001C7FC9" w:rsidRPr="002A0697" w:rsidDel="000A50F1" w:rsidRDefault="001C7FC9" w:rsidP="001C7FC9">
            <w:pPr>
              <w:pStyle w:val="p-ni"/>
              <w:spacing w:before="0" w:after="0" w:line="480" w:lineRule="auto"/>
              <w:rPr>
                <w:del w:id="1820" w:author="hqin" w:date="2013-01-28T08:18:00Z"/>
                <w:szCs w:val="24"/>
                <w:lang w:val="en-US"/>
              </w:rPr>
            </w:pPr>
          </w:p>
        </w:tc>
        <w:tc>
          <w:tcPr>
            <w:tcW w:w="1440" w:type="dxa"/>
            <w:tcBorders>
              <w:top w:val="single" w:sz="4" w:space="0" w:color="auto"/>
              <w:left w:val="single" w:sz="4" w:space="0" w:color="auto"/>
              <w:bottom w:val="single" w:sz="4" w:space="0" w:color="auto"/>
              <w:right w:val="single" w:sz="4" w:space="0" w:color="auto"/>
            </w:tcBorders>
          </w:tcPr>
          <w:p w14:paraId="76B6FA56" w14:textId="77777777" w:rsidR="001C7FC9" w:rsidRPr="002A0697" w:rsidDel="000A50F1" w:rsidRDefault="001C7FC9" w:rsidP="001C7FC9">
            <w:pPr>
              <w:pStyle w:val="p-ni"/>
              <w:spacing w:before="0" w:after="0" w:line="480" w:lineRule="auto"/>
              <w:rPr>
                <w:del w:id="1821" w:author="hqin" w:date="2013-01-28T08:18:00Z"/>
                <w:szCs w:val="24"/>
                <w:lang w:val="en-US"/>
              </w:rPr>
            </w:pPr>
            <w:del w:id="1822" w:author="hqin" w:date="2013-01-28T08:18:00Z">
              <w:r w:rsidRPr="002A0697" w:rsidDel="000A50F1">
                <w:rPr>
                  <w:szCs w:val="24"/>
                  <w:lang w:val="en-US"/>
                </w:rPr>
                <w:delText>3.1 ± 1.7</w:delText>
              </w:r>
            </w:del>
          </w:p>
        </w:tc>
        <w:tc>
          <w:tcPr>
            <w:tcW w:w="1440" w:type="dxa"/>
            <w:tcBorders>
              <w:top w:val="single" w:sz="4" w:space="0" w:color="auto"/>
              <w:left w:val="single" w:sz="4" w:space="0" w:color="auto"/>
              <w:bottom w:val="single" w:sz="4" w:space="0" w:color="auto"/>
              <w:right w:val="single" w:sz="4" w:space="0" w:color="auto"/>
            </w:tcBorders>
          </w:tcPr>
          <w:p w14:paraId="64AE9C57" w14:textId="77777777" w:rsidR="001C7FC9" w:rsidRPr="002A0697" w:rsidDel="000A50F1" w:rsidRDefault="001C7FC9" w:rsidP="001C7FC9">
            <w:pPr>
              <w:pStyle w:val="p-ni"/>
              <w:spacing w:before="0" w:after="0" w:line="480" w:lineRule="auto"/>
              <w:rPr>
                <w:del w:id="1823" w:author="hqin" w:date="2013-01-28T08:18:00Z"/>
                <w:szCs w:val="24"/>
                <w:lang w:val="en-US"/>
              </w:rPr>
            </w:pPr>
            <w:del w:id="1824" w:author="hqin" w:date="2013-01-28T08:18:00Z">
              <w:r w:rsidRPr="002A0697" w:rsidDel="000A50F1">
                <w:rPr>
                  <w:szCs w:val="24"/>
                  <w:lang w:val="en-US"/>
                </w:rPr>
                <w:delText>2.1 ± 1.8</w:delText>
              </w:r>
            </w:del>
          </w:p>
        </w:tc>
        <w:tc>
          <w:tcPr>
            <w:tcW w:w="1863" w:type="dxa"/>
            <w:tcBorders>
              <w:top w:val="single" w:sz="4" w:space="0" w:color="auto"/>
              <w:left w:val="single" w:sz="4" w:space="0" w:color="auto"/>
              <w:bottom w:val="single" w:sz="4" w:space="0" w:color="auto"/>
              <w:right w:val="single" w:sz="4" w:space="0" w:color="auto"/>
            </w:tcBorders>
          </w:tcPr>
          <w:p w14:paraId="19B0B36A" w14:textId="77777777" w:rsidR="001C7FC9" w:rsidRPr="002A0697" w:rsidDel="000A50F1" w:rsidRDefault="001C7FC9" w:rsidP="001C7FC9">
            <w:pPr>
              <w:pStyle w:val="p-ni"/>
              <w:spacing w:before="0" w:after="0" w:line="480" w:lineRule="auto"/>
              <w:rPr>
                <w:del w:id="1825" w:author="hqin" w:date="2013-01-28T08:18:00Z"/>
                <w:szCs w:val="24"/>
                <w:lang w:val="en-US"/>
              </w:rPr>
            </w:pPr>
            <w:del w:id="1826" w:author="hqin" w:date="2013-01-28T08:18:00Z">
              <w:r w:rsidRPr="002A0697" w:rsidDel="000A50F1">
                <w:rPr>
                  <w:szCs w:val="24"/>
                  <w:lang w:val="en-US"/>
                </w:rPr>
                <w:delText>0.039(Wilcoxon)</w:delText>
              </w:r>
            </w:del>
          </w:p>
          <w:p w14:paraId="2ADF9C03" w14:textId="77777777" w:rsidR="001C7FC9" w:rsidRPr="002A0697" w:rsidDel="000A50F1" w:rsidRDefault="001C7FC9" w:rsidP="001C7FC9">
            <w:pPr>
              <w:pStyle w:val="p-ni"/>
              <w:spacing w:before="0" w:after="0" w:line="480" w:lineRule="auto"/>
              <w:rPr>
                <w:del w:id="1827" w:author="hqin" w:date="2013-01-28T08:18:00Z"/>
                <w:szCs w:val="24"/>
                <w:lang w:val="en-US"/>
              </w:rPr>
            </w:pPr>
            <w:del w:id="1828" w:author="hqin" w:date="2013-01-28T08:18:00Z">
              <w:r w:rsidRPr="002A0697" w:rsidDel="000A50F1">
                <w:rPr>
                  <w:szCs w:val="24"/>
                  <w:lang w:val="en-US"/>
                </w:rPr>
                <w:delText>0.049(t-test)</w:delText>
              </w:r>
            </w:del>
          </w:p>
        </w:tc>
      </w:tr>
    </w:tbl>
    <w:p w14:paraId="08BD7A29" w14:textId="77777777" w:rsidR="001C7FC9" w:rsidRPr="002A0697" w:rsidDel="000A50F1" w:rsidRDefault="001C7FC9" w:rsidP="001C7FC9">
      <w:pPr>
        <w:pStyle w:val="LEGEND"/>
        <w:spacing w:before="0" w:after="0" w:line="480" w:lineRule="auto"/>
        <w:rPr>
          <w:del w:id="1829" w:author="hqin" w:date="2013-01-28T08:18:00Z"/>
          <w:rFonts w:ascii="Times New Roman" w:hAnsi="Times New Roman"/>
          <w:szCs w:val="24"/>
          <w:lang w:val="en-US"/>
        </w:rPr>
      </w:pPr>
    </w:p>
    <w:p w14:paraId="680419E2" w14:textId="77777777" w:rsidR="001C7FC9" w:rsidRPr="002A0697" w:rsidRDefault="001C7FC9" w:rsidP="001C7FC9">
      <w:pPr>
        <w:pStyle w:val="LEGEND"/>
        <w:spacing w:before="0" w:after="0" w:line="480" w:lineRule="auto"/>
        <w:rPr>
          <w:rFonts w:ascii="Times New Roman" w:hAnsi="Times New Roman"/>
          <w:szCs w:val="24"/>
          <w:lang w:val="en-US"/>
        </w:rPr>
      </w:pPr>
      <w:del w:id="1830" w:author="hqin" w:date="2013-01-28T10:06:00Z">
        <w:r w:rsidRPr="002A0697" w:rsidDel="00D640E8">
          <w:rPr>
            <w:rFonts w:ascii="Times New Roman" w:hAnsi="Times New Roman"/>
            <w:szCs w:val="24"/>
            <w:lang w:val="en-US"/>
          </w:rPr>
          <w:delText xml:space="preserve">The p-values are calculated by one-sided Fisher’s exact test, Wilcoxon test, and t-test. The number of orthologous hits for each coat protein gene in the </w:delText>
        </w:r>
        <w:r w:rsidRPr="002A0697" w:rsidDel="00D640E8">
          <w:rPr>
            <w:rFonts w:ascii="Times New Roman" w:hAnsi="Times New Roman"/>
            <w:i/>
            <w:szCs w:val="24"/>
            <w:lang w:val="en-US"/>
          </w:rPr>
          <w:delText>B. cereus</w:delText>
        </w:r>
      </w:del>
      <w:ins w:id="1831" w:author="MI" w:date="2011-11-29T18:59:00Z">
        <w:del w:id="1832" w:author="hqin" w:date="2013-01-28T10:06:00Z">
          <w:r w:rsidR="0036587D" w:rsidRPr="0036587D">
            <w:rPr>
              <w:rFonts w:ascii="Times New Roman" w:hAnsi="Times New Roman"/>
              <w:szCs w:val="24"/>
              <w:lang w:val="en-US"/>
              <w:rPrChange w:id="1833" w:author="MI" w:date="2011-11-29T18:59:00Z">
                <w:rPr>
                  <w:rFonts w:ascii="Times New Roman" w:hAnsi="Times New Roman"/>
                  <w:i/>
                  <w:sz w:val="16"/>
                  <w:szCs w:val="24"/>
                  <w:lang w:val="en-US"/>
                </w:rPr>
              </w:rPrChange>
            </w:rPr>
            <w:delText>-group</w:delText>
          </w:r>
        </w:del>
      </w:ins>
      <w:del w:id="1834" w:author="hqin" w:date="2013-01-28T10:06:00Z">
        <w:r w:rsidRPr="002A0697" w:rsidDel="00D640E8">
          <w:rPr>
            <w:rFonts w:ascii="Times New Roman" w:hAnsi="Times New Roman"/>
            <w:szCs w:val="24"/>
            <w:lang w:val="en-US"/>
          </w:rPr>
          <w:delText xml:space="preserve"> clade is the sum of the hits in </w:delText>
        </w:r>
        <w:r w:rsidRPr="002A0697" w:rsidDel="00D640E8">
          <w:rPr>
            <w:rFonts w:ascii="Times New Roman" w:hAnsi="Times New Roman"/>
            <w:i/>
            <w:szCs w:val="24"/>
            <w:lang w:val="en-US"/>
          </w:rPr>
          <w:delText>B. anthracis</w:delText>
        </w:r>
        <w:r w:rsidRPr="002A0697" w:rsidDel="00D640E8">
          <w:rPr>
            <w:rFonts w:ascii="Times New Roman" w:hAnsi="Times New Roman"/>
            <w:szCs w:val="24"/>
            <w:lang w:val="en-US"/>
          </w:rPr>
          <w:delText xml:space="preserve">, </w:delText>
        </w:r>
        <w:r w:rsidRPr="002A0697" w:rsidDel="00D640E8">
          <w:rPr>
            <w:rFonts w:ascii="Times New Roman" w:hAnsi="Times New Roman"/>
            <w:i/>
            <w:szCs w:val="24"/>
            <w:lang w:val="en-US"/>
          </w:rPr>
          <w:delText>B. thuringiensis</w:delText>
        </w:r>
        <w:r w:rsidRPr="002A0697" w:rsidDel="00D640E8">
          <w:rPr>
            <w:rFonts w:ascii="Times New Roman" w:hAnsi="Times New Roman"/>
            <w:szCs w:val="24"/>
            <w:lang w:val="en-US"/>
          </w:rPr>
          <w:delText xml:space="preserve">, </w:delText>
        </w:r>
        <w:r w:rsidRPr="002A0697" w:rsidDel="00D640E8">
          <w:rPr>
            <w:rFonts w:ascii="Times New Roman" w:hAnsi="Times New Roman"/>
            <w:i/>
            <w:szCs w:val="24"/>
            <w:lang w:val="en-US"/>
          </w:rPr>
          <w:delText>B. cereus</w:delText>
        </w:r>
        <w:r w:rsidRPr="002A0697" w:rsidDel="00D640E8">
          <w:rPr>
            <w:rFonts w:ascii="Times New Roman" w:hAnsi="Times New Roman"/>
            <w:szCs w:val="24"/>
            <w:lang w:val="en-US"/>
          </w:rPr>
          <w:delText xml:space="preserve">, and </w:delText>
        </w:r>
        <w:r w:rsidRPr="002A0697" w:rsidDel="00D640E8">
          <w:rPr>
            <w:rFonts w:ascii="Times New Roman" w:hAnsi="Times New Roman"/>
            <w:i/>
            <w:szCs w:val="24"/>
            <w:lang w:val="en-US"/>
          </w:rPr>
          <w:delText>B. weihenstephanensis</w:delText>
        </w:r>
        <w:r w:rsidRPr="002A0697" w:rsidDel="00D640E8">
          <w:rPr>
            <w:rFonts w:ascii="Times New Roman" w:hAnsi="Times New Roman"/>
            <w:szCs w:val="24"/>
            <w:lang w:val="en-US"/>
          </w:rPr>
          <w:delText>.</w:delText>
        </w:r>
      </w:del>
    </w:p>
    <w:p w14:paraId="0061ECA4" w14:textId="77777777" w:rsidR="001C7FC9" w:rsidRDefault="001C7FC9" w:rsidP="001C7FC9">
      <w:pPr>
        <w:pStyle w:val="LEGEND"/>
        <w:spacing w:after="0" w:line="240" w:lineRule="auto"/>
        <w:ind w:left="720" w:hanging="720"/>
        <w:rPr>
          <w:ins w:id="1835" w:author="hqin" w:date="2013-01-28T08:37:00Z"/>
          <w:rFonts w:ascii="Times New Roman" w:hAnsi="Times New Roman"/>
          <w:szCs w:val="24"/>
          <w:lang w:val="en-US"/>
        </w:rPr>
      </w:pPr>
    </w:p>
    <w:p w14:paraId="47BFF485" w14:textId="77777777" w:rsidR="00805FCB" w:rsidRDefault="00805FCB" w:rsidP="001C7FC9">
      <w:pPr>
        <w:pStyle w:val="LEGEND"/>
        <w:spacing w:after="0" w:line="240" w:lineRule="auto"/>
        <w:ind w:left="720" w:hanging="720"/>
        <w:rPr>
          <w:ins w:id="1836" w:author="hqin" w:date="2013-01-28T08:38:00Z"/>
          <w:rFonts w:ascii="Times New Roman" w:hAnsi="Times New Roman"/>
          <w:szCs w:val="24"/>
          <w:lang w:val="en-US"/>
        </w:rPr>
      </w:pPr>
      <w:ins w:id="1837" w:author="hqin" w:date="2013-01-28T08:37:00Z">
        <w:r>
          <w:rPr>
            <w:rFonts w:ascii="Times New Roman" w:hAnsi="Times New Roman"/>
            <w:szCs w:val="24"/>
            <w:lang w:val="en-US"/>
          </w:rPr>
          <w:t>Figure 1, species reference tree</w:t>
        </w:r>
      </w:ins>
    </w:p>
    <w:p w14:paraId="2A145ADA" w14:textId="77777777" w:rsidR="007D5943" w:rsidRPr="00F67347" w:rsidRDefault="007D5943" w:rsidP="007D5943">
      <w:pPr>
        <w:rPr>
          <w:ins w:id="1838" w:author="hqin" w:date="2013-01-28T09:34:00Z"/>
          <w:rFonts w:ascii="Courier New" w:hAnsi="Courier New" w:cs="Courier New"/>
        </w:rPr>
      </w:pPr>
      <w:ins w:id="1839" w:author="hqin" w:date="2013-01-28T09:34:00Z">
        <w:r w:rsidRPr="00AD4EE6">
          <w:rPr>
            <w:b/>
          </w:rPr>
          <w:t>Figure S1</w:t>
        </w:r>
        <w:r>
          <w:rPr>
            <w:b/>
          </w:rPr>
          <w:t xml:space="preserve"> </w:t>
        </w:r>
      </w:ins>
      <w:ins w:id="1840" w:author="hqin" w:date="2013-01-28T09:48:00Z">
        <w:r w:rsidR="006E1DA5">
          <w:rPr>
            <w:b/>
          </w:rPr>
          <w:t xml:space="preserve">The </w:t>
        </w:r>
        <w:r w:rsidR="006E1DA5">
          <w:t>s</w:t>
        </w:r>
      </w:ins>
      <w:ins w:id="1841" w:author="hqin" w:date="2013-01-28T09:34:00Z">
        <w:r w:rsidRPr="00F67347">
          <w:t>pecies</w:t>
        </w:r>
      </w:ins>
      <w:ins w:id="1842" w:author="hqin" w:date="2013-01-28T09:48:00Z">
        <w:r w:rsidR="006E1DA5">
          <w:t xml:space="preserve">/reference </w:t>
        </w:r>
      </w:ins>
      <w:ins w:id="1843" w:author="hqin" w:date="2013-01-28T09:34:00Z">
        <w:r w:rsidRPr="00F67347">
          <w:t xml:space="preserve">tree of the </w:t>
        </w:r>
        <w:r w:rsidRPr="00F67347">
          <w:rPr>
            <w:i/>
            <w:iCs/>
          </w:rPr>
          <w:t>Bacillus</w:t>
        </w:r>
        <w:r w:rsidRPr="00F67347">
          <w:t xml:space="preserve"> genomes under study based on 34 concatenated essential genes. </w:t>
        </w:r>
      </w:ins>
      <w:ins w:id="1844" w:author="hqin" w:date="2013-01-28T09:49:00Z">
        <w:r w:rsidR="008A2A5B" w:rsidRPr="00F67347">
          <w:t>The Newick format of the species tree is  (((Bpu,(Bli,(Bam,(Bmo,Bsu)))),(Bwe,(Bce,Ban,Bth))),</w:t>
        </w:r>
        <w:r w:rsidR="008A2A5B">
          <w:t>(</w:t>
        </w:r>
        <w:r w:rsidR="008A2A5B" w:rsidRPr="00F67347">
          <w:t>Bha,Bcl)</w:t>
        </w:r>
        <w:r w:rsidR="008A2A5B">
          <w:t>)</w:t>
        </w:r>
        <w:r w:rsidR="008A2A5B" w:rsidRPr="00F67347">
          <w:t xml:space="preserve">.  </w:t>
        </w:r>
      </w:ins>
      <w:ins w:id="1845" w:author="hqin" w:date="2013-01-28T09:34:00Z">
        <w:r w:rsidRPr="00F67347">
          <w:t xml:space="preserve">The evolutionary </w:t>
        </w:r>
        <w:r w:rsidR="000C727F">
          <w:t xml:space="preserve">history was inferred using the </w:t>
        </w:r>
      </w:ins>
      <w:ins w:id="1846" w:author="hqin" w:date="2013-01-30T10:25:00Z">
        <w:r w:rsidR="000C727F">
          <w:t>n</w:t>
        </w:r>
      </w:ins>
      <w:ins w:id="1847" w:author="hqin" w:date="2013-01-28T09:34:00Z">
        <w:r w:rsidR="000C727F">
          <w:t>eighbor-</w:t>
        </w:r>
      </w:ins>
      <w:ins w:id="1848" w:author="hqin" w:date="2013-01-30T10:25:00Z">
        <w:r w:rsidR="000C727F">
          <w:t>j</w:t>
        </w:r>
      </w:ins>
      <w:ins w:id="1849" w:author="hqin" w:date="2013-01-28T09:34:00Z">
        <w:r w:rsidRPr="00F67347">
          <w:t xml:space="preserve">oining method </w:t>
        </w:r>
      </w:ins>
      <w:r w:rsidR="001E1917">
        <w:fldChar w:fldCharType="begin">
          <w:fldData xml:space="preserve">PEVuZE5vdGU+PENpdGU+PEF1dGhvcj5TYWl0b3U8L0F1dGhvcj48WWVhcj4xOTg3PC9ZZWFyPjxS
ZWNOdW0+Mjg1PC9SZWNOdW0+PERpc3BsYXlUZXh0Pls5MSwgOTJdPC9EaXNwbGF5VGV4dD48cmVj
b3JkPjxyZWMtbnVtYmVyPjI4NTwvcmVjLW51bWJlcj48Zm9yZWlnbi1rZXlzPjxrZXkgYXBwPSJF
TiIgZGItaWQ9IjAyc3BzMnBzZTV2ZGU5ZXN6cjZ2ZXN3ODJ2c3JwYWVlcmR2YSI+Mjg1PC9rZXk+
PC9mb3JlaWduLWtleXM+PHJlZi10eXBlIG5hbWU9IkpvdXJuYWwgQXJ0aWNsZSI+MTc8L3JlZi10
eXBlPjxjb250cmlidXRvcnM+PGF1dGhvcnM+PGF1dGhvcj5TYWl0b3UsIE4uPC9hdXRob3I+PGF1
dGhvcj5OZWksIE0uPC9hdXRob3I+PC9hdXRob3JzPjwvY29udHJpYnV0b3JzPjxhdXRoLWFkZHJl
c3M+Q2VudGVyIGZvciBEZW1vZ3JhcGhpYyBhbmQgUG9wdWxhdGlvbiBHZW5ldGljcywgVW5pdmVy
c2l0eSBvZiBUZXhhcyBIZWFsdGggU2NpZW5jZSBDZW50ZXIsIEhvdXN0b24gNzcyMjUuPC9hdXRo
LWFkZHJlc3M+PHRpdGxlcz48dGl0bGU+VGhlIG5laWdoYm9yLWpvaW5pbmcgbWV0aG9kOiBhIG5l
dyBtZXRob2QgZm9yIHJlY29uc3RydWN0aW5nIHBoeWxvZ2VuZXRpYyB0cmVlczwvdGl0bGU+PHNl
Y29uZGFyeS10aXRsZT5Nb2wgQmlvbCBFdm9sPC9zZWNvbmRhcnktdGl0bGU+PC90aXRsZXM+PHBl
cmlvZGljYWw+PGZ1bGwtdGl0bGU+TW9sIEJpb2wgRXZvbDwvZnVsbC10aXRsZT48L3BlcmlvZGlj
YWw+PHBhZ2VzPjQwNi0yNTwvcGFnZXM+PHZvbHVtZT40PC92b2x1bWU+PG51bWJlcj40PC9udW1i
ZXI+PGVkaXRpb24+MTk4Ny8wNy8wMTwvZWRpdGlvbj48a2V5d29yZHM+PGtleXdvcmQ+QW5pbWFs
czwva2V5d29yZD48a2V5d29yZD5CaW9sb2dpY2FsIEV2b2x1dGlvbjwva2V5d29yZD48a2V5d29y
ZD5CaW9tZXRyeTwva2V5d29yZD48a2V5d29yZD4qTW9kZWxzLCBHZW5ldGljPC9rZXl3b3JkPjxr
ZXl3b3JkPipQaHlsb2dlbnk8L2tleXdvcmQ+PGtleXdvcmQ+UmFuaWRhZS8qZ2VuZXRpY3M8L2tl
eXdvcmQ+PC9rZXl3b3Jkcz48ZGF0ZXM+PHllYXI+MTk4NzwveWVhcj48cHViLWRhdGVzPjxkYXRl
Pkp1bDwvZGF0ZT48L3B1Yi1kYXRlcz48L2RhdGVzPjxpc2JuPjA3MzctNDAzOCAoUHJpbnQpJiN4
RDswNzM3LTQwMzggKExpbmtpbmcpPC9pc2JuPjxhY2Nlc3Npb24tbnVtPjM0NDcwMTU8L2FjY2Vz
c2lvbi1udW0+PHVybHM+PHJlbGF0ZWQtdXJscz48dXJsPmh0dHA6Ly93d3cubmNiaS5ubG0ubmlo
Lmdvdi9lbnRyZXovcXVlcnkuZmNnaT9jbWQ9UmV0cmlldmUmYW1wO2RiPVB1Yk1lZCZhbXA7ZG9w
dD1DaXRhdGlvbiZhbXA7bGlzdF91aWRzPTM0NDcwMTU8L3VybD48L3JlbGF0ZWQtdXJscz48L3Vy
bHM+PGxhbmd1YWdlPmVuZzwvbGFuZ3VhZ2U+PC9yZWNvcmQ+PC9DaXRlPjxDaXRlPjxBdXRob3I+
U3R1ZGllcjwvQXV0aG9yPjxZZWFyPjE5ODg8L1llYXI+PFJlY051bT4yNDQ8L1JlY051bT48cmVj
b3JkPjxyZWMtbnVtYmVyPjI0NDwvcmVjLW51bWJlcj48Zm9yZWlnbi1rZXlzPjxrZXkgYXBwPSJF
TiIgZGItaWQ9IjAyc3BzMnBzZTV2ZGU5ZXN6cjZ2ZXN3ODJ2c3JwYWVlcmR2YSI+MjQ0PC9rZXk+
PC9mb3JlaWduLWtleXM+PHJlZi10eXBlIG5hbWU9IkpvdXJuYWwgQXJ0aWNsZSI+MTc8L3JlZi10
eXBlPjxjb250cmlidXRvcnM+PGF1dGhvcnM+PGF1dGhvcj5TdHVkaWVyLCBKLiBBLjwvYXV0aG9y
PjxhdXRob3I+S2VwcGxlciwgSy4gSi48L2F1dGhvcj48L2F1dGhvcnM+PC9jb250cmlidXRvcnM+
PGF1dGgtYWRkcmVzcz5EZXBhcnRtZW50IG9mIE1pY3JvYmlvbG9neSwgVW5pdmVyc2l0eSBvZiBJ
bGxpbm9pcywgVXJiYW5hIDYxODAxLjwvYXV0aC1hZGRyZXNzPjx0aXRsZXM+PHRpdGxlPkEgbm90
ZSBvbiB0aGUgbmVpZ2hib3Itam9pbmluZyBhbGdvcml0aG0gb2YgU2FpdG91IGFuZCBOZWk8L3Rp
dGxlPjxzZWNvbmRhcnktdGl0bGU+TW9sIEJpb2wgRXZvbDwvc2Vjb25kYXJ5LXRpdGxlPjwvdGl0
bGVzPjxwZXJpb2RpY2FsPjxmdWxsLXRpdGxlPk1vbCBCaW9sIEV2b2w8L2Z1bGwtdGl0bGU+PC9w
ZXJpb2RpY2FsPjxwYWdlcz43MjktMzE8L3BhZ2VzPjx2b2x1bWU+NTwvdm9sdW1lPjxudW1iZXI+
NjwvbnVtYmVyPjxlZGl0aW9uPjE5ODgvMTEvMDE8L2VkaXRpb24+PGtleXdvcmRzPjxrZXl3b3Jk
PipBbGdvcml0aG1zPC9rZXl3b3JkPjxrZXl3b3JkPk1hdGhlbWF0aWNzPC9rZXl3b3JkPjxrZXl3
b3JkPk1ldGhvZHM8L2tleXdvcmQ+PGtleXdvcmQ+KlBoeWxvZ2VueTwva2V5d29yZD48L2tleXdv
cmRzPjxkYXRlcz48eWVhcj4xOTg4PC95ZWFyPjxwdWItZGF0ZXM+PGRhdGU+Tm92PC9kYXRlPjwv
cHViLWRhdGVzPjwvZGF0ZXM+PGlzYm4+MDczNy00MDM4IChQcmludCkmI3hEOzA3MzctNDAzOCAo
TGlua2luZyk8L2lzYm4+PGFjY2Vzc2lvbi1udW0+MzIyMTc5NDwvYWNjZXNzaW9uLW51bT48dXJs
cz48cmVsYXRlZC11cmxzPjx1cmw+aHR0cDovL3d3dy5uY2JpLm5sbS5uaWguZ292L2VudHJlei9x
dWVyeS5mY2dpP2NtZD1SZXRyaWV2ZSZhbXA7ZGI9UHViTWVkJmFtcDtkb3B0PUNpdGF0aW9uJmFt
cDtsaXN0X3VpZHM9MzIyMTc5NDwvdXJsPjwvcmVsYXRlZC11cmxzPjwvdXJscz48bGFuZ3VhZ2U+
ZW5nPC9sYW5ndWFnZT48L3JlY29yZD48L0NpdGU+PC9FbmROb3RlPn==
</w:fldData>
        </w:fldChar>
      </w:r>
      <w:r w:rsidR="001E1917">
        <w:instrText xml:space="preserve"> ADDIN EN.CITE </w:instrText>
      </w:r>
      <w:r w:rsidR="001E1917">
        <w:fldChar w:fldCharType="begin">
          <w:fldData xml:space="preserve">PEVuZE5vdGU+PENpdGU+PEF1dGhvcj5TYWl0b3U8L0F1dGhvcj48WWVhcj4xOTg3PC9ZZWFyPjxS
ZWNOdW0+Mjg1PC9SZWNOdW0+PERpc3BsYXlUZXh0Pls5MSwgOTJdPC9EaXNwbGF5VGV4dD48cmVj
b3JkPjxyZWMtbnVtYmVyPjI4NTwvcmVjLW51bWJlcj48Zm9yZWlnbi1rZXlzPjxrZXkgYXBwPSJF
TiIgZGItaWQ9IjAyc3BzMnBzZTV2ZGU5ZXN6cjZ2ZXN3ODJ2c3JwYWVlcmR2YSI+Mjg1PC9rZXk+
PC9mb3JlaWduLWtleXM+PHJlZi10eXBlIG5hbWU9IkpvdXJuYWwgQXJ0aWNsZSI+MTc8L3JlZi10
eXBlPjxjb250cmlidXRvcnM+PGF1dGhvcnM+PGF1dGhvcj5TYWl0b3UsIE4uPC9hdXRob3I+PGF1
dGhvcj5OZWksIE0uPC9hdXRob3I+PC9hdXRob3JzPjwvY29udHJpYnV0b3JzPjxhdXRoLWFkZHJl
c3M+Q2VudGVyIGZvciBEZW1vZ3JhcGhpYyBhbmQgUG9wdWxhdGlvbiBHZW5ldGljcywgVW5pdmVy
c2l0eSBvZiBUZXhhcyBIZWFsdGggU2NpZW5jZSBDZW50ZXIsIEhvdXN0b24gNzcyMjUuPC9hdXRo
LWFkZHJlc3M+PHRpdGxlcz48dGl0bGU+VGhlIG5laWdoYm9yLWpvaW5pbmcgbWV0aG9kOiBhIG5l
dyBtZXRob2QgZm9yIHJlY29uc3RydWN0aW5nIHBoeWxvZ2VuZXRpYyB0cmVlczwvdGl0bGU+PHNl
Y29uZGFyeS10aXRsZT5Nb2wgQmlvbCBFdm9sPC9zZWNvbmRhcnktdGl0bGU+PC90aXRsZXM+PHBl
cmlvZGljYWw+PGZ1bGwtdGl0bGU+TW9sIEJpb2wgRXZvbDwvZnVsbC10aXRsZT48L3BlcmlvZGlj
YWw+PHBhZ2VzPjQwNi0yNTwvcGFnZXM+PHZvbHVtZT40PC92b2x1bWU+PG51bWJlcj40PC9udW1i
ZXI+PGVkaXRpb24+MTk4Ny8wNy8wMTwvZWRpdGlvbj48a2V5d29yZHM+PGtleXdvcmQ+QW5pbWFs
czwva2V5d29yZD48a2V5d29yZD5CaW9sb2dpY2FsIEV2b2x1dGlvbjwva2V5d29yZD48a2V5d29y
ZD5CaW9tZXRyeTwva2V5d29yZD48a2V5d29yZD4qTW9kZWxzLCBHZW5ldGljPC9rZXl3b3JkPjxr
ZXl3b3JkPipQaHlsb2dlbnk8L2tleXdvcmQ+PGtleXdvcmQ+UmFuaWRhZS8qZ2VuZXRpY3M8L2tl
eXdvcmQ+PC9rZXl3b3Jkcz48ZGF0ZXM+PHllYXI+MTk4NzwveWVhcj48cHViLWRhdGVzPjxkYXRl
Pkp1bDwvZGF0ZT48L3B1Yi1kYXRlcz48L2RhdGVzPjxpc2JuPjA3MzctNDAzOCAoUHJpbnQpJiN4
RDswNzM3LTQwMzggKExpbmtpbmcpPC9pc2JuPjxhY2Nlc3Npb24tbnVtPjM0NDcwMTU8L2FjY2Vz
c2lvbi1udW0+PHVybHM+PHJlbGF0ZWQtdXJscz48dXJsPmh0dHA6Ly93d3cubmNiaS5ubG0ubmlo
Lmdvdi9lbnRyZXovcXVlcnkuZmNnaT9jbWQ9UmV0cmlldmUmYW1wO2RiPVB1Yk1lZCZhbXA7ZG9w
dD1DaXRhdGlvbiZhbXA7bGlzdF91aWRzPTM0NDcwMTU8L3VybD48L3JlbGF0ZWQtdXJscz48L3Vy
bHM+PGxhbmd1YWdlPmVuZzwvbGFuZ3VhZ2U+PC9yZWNvcmQ+PC9DaXRlPjxDaXRlPjxBdXRob3I+
U3R1ZGllcjwvQXV0aG9yPjxZZWFyPjE5ODg8L1llYXI+PFJlY051bT4yNDQ8L1JlY051bT48cmVj
b3JkPjxyZWMtbnVtYmVyPjI0NDwvcmVjLW51bWJlcj48Zm9yZWlnbi1rZXlzPjxrZXkgYXBwPSJF
TiIgZGItaWQ9IjAyc3BzMnBzZTV2ZGU5ZXN6cjZ2ZXN3ODJ2c3JwYWVlcmR2YSI+MjQ0PC9rZXk+
PC9mb3JlaWduLWtleXM+PHJlZi10eXBlIG5hbWU9IkpvdXJuYWwgQXJ0aWNsZSI+MTc8L3JlZi10
eXBlPjxjb250cmlidXRvcnM+PGF1dGhvcnM+PGF1dGhvcj5TdHVkaWVyLCBKLiBBLjwvYXV0aG9y
PjxhdXRob3I+S2VwcGxlciwgSy4gSi48L2F1dGhvcj48L2F1dGhvcnM+PC9jb250cmlidXRvcnM+
PGF1dGgtYWRkcmVzcz5EZXBhcnRtZW50IG9mIE1pY3JvYmlvbG9neSwgVW5pdmVyc2l0eSBvZiBJ
bGxpbm9pcywgVXJiYW5hIDYxODAxLjwvYXV0aC1hZGRyZXNzPjx0aXRsZXM+PHRpdGxlPkEgbm90
ZSBvbiB0aGUgbmVpZ2hib3Itam9pbmluZyBhbGdvcml0aG0gb2YgU2FpdG91IGFuZCBOZWk8L3Rp
dGxlPjxzZWNvbmRhcnktdGl0bGU+TW9sIEJpb2wgRXZvbDwvc2Vjb25kYXJ5LXRpdGxlPjwvdGl0
bGVzPjxwZXJpb2RpY2FsPjxmdWxsLXRpdGxlPk1vbCBCaW9sIEV2b2w8L2Z1bGwtdGl0bGU+PC9w
ZXJpb2RpY2FsPjxwYWdlcz43MjktMzE8L3BhZ2VzPjx2b2x1bWU+NTwvdm9sdW1lPjxudW1iZXI+
NjwvbnVtYmVyPjxlZGl0aW9uPjE5ODgvMTEvMDE8L2VkaXRpb24+PGtleXdvcmRzPjxrZXl3b3Jk
PipBbGdvcml0aG1zPC9rZXl3b3JkPjxrZXl3b3JkPk1hdGhlbWF0aWNzPC9rZXl3b3JkPjxrZXl3
b3JkPk1ldGhvZHM8L2tleXdvcmQ+PGtleXdvcmQ+KlBoeWxvZ2VueTwva2V5d29yZD48L2tleXdv
cmRzPjxkYXRlcz48eWVhcj4xOTg4PC95ZWFyPjxwdWItZGF0ZXM+PGRhdGU+Tm92PC9kYXRlPjwv
cHViLWRhdGVzPjwvZGF0ZXM+PGlzYm4+MDczNy00MDM4IChQcmludCkmI3hEOzA3MzctNDAzOCAo
TGlua2luZyk8L2lzYm4+PGFjY2Vzc2lvbi1udW0+MzIyMTc5NDwvYWNjZXNzaW9uLW51bT48dXJs
cz48cmVsYXRlZC11cmxzPjx1cmw+aHR0cDovL3d3dy5uY2JpLm5sbS5uaWguZ292L2VudHJlei9x
dWVyeS5mY2dpP2NtZD1SZXRyaWV2ZSZhbXA7ZGI9UHViTWVkJmFtcDtkb3B0PUNpdGF0aW9uJmFt
cDtsaXN0X3VpZHM9MzIyMTc5NDwvdXJsPjwvcmVsYXRlZC11cmxzPjwvdXJscz48bGFuZ3VhZ2U+
ZW5nPC9sYW5ndWFnZT48L3JlY29yZD48L0NpdGU+PC9FbmROb3RlPn==
</w:fldData>
        </w:fldChar>
      </w:r>
      <w:r w:rsidR="001E1917">
        <w:instrText xml:space="preserve"> ADDIN EN.CITE.DATA </w:instrText>
      </w:r>
      <w:r w:rsidR="001E1917">
        <w:fldChar w:fldCharType="end"/>
      </w:r>
      <w:r w:rsidR="001E1917">
        <w:fldChar w:fldCharType="separate"/>
      </w:r>
      <w:r w:rsidR="001E1917">
        <w:rPr>
          <w:noProof/>
        </w:rPr>
        <w:t>[</w:t>
      </w:r>
      <w:hyperlink w:anchor="_ENREF_91" w:tooltip="Saitou, 1987 #285" w:history="1">
        <w:r w:rsidR="001E1917">
          <w:rPr>
            <w:noProof/>
          </w:rPr>
          <w:t>91</w:t>
        </w:r>
      </w:hyperlink>
      <w:r w:rsidR="001E1917">
        <w:rPr>
          <w:noProof/>
        </w:rPr>
        <w:t xml:space="preserve">, </w:t>
      </w:r>
      <w:hyperlink w:anchor="_ENREF_92" w:tooltip="Studier, 1988 #244" w:history="1">
        <w:r w:rsidR="001E1917">
          <w:rPr>
            <w:noProof/>
          </w:rPr>
          <w:t>92</w:t>
        </w:r>
      </w:hyperlink>
      <w:r w:rsidR="001E1917">
        <w:rPr>
          <w:noProof/>
        </w:rPr>
        <w:t>]</w:t>
      </w:r>
      <w:r w:rsidR="001E1917">
        <w:fldChar w:fldCharType="end"/>
      </w:r>
      <w:ins w:id="1850" w:author="hqin" w:date="2013-01-28T09:34:00Z">
        <w:r w:rsidRPr="00F67347">
          <w:t>. The optimal tree with the sum of branch length = 1.5</w:t>
        </w:r>
      </w:ins>
      <w:ins w:id="1851" w:author="hqin" w:date="2013-01-28T09:49:00Z">
        <w:r w:rsidR="002401F0">
          <w:t>8</w:t>
        </w:r>
      </w:ins>
      <w:ins w:id="1852" w:author="hqin" w:date="2013-01-28T09:34:00Z">
        <w:r w:rsidRPr="00F67347">
          <w:t xml:space="preserve"> is shown. The percentage of replicate trees in which the associated taxa clustered together in the bootstrap test (1000 replicates) are shown next to the branches. The tree is drawn to scale, with branch lengths in the same units as those of the evolutionary distances used to infer the phylogenetic tree. The evolutionary distances were computed using the JTT matrix-based method and are in the units of the number of amino acid substitutions per site. All positions containing gaps and missing data were eliminated from the dataset (Complete deletion option). There were a total of 11302 positions in the final dataset. Phylogenetic analyses were conducted in MEGA4 </w:t>
        </w:r>
      </w:ins>
      <w:r w:rsidR="001E1917">
        <w:fldChar w:fldCharType="begin"/>
      </w:r>
      <w:r w:rsidR="001E1917">
        <w:instrText xml:space="preserve"> ADDIN EN.CITE &lt;EndNote&gt;&lt;Cite&gt;&lt;Author&gt;Tamura&lt;/Author&gt;&lt;Year&gt;2007&lt;/Year&gt;&lt;RecNum&gt;93&lt;/RecNum&gt;&lt;DisplayText&gt;[49]&lt;/DisplayText&gt;&lt;record&gt;&lt;rec-number&gt;93&lt;/rec-number&gt;&lt;foreign-keys&gt;&lt;key app="EN" db-id="02sps2pse5vde9eszr6vesw82vsrpaeerdva"&gt;93&lt;/key&gt;&lt;/foreign-keys&gt;&lt;ref-type name="Journal Article"&gt;17&lt;/ref-type&gt;&lt;contributors&gt;&lt;authors&gt;&lt;author&gt;Tamura, K.&lt;/author&gt;&lt;author&gt;Dudley, J.&lt;/author&gt;&lt;author&gt;Nei, M.&lt;/author&gt;&lt;author&gt;Kumar, S.&lt;/author&gt;&lt;/authors&gt;&lt;/contributors&gt;&lt;auth-address&gt;Center for Evolutionary Functional Genomics, The Biodesign Institute, Arizona State University, AZ, USA.&lt;/auth-address&gt;&lt;titles&gt;&lt;title&gt;MEGA4: Molecular Evolutionary Genetics Analysis (MEGA) software version 4.0&lt;/title&gt;&lt;secondary-title&gt;Mol Biol Evol&lt;/secondary-title&gt;&lt;/titles&gt;&lt;periodical&gt;&lt;full-title&gt;Mol Biol Evol&lt;/full-title&gt;&lt;/periodical&gt;&lt;pages&gt;1596-9&lt;/pages&gt;&lt;volume&gt;24&lt;/volume&gt;&lt;number&gt;8&lt;/number&gt;&lt;keywords&gt;&lt;keyword&gt;Databases, Genetic&lt;/keyword&gt;&lt;keyword&gt;*Evolution, Molecular&lt;/keyword&gt;&lt;keyword&gt;Internet&lt;/keyword&gt;&lt;keyword&gt;Phylogeny&lt;/keyword&gt;&lt;keyword&gt;*Sequence Alignment/methods&lt;/keyword&gt;&lt;keyword&gt;Sequence Analysis, DNA&lt;/keyword&gt;&lt;keyword&gt;Sequence Analysis, Protein&lt;/keyword&gt;&lt;keyword&gt;Software&lt;/keyword&gt;&lt;/keywords&gt;&lt;dates&gt;&lt;year&gt;2007&lt;/year&gt;&lt;pub-dates&gt;&lt;date&gt;Aug&lt;/date&gt;&lt;/pub-dates&gt;&lt;/dates&gt;&lt;accession-num&gt;17488738&lt;/accession-num&gt;&lt;urls&gt;&lt;related-urls&gt;&lt;url&gt;http://www.ncbi.nlm.nih.gov/entrez/query.fcgi?cmd=Retrieve&amp;amp;db=PubMed&amp;amp;dopt=Citation&amp;amp;list_uids=17488738 &lt;/url&gt;&lt;/related-urls&gt;&lt;/urls&gt;&lt;/record&gt;&lt;/Cite&gt;&lt;/EndNote&gt;</w:instrText>
      </w:r>
      <w:r w:rsidR="001E1917">
        <w:fldChar w:fldCharType="separate"/>
      </w:r>
      <w:r w:rsidR="001E1917">
        <w:rPr>
          <w:noProof/>
        </w:rPr>
        <w:t>[</w:t>
      </w:r>
      <w:hyperlink w:anchor="_ENREF_49" w:tooltip="Tamura, 2007 #93" w:history="1">
        <w:r w:rsidR="001E1917">
          <w:rPr>
            <w:noProof/>
          </w:rPr>
          <w:t>49</w:t>
        </w:r>
      </w:hyperlink>
      <w:r w:rsidR="001E1917">
        <w:rPr>
          <w:noProof/>
        </w:rPr>
        <w:t>]</w:t>
      </w:r>
      <w:r w:rsidR="001E1917">
        <w:fldChar w:fldCharType="end"/>
      </w:r>
      <w:ins w:id="1853" w:author="hqin" w:date="2013-01-28T09:34:00Z">
        <w:r w:rsidRPr="00F67347">
          <w:t xml:space="preserve">. </w:t>
        </w:r>
      </w:ins>
    </w:p>
    <w:p w14:paraId="69EE1876" w14:textId="77777777" w:rsidR="00805FCB" w:rsidRPr="002A0697" w:rsidDel="00DC0A0F" w:rsidRDefault="00805FCB" w:rsidP="001C7FC9">
      <w:pPr>
        <w:pStyle w:val="LEGEND"/>
        <w:spacing w:after="0" w:line="240" w:lineRule="auto"/>
        <w:ind w:left="720" w:hanging="720"/>
        <w:rPr>
          <w:del w:id="1854" w:author="hqin" w:date="2013-01-28T09:49:00Z"/>
          <w:rFonts w:ascii="Times New Roman" w:hAnsi="Times New Roman"/>
          <w:szCs w:val="24"/>
          <w:lang w:val="en-US"/>
        </w:rPr>
      </w:pPr>
    </w:p>
    <w:p w14:paraId="6E2D5AB4" w14:textId="77777777" w:rsidR="001C7FC9" w:rsidRPr="002A0697" w:rsidRDefault="001C7FC9" w:rsidP="001C7FC9">
      <w:pPr>
        <w:pStyle w:val="LEGEND"/>
        <w:spacing w:after="0" w:line="240" w:lineRule="auto"/>
        <w:ind w:left="720" w:hanging="720"/>
        <w:rPr>
          <w:rFonts w:ascii="Times New Roman" w:hAnsi="Times New Roman"/>
          <w:szCs w:val="24"/>
          <w:lang w:val="en-US"/>
        </w:rPr>
      </w:pPr>
    </w:p>
    <w:p w14:paraId="5CFDA48C" w14:textId="77777777" w:rsidR="00E07702" w:rsidRDefault="001C7FC9">
      <w:pPr>
        <w:pStyle w:val="LEGEND"/>
        <w:spacing w:after="0" w:line="240" w:lineRule="auto"/>
        <w:ind w:left="720" w:hanging="720"/>
        <w:rPr>
          <w:del w:id="1855" w:author="hqin" w:date="2013-01-28T08:18:00Z"/>
          <w:rFonts w:ascii="Times New Roman" w:hAnsi="Times New Roman"/>
          <w:b/>
          <w:szCs w:val="24"/>
          <w:lang w:val="en-US"/>
        </w:rPr>
      </w:pPr>
      <w:del w:id="1856" w:author="hqin" w:date="2011-11-29T12:13:00Z">
        <w:r w:rsidRPr="002A0697" w:rsidDel="001C0DE2">
          <w:br w:type="page"/>
        </w:r>
      </w:del>
      <w:commentRangeStart w:id="1857"/>
      <w:commentRangeStart w:id="1858"/>
      <w:del w:id="1859" w:author="hqin" w:date="2013-01-28T08:18:00Z">
        <w:r w:rsidRPr="002A0697" w:rsidDel="000A50F1">
          <w:rPr>
            <w:rFonts w:ascii="Times New Roman" w:hAnsi="Times New Roman"/>
            <w:b/>
            <w:szCs w:val="24"/>
            <w:lang w:val="en-US"/>
          </w:rPr>
          <w:delText xml:space="preserve">Table 3.  Summary of </w:delText>
        </w:r>
      </w:del>
      <w:ins w:id="1860" w:author="hong qin" w:date="2013-01-23T17:34:00Z">
        <w:del w:id="1861" w:author="hqin" w:date="2013-01-28T08:18:00Z">
          <w:r w:rsidR="00C16B30" w:rsidRPr="003E24AF" w:rsidDel="000A50F1">
            <w:rPr>
              <w:b/>
              <w:color w:val="000000"/>
              <w:sz w:val="22"/>
              <w:szCs w:val="22"/>
            </w:rPr>
            <w:delText>ω</w:delText>
          </w:r>
          <w:r w:rsidR="00C16B30" w:rsidRPr="002A0697" w:rsidDel="000A50F1">
            <w:rPr>
              <w:rFonts w:ascii="Times New Roman" w:hAnsi="Times New Roman"/>
              <w:b/>
              <w:szCs w:val="24"/>
              <w:lang w:val="en-US"/>
            </w:rPr>
            <w:delText xml:space="preserve"> </w:delText>
          </w:r>
        </w:del>
      </w:ins>
      <w:del w:id="1862" w:author="hqin" w:date="2013-01-28T08:18:00Z">
        <w:r w:rsidRPr="002A0697" w:rsidDel="000A50F1">
          <w:rPr>
            <w:rFonts w:ascii="Times New Roman" w:hAnsi="Times New Roman"/>
            <w:b/>
            <w:szCs w:val="24"/>
            <w:lang w:val="en-US"/>
          </w:rPr>
          <w:delText xml:space="preserve">omega values along branches.  </w:delText>
        </w:r>
        <w:commentRangeEnd w:id="1857"/>
        <w:r w:rsidRPr="002A0697" w:rsidDel="000A50F1">
          <w:rPr>
            <w:rStyle w:val="CommentReference"/>
            <w:rFonts w:ascii="Times New Roman" w:hAnsi="Times New Roman"/>
            <w:lang w:val="en-US"/>
          </w:rPr>
          <w:commentReference w:id="1857"/>
        </w:r>
      </w:del>
      <w:commentRangeEnd w:id="1858"/>
      <w:ins w:id="1863" w:author="hong qin" w:date="2013-01-23T16:53:00Z">
        <w:del w:id="1864" w:author="hqin" w:date="2013-01-28T08:18:00Z">
          <w:r w:rsidR="006D635D" w:rsidDel="000A50F1">
            <w:rPr>
              <w:rFonts w:ascii="Times New Roman" w:hAnsi="Times New Roman"/>
              <w:b/>
              <w:szCs w:val="24"/>
              <w:lang w:val="en-US"/>
            </w:rPr>
            <w:delText>(omega &gt;10 were removed. How many of them? )</w:delText>
          </w:r>
        </w:del>
      </w:ins>
      <w:del w:id="1865" w:author="hqin" w:date="2013-01-28T08:18:00Z">
        <w:r w:rsidDel="000A50F1">
          <w:rPr>
            <w:rStyle w:val="CommentReference"/>
            <w:rFonts w:ascii="Times New Roman" w:hAnsi="Times New Roman"/>
            <w:vanish/>
            <w:lang w:val="en-US"/>
          </w:rPr>
          <w:commentReference w:id="1858"/>
        </w:r>
      </w:del>
    </w:p>
    <w:p w14:paraId="099E8420" w14:textId="77777777" w:rsidR="003D172B" w:rsidDel="000A50F1" w:rsidRDefault="006F6AB7">
      <w:pPr>
        <w:spacing w:line="360" w:lineRule="auto"/>
        <w:jc w:val="center"/>
        <w:rPr>
          <w:ins w:id="1866" w:author="hong qin" w:date="2013-01-23T17:11:00Z"/>
          <w:del w:id="1867" w:author="hqin" w:date="2013-01-28T08:18:00Z"/>
          <w:color w:val="000000"/>
          <w:sz w:val="22"/>
          <w:szCs w:val="22"/>
        </w:rPr>
      </w:pPr>
      <w:ins w:id="1868" w:author="hong qin" w:date="2013-01-23T17:10:00Z">
        <w:del w:id="1869" w:author="hqin" w:date="2013-01-28T08:18:00Z">
          <m:oMathPara>
            <m:oMath>
              <m:r>
                <w:rPr>
                  <w:rFonts w:ascii="Cambria Math" w:hAnsi="Cambria Math"/>
                  <w:color w:val="000000"/>
                  <w:sz w:val="22"/>
                  <w:szCs w:val="22"/>
                </w:rPr>
                <m:t>∈[1,10]</m:t>
              </m:r>
            </m:oMath>
          </m:oMathPara>
        </w:del>
      </w:ins>
    </w:p>
    <w:p w14:paraId="213F7D5E" w14:textId="77777777" w:rsidR="00E37636" w:rsidDel="000A50F1" w:rsidRDefault="00E37636" w:rsidP="00FA6FA0">
      <w:pPr>
        <w:spacing w:line="360" w:lineRule="auto"/>
        <w:jc w:val="center"/>
        <w:rPr>
          <w:ins w:id="1870" w:author="hong qin" w:date="2013-01-23T17:11:00Z"/>
          <w:del w:id="1871" w:author="hqin" w:date="2013-01-28T08:18:00Z"/>
          <w:color w:val="000000"/>
          <w:sz w:val="22"/>
          <w:szCs w:val="22"/>
        </w:rPr>
      </w:pPr>
      <w:ins w:id="1872" w:author="hong qin" w:date="2013-01-23T17:11:00Z">
        <w:del w:id="1873" w:author="hqin" w:date="2013-01-28T08:18:00Z">
          <w:r w:rsidRPr="008B6840" w:rsidDel="000A50F1">
            <w:rPr>
              <w:color w:val="000000"/>
              <w:sz w:val="22"/>
              <w:szCs w:val="22"/>
            </w:rPr>
            <w:delText xml:space="preserve"> ω</w:delText>
          </w:r>
          <m:oMath>
            <m:r>
              <w:rPr>
                <w:rFonts w:ascii="Cambria Math" w:hAnsi="Cambria Math"/>
                <w:color w:val="000000"/>
                <w:sz w:val="22"/>
                <w:szCs w:val="22"/>
              </w:rPr>
              <m:t>∈[1,10]</m:t>
            </m:r>
          </m:oMath>
          <w:r w:rsidDel="000A50F1">
            <w:rPr>
              <w:color w:val="000000"/>
              <w:sz w:val="22"/>
              <w:szCs w:val="22"/>
            </w:rPr>
            <w:delText xml:space="preserve"> </w:delText>
          </w:r>
        </w:del>
      </w:ins>
    </w:p>
    <w:p w14:paraId="1BB94C67" w14:textId="77777777" w:rsidR="006F6AB7" w:rsidDel="000A50F1" w:rsidRDefault="0036587D" w:rsidP="001C7FC9">
      <w:pPr>
        <w:rPr>
          <w:ins w:id="1874" w:author="hong qin" w:date="2013-01-23T17:10:00Z"/>
          <w:del w:id="1875" w:author="hqin" w:date="2013-01-28T08:18:00Z"/>
        </w:rPr>
      </w:pPr>
      <w:ins w:id="1876" w:author="hong qin" w:date="2013-01-23T16:55:00Z">
        <w:del w:id="1877" w:author="hqin" w:date="2013-01-28T08:18:00Z">
          <w:r w:rsidRPr="0036587D">
            <w:rPr>
              <w:b/>
              <w:color w:val="000000"/>
              <w:sz w:val="22"/>
              <w:szCs w:val="22"/>
              <w:rPrChange w:id="1878" w:author="hong qin" w:date="2013-01-23T16:56:00Z">
                <w:rPr>
                  <w:color w:val="000000"/>
                  <w:sz w:val="22"/>
                  <w:szCs w:val="22"/>
                </w:rPr>
              </w:rPrChange>
            </w:rPr>
            <w:delText>0.087390.18</w:delText>
          </w:r>
        </w:del>
      </w:ins>
      <w:ins w:id="1879" w:author="hong qin" w:date="2013-01-23T17:03:00Z">
        <w:del w:id="1880" w:author="hqin" w:date="2013-01-28T08:18:00Z">
          <w:r w:rsidRPr="0036587D">
            <w:rPr>
              <w:b/>
              <w:color w:val="000000"/>
              <w:sz w:val="22"/>
              <w:szCs w:val="22"/>
              <w:rPrChange w:id="1881" w:author="hong qin" w:date="2013-01-23T17:03:00Z">
                <w:rPr>
                  <w:color w:val="000000"/>
                  <w:sz w:val="22"/>
                  <w:szCs w:val="22"/>
                </w:rPr>
              </w:rPrChange>
            </w:rPr>
            <w:delText>5738</w:delText>
          </w:r>
        </w:del>
      </w:ins>
      <w:ins w:id="1882" w:author="hong qin" w:date="2013-01-23T17:02:00Z">
        <w:del w:id="1883" w:author="hqin" w:date="2013-01-28T08:18:00Z">
          <w:r w:rsidRPr="0036587D">
            <w:rPr>
              <w:b/>
              <w:color w:val="000000"/>
              <w:sz w:val="22"/>
              <w:szCs w:val="22"/>
              <w:rPrChange w:id="1884" w:author="hong qin" w:date="2013-01-23T17:03:00Z">
                <w:rPr>
                  <w:color w:val="000000"/>
                  <w:sz w:val="22"/>
                  <w:szCs w:val="22"/>
                </w:rPr>
              </w:rPrChange>
            </w:rPr>
            <w:delText>757</w:delText>
          </w:r>
        </w:del>
      </w:ins>
      <w:ins w:id="1885" w:author="hong qin" w:date="2013-01-23T17:12:00Z">
        <w:del w:id="1886" w:author="hqin" w:date="2013-01-28T08:18:00Z">
          <w:r w:rsidRPr="0036587D">
            <w:rPr>
              <w:b/>
              <w:color w:val="000000"/>
              <w:sz w:val="22"/>
              <w:szCs w:val="22"/>
              <w:rPrChange w:id="1887" w:author="hong qin" w:date="2013-01-23T17:13:00Z">
                <w:rPr>
                  <w:color w:val="000000"/>
                  <w:sz w:val="22"/>
                  <w:szCs w:val="22"/>
                </w:rPr>
              </w:rPrChange>
            </w:rPr>
            <w:delText>4.042.816.65</w:delText>
          </w:r>
        </w:del>
      </w:ins>
      <w:ins w:id="1888" w:author="hong qin" w:date="2013-01-23T17:11:00Z">
        <w:del w:id="1889" w:author="hqin" w:date="2013-01-28T08:18:00Z">
          <w:r w:rsidRPr="0036587D">
            <w:rPr>
              <w:b/>
              <w:color w:val="000000"/>
              <w:sz w:val="22"/>
              <w:szCs w:val="22"/>
              <w:rPrChange w:id="1890" w:author="hong qin" w:date="2013-01-23T17:13:00Z">
                <w:rPr>
                  <w:color w:val="000000"/>
                  <w:sz w:val="22"/>
                  <w:szCs w:val="22"/>
                </w:rPr>
              </w:rPrChange>
            </w:rPr>
            <w:delText>7.</w:delText>
          </w:r>
        </w:del>
      </w:ins>
      <w:ins w:id="1891" w:author="hong qin" w:date="2013-01-23T17:12:00Z">
        <w:del w:id="1892" w:author="hqin" w:date="2013-01-28T08:18:00Z">
          <w:r w:rsidRPr="0036587D">
            <w:rPr>
              <w:b/>
              <w:color w:val="000000"/>
              <w:sz w:val="22"/>
              <w:szCs w:val="22"/>
              <w:rPrChange w:id="1893" w:author="hong qin" w:date="2013-01-23T17:13:00Z">
                <w:rPr>
                  <w:color w:val="000000"/>
                  <w:sz w:val="22"/>
                  <w:szCs w:val="22"/>
                </w:rPr>
              </w:rPrChange>
            </w:rPr>
            <w:delText>28</w:delText>
          </w:r>
        </w:del>
      </w:ins>
      <w:ins w:id="1894" w:author="hong qin" w:date="2013-01-23T16:28:00Z">
        <w:del w:id="1895" w:author="hqin" w:date="2013-01-28T08:18:00Z">
          <w:r w:rsidR="00FF77E0" w:rsidDel="000A50F1">
            <w:rPr>
              <w:b/>
              <w:color w:val="000000"/>
              <w:sz w:val="22"/>
              <w:szCs w:val="22"/>
            </w:rPr>
            <w:delText>3.7x10</w:delText>
          </w:r>
          <w:r w:rsidRPr="0036587D">
            <w:rPr>
              <w:b/>
              <w:color w:val="000000"/>
              <w:sz w:val="22"/>
              <w:szCs w:val="22"/>
              <w:vertAlign w:val="superscript"/>
              <w:rPrChange w:id="1896" w:author="hong qin" w:date="2013-01-23T16:56:00Z">
                <w:rPr>
                  <w:b/>
                  <w:color w:val="000000"/>
                  <w:sz w:val="22"/>
                  <w:szCs w:val="22"/>
                </w:rPr>
              </w:rPrChange>
            </w:rPr>
            <w:delText>-5</w:delText>
          </w:r>
        </w:del>
      </w:ins>
      <w:ins w:id="1897" w:author="hong qin" w:date="2013-01-23T17:03:00Z">
        <w:del w:id="1898" w:author="hqin" w:date="2013-01-28T08:18:00Z">
          <w:r w:rsidR="00FF77E0" w:rsidDel="000A50F1">
            <w:rPr>
              <w:b/>
              <w:color w:val="000000"/>
              <w:sz w:val="22"/>
              <w:szCs w:val="22"/>
            </w:rPr>
            <w:delText>6.4x10</w:delText>
          </w:r>
          <w:r w:rsidRPr="0036587D">
            <w:rPr>
              <w:b/>
              <w:color w:val="000000"/>
              <w:sz w:val="22"/>
              <w:szCs w:val="22"/>
              <w:vertAlign w:val="superscript"/>
              <w:rPrChange w:id="1899" w:author="hong qin" w:date="2013-01-23T17:03:00Z">
                <w:rPr>
                  <w:b/>
                  <w:color w:val="000000"/>
                  <w:sz w:val="22"/>
                  <w:szCs w:val="22"/>
                </w:rPr>
              </w:rPrChange>
            </w:rPr>
            <w:delText>-5</w:delText>
          </w:r>
        </w:del>
      </w:ins>
      <w:ins w:id="1900" w:author="hong qin" w:date="2013-01-23T17:12:00Z">
        <w:del w:id="1901" w:author="hqin" w:date="2013-01-28T08:18:00Z">
          <w:r w:rsidRPr="0036587D">
            <w:rPr>
              <w:b/>
              <w:color w:val="000000"/>
              <w:sz w:val="22"/>
              <w:szCs w:val="22"/>
              <w:rPrChange w:id="1902" w:author="hong qin" w:date="2013-01-23T17:13:00Z">
                <w:rPr>
                  <w:color w:val="000000"/>
                  <w:sz w:val="22"/>
                  <w:szCs w:val="22"/>
                </w:rPr>
              </w:rPrChange>
            </w:rPr>
            <w:delText>063</w:delText>
          </w:r>
        </w:del>
      </w:ins>
      <w:ins w:id="1903" w:author="hong qin" w:date="2013-01-23T17:21:00Z">
        <w:del w:id="1904" w:author="hqin" w:date="2013-01-28T08:18:00Z">
          <w:r w:rsidRPr="0036587D">
            <w:rPr>
              <w:b/>
              <w:color w:val="000000"/>
              <w:sz w:val="22"/>
              <w:szCs w:val="22"/>
              <w:rPrChange w:id="1905" w:author="hong qin" w:date="2013-01-23T17:22:00Z">
                <w:rPr>
                  <w:color w:val="000000"/>
                  <w:sz w:val="22"/>
                  <w:szCs w:val="22"/>
                </w:rPr>
              </w:rPrChange>
            </w:rPr>
            <w:delText>0.430210.2224</w:delText>
          </w:r>
        </w:del>
      </w:ins>
      <w:ins w:id="1906" w:author="hong qin" w:date="2013-01-23T17:23:00Z">
        <w:del w:id="1907" w:author="hqin" w:date="2013-01-28T08:18:00Z">
          <w:r w:rsidRPr="0036587D">
            <w:rPr>
              <w:b/>
              <w:color w:val="000000"/>
              <w:sz w:val="22"/>
              <w:szCs w:val="22"/>
              <w:rPrChange w:id="1908" w:author="hong qin" w:date="2013-01-23T17:27:00Z">
                <w:rPr>
                  <w:color w:val="000000"/>
                  <w:sz w:val="22"/>
                  <w:szCs w:val="22"/>
                </w:rPr>
              </w:rPrChange>
            </w:rPr>
            <w:delText>14822</w:delText>
          </w:r>
        </w:del>
      </w:ins>
      <w:ins w:id="1909" w:author="hong qin" w:date="2013-01-23T17:28:00Z">
        <w:del w:id="1910" w:author="hqin" w:date="2013-01-28T08:18:00Z">
          <w:r w:rsidRPr="0036587D">
            <w:rPr>
              <w:b/>
              <w:color w:val="000000"/>
              <w:sz w:val="22"/>
              <w:szCs w:val="22"/>
              <w:rPrChange w:id="1911" w:author="hong qin" w:date="2013-01-23T17:29:00Z">
                <w:rPr>
                  <w:color w:val="000000"/>
                  <w:sz w:val="22"/>
                  <w:szCs w:val="22"/>
                </w:rPr>
              </w:rPrChange>
            </w:rPr>
            <w:delText>4.423.93+3.712.7</w:delText>
          </w:r>
        </w:del>
      </w:ins>
      <w:ins w:id="1912" w:author="hong qin" w:date="2013-01-23T17:21:00Z">
        <w:del w:id="1913" w:author="hqin" w:date="2013-01-28T08:18:00Z">
          <w:r w:rsidRPr="0036587D">
            <w:rPr>
              <w:b/>
              <w:color w:val="000000"/>
              <w:sz w:val="22"/>
              <w:szCs w:val="22"/>
              <w:rPrChange w:id="1914" w:author="hong qin" w:date="2013-01-23T17:22:00Z">
                <w:rPr>
                  <w:color w:val="000000"/>
                  <w:sz w:val="22"/>
                  <w:szCs w:val="22"/>
                </w:rPr>
              </w:rPrChange>
            </w:rPr>
            <w:delText>58</w:delText>
          </w:r>
        </w:del>
      </w:ins>
      <w:ins w:id="1915" w:author="hong qin" w:date="2013-01-23T17:24:00Z">
        <w:del w:id="1916" w:author="hqin" w:date="2013-01-28T08:18:00Z">
          <w:r w:rsidRPr="0036587D">
            <w:rPr>
              <w:b/>
              <w:color w:val="000000"/>
              <w:sz w:val="22"/>
              <w:szCs w:val="22"/>
              <w:rPrChange w:id="1917" w:author="hong qin" w:date="2013-01-23T17:27:00Z">
                <w:rPr>
                  <w:color w:val="000000"/>
                  <w:sz w:val="22"/>
                  <w:szCs w:val="22"/>
                </w:rPr>
              </w:rPrChange>
            </w:rPr>
            <w:delText>28</w:delText>
          </w:r>
        </w:del>
      </w:ins>
      <w:ins w:id="1918" w:author="hong qin" w:date="2013-01-23T17:29:00Z">
        <w:del w:id="1919" w:author="hqin" w:date="2013-01-28T08:18:00Z">
          <w:r w:rsidRPr="0036587D">
            <w:rPr>
              <w:b/>
              <w:color w:val="000000"/>
              <w:sz w:val="22"/>
              <w:szCs w:val="22"/>
              <w:rPrChange w:id="1920" w:author="hong qin" w:date="2013-01-23T17:29:00Z">
                <w:rPr>
                  <w:color w:val="000000"/>
                  <w:sz w:val="22"/>
                  <w:szCs w:val="22"/>
                </w:rPr>
              </w:rPrChange>
            </w:rPr>
            <w:delText>79</w:delText>
          </w:r>
        </w:del>
      </w:ins>
      <w:ins w:id="1921" w:author="hong qin" w:date="2013-01-23T17:33:00Z">
        <w:del w:id="1922" w:author="hqin" w:date="2013-01-28T08:18:00Z">
          <w:r w:rsidRPr="0036587D">
            <w:rPr>
              <w:b/>
              <w:color w:val="000000"/>
              <w:sz w:val="22"/>
              <w:szCs w:val="22"/>
              <w:rPrChange w:id="1923" w:author="hong qin" w:date="2013-01-23T17:33:00Z">
                <w:rPr>
                  <w:color w:val="000000"/>
                  <w:sz w:val="22"/>
                  <w:szCs w:val="22"/>
                </w:rPr>
              </w:rPrChange>
            </w:rPr>
            <w:delText>0.20280.1819</w:delText>
          </w:r>
        </w:del>
      </w:ins>
      <w:ins w:id="1924" w:author="hong qin" w:date="2013-01-23T17:36:00Z">
        <w:del w:id="1925" w:author="hqin" w:date="2013-01-28T08:18:00Z">
          <w:r w:rsidRPr="0036587D">
            <w:rPr>
              <w:b/>
              <w:color w:val="000000"/>
              <w:sz w:val="22"/>
              <w:szCs w:val="22"/>
              <w:rPrChange w:id="1926" w:author="hong qin" w:date="2013-01-23T17:36:00Z">
                <w:rPr>
                  <w:color w:val="000000"/>
                  <w:sz w:val="22"/>
                  <w:szCs w:val="22"/>
                </w:rPr>
              </w:rPrChange>
            </w:rPr>
            <w:delText>642601</w:delText>
          </w:r>
        </w:del>
      </w:ins>
      <w:ins w:id="1927" w:author="hong qin" w:date="2013-01-23T17:38:00Z">
        <w:del w:id="1928" w:author="hqin" w:date="2013-01-28T08:18:00Z">
          <w:r w:rsidRPr="0036587D">
            <w:rPr>
              <w:b/>
              <w:color w:val="000000"/>
              <w:sz w:val="22"/>
              <w:szCs w:val="22"/>
              <w:rPrChange w:id="1929" w:author="hong qin" w:date="2013-01-23T17:38:00Z">
                <w:rPr>
                  <w:color w:val="000000"/>
                  <w:sz w:val="22"/>
                  <w:szCs w:val="22"/>
                </w:rPr>
              </w:rPrChange>
            </w:rPr>
            <w:delText>4.30</w:delText>
          </w:r>
        </w:del>
      </w:ins>
      <w:ins w:id="1930" w:author="hong qin" w:date="2013-01-23T17:37:00Z">
        <w:del w:id="1931" w:author="hqin" w:date="2013-01-28T08:18:00Z">
          <w:r w:rsidRPr="0036587D">
            <w:rPr>
              <w:b/>
              <w:color w:val="000000"/>
              <w:sz w:val="22"/>
              <w:szCs w:val="22"/>
              <w:rPrChange w:id="1932" w:author="hong qin" w:date="2013-01-23T17:38:00Z">
                <w:rPr>
                  <w:color w:val="000000"/>
                  <w:sz w:val="22"/>
                  <w:szCs w:val="22"/>
                </w:rPr>
              </w:rPrChange>
            </w:rPr>
            <w:delText>3.88</w:delText>
          </w:r>
        </w:del>
      </w:ins>
      <w:ins w:id="1933" w:author="hong qin" w:date="2013-01-23T17:38:00Z">
        <w:del w:id="1934" w:author="hqin" w:date="2013-01-28T08:18:00Z">
          <w:r w:rsidRPr="0036587D">
            <w:rPr>
              <w:b/>
              <w:color w:val="000000"/>
              <w:sz w:val="22"/>
              <w:szCs w:val="22"/>
              <w:rPrChange w:id="1935" w:author="hong qin" w:date="2013-01-23T17:38:00Z">
                <w:rPr>
                  <w:color w:val="000000"/>
                  <w:sz w:val="22"/>
                  <w:szCs w:val="22"/>
                </w:rPr>
              </w:rPrChange>
            </w:rPr>
            <w:delText>6.78</w:delText>
          </w:r>
        </w:del>
      </w:ins>
      <w:ins w:id="1936" w:author="hong qin" w:date="2013-01-23T17:37:00Z">
        <w:del w:id="1937" w:author="hqin" w:date="2013-01-28T08:18:00Z">
          <w:r w:rsidRPr="0036587D">
            <w:rPr>
              <w:b/>
              <w:color w:val="000000"/>
              <w:sz w:val="22"/>
              <w:szCs w:val="22"/>
              <w:rPrChange w:id="1938" w:author="hong qin" w:date="2013-01-23T17:38:00Z">
                <w:rPr>
                  <w:color w:val="000000"/>
                  <w:sz w:val="22"/>
                  <w:szCs w:val="22"/>
                </w:rPr>
              </w:rPrChange>
            </w:rPr>
            <w:delText>6.78</w:delText>
          </w:r>
        </w:del>
      </w:ins>
      <w:ins w:id="1939" w:author="hong qin" w:date="2013-01-23T17:33:00Z">
        <w:del w:id="1940" w:author="hqin" w:date="2013-01-28T08:18:00Z">
          <w:r w:rsidRPr="0036587D">
            <w:rPr>
              <w:b/>
              <w:color w:val="000000"/>
              <w:sz w:val="22"/>
              <w:szCs w:val="22"/>
              <w:rPrChange w:id="1941" w:author="hong qin" w:date="2013-01-23T17:33:00Z">
                <w:rPr>
                  <w:color w:val="000000"/>
                  <w:sz w:val="22"/>
                  <w:szCs w:val="22"/>
                </w:rPr>
              </w:rPrChange>
            </w:rPr>
            <w:delText>81</w:delText>
          </w:r>
        </w:del>
      </w:ins>
      <w:ins w:id="1942" w:author="hong qin" w:date="2013-01-23T17:36:00Z">
        <w:del w:id="1943" w:author="hqin" w:date="2013-01-28T08:18:00Z">
          <w:r w:rsidRPr="0036587D">
            <w:rPr>
              <w:b/>
              <w:color w:val="000000"/>
              <w:sz w:val="22"/>
              <w:szCs w:val="22"/>
              <w:rPrChange w:id="1944" w:author="hong qin" w:date="2013-01-23T17:36:00Z">
                <w:rPr>
                  <w:color w:val="000000"/>
                  <w:sz w:val="22"/>
                  <w:szCs w:val="22"/>
                </w:rPr>
              </w:rPrChange>
            </w:rPr>
            <w:delText>72</w:delText>
          </w:r>
        </w:del>
      </w:ins>
      <w:ins w:id="1945" w:author="hong qin" w:date="2013-01-23T17:38:00Z">
        <w:del w:id="1946" w:author="hqin" w:date="2013-01-28T08:18:00Z">
          <w:r w:rsidRPr="0036587D">
            <w:rPr>
              <w:b/>
              <w:color w:val="000000"/>
              <w:sz w:val="22"/>
              <w:szCs w:val="22"/>
              <w:rPrChange w:id="1947" w:author="hong qin" w:date="2013-01-23T17:38:00Z">
                <w:rPr>
                  <w:color w:val="000000"/>
                  <w:sz w:val="22"/>
                  <w:szCs w:val="22"/>
                </w:rPr>
              </w:rPrChange>
            </w:rPr>
            <w:delText>076</w:delText>
          </w:r>
        </w:del>
      </w:ins>
      <w:ins w:id="1948" w:author="hong qin" w:date="2013-01-23T17:45:00Z">
        <w:del w:id="1949" w:author="hqin" w:date="2013-01-28T08:18:00Z">
          <w:r w:rsidR="00DC5240" w:rsidDel="000A50F1">
            <w:rPr>
              <w:color w:val="000000"/>
              <w:sz w:val="22"/>
              <w:szCs w:val="22"/>
            </w:rPr>
            <w:delText>0.21240.06620</w:delText>
          </w:r>
        </w:del>
      </w:ins>
      <w:ins w:id="1950" w:author="hong qin" w:date="2013-01-23T17:47:00Z">
        <w:del w:id="1951" w:author="hqin" w:date="2013-01-28T08:18:00Z">
          <w:r w:rsidR="00526A3D" w:rsidDel="000A50F1">
            <w:rPr>
              <w:color w:val="000000"/>
              <w:sz w:val="22"/>
              <w:szCs w:val="22"/>
            </w:rPr>
            <w:delText>1</w:delText>
          </w:r>
        </w:del>
      </w:ins>
      <w:ins w:id="1952" w:author="hong qin" w:date="2013-01-23T17:46:00Z">
        <w:del w:id="1953" w:author="hqin" w:date="2013-01-28T08:18:00Z">
          <w:r w:rsidR="00526A3D" w:rsidDel="000A50F1">
            <w:rPr>
              <w:color w:val="000000"/>
              <w:sz w:val="22"/>
              <w:szCs w:val="22"/>
            </w:rPr>
            <w:delText>2</w:delText>
          </w:r>
        </w:del>
      </w:ins>
      <w:ins w:id="1954" w:author="hong qin" w:date="2013-01-23T17:47:00Z">
        <w:del w:id="1955" w:author="hqin" w:date="2013-01-28T08:18:00Z">
          <w:r w:rsidR="00526A3D" w:rsidDel="000A50F1">
            <w:rPr>
              <w:color w:val="000000"/>
              <w:sz w:val="22"/>
              <w:szCs w:val="22"/>
            </w:rPr>
            <w:delText>66</w:delText>
          </w:r>
        </w:del>
      </w:ins>
      <w:ins w:id="1956" w:author="hong qin" w:date="2013-01-23T17:46:00Z">
        <w:del w:id="1957" w:author="hqin" w:date="2013-01-28T08:18:00Z">
          <w:r w:rsidR="00526A3D" w:rsidDel="000A50F1">
            <w:rPr>
              <w:color w:val="000000"/>
              <w:sz w:val="22"/>
              <w:szCs w:val="22"/>
            </w:rPr>
            <w:delText>0</w:delText>
          </w:r>
        </w:del>
      </w:ins>
      <w:ins w:id="1958" w:author="hong qin" w:date="2013-01-23T17:51:00Z">
        <w:del w:id="1959" w:author="hqin" w:date="2013-01-28T08:18:00Z">
          <w:r w:rsidR="009753E2" w:rsidDel="000A50F1">
            <w:rPr>
              <w:color w:val="000000"/>
              <w:sz w:val="22"/>
              <w:szCs w:val="22"/>
            </w:rPr>
            <w:delText>4.453.82</w:delText>
          </w:r>
        </w:del>
      </w:ins>
      <w:ins w:id="1960" w:author="hong qin" w:date="2013-01-23T17:50:00Z">
        <w:del w:id="1961" w:author="hqin" w:date="2013-01-28T08:18:00Z">
          <w:r w:rsidR="00076078" w:rsidDel="000A50F1">
            <w:rPr>
              <w:color w:val="000000"/>
              <w:sz w:val="22"/>
              <w:szCs w:val="22"/>
            </w:rPr>
            <w:delText>NANA</w:delText>
          </w:r>
        </w:del>
      </w:ins>
      <w:ins w:id="1962" w:author="hong qin" w:date="2013-01-23T17:46:00Z">
        <w:del w:id="1963" w:author="hqin" w:date="2013-01-28T08:18:00Z">
          <w:r w:rsidR="00FD1232" w:rsidDel="000A50F1">
            <w:rPr>
              <w:color w:val="000000"/>
              <w:sz w:val="22"/>
              <w:szCs w:val="22"/>
            </w:rPr>
            <w:delText>83</w:delText>
          </w:r>
        </w:del>
      </w:ins>
      <w:ins w:id="1964" w:author="hong qin" w:date="2013-01-23T17:47:00Z">
        <w:del w:id="1965" w:author="hqin" w:date="2013-01-28T08:18:00Z">
          <w:r w:rsidR="003F103A" w:rsidDel="000A50F1">
            <w:rPr>
              <w:color w:val="000000"/>
              <w:sz w:val="22"/>
              <w:szCs w:val="22"/>
            </w:rPr>
            <w:delText>64</w:delText>
          </w:r>
        </w:del>
      </w:ins>
      <w:ins w:id="1966" w:author="hong qin" w:date="2013-01-23T17:50:00Z">
        <w:del w:id="1967" w:author="hqin" w:date="2013-01-28T08:18:00Z">
          <w:r w:rsidR="00D15B47" w:rsidDel="000A50F1">
            <w:rPr>
              <w:color w:val="000000"/>
              <w:sz w:val="22"/>
              <w:szCs w:val="22"/>
            </w:rPr>
            <w:delText xml:space="preserve">= </w:delText>
          </w:r>
          <w:r w:rsidR="00AD2742" w:rsidDel="000A50F1">
            <w:rPr>
              <w:color w:val="000000"/>
              <w:sz w:val="22"/>
              <w:szCs w:val="22"/>
            </w:rPr>
            <w:delText>NA</w:delText>
          </w:r>
        </w:del>
      </w:ins>
    </w:p>
    <w:p w14:paraId="2EB4C94F" w14:textId="77777777" w:rsidR="001220BB" w:rsidDel="000A50F1" w:rsidRDefault="001220BB" w:rsidP="001C7FC9">
      <w:pPr>
        <w:rPr>
          <w:ins w:id="1968" w:author="hong qin" w:date="2013-01-23T17:10:00Z"/>
          <w:del w:id="1969" w:author="hqin" w:date="2013-01-28T08:18:00Z"/>
        </w:rPr>
      </w:pPr>
    </w:p>
    <w:p w14:paraId="689BB6E3" w14:textId="77777777" w:rsidR="00AB3978" w:rsidDel="000A50F1" w:rsidRDefault="00AB3978" w:rsidP="001C7FC9">
      <w:pPr>
        <w:rPr>
          <w:ins w:id="1970" w:author="hong qin" w:date="2013-01-23T17:09:00Z"/>
          <w:del w:id="1971" w:author="hqin" w:date="2013-01-28T08:18:00Z"/>
        </w:rPr>
      </w:pPr>
    </w:p>
    <w:p w14:paraId="38C3FE7A" w14:textId="77777777" w:rsidR="006F6AB7" w:rsidRPr="002A0697" w:rsidDel="000A50F1" w:rsidRDefault="00AB3978" w:rsidP="001C7FC9">
      <w:pPr>
        <w:rPr>
          <w:del w:id="1972" w:author="hqin" w:date="2013-01-28T08:18:00Z"/>
        </w:rPr>
      </w:pPr>
      <w:ins w:id="1973" w:author="hong qin" w:date="2013-01-23T17:10:00Z">
        <w:del w:id="1974" w:author="hqin" w:date="2013-01-28T08:18:00Z">
          <w:r w:rsidDel="000A50F1">
            <w:delText>(Analysis before removing overly high omegas)</w:delText>
          </w:r>
        </w:del>
      </w:ins>
    </w:p>
    <w:tbl>
      <w:tblPr>
        <w:tblW w:w="12794" w:type="dxa"/>
        <w:tblInd w:w="194" w:type="dxa"/>
        <w:tblCellMar>
          <w:left w:w="14" w:type="dxa"/>
          <w:right w:w="14" w:type="dxa"/>
        </w:tblCellMar>
        <w:tblLook w:val="04A0" w:firstRow="1" w:lastRow="0" w:firstColumn="1" w:lastColumn="0" w:noHBand="0" w:noVBand="1"/>
        <w:tblPrChange w:id="1975" w:author="hqin" w:date="2011-11-30T09:38:00Z">
          <w:tblPr>
            <w:tblW w:w="12794" w:type="dxa"/>
            <w:tblInd w:w="194" w:type="dxa"/>
            <w:tblCellMar>
              <w:left w:w="14" w:type="dxa"/>
              <w:right w:w="14" w:type="dxa"/>
            </w:tblCellMar>
            <w:tblLook w:val="04A0" w:firstRow="1" w:lastRow="0" w:firstColumn="1" w:lastColumn="0" w:noHBand="0" w:noVBand="1"/>
          </w:tblPr>
        </w:tblPrChange>
      </w:tblPr>
      <w:tblGrid>
        <w:gridCol w:w="1980"/>
        <w:gridCol w:w="1710"/>
        <w:gridCol w:w="1710"/>
        <w:gridCol w:w="1980"/>
        <w:gridCol w:w="1800"/>
        <w:gridCol w:w="1800"/>
        <w:gridCol w:w="1814"/>
        <w:tblGridChange w:id="1976">
          <w:tblGrid>
            <w:gridCol w:w="1980"/>
            <w:gridCol w:w="1710"/>
            <w:gridCol w:w="1890"/>
            <w:gridCol w:w="1800"/>
            <w:gridCol w:w="1800"/>
            <w:gridCol w:w="1800"/>
            <w:gridCol w:w="1814"/>
          </w:tblGrid>
        </w:tblGridChange>
      </w:tblGrid>
      <w:tr w:rsidR="001C7FC9" w:rsidRPr="008B6840" w:rsidDel="000A50F1" w14:paraId="69D2499D" w14:textId="77777777">
        <w:trPr>
          <w:trHeight w:val="645"/>
          <w:del w:id="1977" w:author="hqin" w:date="2013-01-28T08:18:00Z"/>
          <w:trPrChange w:id="1978" w:author="hqin" w:date="2011-11-30T09:38:00Z">
            <w:trPr>
              <w:trHeight w:val="645"/>
            </w:trPr>
          </w:trPrChange>
        </w:trPr>
        <w:tc>
          <w:tcPr>
            <w:tcW w:w="1980" w:type="dxa"/>
            <w:tcBorders>
              <w:top w:val="single" w:sz="4" w:space="0" w:color="auto"/>
              <w:left w:val="single" w:sz="4" w:space="0" w:color="auto"/>
              <w:bottom w:val="single" w:sz="4" w:space="0" w:color="auto"/>
              <w:right w:val="single" w:sz="4" w:space="0" w:color="auto"/>
            </w:tcBorders>
            <w:shd w:val="clear" w:color="auto" w:fill="auto"/>
            <w:vAlign w:val="bottom"/>
            <w:tcPrChange w:id="1979" w:author="hqin" w:date="2011-11-30T09:38:00Z">
              <w:tcPr>
                <w:tcW w:w="1980" w:type="dxa"/>
                <w:tcBorders>
                  <w:top w:val="single" w:sz="4" w:space="0" w:color="auto"/>
                  <w:left w:val="single" w:sz="4" w:space="0" w:color="auto"/>
                  <w:bottom w:val="single" w:sz="4" w:space="0" w:color="auto"/>
                  <w:right w:val="single" w:sz="4" w:space="0" w:color="auto"/>
                </w:tcBorders>
                <w:shd w:val="clear" w:color="auto" w:fill="auto"/>
                <w:vAlign w:val="bottom"/>
              </w:tcPr>
            </w:tcPrChange>
          </w:tcPr>
          <w:p w14:paraId="52066A42" w14:textId="77777777" w:rsidR="001C7FC9" w:rsidRPr="008B6840" w:rsidDel="000A50F1" w:rsidRDefault="00525EA0" w:rsidP="001C7FC9">
            <w:pPr>
              <w:spacing w:line="360" w:lineRule="auto"/>
              <w:jc w:val="center"/>
              <w:rPr>
                <w:del w:id="1980" w:author="hqin" w:date="2013-01-28T08:18:00Z"/>
                <w:color w:val="000000"/>
                <w:sz w:val="22"/>
                <w:szCs w:val="22"/>
              </w:rPr>
            </w:pPr>
            <w:ins w:id="1981" w:author="hong qin" w:date="2013-01-23T17:22:00Z">
              <w:del w:id="1982" w:author="hqin" w:date="2013-01-28T08:18:00Z">
                <w:r w:rsidDel="000A50F1">
                  <w:rPr>
                    <w:color w:val="000000"/>
                    <w:sz w:val="22"/>
                    <w:szCs w:val="22"/>
                  </w:rPr>
                  <w:delText>OLD table</w:delText>
                </w:r>
                <w:r w:rsidR="001037B9" w:rsidDel="000A50F1">
                  <w:rPr>
                    <w:color w:val="000000"/>
                    <w:sz w:val="22"/>
                    <w:szCs w:val="22"/>
                  </w:rPr>
                  <w:delText>, 2011</w:delText>
                </w:r>
              </w:del>
            </w:ins>
          </w:p>
        </w:tc>
        <w:tc>
          <w:tcPr>
            <w:tcW w:w="1710" w:type="dxa"/>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1983" w:author="hqin" w:date="2011-11-30T09:38:00Z">
              <w:tcPr>
                <w:tcW w:w="1710" w:type="dxa"/>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5B273AF2" w14:textId="77777777" w:rsidR="001C7FC9" w:rsidRPr="008B6840" w:rsidDel="000A50F1" w:rsidRDefault="001C7FC9" w:rsidP="001C7FC9">
            <w:pPr>
              <w:spacing w:line="360" w:lineRule="auto"/>
              <w:jc w:val="center"/>
              <w:rPr>
                <w:del w:id="1984" w:author="hqin" w:date="2013-01-28T08:18:00Z"/>
                <w:color w:val="000000"/>
                <w:sz w:val="22"/>
                <w:szCs w:val="22"/>
              </w:rPr>
            </w:pPr>
            <w:del w:id="1985" w:author="hqin" w:date="2013-01-28T08:18:00Z">
              <w:r w:rsidRPr="008B6840" w:rsidDel="000A50F1">
                <w:rPr>
                  <w:color w:val="000000"/>
                  <w:sz w:val="22"/>
                  <w:szCs w:val="22"/>
                </w:rPr>
                <w:delText>NonCE genes</w:delText>
              </w:r>
            </w:del>
          </w:p>
        </w:tc>
        <w:tc>
          <w:tcPr>
            <w:tcW w:w="1710" w:type="dxa"/>
            <w:tcBorders>
              <w:top w:val="single" w:sz="4" w:space="0" w:color="auto"/>
              <w:left w:val="nil"/>
              <w:bottom w:val="single" w:sz="4" w:space="0" w:color="auto"/>
              <w:right w:val="single" w:sz="4" w:space="0" w:color="auto"/>
            </w:tcBorders>
            <w:shd w:val="clear" w:color="auto" w:fill="auto"/>
            <w:tcMar>
              <w:top w:w="11" w:type="dxa"/>
              <w:left w:w="11" w:type="dxa"/>
              <w:bottom w:w="14" w:type="dxa"/>
              <w:right w:w="11" w:type="dxa"/>
            </w:tcMar>
            <w:vAlign w:val="bottom"/>
            <w:tcPrChange w:id="1986" w:author="hqin" w:date="2011-11-30T09:38:00Z">
              <w:tcPr>
                <w:tcW w:w="1890" w:type="dxa"/>
                <w:tcBorders>
                  <w:top w:val="single" w:sz="4" w:space="0" w:color="auto"/>
                  <w:left w:val="nil"/>
                  <w:bottom w:val="single" w:sz="4" w:space="0" w:color="auto"/>
                  <w:right w:val="single" w:sz="4" w:space="0" w:color="auto"/>
                </w:tcBorders>
                <w:shd w:val="clear" w:color="auto" w:fill="auto"/>
                <w:tcMar>
                  <w:top w:w="11" w:type="dxa"/>
                  <w:left w:w="11" w:type="dxa"/>
                  <w:bottom w:w="14" w:type="dxa"/>
                  <w:right w:w="11" w:type="dxa"/>
                </w:tcMar>
                <w:vAlign w:val="bottom"/>
              </w:tcPr>
            </w:tcPrChange>
          </w:tcPr>
          <w:p w14:paraId="0B0D2F02" w14:textId="77777777" w:rsidR="001C7FC9" w:rsidRPr="008B6840" w:rsidDel="000A50F1" w:rsidRDefault="001C7FC9" w:rsidP="001C7FC9">
            <w:pPr>
              <w:spacing w:line="360" w:lineRule="auto"/>
              <w:jc w:val="center"/>
              <w:rPr>
                <w:del w:id="1987" w:author="hqin" w:date="2013-01-28T08:18:00Z"/>
                <w:color w:val="000000"/>
                <w:sz w:val="22"/>
                <w:szCs w:val="22"/>
              </w:rPr>
            </w:pPr>
            <w:del w:id="1988" w:author="hqin" w:date="2013-01-28T08:18:00Z">
              <w:r w:rsidRPr="008B6840" w:rsidDel="000A50F1">
                <w:rPr>
                  <w:color w:val="000000"/>
                  <w:sz w:val="22"/>
                  <w:szCs w:val="22"/>
                </w:rPr>
                <w:delText xml:space="preserve">Coat </w:delText>
              </w:r>
            </w:del>
            <w:del w:id="1989" w:author="hqin" w:date="2011-11-30T09:38:00Z">
              <w:r w:rsidDel="00211FC4">
                <w:rPr>
                  <w:color w:val="000000"/>
                  <w:sz w:val="22"/>
                  <w:szCs w:val="22"/>
                </w:rPr>
                <w:delText xml:space="preserve">protein </w:delText>
              </w:r>
            </w:del>
            <w:del w:id="1990" w:author="hqin" w:date="2013-01-28T08:18:00Z">
              <w:r w:rsidRPr="008B6840" w:rsidDel="000A50F1">
                <w:rPr>
                  <w:color w:val="000000"/>
                  <w:sz w:val="22"/>
                  <w:szCs w:val="22"/>
                </w:rPr>
                <w:delText>genes</w:delText>
              </w:r>
            </w:del>
          </w:p>
        </w:tc>
        <w:tc>
          <w:tcPr>
            <w:tcW w:w="1980" w:type="dxa"/>
            <w:tcBorders>
              <w:top w:val="single" w:sz="4" w:space="0" w:color="auto"/>
              <w:left w:val="nil"/>
              <w:bottom w:val="single" w:sz="4" w:space="0" w:color="auto"/>
              <w:right w:val="single" w:sz="4" w:space="0" w:color="auto"/>
            </w:tcBorders>
            <w:vAlign w:val="bottom"/>
            <w:tcPrChange w:id="1991" w:author="hqin" w:date="2011-11-30T09:38:00Z">
              <w:tcPr>
                <w:tcW w:w="1800" w:type="dxa"/>
                <w:tcBorders>
                  <w:top w:val="single" w:sz="4" w:space="0" w:color="auto"/>
                  <w:left w:val="nil"/>
                  <w:bottom w:val="single" w:sz="4" w:space="0" w:color="auto"/>
                  <w:right w:val="single" w:sz="4" w:space="0" w:color="auto"/>
                </w:tcBorders>
                <w:vAlign w:val="bottom"/>
              </w:tcPr>
            </w:tcPrChange>
          </w:tcPr>
          <w:p w14:paraId="13D11215" w14:textId="77777777" w:rsidR="001C7FC9" w:rsidRPr="008B6840" w:rsidDel="000A50F1" w:rsidRDefault="001C7FC9" w:rsidP="001C7FC9">
            <w:pPr>
              <w:spacing w:line="360" w:lineRule="auto"/>
              <w:jc w:val="center"/>
              <w:rPr>
                <w:del w:id="1992" w:author="hqin" w:date="2013-01-28T08:18:00Z"/>
                <w:color w:val="000000"/>
                <w:sz w:val="22"/>
                <w:szCs w:val="22"/>
              </w:rPr>
            </w:pPr>
            <w:del w:id="1993" w:author="hqin" w:date="2013-01-28T08:18:00Z">
              <w:r w:rsidDel="000A50F1">
                <w:rPr>
                  <w:color w:val="000000"/>
                  <w:sz w:val="22"/>
                  <w:szCs w:val="22"/>
                </w:rPr>
                <w:delText xml:space="preserve">Branches </w:delText>
              </w:r>
              <w:r w:rsidRPr="008B6840" w:rsidDel="000A50F1">
                <w:rPr>
                  <w:color w:val="000000"/>
                  <w:sz w:val="22"/>
                  <w:szCs w:val="22"/>
                </w:rPr>
                <w:delText xml:space="preserve">with </w:delText>
              </w:r>
              <w:r w:rsidDel="000A50F1">
                <w:rPr>
                  <w:color w:val="000000"/>
                  <w:sz w:val="22"/>
                  <w:szCs w:val="22"/>
                </w:rPr>
                <w:delText>ω&lt;</w:delText>
              </w:r>
              <w:r w:rsidRPr="008B6840" w:rsidDel="000A50F1">
                <w:rPr>
                  <w:color w:val="000000"/>
                  <w:sz w:val="22"/>
                  <w:szCs w:val="22"/>
                </w:rPr>
                <w:delText>1</w:delText>
              </w:r>
              <w:r w:rsidDel="000A50F1">
                <w:rPr>
                  <w:color w:val="000000"/>
                  <w:sz w:val="22"/>
                  <w:szCs w:val="22"/>
                </w:rPr>
                <w:delText xml:space="preserve"> in nonCE genes</w:delText>
              </w:r>
            </w:del>
          </w:p>
        </w:tc>
        <w:tc>
          <w:tcPr>
            <w:tcW w:w="1800" w:type="dxa"/>
            <w:tcBorders>
              <w:top w:val="single" w:sz="4" w:space="0" w:color="auto"/>
              <w:left w:val="nil"/>
              <w:bottom w:val="single" w:sz="4" w:space="0" w:color="auto"/>
              <w:right w:val="single" w:sz="4" w:space="0" w:color="auto"/>
            </w:tcBorders>
            <w:vAlign w:val="bottom"/>
            <w:tcPrChange w:id="1994" w:author="hqin" w:date="2011-11-30T09:38:00Z">
              <w:tcPr>
                <w:tcW w:w="1800" w:type="dxa"/>
                <w:tcBorders>
                  <w:top w:val="single" w:sz="4" w:space="0" w:color="auto"/>
                  <w:left w:val="nil"/>
                  <w:bottom w:val="single" w:sz="4" w:space="0" w:color="auto"/>
                  <w:right w:val="single" w:sz="4" w:space="0" w:color="auto"/>
                </w:tcBorders>
                <w:vAlign w:val="bottom"/>
              </w:tcPr>
            </w:tcPrChange>
          </w:tcPr>
          <w:p w14:paraId="56AF6580" w14:textId="77777777" w:rsidR="001C7FC9" w:rsidRPr="008B6840" w:rsidDel="000A50F1" w:rsidRDefault="001C7FC9" w:rsidP="001C7FC9">
            <w:pPr>
              <w:spacing w:line="360" w:lineRule="auto"/>
              <w:jc w:val="center"/>
              <w:rPr>
                <w:del w:id="1995" w:author="hqin" w:date="2013-01-28T08:18:00Z"/>
                <w:color w:val="000000"/>
                <w:sz w:val="22"/>
                <w:szCs w:val="22"/>
              </w:rPr>
            </w:pPr>
            <w:del w:id="1996" w:author="hqin" w:date="2013-01-28T08:18:00Z">
              <w:r w:rsidDel="000A50F1">
                <w:rPr>
                  <w:color w:val="000000"/>
                  <w:sz w:val="22"/>
                  <w:szCs w:val="22"/>
                </w:rPr>
                <w:delText>Branches</w:delText>
              </w:r>
              <w:r w:rsidRPr="008B6840" w:rsidDel="000A50F1">
                <w:rPr>
                  <w:color w:val="000000"/>
                  <w:sz w:val="22"/>
                  <w:szCs w:val="22"/>
                </w:rPr>
                <w:delText xml:space="preserve"> </w:delText>
              </w:r>
              <w:r w:rsidDel="000A50F1">
                <w:rPr>
                  <w:color w:val="000000"/>
                  <w:sz w:val="22"/>
                  <w:szCs w:val="22"/>
                </w:rPr>
                <w:delText>with ω&lt;</w:delText>
              </w:r>
              <w:r w:rsidRPr="008B6840" w:rsidDel="000A50F1">
                <w:rPr>
                  <w:color w:val="000000"/>
                  <w:sz w:val="22"/>
                  <w:szCs w:val="22"/>
                </w:rPr>
                <w:delText>1</w:delText>
              </w:r>
              <w:r w:rsidDel="000A50F1">
                <w:rPr>
                  <w:color w:val="000000"/>
                  <w:sz w:val="22"/>
                  <w:szCs w:val="22"/>
                </w:rPr>
                <w:delText xml:space="preserve"> in coat </w:delText>
              </w:r>
            </w:del>
            <w:del w:id="1997" w:author="hqin" w:date="2011-11-30T09:39:00Z">
              <w:r w:rsidDel="00211FC4">
                <w:rPr>
                  <w:color w:val="000000"/>
                  <w:sz w:val="22"/>
                  <w:szCs w:val="22"/>
                </w:rPr>
                <w:delText xml:space="preserve">protein </w:delText>
              </w:r>
            </w:del>
            <w:del w:id="1998" w:author="hqin" w:date="2013-01-28T08:18:00Z">
              <w:r w:rsidDel="000A50F1">
                <w:rPr>
                  <w:color w:val="000000"/>
                  <w:sz w:val="22"/>
                  <w:szCs w:val="22"/>
                </w:rPr>
                <w:delText>genes</w:delText>
              </w:r>
            </w:del>
          </w:p>
        </w:tc>
        <w:tc>
          <w:tcPr>
            <w:tcW w:w="1800" w:type="dxa"/>
            <w:tcBorders>
              <w:top w:val="single" w:sz="4" w:space="0" w:color="auto"/>
              <w:left w:val="nil"/>
              <w:bottom w:val="single" w:sz="4" w:space="0" w:color="auto"/>
              <w:right w:val="single" w:sz="4" w:space="0" w:color="auto"/>
            </w:tcBorders>
            <w:vAlign w:val="bottom"/>
            <w:tcPrChange w:id="1999" w:author="hqin" w:date="2011-11-30T09:38:00Z">
              <w:tcPr>
                <w:tcW w:w="1800" w:type="dxa"/>
                <w:tcBorders>
                  <w:top w:val="single" w:sz="4" w:space="0" w:color="auto"/>
                  <w:left w:val="nil"/>
                  <w:bottom w:val="single" w:sz="4" w:space="0" w:color="auto"/>
                  <w:right w:val="single" w:sz="4" w:space="0" w:color="auto"/>
                </w:tcBorders>
                <w:vAlign w:val="bottom"/>
              </w:tcPr>
            </w:tcPrChange>
          </w:tcPr>
          <w:p w14:paraId="21D5D058" w14:textId="77777777" w:rsidR="001C7FC9" w:rsidRPr="008B6840" w:rsidDel="000A50F1" w:rsidRDefault="001C7FC9" w:rsidP="001C7FC9">
            <w:pPr>
              <w:spacing w:line="360" w:lineRule="auto"/>
              <w:jc w:val="center"/>
              <w:rPr>
                <w:del w:id="2000" w:author="hqin" w:date="2013-01-28T08:18:00Z"/>
                <w:color w:val="000000"/>
                <w:sz w:val="22"/>
                <w:szCs w:val="22"/>
              </w:rPr>
            </w:pPr>
            <w:del w:id="2001" w:author="hqin" w:date="2013-01-28T08:18:00Z">
              <w:r w:rsidDel="000A50F1">
                <w:rPr>
                  <w:color w:val="000000"/>
                  <w:sz w:val="22"/>
                  <w:szCs w:val="22"/>
                </w:rPr>
                <w:delText xml:space="preserve">Branches </w:delText>
              </w:r>
              <w:r w:rsidRPr="008B6840" w:rsidDel="000A50F1">
                <w:rPr>
                  <w:color w:val="000000"/>
                  <w:sz w:val="22"/>
                  <w:szCs w:val="22"/>
                </w:rPr>
                <w:delText>with ω</w:delText>
              </w:r>
              <w:r w:rsidDel="000A50F1">
                <w:rPr>
                  <w:color w:val="000000"/>
                  <w:sz w:val="22"/>
                  <w:szCs w:val="22"/>
                </w:rPr>
                <w:delText>&gt;1 in nonCE genes</w:delText>
              </w:r>
            </w:del>
          </w:p>
        </w:tc>
        <w:tc>
          <w:tcPr>
            <w:tcW w:w="1814" w:type="dxa"/>
            <w:tcBorders>
              <w:top w:val="single" w:sz="4" w:space="0" w:color="auto"/>
              <w:left w:val="nil"/>
              <w:bottom w:val="single" w:sz="4" w:space="0" w:color="auto"/>
              <w:right w:val="single" w:sz="4" w:space="0" w:color="auto"/>
            </w:tcBorders>
            <w:vAlign w:val="bottom"/>
            <w:tcPrChange w:id="2002" w:author="hqin" w:date="2011-11-30T09:38:00Z">
              <w:tcPr>
                <w:tcW w:w="1814" w:type="dxa"/>
                <w:tcBorders>
                  <w:top w:val="single" w:sz="4" w:space="0" w:color="auto"/>
                  <w:left w:val="nil"/>
                  <w:bottom w:val="single" w:sz="4" w:space="0" w:color="auto"/>
                  <w:right w:val="single" w:sz="4" w:space="0" w:color="auto"/>
                </w:tcBorders>
                <w:vAlign w:val="bottom"/>
              </w:tcPr>
            </w:tcPrChange>
          </w:tcPr>
          <w:p w14:paraId="22A68894" w14:textId="77777777" w:rsidR="001C7FC9" w:rsidRPr="008B6840" w:rsidDel="000A50F1" w:rsidRDefault="001C7FC9" w:rsidP="001C7FC9">
            <w:pPr>
              <w:spacing w:line="360" w:lineRule="auto"/>
              <w:jc w:val="center"/>
              <w:rPr>
                <w:del w:id="2003" w:author="hqin" w:date="2013-01-28T08:18:00Z"/>
                <w:color w:val="000000"/>
                <w:sz w:val="22"/>
                <w:szCs w:val="22"/>
              </w:rPr>
            </w:pPr>
            <w:del w:id="2004" w:author="hqin" w:date="2013-01-28T08:18:00Z">
              <w:r w:rsidDel="000A50F1">
                <w:rPr>
                  <w:color w:val="000000"/>
                  <w:sz w:val="22"/>
                  <w:szCs w:val="22"/>
                </w:rPr>
                <w:delText>Branches</w:delText>
              </w:r>
              <w:r w:rsidRPr="008B6840" w:rsidDel="000A50F1">
                <w:rPr>
                  <w:color w:val="000000"/>
                  <w:sz w:val="22"/>
                  <w:szCs w:val="22"/>
                </w:rPr>
                <w:delText xml:space="preserve"> </w:delText>
              </w:r>
              <w:r w:rsidDel="000A50F1">
                <w:rPr>
                  <w:color w:val="000000"/>
                  <w:sz w:val="22"/>
                  <w:szCs w:val="22"/>
                </w:rPr>
                <w:delText>with</w:delText>
              </w:r>
              <w:r w:rsidRPr="008B6840" w:rsidDel="000A50F1">
                <w:rPr>
                  <w:color w:val="000000"/>
                  <w:sz w:val="22"/>
                  <w:szCs w:val="22"/>
                </w:rPr>
                <w:delText xml:space="preserve"> ω</w:delText>
              </w:r>
              <w:r w:rsidDel="000A50F1">
                <w:rPr>
                  <w:color w:val="000000"/>
                  <w:sz w:val="22"/>
                  <w:szCs w:val="22"/>
                </w:rPr>
                <w:delText xml:space="preserve">&gt;1 in coat </w:delText>
              </w:r>
            </w:del>
            <w:del w:id="2005" w:author="hqin" w:date="2011-11-30T09:39:00Z">
              <w:r w:rsidDel="00211FC4">
                <w:rPr>
                  <w:color w:val="000000"/>
                  <w:sz w:val="22"/>
                  <w:szCs w:val="22"/>
                </w:rPr>
                <w:delText xml:space="preserve">protein </w:delText>
              </w:r>
            </w:del>
            <w:del w:id="2006" w:author="hqin" w:date="2013-01-28T08:18:00Z">
              <w:r w:rsidDel="000A50F1">
                <w:rPr>
                  <w:color w:val="000000"/>
                  <w:sz w:val="22"/>
                  <w:szCs w:val="22"/>
                </w:rPr>
                <w:delText>genes</w:delText>
              </w:r>
            </w:del>
          </w:p>
        </w:tc>
      </w:tr>
      <w:tr w:rsidR="001C7FC9" w:rsidRPr="008B6840" w:rsidDel="000A50F1" w14:paraId="0BB89701" w14:textId="77777777">
        <w:trPr>
          <w:trHeight w:val="853"/>
          <w:del w:id="2007" w:author="hqin" w:date="2013-01-28T08:18:00Z"/>
          <w:trPrChange w:id="2008" w:author="hqin" w:date="2011-11-30T09:38:00Z">
            <w:trPr>
              <w:trHeight w:val="853"/>
            </w:trPr>
          </w:trPrChange>
        </w:trPr>
        <w:tc>
          <w:tcPr>
            <w:tcW w:w="1980" w:type="dxa"/>
            <w:vMerge w:val="restart"/>
            <w:tcBorders>
              <w:top w:val="nil"/>
              <w:left w:val="single" w:sz="4" w:space="0" w:color="auto"/>
              <w:right w:val="single" w:sz="4" w:space="0" w:color="auto"/>
            </w:tcBorders>
            <w:shd w:val="clear" w:color="auto" w:fill="auto"/>
            <w:vAlign w:val="center"/>
            <w:tcPrChange w:id="2009" w:author="hqin" w:date="2011-11-30T09:38:00Z">
              <w:tcPr>
                <w:tcW w:w="1980" w:type="dxa"/>
                <w:vMerge w:val="restart"/>
                <w:tcBorders>
                  <w:top w:val="nil"/>
                  <w:left w:val="single" w:sz="4" w:space="0" w:color="auto"/>
                  <w:right w:val="single" w:sz="4" w:space="0" w:color="auto"/>
                </w:tcBorders>
                <w:shd w:val="clear" w:color="auto" w:fill="auto"/>
                <w:vAlign w:val="center"/>
              </w:tcPr>
            </w:tcPrChange>
          </w:tcPr>
          <w:p w14:paraId="435F008C" w14:textId="77777777" w:rsidR="001C7FC9" w:rsidRPr="008B6840" w:rsidDel="000A50F1" w:rsidRDefault="001C7FC9" w:rsidP="001C7FC9">
            <w:pPr>
              <w:spacing w:line="360" w:lineRule="auto"/>
              <w:rPr>
                <w:del w:id="2010" w:author="hqin" w:date="2013-01-28T08:18:00Z"/>
                <w:color w:val="000000"/>
                <w:sz w:val="22"/>
                <w:szCs w:val="22"/>
              </w:rPr>
            </w:pPr>
            <w:del w:id="2011" w:author="hqin" w:date="2013-01-28T08:18:00Z">
              <w:r w:rsidRPr="008B6840" w:rsidDel="000A50F1">
                <w:rPr>
                  <w:color w:val="000000"/>
                  <w:sz w:val="22"/>
                  <w:szCs w:val="22"/>
                </w:rPr>
                <w:delText xml:space="preserve">Leaf branches of </w:delText>
              </w:r>
            </w:del>
          </w:p>
          <w:p w14:paraId="2EA4E602" w14:textId="77777777" w:rsidR="001C7FC9" w:rsidRPr="008B6840" w:rsidDel="000A50F1" w:rsidRDefault="001C7FC9" w:rsidP="001C7FC9">
            <w:pPr>
              <w:spacing w:line="360" w:lineRule="auto"/>
              <w:rPr>
                <w:del w:id="2012" w:author="hqin" w:date="2013-01-28T08:18:00Z"/>
                <w:color w:val="000000"/>
                <w:sz w:val="22"/>
                <w:szCs w:val="22"/>
              </w:rPr>
            </w:pPr>
            <w:del w:id="2013" w:author="hqin" w:date="2013-01-28T08:18:00Z">
              <w:r w:rsidRPr="008B6840" w:rsidDel="000A50F1">
                <w:rPr>
                  <w:i/>
                  <w:color w:val="000000"/>
                  <w:sz w:val="22"/>
                  <w:szCs w:val="22"/>
                </w:rPr>
                <w:delText>B. subtilis</w:delText>
              </w:r>
              <w:r w:rsidRPr="008B6840" w:rsidDel="000A50F1">
                <w:rPr>
                  <w:color w:val="000000"/>
                  <w:sz w:val="22"/>
                  <w:szCs w:val="22"/>
                </w:rPr>
                <w:delText xml:space="preserve"> </w:delText>
              </w:r>
              <w:r w:rsidDel="000A50F1">
                <w:rPr>
                  <w:color w:val="000000"/>
                  <w:sz w:val="22"/>
                  <w:szCs w:val="22"/>
                </w:rPr>
                <w:delText>-group</w:delText>
              </w:r>
            </w:del>
          </w:p>
        </w:tc>
        <w:tc>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014" w:author="hqin" w:date="2011-11-30T09:38:00Z">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0718AAD4" w14:textId="77777777" w:rsidR="001C7FC9" w:rsidRPr="008B6840" w:rsidDel="000A50F1" w:rsidRDefault="001C7FC9" w:rsidP="001C7FC9">
            <w:pPr>
              <w:spacing w:line="360" w:lineRule="auto"/>
              <w:rPr>
                <w:del w:id="2015" w:author="hqin" w:date="2013-01-28T08:18:00Z"/>
                <w:color w:val="000000"/>
                <w:sz w:val="22"/>
                <w:szCs w:val="22"/>
              </w:rPr>
            </w:pPr>
            <w:del w:id="2016" w:author="hqin" w:date="2013-01-28T08:18:00Z">
              <w:r w:rsidRPr="008B6840" w:rsidDel="000A50F1">
                <w:rPr>
                  <w:color w:val="000000"/>
                  <w:sz w:val="22"/>
                  <w:szCs w:val="22"/>
                </w:rPr>
                <w:delText>mean ω=17.6</w:delText>
              </w:r>
            </w:del>
          </w:p>
          <w:p w14:paraId="585E4129" w14:textId="77777777" w:rsidR="001C7FC9" w:rsidRPr="008B6840" w:rsidDel="000A50F1" w:rsidRDefault="001C7FC9" w:rsidP="001C7FC9">
            <w:pPr>
              <w:spacing w:line="360" w:lineRule="auto"/>
              <w:rPr>
                <w:del w:id="2017" w:author="hqin" w:date="2013-01-28T08:18:00Z"/>
                <w:color w:val="000000"/>
                <w:sz w:val="22"/>
                <w:szCs w:val="22"/>
              </w:rPr>
            </w:pPr>
            <w:del w:id="2018" w:author="hqin" w:date="2013-01-28T08:18:00Z">
              <w:r w:rsidRPr="008B6840" w:rsidDel="000A50F1">
                <w:rPr>
                  <w:color w:val="000000"/>
                  <w:sz w:val="22"/>
                  <w:szCs w:val="22"/>
                </w:rPr>
                <w:delText>median ω=0.044</w:delText>
              </w:r>
            </w:del>
          </w:p>
        </w:tc>
        <w:tc>
          <w:tcPr>
            <w:tcW w:w="171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Change w:id="2019" w:author="hqin" w:date="2011-11-30T09:38:00Z">
              <w:tcPr>
                <w:tcW w:w="189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
            </w:tcPrChange>
          </w:tcPr>
          <w:p w14:paraId="32F699F0" w14:textId="77777777" w:rsidR="001C7FC9" w:rsidRPr="008B6840" w:rsidDel="000A50F1" w:rsidRDefault="001C7FC9" w:rsidP="001C7FC9">
            <w:pPr>
              <w:spacing w:line="360" w:lineRule="auto"/>
              <w:rPr>
                <w:del w:id="2020" w:author="hqin" w:date="2013-01-28T08:18:00Z"/>
                <w:color w:val="000000"/>
                <w:sz w:val="22"/>
                <w:szCs w:val="22"/>
              </w:rPr>
            </w:pPr>
            <w:del w:id="2021" w:author="hqin" w:date="2013-01-28T08:18:00Z">
              <w:r w:rsidRPr="008B6840" w:rsidDel="000A50F1">
                <w:rPr>
                  <w:color w:val="000000"/>
                  <w:sz w:val="22"/>
                  <w:szCs w:val="22"/>
                </w:rPr>
                <w:delText>mean ω=27.3</w:delText>
              </w:r>
            </w:del>
          </w:p>
          <w:p w14:paraId="397C5013" w14:textId="77777777" w:rsidR="001C7FC9" w:rsidRPr="008B6840" w:rsidDel="000A50F1" w:rsidRDefault="001C7FC9" w:rsidP="001C7FC9">
            <w:pPr>
              <w:spacing w:line="360" w:lineRule="auto"/>
              <w:rPr>
                <w:del w:id="2022" w:author="hqin" w:date="2013-01-28T08:18:00Z"/>
                <w:b/>
                <w:color w:val="000000"/>
                <w:sz w:val="22"/>
                <w:szCs w:val="22"/>
              </w:rPr>
            </w:pPr>
            <w:del w:id="2023" w:author="hqin" w:date="2013-01-28T08:18:00Z">
              <w:r w:rsidRPr="008B6840" w:rsidDel="000A50F1">
                <w:rPr>
                  <w:color w:val="000000"/>
                  <w:sz w:val="22"/>
                  <w:szCs w:val="22"/>
                </w:rPr>
                <w:delText xml:space="preserve">median ω=0.058   </w:delText>
              </w:r>
            </w:del>
          </w:p>
        </w:tc>
        <w:tc>
          <w:tcPr>
            <w:tcW w:w="1980" w:type="dxa"/>
            <w:tcBorders>
              <w:top w:val="nil"/>
              <w:left w:val="nil"/>
              <w:bottom w:val="single" w:sz="4" w:space="0" w:color="auto"/>
              <w:right w:val="single" w:sz="4" w:space="0" w:color="auto"/>
            </w:tcBorders>
            <w:vAlign w:val="bottom"/>
            <w:tcPrChange w:id="2024" w:author="hqin" w:date="2011-11-30T09:38:00Z">
              <w:tcPr>
                <w:tcW w:w="1800" w:type="dxa"/>
                <w:tcBorders>
                  <w:top w:val="nil"/>
                  <w:left w:val="nil"/>
                  <w:bottom w:val="single" w:sz="4" w:space="0" w:color="auto"/>
                  <w:right w:val="single" w:sz="4" w:space="0" w:color="auto"/>
                </w:tcBorders>
                <w:vAlign w:val="bottom"/>
              </w:tcPr>
            </w:tcPrChange>
          </w:tcPr>
          <w:p w14:paraId="7118B21B" w14:textId="77777777" w:rsidR="001C7FC9" w:rsidRPr="008B6840" w:rsidDel="000A50F1" w:rsidRDefault="001C7FC9" w:rsidP="001C7FC9">
            <w:pPr>
              <w:spacing w:line="360" w:lineRule="auto"/>
              <w:rPr>
                <w:del w:id="2025" w:author="hqin" w:date="2013-01-28T08:18:00Z"/>
                <w:color w:val="000000"/>
                <w:sz w:val="22"/>
                <w:szCs w:val="22"/>
              </w:rPr>
            </w:pPr>
            <w:del w:id="2026" w:author="hqin" w:date="2013-01-28T08:18:00Z">
              <w:r w:rsidRPr="008B6840" w:rsidDel="000A50F1">
                <w:rPr>
                  <w:color w:val="000000"/>
                  <w:sz w:val="22"/>
                  <w:szCs w:val="22"/>
                </w:rPr>
                <w:delText>mean ω=0.06</w:delText>
              </w:r>
              <w:r w:rsidDel="000A50F1">
                <w:rPr>
                  <w:color w:val="000000"/>
                  <w:sz w:val="22"/>
                  <w:szCs w:val="22"/>
                </w:rPr>
                <w:delText>0</w:delText>
              </w:r>
            </w:del>
          </w:p>
          <w:p w14:paraId="5B75A167" w14:textId="77777777" w:rsidR="001C7FC9" w:rsidRPr="008B6840" w:rsidDel="000A50F1" w:rsidRDefault="001C7FC9" w:rsidP="001C7FC9">
            <w:pPr>
              <w:spacing w:line="360" w:lineRule="auto"/>
              <w:rPr>
                <w:del w:id="2027" w:author="hqin" w:date="2013-01-28T08:18:00Z"/>
                <w:color w:val="000000"/>
                <w:sz w:val="22"/>
                <w:szCs w:val="22"/>
              </w:rPr>
            </w:pPr>
            <w:del w:id="2028" w:author="hqin" w:date="2013-01-28T08:18:00Z">
              <w:r w:rsidRPr="008B6840" w:rsidDel="000A50F1">
                <w:rPr>
                  <w:color w:val="000000"/>
                  <w:sz w:val="22"/>
                  <w:szCs w:val="22"/>
                </w:rPr>
                <w:delText>median ω=0.042</w:delText>
              </w:r>
            </w:del>
          </w:p>
        </w:tc>
        <w:tc>
          <w:tcPr>
            <w:tcW w:w="1800" w:type="dxa"/>
            <w:tcBorders>
              <w:top w:val="nil"/>
              <w:left w:val="nil"/>
              <w:bottom w:val="single" w:sz="4" w:space="0" w:color="auto"/>
              <w:right w:val="single" w:sz="4" w:space="0" w:color="auto"/>
            </w:tcBorders>
            <w:vAlign w:val="bottom"/>
            <w:tcPrChange w:id="2029" w:author="hqin" w:date="2011-11-30T09:38:00Z">
              <w:tcPr>
                <w:tcW w:w="1800" w:type="dxa"/>
                <w:tcBorders>
                  <w:top w:val="nil"/>
                  <w:left w:val="nil"/>
                  <w:bottom w:val="single" w:sz="4" w:space="0" w:color="auto"/>
                  <w:right w:val="single" w:sz="4" w:space="0" w:color="auto"/>
                </w:tcBorders>
                <w:vAlign w:val="bottom"/>
              </w:tcPr>
            </w:tcPrChange>
          </w:tcPr>
          <w:p w14:paraId="4ABDE653" w14:textId="77777777" w:rsidR="001C7FC9" w:rsidRPr="008B6840" w:rsidDel="000A50F1" w:rsidRDefault="001C7FC9" w:rsidP="001C7FC9">
            <w:pPr>
              <w:spacing w:line="360" w:lineRule="auto"/>
              <w:rPr>
                <w:del w:id="2030" w:author="hqin" w:date="2013-01-28T08:18:00Z"/>
                <w:color w:val="000000"/>
                <w:sz w:val="22"/>
                <w:szCs w:val="22"/>
              </w:rPr>
            </w:pPr>
            <w:del w:id="2031" w:author="hqin" w:date="2013-01-28T08:18:00Z">
              <w:r w:rsidRPr="008B6840" w:rsidDel="000A50F1">
                <w:rPr>
                  <w:color w:val="000000"/>
                  <w:sz w:val="22"/>
                  <w:szCs w:val="22"/>
                </w:rPr>
                <w:delText>mean ω=0.083</w:delText>
              </w:r>
            </w:del>
          </w:p>
          <w:p w14:paraId="7239EC4B" w14:textId="77777777" w:rsidR="001C7FC9" w:rsidRPr="008B6840" w:rsidDel="000A50F1" w:rsidRDefault="001C7FC9" w:rsidP="001C7FC9">
            <w:pPr>
              <w:spacing w:line="360" w:lineRule="auto"/>
              <w:rPr>
                <w:del w:id="2032" w:author="hqin" w:date="2013-01-28T08:18:00Z"/>
                <w:color w:val="000000"/>
                <w:sz w:val="22"/>
                <w:szCs w:val="22"/>
              </w:rPr>
            </w:pPr>
            <w:del w:id="2033" w:author="hqin" w:date="2013-01-28T08:18:00Z">
              <w:r w:rsidRPr="008B6840" w:rsidDel="000A50F1">
                <w:rPr>
                  <w:color w:val="000000"/>
                  <w:sz w:val="22"/>
                  <w:szCs w:val="22"/>
                </w:rPr>
                <w:delText>median ω=0.056</w:delText>
              </w:r>
            </w:del>
          </w:p>
        </w:tc>
        <w:tc>
          <w:tcPr>
            <w:tcW w:w="1800" w:type="dxa"/>
            <w:tcBorders>
              <w:top w:val="nil"/>
              <w:left w:val="nil"/>
              <w:bottom w:val="single" w:sz="4" w:space="0" w:color="auto"/>
              <w:right w:val="single" w:sz="4" w:space="0" w:color="auto"/>
            </w:tcBorders>
            <w:vAlign w:val="bottom"/>
            <w:tcPrChange w:id="2034" w:author="hqin" w:date="2011-11-30T09:38:00Z">
              <w:tcPr>
                <w:tcW w:w="1800" w:type="dxa"/>
                <w:tcBorders>
                  <w:top w:val="nil"/>
                  <w:left w:val="nil"/>
                  <w:bottom w:val="single" w:sz="4" w:space="0" w:color="auto"/>
                  <w:right w:val="single" w:sz="4" w:space="0" w:color="auto"/>
                </w:tcBorders>
                <w:vAlign w:val="bottom"/>
              </w:tcPr>
            </w:tcPrChange>
          </w:tcPr>
          <w:p w14:paraId="332AF9E6" w14:textId="77777777" w:rsidR="001C7FC9" w:rsidRPr="008B6840" w:rsidDel="000A50F1" w:rsidRDefault="001C7FC9" w:rsidP="001C7FC9">
            <w:pPr>
              <w:spacing w:line="360" w:lineRule="auto"/>
              <w:rPr>
                <w:del w:id="2035" w:author="hqin" w:date="2013-01-28T08:18:00Z"/>
                <w:color w:val="000000"/>
                <w:sz w:val="22"/>
                <w:szCs w:val="22"/>
              </w:rPr>
            </w:pPr>
            <w:del w:id="2036" w:author="hqin" w:date="2013-01-28T08:18:00Z">
              <w:r w:rsidRPr="008B6840" w:rsidDel="000A50F1">
                <w:rPr>
                  <w:color w:val="000000"/>
                  <w:sz w:val="22"/>
                  <w:szCs w:val="22"/>
                </w:rPr>
                <w:delText>mean ω=526</w:delText>
              </w:r>
              <w:r w:rsidRPr="008B6840" w:rsidDel="000A50F1">
                <w:rPr>
                  <w:color w:val="000000"/>
                  <w:sz w:val="22"/>
                  <w:szCs w:val="22"/>
                  <w:vertAlign w:val="superscript"/>
                </w:rPr>
                <w:delText>*</w:delText>
              </w:r>
            </w:del>
          </w:p>
          <w:p w14:paraId="12C1C1C0" w14:textId="77777777" w:rsidR="001C7FC9" w:rsidRPr="008B6840" w:rsidDel="000A50F1" w:rsidRDefault="001C7FC9" w:rsidP="001C7FC9">
            <w:pPr>
              <w:spacing w:line="360" w:lineRule="auto"/>
              <w:rPr>
                <w:del w:id="2037" w:author="hqin" w:date="2013-01-28T08:18:00Z"/>
                <w:color w:val="000000"/>
                <w:sz w:val="22"/>
                <w:szCs w:val="22"/>
              </w:rPr>
            </w:pPr>
            <w:del w:id="2038" w:author="hqin" w:date="2013-01-28T08:18:00Z">
              <w:r w:rsidRPr="008B6840" w:rsidDel="000A50F1">
                <w:rPr>
                  <w:color w:val="000000"/>
                  <w:sz w:val="22"/>
                  <w:szCs w:val="22"/>
                </w:rPr>
                <w:delText>median ω=546</w:delText>
              </w:r>
              <w:r w:rsidRPr="008B6840" w:rsidDel="000A50F1">
                <w:rPr>
                  <w:color w:val="000000"/>
                  <w:sz w:val="22"/>
                  <w:szCs w:val="22"/>
                  <w:vertAlign w:val="superscript"/>
                </w:rPr>
                <w:delText>*</w:delText>
              </w:r>
            </w:del>
          </w:p>
        </w:tc>
        <w:tc>
          <w:tcPr>
            <w:tcW w:w="1814" w:type="dxa"/>
            <w:tcBorders>
              <w:top w:val="nil"/>
              <w:left w:val="nil"/>
              <w:bottom w:val="single" w:sz="4" w:space="0" w:color="auto"/>
              <w:right w:val="single" w:sz="4" w:space="0" w:color="auto"/>
            </w:tcBorders>
            <w:vAlign w:val="bottom"/>
            <w:tcPrChange w:id="2039" w:author="hqin" w:date="2011-11-30T09:38:00Z">
              <w:tcPr>
                <w:tcW w:w="1814" w:type="dxa"/>
                <w:tcBorders>
                  <w:top w:val="nil"/>
                  <w:left w:val="nil"/>
                  <w:bottom w:val="single" w:sz="4" w:space="0" w:color="auto"/>
                  <w:right w:val="single" w:sz="4" w:space="0" w:color="auto"/>
                </w:tcBorders>
                <w:vAlign w:val="bottom"/>
              </w:tcPr>
            </w:tcPrChange>
          </w:tcPr>
          <w:p w14:paraId="2E32AA62" w14:textId="77777777" w:rsidR="001C7FC9" w:rsidRPr="008B6840" w:rsidDel="000A50F1" w:rsidRDefault="001C7FC9" w:rsidP="001C7FC9">
            <w:pPr>
              <w:spacing w:line="360" w:lineRule="auto"/>
              <w:rPr>
                <w:del w:id="2040" w:author="hqin" w:date="2013-01-28T08:18:00Z"/>
                <w:color w:val="000000"/>
                <w:sz w:val="22"/>
                <w:szCs w:val="22"/>
              </w:rPr>
            </w:pPr>
            <w:del w:id="2041" w:author="hqin" w:date="2013-01-28T08:18:00Z">
              <w:r w:rsidRPr="008B6840" w:rsidDel="000A50F1">
                <w:rPr>
                  <w:color w:val="000000"/>
                  <w:sz w:val="22"/>
                  <w:szCs w:val="22"/>
                </w:rPr>
                <w:delText>mean ω=673</w:delText>
              </w:r>
              <w:r w:rsidRPr="008B6840" w:rsidDel="000A50F1">
                <w:rPr>
                  <w:color w:val="000000"/>
                  <w:sz w:val="22"/>
                  <w:szCs w:val="22"/>
                  <w:vertAlign w:val="superscript"/>
                </w:rPr>
                <w:delText>*</w:delText>
              </w:r>
            </w:del>
          </w:p>
          <w:p w14:paraId="68BF3DF4" w14:textId="77777777" w:rsidR="001C7FC9" w:rsidRPr="008B6840" w:rsidDel="000A50F1" w:rsidRDefault="001C7FC9" w:rsidP="001C7FC9">
            <w:pPr>
              <w:spacing w:line="360" w:lineRule="auto"/>
              <w:rPr>
                <w:del w:id="2042" w:author="hqin" w:date="2013-01-28T08:18:00Z"/>
                <w:color w:val="000000"/>
                <w:sz w:val="22"/>
                <w:szCs w:val="22"/>
              </w:rPr>
            </w:pPr>
            <w:del w:id="2043" w:author="hqin" w:date="2013-01-28T08:18:00Z">
              <w:r w:rsidRPr="008B6840" w:rsidDel="000A50F1">
                <w:rPr>
                  <w:color w:val="000000"/>
                  <w:sz w:val="22"/>
                  <w:szCs w:val="22"/>
                </w:rPr>
                <w:delText>median ω=999</w:delText>
              </w:r>
              <w:r w:rsidRPr="008B6840" w:rsidDel="000A50F1">
                <w:rPr>
                  <w:color w:val="000000"/>
                  <w:sz w:val="22"/>
                  <w:szCs w:val="22"/>
                  <w:vertAlign w:val="superscript"/>
                </w:rPr>
                <w:delText>*</w:delText>
              </w:r>
              <w:r w:rsidRPr="008B6840" w:rsidDel="000A50F1">
                <w:rPr>
                  <w:color w:val="000000"/>
                  <w:sz w:val="22"/>
                  <w:szCs w:val="22"/>
                </w:rPr>
                <w:delText xml:space="preserve"> </w:delText>
              </w:r>
            </w:del>
          </w:p>
        </w:tc>
      </w:tr>
      <w:tr w:rsidR="001C7FC9" w:rsidRPr="008B6840" w:rsidDel="000A50F1" w14:paraId="06EDFA5A" w14:textId="77777777">
        <w:trPr>
          <w:trHeight w:val="321"/>
          <w:del w:id="2044" w:author="hqin" w:date="2013-01-28T08:18:00Z"/>
          <w:trPrChange w:id="2045" w:author="hqin" w:date="2011-11-30T09:38:00Z">
            <w:trPr>
              <w:trHeight w:val="321"/>
            </w:trPr>
          </w:trPrChange>
        </w:trPr>
        <w:tc>
          <w:tcPr>
            <w:tcW w:w="1980" w:type="dxa"/>
            <w:vMerge/>
            <w:tcBorders>
              <w:left w:val="single" w:sz="4" w:space="0" w:color="auto"/>
              <w:bottom w:val="single" w:sz="4" w:space="0" w:color="auto"/>
              <w:right w:val="single" w:sz="4" w:space="0" w:color="auto"/>
            </w:tcBorders>
            <w:shd w:val="clear" w:color="auto" w:fill="auto"/>
            <w:vAlign w:val="center"/>
            <w:tcPrChange w:id="2046" w:author="hqin" w:date="2011-11-30T09:38:00Z">
              <w:tcPr>
                <w:tcW w:w="1980" w:type="dxa"/>
                <w:vMerge/>
                <w:tcBorders>
                  <w:left w:val="single" w:sz="4" w:space="0" w:color="auto"/>
                  <w:bottom w:val="single" w:sz="4" w:space="0" w:color="auto"/>
                  <w:right w:val="single" w:sz="4" w:space="0" w:color="auto"/>
                </w:tcBorders>
                <w:shd w:val="clear" w:color="auto" w:fill="auto"/>
                <w:vAlign w:val="center"/>
              </w:tcPr>
            </w:tcPrChange>
          </w:tcPr>
          <w:p w14:paraId="4385C147" w14:textId="77777777" w:rsidR="001C7FC9" w:rsidRPr="008B6840" w:rsidDel="000A50F1" w:rsidRDefault="001C7FC9" w:rsidP="001C7FC9">
            <w:pPr>
              <w:spacing w:line="360" w:lineRule="auto"/>
              <w:rPr>
                <w:del w:id="2047" w:author="hqin" w:date="2013-01-28T08:18:00Z"/>
                <w:color w:val="000000"/>
                <w:sz w:val="22"/>
                <w:szCs w:val="22"/>
              </w:rPr>
            </w:pPr>
          </w:p>
        </w:tc>
        <w:tc>
          <w:tcPr>
            <w:tcW w:w="342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048" w:author="hqin" w:date="2011-11-30T09:38:00Z">
              <w:tcPr>
                <w:tcW w:w="360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7D54984E" w14:textId="77777777" w:rsidR="001C7FC9" w:rsidRPr="008B6840" w:rsidDel="000A50F1" w:rsidRDefault="001C7FC9" w:rsidP="001C7FC9">
            <w:pPr>
              <w:spacing w:line="360" w:lineRule="auto"/>
              <w:jc w:val="center"/>
              <w:rPr>
                <w:del w:id="2049" w:author="hqin" w:date="2013-01-28T08:18:00Z"/>
                <w:color w:val="000000"/>
                <w:sz w:val="22"/>
                <w:szCs w:val="22"/>
              </w:rPr>
            </w:pPr>
            <w:del w:id="2050" w:author="hqin" w:date="2013-01-28T08:18:00Z">
              <w:r w:rsidRPr="008B6840" w:rsidDel="000A50F1">
                <w:rPr>
                  <w:color w:val="000000"/>
                  <w:sz w:val="22"/>
                  <w:szCs w:val="22"/>
                </w:rPr>
                <w:delText>p-value=</w:delText>
              </w:r>
              <w:r w:rsidRPr="008B6840" w:rsidDel="000A50F1">
                <w:rPr>
                  <w:b/>
                  <w:color w:val="000000"/>
                  <w:sz w:val="22"/>
                  <w:szCs w:val="22"/>
                </w:rPr>
                <w:delText>0.008</w:delText>
              </w:r>
            </w:del>
          </w:p>
        </w:tc>
        <w:tc>
          <w:tcPr>
            <w:tcW w:w="3780" w:type="dxa"/>
            <w:gridSpan w:val="2"/>
            <w:tcBorders>
              <w:top w:val="single" w:sz="4" w:space="0" w:color="auto"/>
              <w:left w:val="nil"/>
              <w:bottom w:val="single" w:sz="4" w:space="0" w:color="auto"/>
              <w:right w:val="single" w:sz="4" w:space="0" w:color="auto"/>
            </w:tcBorders>
            <w:vAlign w:val="bottom"/>
            <w:tcPrChange w:id="2051" w:author="hqin" w:date="2011-11-30T09:38:00Z">
              <w:tcPr>
                <w:tcW w:w="3600" w:type="dxa"/>
                <w:gridSpan w:val="2"/>
                <w:tcBorders>
                  <w:top w:val="single" w:sz="4" w:space="0" w:color="auto"/>
                  <w:left w:val="nil"/>
                  <w:bottom w:val="single" w:sz="4" w:space="0" w:color="auto"/>
                  <w:right w:val="single" w:sz="4" w:space="0" w:color="auto"/>
                </w:tcBorders>
                <w:vAlign w:val="bottom"/>
              </w:tcPr>
            </w:tcPrChange>
          </w:tcPr>
          <w:p w14:paraId="3163EE89" w14:textId="77777777" w:rsidR="001C7FC9" w:rsidRPr="008B6840" w:rsidDel="000A50F1" w:rsidRDefault="001C7FC9" w:rsidP="001C7FC9">
            <w:pPr>
              <w:spacing w:line="360" w:lineRule="auto"/>
              <w:jc w:val="center"/>
              <w:rPr>
                <w:del w:id="2052" w:author="hqin" w:date="2013-01-28T08:18:00Z"/>
                <w:color w:val="000000"/>
                <w:sz w:val="22"/>
                <w:szCs w:val="22"/>
              </w:rPr>
            </w:pPr>
            <w:del w:id="2053" w:author="hqin" w:date="2013-01-28T08:18:00Z">
              <w:r w:rsidRPr="008B6840" w:rsidDel="000A50F1">
                <w:rPr>
                  <w:color w:val="000000"/>
                  <w:sz w:val="22"/>
                  <w:szCs w:val="22"/>
                </w:rPr>
                <w:delText xml:space="preserve">p-value = </w:delText>
              </w:r>
              <w:r w:rsidRPr="00767C88" w:rsidDel="000A50F1">
                <w:rPr>
                  <w:b/>
                  <w:color w:val="000000"/>
                  <w:sz w:val="22"/>
                  <w:szCs w:val="22"/>
                </w:rPr>
                <w:delText>0.009</w:delText>
              </w:r>
              <w:r w:rsidDel="000A50F1">
                <w:rPr>
                  <w:color w:val="000000"/>
                  <w:sz w:val="22"/>
                  <w:szCs w:val="22"/>
                </w:rPr>
                <w:delText xml:space="preserve"> </w:delText>
              </w:r>
            </w:del>
          </w:p>
        </w:tc>
        <w:tc>
          <w:tcPr>
            <w:tcW w:w="3614" w:type="dxa"/>
            <w:gridSpan w:val="2"/>
            <w:tcBorders>
              <w:top w:val="single" w:sz="4" w:space="0" w:color="auto"/>
              <w:left w:val="nil"/>
              <w:bottom w:val="single" w:sz="4" w:space="0" w:color="auto"/>
              <w:right w:val="single" w:sz="4" w:space="0" w:color="auto"/>
            </w:tcBorders>
            <w:vAlign w:val="bottom"/>
            <w:tcPrChange w:id="2054" w:author="hqin" w:date="2011-11-30T09:38:00Z">
              <w:tcPr>
                <w:tcW w:w="3614" w:type="dxa"/>
                <w:gridSpan w:val="2"/>
                <w:tcBorders>
                  <w:top w:val="single" w:sz="4" w:space="0" w:color="auto"/>
                  <w:left w:val="nil"/>
                  <w:bottom w:val="single" w:sz="4" w:space="0" w:color="auto"/>
                  <w:right w:val="single" w:sz="4" w:space="0" w:color="auto"/>
                </w:tcBorders>
                <w:vAlign w:val="bottom"/>
              </w:tcPr>
            </w:tcPrChange>
          </w:tcPr>
          <w:p w14:paraId="61C2BD88" w14:textId="77777777" w:rsidR="001C7FC9" w:rsidRPr="008B6840" w:rsidDel="000A50F1" w:rsidRDefault="001C7FC9" w:rsidP="001C7FC9">
            <w:pPr>
              <w:spacing w:line="360" w:lineRule="auto"/>
              <w:jc w:val="center"/>
              <w:rPr>
                <w:del w:id="2055" w:author="hqin" w:date="2013-01-28T08:18:00Z"/>
                <w:color w:val="000000"/>
                <w:sz w:val="22"/>
                <w:szCs w:val="22"/>
              </w:rPr>
            </w:pPr>
            <w:del w:id="2056" w:author="hqin" w:date="2013-01-28T08:18:00Z">
              <w:r w:rsidRPr="008B6840" w:rsidDel="000A50F1">
                <w:rPr>
                  <w:color w:val="000000"/>
                  <w:sz w:val="22"/>
                  <w:szCs w:val="22"/>
                </w:rPr>
                <w:delText>p-value =</w:delText>
              </w:r>
              <w:r w:rsidRPr="00183EC3" w:rsidDel="000A50F1">
                <w:rPr>
                  <w:color w:val="000000"/>
                  <w:sz w:val="22"/>
                  <w:szCs w:val="22"/>
                </w:rPr>
                <w:delText xml:space="preserve"> 0.17</w:delText>
              </w:r>
              <w:r w:rsidRPr="008B6840" w:rsidDel="000A50F1">
                <w:rPr>
                  <w:color w:val="000000"/>
                  <w:sz w:val="22"/>
                  <w:szCs w:val="22"/>
                </w:rPr>
                <w:delText xml:space="preserve"> </w:delText>
              </w:r>
            </w:del>
          </w:p>
        </w:tc>
      </w:tr>
      <w:tr w:rsidR="001C7FC9" w:rsidRPr="008B6840" w:rsidDel="000A50F1" w14:paraId="24D9C3A9" w14:textId="77777777">
        <w:trPr>
          <w:trHeight w:val="817"/>
          <w:del w:id="2057" w:author="hqin" w:date="2013-01-28T08:18:00Z"/>
          <w:trPrChange w:id="2058" w:author="hqin" w:date="2011-11-30T09:38:00Z">
            <w:trPr>
              <w:trHeight w:val="817"/>
            </w:trPr>
          </w:trPrChange>
        </w:trPr>
        <w:tc>
          <w:tcPr>
            <w:tcW w:w="1980" w:type="dxa"/>
            <w:vMerge w:val="restart"/>
            <w:tcBorders>
              <w:top w:val="nil"/>
              <w:left w:val="single" w:sz="4" w:space="0" w:color="auto"/>
              <w:right w:val="single" w:sz="4" w:space="0" w:color="auto"/>
            </w:tcBorders>
            <w:shd w:val="clear" w:color="auto" w:fill="auto"/>
            <w:vAlign w:val="center"/>
            <w:tcPrChange w:id="2059" w:author="hqin" w:date="2011-11-30T09:38:00Z">
              <w:tcPr>
                <w:tcW w:w="1980" w:type="dxa"/>
                <w:vMerge w:val="restart"/>
                <w:tcBorders>
                  <w:top w:val="nil"/>
                  <w:left w:val="single" w:sz="4" w:space="0" w:color="auto"/>
                  <w:right w:val="single" w:sz="4" w:space="0" w:color="auto"/>
                </w:tcBorders>
                <w:shd w:val="clear" w:color="auto" w:fill="auto"/>
                <w:vAlign w:val="center"/>
              </w:tcPr>
            </w:tcPrChange>
          </w:tcPr>
          <w:p w14:paraId="72AA1068" w14:textId="77777777" w:rsidR="001C7FC9" w:rsidRPr="008B6840" w:rsidDel="000A50F1" w:rsidRDefault="001C7FC9" w:rsidP="001C7FC9">
            <w:pPr>
              <w:spacing w:line="360" w:lineRule="auto"/>
              <w:rPr>
                <w:del w:id="2060" w:author="hqin" w:date="2013-01-28T08:18:00Z"/>
                <w:color w:val="000000"/>
                <w:sz w:val="22"/>
                <w:szCs w:val="22"/>
              </w:rPr>
            </w:pPr>
            <w:del w:id="2061" w:author="hqin" w:date="2013-01-28T08:18:00Z">
              <w:r w:rsidRPr="008B6840" w:rsidDel="000A50F1">
                <w:rPr>
                  <w:color w:val="000000"/>
                  <w:sz w:val="22"/>
                  <w:szCs w:val="22"/>
                </w:rPr>
                <w:delText xml:space="preserve">Internal branches of </w:delText>
              </w:r>
              <w:r w:rsidRPr="008B6840" w:rsidDel="000A50F1">
                <w:rPr>
                  <w:i/>
                  <w:color w:val="000000"/>
                  <w:sz w:val="22"/>
                  <w:szCs w:val="22"/>
                </w:rPr>
                <w:delText>B. subtilis</w:delText>
              </w:r>
              <w:r w:rsidDel="000A50F1">
                <w:rPr>
                  <w:color w:val="000000"/>
                  <w:sz w:val="22"/>
                  <w:szCs w:val="22"/>
                </w:rPr>
                <w:delText>-group</w:delText>
              </w:r>
            </w:del>
          </w:p>
        </w:tc>
        <w:tc>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062" w:author="hqin" w:date="2011-11-30T09:38:00Z">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01444B17" w14:textId="77777777" w:rsidR="001C7FC9" w:rsidRPr="008B6840" w:rsidDel="000A50F1" w:rsidRDefault="001C7FC9" w:rsidP="001C7FC9">
            <w:pPr>
              <w:spacing w:line="360" w:lineRule="auto"/>
              <w:rPr>
                <w:del w:id="2063" w:author="hqin" w:date="2013-01-28T08:18:00Z"/>
                <w:color w:val="000000"/>
                <w:sz w:val="22"/>
                <w:szCs w:val="22"/>
              </w:rPr>
            </w:pPr>
            <w:del w:id="2064" w:author="hqin" w:date="2013-01-28T08:18:00Z">
              <w:r w:rsidRPr="008B6840" w:rsidDel="000A50F1">
                <w:rPr>
                  <w:color w:val="000000"/>
                  <w:sz w:val="22"/>
                  <w:szCs w:val="22"/>
                </w:rPr>
                <w:delText xml:space="preserve">mean ω=104.0 </w:delText>
              </w:r>
            </w:del>
          </w:p>
          <w:p w14:paraId="340154A6" w14:textId="77777777" w:rsidR="001C7FC9" w:rsidRPr="008B6840" w:rsidDel="000A50F1" w:rsidRDefault="001C7FC9" w:rsidP="001C7FC9">
            <w:pPr>
              <w:spacing w:line="360" w:lineRule="auto"/>
              <w:rPr>
                <w:del w:id="2065" w:author="hqin" w:date="2013-01-28T08:18:00Z"/>
                <w:color w:val="000000"/>
                <w:sz w:val="22"/>
                <w:szCs w:val="22"/>
              </w:rPr>
            </w:pPr>
            <w:del w:id="2066" w:author="hqin" w:date="2013-01-28T08:18:00Z">
              <w:r w:rsidRPr="008B6840" w:rsidDel="000A50F1">
                <w:rPr>
                  <w:color w:val="000000"/>
                  <w:sz w:val="22"/>
                  <w:szCs w:val="22"/>
                </w:rPr>
                <w:delText>median ω=0.052</w:delText>
              </w:r>
            </w:del>
          </w:p>
        </w:tc>
        <w:tc>
          <w:tcPr>
            <w:tcW w:w="171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Change w:id="2067" w:author="hqin" w:date="2011-11-30T09:38:00Z">
              <w:tcPr>
                <w:tcW w:w="189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
            </w:tcPrChange>
          </w:tcPr>
          <w:p w14:paraId="32192CFD" w14:textId="77777777" w:rsidR="001C7FC9" w:rsidRPr="008B6840" w:rsidDel="000A50F1" w:rsidRDefault="001C7FC9" w:rsidP="001C7FC9">
            <w:pPr>
              <w:spacing w:line="360" w:lineRule="auto"/>
              <w:rPr>
                <w:del w:id="2068" w:author="hqin" w:date="2013-01-28T08:18:00Z"/>
                <w:color w:val="000000"/>
                <w:sz w:val="22"/>
                <w:szCs w:val="22"/>
              </w:rPr>
            </w:pPr>
            <w:del w:id="2069" w:author="hqin" w:date="2013-01-28T08:18:00Z">
              <w:r w:rsidRPr="008B6840" w:rsidDel="000A50F1">
                <w:rPr>
                  <w:color w:val="000000"/>
                  <w:sz w:val="22"/>
                  <w:szCs w:val="22"/>
                </w:rPr>
                <w:delText>mean ω=98.6</w:delText>
              </w:r>
            </w:del>
          </w:p>
          <w:p w14:paraId="0ADFAC3C" w14:textId="77777777" w:rsidR="001C7FC9" w:rsidRPr="008B6840" w:rsidDel="000A50F1" w:rsidRDefault="001C7FC9" w:rsidP="001C7FC9">
            <w:pPr>
              <w:spacing w:line="360" w:lineRule="auto"/>
              <w:rPr>
                <w:del w:id="2070" w:author="hqin" w:date="2013-01-28T08:18:00Z"/>
                <w:color w:val="000000"/>
                <w:sz w:val="22"/>
                <w:szCs w:val="22"/>
              </w:rPr>
            </w:pPr>
            <w:del w:id="2071" w:author="hqin" w:date="2013-01-28T08:18:00Z">
              <w:r w:rsidRPr="008B6840" w:rsidDel="000A50F1">
                <w:rPr>
                  <w:color w:val="000000"/>
                  <w:sz w:val="22"/>
                  <w:szCs w:val="22"/>
                </w:rPr>
                <w:delText xml:space="preserve">median ω=0.072    </w:delText>
              </w:r>
            </w:del>
          </w:p>
        </w:tc>
        <w:tc>
          <w:tcPr>
            <w:tcW w:w="1980" w:type="dxa"/>
            <w:tcBorders>
              <w:top w:val="nil"/>
              <w:left w:val="nil"/>
              <w:bottom w:val="single" w:sz="4" w:space="0" w:color="auto"/>
              <w:right w:val="single" w:sz="4" w:space="0" w:color="auto"/>
            </w:tcBorders>
            <w:vAlign w:val="bottom"/>
            <w:tcPrChange w:id="2072" w:author="hqin" w:date="2011-11-30T09:38:00Z">
              <w:tcPr>
                <w:tcW w:w="1800" w:type="dxa"/>
                <w:tcBorders>
                  <w:top w:val="nil"/>
                  <w:left w:val="nil"/>
                  <w:bottom w:val="single" w:sz="4" w:space="0" w:color="auto"/>
                  <w:right w:val="single" w:sz="4" w:space="0" w:color="auto"/>
                </w:tcBorders>
                <w:vAlign w:val="bottom"/>
              </w:tcPr>
            </w:tcPrChange>
          </w:tcPr>
          <w:p w14:paraId="41DF2C1D" w14:textId="77777777" w:rsidR="001C7FC9" w:rsidRPr="008B6840" w:rsidDel="000A50F1" w:rsidRDefault="001C7FC9" w:rsidP="001C7FC9">
            <w:pPr>
              <w:spacing w:line="360" w:lineRule="auto"/>
              <w:rPr>
                <w:del w:id="2073" w:author="hqin" w:date="2013-01-28T08:18:00Z"/>
                <w:color w:val="000000"/>
                <w:sz w:val="22"/>
                <w:szCs w:val="22"/>
              </w:rPr>
            </w:pPr>
            <w:del w:id="2074" w:author="hqin" w:date="2013-01-28T08:18:00Z">
              <w:r w:rsidRPr="008B6840" w:rsidDel="000A50F1">
                <w:rPr>
                  <w:color w:val="000000"/>
                  <w:sz w:val="22"/>
                  <w:szCs w:val="22"/>
                </w:rPr>
                <w:delText>mean ω=0.075</w:delText>
              </w:r>
            </w:del>
          </w:p>
          <w:p w14:paraId="29AC1A1C" w14:textId="77777777" w:rsidR="001C7FC9" w:rsidRPr="008B6840" w:rsidDel="000A50F1" w:rsidRDefault="001C7FC9" w:rsidP="001C7FC9">
            <w:pPr>
              <w:spacing w:line="360" w:lineRule="auto"/>
              <w:rPr>
                <w:del w:id="2075" w:author="hqin" w:date="2013-01-28T08:18:00Z"/>
                <w:color w:val="000000"/>
                <w:sz w:val="22"/>
                <w:szCs w:val="22"/>
              </w:rPr>
            </w:pPr>
            <w:del w:id="2076" w:author="hqin" w:date="2013-01-28T08:18:00Z">
              <w:r w:rsidRPr="008B6840" w:rsidDel="000A50F1">
                <w:rPr>
                  <w:color w:val="000000"/>
                  <w:sz w:val="22"/>
                  <w:szCs w:val="22"/>
                </w:rPr>
                <w:delText>median ω=0.015</w:delText>
              </w:r>
            </w:del>
          </w:p>
        </w:tc>
        <w:tc>
          <w:tcPr>
            <w:tcW w:w="1800" w:type="dxa"/>
            <w:tcBorders>
              <w:top w:val="nil"/>
              <w:left w:val="nil"/>
              <w:bottom w:val="single" w:sz="4" w:space="0" w:color="auto"/>
              <w:right w:val="single" w:sz="4" w:space="0" w:color="auto"/>
            </w:tcBorders>
            <w:vAlign w:val="bottom"/>
            <w:tcPrChange w:id="2077" w:author="hqin" w:date="2011-11-30T09:38:00Z">
              <w:tcPr>
                <w:tcW w:w="1800" w:type="dxa"/>
                <w:tcBorders>
                  <w:top w:val="nil"/>
                  <w:left w:val="nil"/>
                  <w:bottom w:val="single" w:sz="4" w:space="0" w:color="auto"/>
                  <w:right w:val="single" w:sz="4" w:space="0" w:color="auto"/>
                </w:tcBorders>
                <w:vAlign w:val="bottom"/>
              </w:tcPr>
            </w:tcPrChange>
          </w:tcPr>
          <w:p w14:paraId="4A725D91" w14:textId="77777777" w:rsidR="001C7FC9" w:rsidRPr="008B6840" w:rsidDel="000A50F1" w:rsidRDefault="001C7FC9" w:rsidP="001C7FC9">
            <w:pPr>
              <w:spacing w:line="360" w:lineRule="auto"/>
              <w:rPr>
                <w:del w:id="2078" w:author="hqin" w:date="2013-01-28T08:18:00Z"/>
                <w:color w:val="000000"/>
                <w:sz w:val="22"/>
                <w:szCs w:val="22"/>
              </w:rPr>
            </w:pPr>
            <w:del w:id="2079" w:author="hqin" w:date="2013-01-28T08:18:00Z">
              <w:r w:rsidRPr="008B6840" w:rsidDel="000A50F1">
                <w:rPr>
                  <w:color w:val="000000"/>
                  <w:sz w:val="22"/>
                  <w:szCs w:val="22"/>
                </w:rPr>
                <w:delText>mean ω=0.062</w:delText>
              </w:r>
            </w:del>
          </w:p>
          <w:p w14:paraId="207C62C3" w14:textId="77777777" w:rsidR="001C7FC9" w:rsidRPr="008B6840" w:rsidDel="000A50F1" w:rsidRDefault="001C7FC9" w:rsidP="001C7FC9">
            <w:pPr>
              <w:spacing w:line="360" w:lineRule="auto"/>
              <w:rPr>
                <w:del w:id="2080" w:author="hqin" w:date="2013-01-28T08:18:00Z"/>
                <w:color w:val="000000"/>
                <w:sz w:val="22"/>
                <w:szCs w:val="22"/>
              </w:rPr>
            </w:pPr>
            <w:del w:id="2081" w:author="hqin" w:date="2013-01-28T08:18:00Z">
              <w:r w:rsidRPr="008B6840" w:rsidDel="000A50F1">
                <w:rPr>
                  <w:color w:val="000000"/>
                  <w:sz w:val="22"/>
                  <w:szCs w:val="22"/>
                </w:rPr>
                <w:delText xml:space="preserve">median ω=0.010 </w:delText>
              </w:r>
            </w:del>
          </w:p>
        </w:tc>
        <w:tc>
          <w:tcPr>
            <w:tcW w:w="1800" w:type="dxa"/>
            <w:tcBorders>
              <w:top w:val="nil"/>
              <w:left w:val="nil"/>
              <w:bottom w:val="single" w:sz="4" w:space="0" w:color="auto"/>
              <w:right w:val="single" w:sz="4" w:space="0" w:color="auto"/>
            </w:tcBorders>
            <w:vAlign w:val="bottom"/>
            <w:tcPrChange w:id="2082" w:author="hqin" w:date="2011-11-30T09:38:00Z">
              <w:tcPr>
                <w:tcW w:w="1800" w:type="dxa"/>
                <w:tcBorders>
                  <w:top w:val="nil"/>
                  <w:left w:val="nil"/>
                  <w:bottom w:val="single" w:sz="4" w:space="0" w:color="auto"/>
                  <w:right w:val="single" w:sz="4" w:space="0" w:color="auto"/>
                </w:tcBorders>
                <w:vAlign w:val="bottom"/>
              </w:tcPr>
            </w:tcPrChange>
          </w:tcPr>
          <w:p w14:paraId="5EE59992" w14:textId="77777777" w:rsidR="001C7FC9" w:rsidRPr="008B6840" w:rsidDel="000A50F1" w:rsidRDefault="001C7FC9" w:rsidP="001C7FC9">
            <w:pPr>
              <w:spacing w:line="360" w:lineRule="auto"/>
              <w:rPr>
                <w:del w:id="2083" w:author="hqin" w:date="2013-01-28T08:18:00Z"/>
                <w:color w:val="000000"/>
                <w:sz w:val="22"/>
                <w:szCs w:val="22"/>
              </w:rPr>
            </w:pPr>
            <w:del w:id="2084" w:author="hqin" w:date="2013-01-28T08:18:00Z">
              <w:r w:rsidRPr="008B6840" w:rsidDel="000A50F1">
                <w:rPr>
                  <w:color w:val="000000"/>
                  <w:sz w:val="22"/>
                  <w:szCs w:val="22"/>
                </w:rPr>
                <w:delText>mean ω=522</w:delText>
              </w:r>
              <w:r w:rsidRPr="008B6840" w:rsidDel="000A50F1">
                <w:rPr>
                  <w:color w:val="000000"/>
                  <w:sz w:val="22"/>
                  <w:szCs w:val="22"/>
                  <w:vertAlign w:val="superscript"/>
                </w:rPr>
                <w:delText>*</w:delText>
              </w:r>
            </w:del>
          </w:p>
          <w:p w14:paraId="294161DD" w14:textId="77777777" w:rsidR="001C7FC9" w:rsidRPr="008B6840" w:rsidDel="000A50F1" w:rsidRDefault="001C7FC9" w:rsidP="001C7FC9">
            <w:pPr>
              <w:spacing w:line="360" w:lineRule="auto"/>
              <w:rPr>
                <w:del w:id="2085" w:author="hqin" w:date="2013-01-28T08:18:00Z"/>
                <w:color w:val="000000"/>
                <w:sz w:val="22"/>
                <w:szCs w:val="22"/>
              </w:rPr>
            </w:pPr>
            <w:del w:id="2086" w:author="hqin" w:date="2013-01-28T08:18:00Z">
              <w:r w:rsidRPr="008B6840" w:rsidDel="000A50F1">
                <w:rPr>
                  <w:color w:val="000000"/>
                  <w:sz w:val="22"/>
                  <w:szCs w:val="22"/>
                </w:rPr>
                <w:delText>median ω=502</w:delText>
              </w:r>
              <w:r w:rsidRPr="008B6840" w:rsidDel="000A50F1">
                <w:rPr>
                  <w:color w:val="000000"/>
                  <w:sz w:val="22"/>
                  <w:szCs w:val="22"/>
                  <w:vertAlign w:val="superscript"/>
                </w:rPr>
                <w:delText>*</w:delText>
              </w:r>
            </w:del>
          </w:p>
        </w:tc>
        <w:tc>
          <w:tcPr>
            <w:tcW w:w="1814" w:type="dxa"/>
            <w:tcBorders>
              <w:top w:val="nil"/>
              <w:left w:val="nil"/>
              <w:bottom w:val="single" w:sz="4" w:space="0" w:color="auto"/>
              <w:right w:val="single" w:sz="4" w:space="0" w:color="auto"/>
            </w:tcBorders>
            <w:vAlign w:val="bottom"/>
            <w:tcPrChange w:id="2087" w:author="hqin" w:date="2011-11-30T09:38:00Z">
              <w:tcPr>
                <w:tcW w:w="1814" w:type="dxa"/>
                <w:tcBorders>
                  <w:top w:val="nil"/>
                  <w:left w:val="nil"/>
                  <w:bottom w:val="single" w:sz="4" w:space="0" w:color="auto"/>
                  <w:right w:val="single" w:sz="4" w:space="0" w:color="auto"/>
                </w:tcBorders>
                <w:vAlign w:val="bottom"/>
              </w:tcPr>
            </w:tcPrChange>
          </w:tcPr>
          <w:p w14:paraId="4C541D5F" w14:textId="77777777" w:rsidR="001C7FC9" w:rsidRPr="008B6840" w:rsidDel="000A50F1" w:rsidRDefault="001C7FC9" w:rsidP="001C7FC9">
            <w:pPr>
              <w:spacing w:line="360" w:lineRule="auto"/>
              <w:rPr>
                <w:del w:id="2088" w:author="hqin" w:date="2013-01-28T08:18:00Z"/>
                <w:color w:val="000000"/>
                <w:sz w:val="22"/>
                <w:szCs w:val="22"/>
              </w:rPr>
            </w:pPr>
            <w:del w:id="2089" w:author="hqin" w:date="2013-01-28T08:18:00Z">
              <w:r w:rsidRPr="008B6840" w:rsidDel="000A50F1">
                <w:rPr>
                  <w:color w:val="000000"/>
                  <w:sz w:val="22"/>
                  <w:szCs w:val="22"/>
                </w:rPr>
                <w:delText>mean ω=523</w:delText>
              </w:r>
              <w:r w:rsidRPr="008B6840" w:rsidDel="000A50F1">
                <w:rPr>
                  <w:color w:val="000000"/>
                  <w:sz w:val="22"/>
                  <w:szCs w:val="22"/>
                  <w:vertAlign w:val="superscript"/>
                </w:rPr>
                <w:delText>*</w:delText>
              </w:r>
            </w:del>
          </w:p>
          <w:p w14:paraId="51F7A74B" w14:textId="77777777" w:rsidR="001C7FC9" w:rsidRPr="008B6840" w:rsidDel="000A50F1" w:rsidRDefault="001C7FC9" w:rsidP="001C7FC9">
            <w:pPr>
              <w:spacing w:line="360" w:lineRule="auto"/>
              <w:rPr>
                <w:del w:id="2090" w:author="hqin" w:date="2013-01-28T08:18:00Z"/>
                <w:color w:val="000000"/>
                <w:sz w:val="22"/>
                <w:szCs w:val="22"/>
              </w:rPr>
            </w:pPr>
            <w:del w:id="2091" w:author="hqin" w:date="2013-01-28T08:18:00Z">
              <w:r w:rsidRPr="008B6840" w:rsidDel="000A50F1">
                <w:rPr>
                  <w:color w:val="000000"/>
                  <w:sz w:val="22"/>
                  <w:szCs w:val="22"/>
                </w:rPr>
                <w:delText xml:space="preserve">median ω=416 </w:delText>
              </w:r>
              <w:r w:rsidRPr="008B6840" w:rsidDel="000A50F1">
                <w:rPr>
                  <w:color w:val="000000"/>
                  <w:sz w:val="22"/>
                  <w:szCs w:val="22"/>
                  <w:vertAlign w:val="superscript"/>
                </w:rPr>
                <w:delText>*</w:delText>
              </w:r>
              <w:r w:rsidRPr="008B6840" w:rsidDel="000A50F1">
                <w:rPr>
                  <w:color w:val="000000"/>
                  <w:sz w:val="22"/>
                  <w:szCs w:val="22"/>
                </w:rPr>
                <w:delText xml:space="preserve">   </w:delText>
              </w:r>
            </w:del>
          </w:p>
        </w:tc>
      </w:tr>
      <w:tr w:rsidR="001C7FC9" w:rsidRPr="008B6840" w:rsidDel="000A50F1" w14:paraId="56D44868" w14:textId="77777777">
        <w:trPr>
          <w:trHeight w:val="321"/>
          <w:del w:id="2092" w:author="hqin" w:date="2013-01-28T08:18:00Z"/>
          <w:trPrChange w:id="2093" w:author="hqin" w:date="2011-11-30T09:38:00Z">
            <w:trPr>
              <w:trHeight w:val="321"/>
            </w:trPr>
          </w:trPrChange>
        </w:trPr>
        <w:tc>
          <w:tcPr>
            <w:tcW w:w="1980" w:type="dxa"/>
            <w:vMerge/>
            <w:tcBorders>
              <w:left w:val="single" w:sz="4" w:space="0" w:color="auto"/>
              <w:bottom w:val="single" w:sz="4" w:space="0" w:color="auto"/>
              <w:right w:val="single" w:sz="4" w:space="0" w:color="auto"/>
            </w:tcBorders>
            <w:shd w:val="clear" w:color="auto" w:fill="auto"/>
            <w:vAlign w:val="center"/>
            <w:tcPrChange w:id="2094" w:author="hqin" w:date="2011-11-30T09:38:00Z">
              <w:tcPr>
                <w:tcW w:w="1980" w:type="dxa"/>
                <w:vMerge/>
                <w:tcBorders>
                  <w:left w:val="single" w:sz="4" w:space="0" w:color="auto"/>
                  <w:bottom w:val="single" w:sz="4" w:space="0" w:color="auto"/>
                  <w:right w:val="single" w:sz="4" w:space="0" w:color="auto"/>
                </w:tcBorders>
                <w:shd w:val="clear" w:color="auto" w:fill="auto"/>
                <w:vAlign w:val="center"/>
              </w:tcPr>
            </w:tcPrChange>
          </w:tcPr>
          <w:p w14:paraId="5133F4F3" w14:textId="77777777" w:rsidR="001C7FC9" w:rsidRPr="008B6840" w:rsidDel="000A50F1" w:rsidRDefault="001C7FC9" w:rsidP="001C7FC9">
            <w:pPr>
              <w:spacing w:line="360" w:lineRule="auto"/>
              <w:rPr>
                <w:del w:id="2095" w:author="hqin" w:date="2013-01-28T08:18:00Z"/>
                <w:color w:val="000000"/>
                <w:sz w:val="22"/>
                <w:szCs w:val="22"/>
              </w:rPr>
            </w:pPr>
          </w:p>
        </w:tc>
        <w:tc>
          <w:tcPr>
            <w:tcW w:w="342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096" w:author="hqin" w:date="2011-11-30T09:38:00Z">
              <w:tcPr>
                <w:tcW w:w="360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5148DDDA" w14:textId="77777777" w:rsidR="001C7FC9" w:rsidRPr="008B6840" w:rsidDel="000A50F1" w:rsidRDefault="001C7FC9" w:rsidP="001C7FC9">
            <w:pPr>
              <w:spacing w:line="360" w:lineRule="auto"/>
              <w:jc w:val="center"/>
              <w:rPr>
                <w:del w:id="2097" w:author="hqin" w:date="2013-01-28T08:18:00Z"/>
                <w:color w:val="000000"/>
                <w:sz w:val="22"/>
                <w:szCs w:val="22"/>
              </w:rPr>
            </w:pPr>
            <w:del w:id="2098" w:author="hqin" w:date="2013-01-28T08:18:00Z">
              <w:r w:rsidRPr="008B6840" w:rsidDel="000A50F1">
                <w:rPr>
                  <w:color w:val="000000"/>
                  <w:sz w:val="22"/>
                  <w:szCs w:val="22"/>
                </w:rPr>
                <w:delText>p-value = 0.27</w:delText>
              </w:r>
            </w:del>
          </w:p>
        </w:tc>
        <w:tc>
          <w:tcPr>
            <w:tcW w:w="3780" w:type="dxa"/>
            <w:gridSpan w:val="2"/>
            <w:tcBorders>
              <w:top w:val="single" w:sz="4" w:space="0" w:color="auto"/>
              <w:left w:val="nil"/>
              <w:bottom w:val="single" w:sz="4" w:space="0" w:color="auto"/>
              <w:right w:val="single" w:sz="4" w:space="0" w:color="auto"/>
            </w:tcBorders>
            <w:vAlign w:val="bottom"/>
            <w:tcPrChange w:id="2099" w:author="hqin" w:date="2011-11-30T09:38:00Z">
              <w:tcPr>
                <w:tcW w:w="3600" w:type="dxa"/>
                <w:gridSpan w:val="2"/>
                <w:tcBorders>
                  <w:top w:val="single" w:sz="4" w:space="0" w:color="auto"/>
                  <w:left w:val="nil"/>
                  <w:bottom w:val="single" w:sz="4" w:space="0" w:color="auto"/>
                  <w:right w:val="single" w:sz="4" w:space="0" w:color="auto"/>
                </w:tcBorders>
                <w:vAlign w:val="bottom"/>
              </w:tcPr>
            </w:tcPrChange>
          </w:tcPr>
          <w:p w14:paraId="7373CA49" w14:textId="77777777" w:rsidR="001C7FC9" w:rsidRPr="008B6840" w:rsidDel="000A50F1" w:rsidRDefault="001C7FC9" w:rsidP="001C7FC9">
            <w:pPr>
              <w:spacing w:line="360" w:lineRule="auto"/>
              <w:jc w:val="center"/>
              <w:rPr>
                <w:del w:id="2100" w:author="hqin" w:date="2013-01-28T08:18:00Z"/>
                <w:color w:val="000000"/>
                <w:sz w:val="22"/>
                <w:szCs w:val="22"/>
              </w:rPr>
            </w:pPr>
            <w:del w:id="2101" w:author="hqin" w:date="2013-01-28T08:18:00Z">
              <w:r w:rsidRPr="008B6840" w:rsidDel="000A50F1">
                <w:rPr>
                  <w:color w:val="000000"/>
                  <w:sz w:val="22"/>
                  <w:szCs w:val="22"/>
                </w:rPr>
                <w:delText>p-value =0.56</w:delText>
              </w:r>
            </w:del>
          </w:p>
        </w:tc>
        <w:tc>
          <w:tcPr>
            <w:tcW w:w="3614" w:type="dxa"/>
            <w:gridSpan w:val="2"/>
            <w:tcBorders>
              <w:top w:val="single" w:sz="4" w:space="0" w:color="auto"/>
              <w:left w:val="nil"/>
              <w:bottom w:val="single" w:sz="4" w:space="0" w:color="auto"/>
              <w:right w:val="single" w:sz="4" w:space="0" w:color="auto"/>
            </w:tcBorders>
            <w:vAlign w:val="bottom"/>
            <w:tcPrChange w:id="2102" w:author="hqin" w:date="2011-11-30T09:38:00Z">
              <w:tcPr>
                <w:tcW w:w="3614" w:type="dxa"/>
                <w:gridSpan w:val="2"/>
                <w:tcBorders>
                  <w:top w:val="single" w:sz="4" w:space="0" w:color="auto"/>
                  <w:left w:val="nil"/>
                  <w:bottom w:val="single" w:sz="4" w:space="0" w:color="auto"/>
                  <w:right w:val="single" w:sz="4" w:space="0" w:color="auto"/>
                </w:tcBorders>
                <w:vAlign w:val="bottom"/>
              </w:tcPr>
            </w:tcPrChange>
          </w:tcPr>
          <w:p w14:paraId="3C244769" w14:textId="77777777" w:rsidR="001C7FC9" w:rsidRPr="008B6840" w:rsidDel="000A50F1" w:rsidRDefault="001C7FC9" w:rsidP="001C7FC9">
            <w:pPr>
              <w:spacing w:line="360" w:lineRule="auto"/>
              <w:jc w:val="center"/>
              <w:rPr>
                <w:del w:id="2103" w:author="hqin" w:date="2013-01-28T08:18:00Z"/>
                <w:color w:val="000000"/>
                <w:sz w:val="22"/>
                <w:szCs w:val="22"/>
              </w:rPr>
            </w:pPr>
            <w:del w:id="2104" w:author="hqin" w:date="2013-01-28T08:18:00Z">
              <w:r w:rsidRPr="008B6840" w:rsidDel="000A50F1">
                <w:rPr>
                  <w:color w:val="000000"/>
                  <w:sz w:val="22"/>
                  <w:szCs w:val="22"/>
                </w:rPr>
                <w:delText xml:space="preserve">p-value =0.25 </w:delText>
              </w:r>
            </w:del>
          </w:p>
        </w:tc>
      </w:tr>
      <w:tr w:rsidR="001C7FC9" w:rsidRPr="008B6840" w:rsidDel="000A50F1" w14:paraId="4B6D2777" w14:textId="77777777">
        <w:trPr>
          <w:trHeight w:val="826"/>
          <w:del w:id="2105" w:author="hqin" w:date="2013-01-28T08:18:00Z"/>
          <w:trPrChange w:id="2106" w:author="hqin" w:date="2011-11-30T09:38:00Z">
            <w:trPr>
              <w:trHeight w:val="826"/>
            </w:trPr>
          </w:trPrChange>
        </w:trPr>
        <w:tc>
          <w:tcPr>
            <w:tcW w:w="1980" w:type="dxa"/>
            <w:vMerge w:val="restart"/>
            <w:tcBorders>
              <w:top w:val="nil"/>
              <w:left w:val="single" w:sz="4" w:space="0" w:color="auto"/>
              <w:right w:val="single" w:sz="4" w:space="0" w:color="auto"/>
            </w:tcBorders>
            <w:shd w:val="clear" w:color="auto" w:fill="auto"/>
            <w:vAlign w:val="center"/>
            <w:tcPrChange w:id="2107" w:author="hqin" w:date="2011-11-30T09:38:00Z">
              <w:tcPr>
                <w:tcW w:w="1980" w:type="dxa"/>
                <w:vMerge w:val="restart"/>
                <w:tcBorders>
                  <w:top w:val="nil"/>
                  <w:left w:val="single" w:sz="4" w:space="0" w:color="auto"/>
                  <w:right w:val="single" w:sz="4" w:space="0" w:color="auto"/>
                </w:tcBorders>
                <w:shd w:val="clear" w:color="auto" w:fill="auto"/>
                <w:vAlign w:val="center"/>
              </w:tcPr>
            </w:tcPrChange>
          </w:tcPr>
          <w:p w14:paraId="28EA9FA4" w14:textId="77777777" w:rsidR="001C7FC9" w:rsidRPr="008B6840" w:rsidDel="000A50F1" w:rsidRDefault="001C7FC9" w:rsidP="001C7FC9">
            <w:pPr>
              <w:spacing w:line="360" w:lineRule="auto"/>
              <w:rPr>
                <w:del w:id="2108" w:author="hqin" w:date="2013-01-28T08:18:00Z"/>
                <w:color w:val="000000"/>
                <w:sz w:val="22"/>
                <w:szCs w:val="22"/>
              </w:rPr>
            </w:pPr>
            <w:del w:id="2109" w:author="hqin" w:date="2013-01-28T08:18:00Z">
              <w:r w:rsidRPr="008B6840" w:rsidDel="000A50F1">
                <w:rPr>
                  <w:color w:val="000000"/>
                  <w:sz w:val="22"/>
                  <w:szCs w:val="22"/>
                </w:rPr>
                <w:delText xml:space="preserve">Leaf branches of </w:delText>
              </w:r>
            </w:del>
          </w:p>
          <w:p w14:paraId="4BFB1298" w14:textId="77777777" w:rsidR="001C7FC9" w:rsidRPr="008B6840" w:rsidDel="000A50F1" w:rsidRDefault="001C7FC9" w:rsidP="001C7FC9">
            <w:pPr>
              <w:spacing w:line="360" w:lineRule="auto"/>
              <w:rPr>
                <w:del w:id="2110" w:author="hqin" w:date="2013-01-28T08:18:00Z"/>
                <w:color w:val="000000"/>
                <w:sz w:val="22"/>
                <w:szCs w:val="22"/>
              </w:rPr>
            </w:pPr>
            <w:del w:id="2111" w:author="hqin" w:date="2013-01-28T08:18:00Z">
              <w:r w:rsidRPr="008B6840" w:rsidDel="000A50F1">
                <w:rPr>
                  <w:i/>
                  <w:color w:val="000000"/>
                  <w:sz w:val="22"/>
                  <w:szCs w:val="22"/>
                </w:rPr>
                <w:delText>B. cereus</w:delText>
              </w:r>
              <w:r w:rsidDel="000A50F1">
                <w:rPr>
                  <w:color w:val="000000"/>
                  <w:sz w:val="22"/>
                  <w:szCs w:val="22"/>
                </w:rPr>
                <w:delText>-group</w:delText>
              </w:r>
            </w:del>
          </w:p>
        </w:tc>
        <w:tc>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112" w:author="hqin" w:date="2011-11-30T09:38:00Z">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7A053E03" w14:textId="77777777" w:rsidR="001C7FC9" w:rsidRPr="008B6840" w:rsidDel="000A50F1" w:rsidRDefault="001C7FC9" w:rsidP="001C7FC9">
            <w:pPr>
              <w:spacing w:line="360" w:lineRule="auto"/>
              <w:rPr>
                <w:del w:id="2113" w:author="hqin" w:date="2013-01-28T08:18:00Z"/>
                <w:color w:val="000000"/>
                <w:sz w:val="22"/>
                <w:szCs w:val="22"/>
              </w:rPr>
            </w:pPr>
            <w:del w:id="2114" w:author="hqin" w:date="2013-01-28T08:18:00Z">
              <w:r w:rsidRPr="008B6840" w:rsidDel="000A50F1">
                <w:rPr>
                  <w:color w:val="000000"/>
                  <w:sz w:val="22"/>
                  <w:szCs w:val="22"/>
                </w:rPr>
                <w:delText>mean ω=</w:delText>
              </w:r>
              <w:r w:rsidDel="000A50F1">
                <w:rPr>
                  <w:color w:val="000000"/>
                  <w:sz w:val="22"/>
                  <w:szCs w:val="22"/>
                </w:rPr>
                <w:delText>78</w:delText>
              </w:r>
            </w:del>
          </w:p>
          <w:p w14:paraId="3628EF67" w14:textId="77777777" w:rsidR="001C7FC9" w:rsidRPr="008B6840" w:rsidDel="000A50F1" w:rsidRDefault="001C7FC9" w:rsidP="001C7FC9">
            <w:pPr>
              <w:spacing w:line="360" w:lineRule="auto"/>
              <w:rPr>
                <w:del w:id="2115" w:author="hqin" w:date="2013-01-28T08:18:00Z"/>
                <w:color w:val="000000"/>
                <w:sz w:val="22"/>
                <w:szCs w:val="22"/>
              </w:rPr>
            </w:pPr>
            <w:del w:id="2116" w:author="hqin" w:date="2013-01-28T08:18:00Z">
              <w:r w:rsidRPr="008B6840" w:rsidDel="000A50F1">
                <w:rPr>
                  <w:color w:val="000000"/>
                  <w:sz w:val="22"/>
                  <w:szCs w:val="22"/>
                </w:rPr>
                <w:delText>median ω=</w:delText>
              </w:r>
              <w:r w:rsidDel="000A50F1">
                <w:rPr>
                  <w:color w:val="000000"/>
                  <w:sz w:val="22"/>
                  <w:szCs w:val="22"/>
                </w:rPr>
                <w:delText>0.049</w:delText>
              </w:r>
            </w:del>
          </w:p>
        </w:tc>
        <w:tc>
          <w:tcPr>
            <w:tcW w:w="171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Change w:id="2117" w:author="hqin" w:date="2011-11-30T09:38:00Z">
              <w:tcPr>
                <w:tcW w:w="189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
            </w:tcPrChange>
          </w:tcPr>
          <w:p w14:paraId="5B751510" w14:textId="77777777" w:rsidR="001C7FC9" w:rsidRPr="008B6840" w:rsidDel="000A50F1" w:rsidRDefault="001C7FC9" w:rsidP="001C7FC9">
            <w:pPr>
              <w:spacing w:line="360" w:lineRule="auto"/>
              <w:rPr>
                <w:del w:id="2118" w:author="hqin" w:date="2013-01-28T08:18:00Z"/>
                <w:color w:val="000000"/>
                <w:sz w:val="22"/>
                <w:szCs w:val="22"/>
              </w:rPr>
            </w:pPr>
            <w:del w:id="2119" w:author="hqin" w:date="2013-01-28T08:18:00Z">
              <w:r w:rsidRPr="008B6840" w:rsidDel="000A50F1">
                <w:rPr>
                  <w:color w:val="000000"/>
                  <w:sz w:val="22"/>
                  <w:szCs w:val="22"/>
                </w:rPr>
                <w:delText xml:space="preserve">mean ω= </w:delText>
              </w:r>
              <w:r w:rsidDel="000A50F1">
                <w:rPr>
                  <w:color w:val="000000"/>
                  <w:sz w:val="22"/>
                  <w:szCs w:val="22"/>
                </w:rPr>
                <w:delText>62</w:delText>
              </w:r>
            </w:del>
          </w:p>
          <w:p w14:paraId="35B5EE11" w14:textId="77777777" w:rsidR="001C7FC9" w:rsidRPr="008B6840" w:rsidDel="000A50F1" w:rsidRDefault="001C7FC9" w:rsidP="001C7FC9">
            <w:pPr>
              <w:spacing w:line="360" w:lineRule="auto"/>
              <w:rPr>
                <w:del w:id="2120" w:author="hqin" w:date="2013-01-28T08:18:00Z"/>
                <w:color w:val="000000"/>
                <w:sz w:val="22"/>
                <w:szCs w:val="22"/>
              </w:rPr>
            </w:pPr>
            <w:del w:id="2121" w:author="hqin" w:date="2013-01-28T08:18:00Z">
              <w:r w:rsidRPr="008B6840" w:rsidDel="000A50F1">
                <w:rPr>
                  <w:color w:val="000000"/>
                  <w:sz w:val="22"/>
                  <w:szCs w:val="22"/>
                </w:rPr>
                <w:delText>median ω=</w:delText>
              </w:r>
              <w:r w:rsidDel="000A50F1">
                <w:rPr>
                  <w:color w:val="000000"/>
                  <w:sz w:val="22"/>
                  <w:szCs w:val="22"/>
                </w:rPr>
                <w:delText>0.057</w:delText>
              </w:r>
            </w:del>
          </w:p>
        </w:tc>
        <w:tc>
          <w:tcPr>
            <w:tcW w:w="1980" w:type="dxa"/>
            <w:tcBorders>
              <w:top w:val="nil"/>
              <w:left w:val="nil"/>
              <w:bottom w:val="single" w:sz="4" w:space="0" w:color="auto"/>
              <w:right w:val="single" w:sz="4" w:space="0" w:color="auto"/>
            </w:tcBorders>
            <w:vAlign w:val="bottom"/>
            <w:tcPrChange w:id="2122" w:author="hqin" w:date="2011-11-30T09:38:00Z">
              <w:tcPr>
                <w:tcW w:w="1800" w:type="dxa"/>
                <w:tcBorders>
                  <w:top w:val="nil"/>
                  <w:left w:val="nil"/>
                  <w:bottom w:val="single" w:sz="4" w:space="0" w:color="auto"/>
                  <w:right w:val="single" w:sz="4" w:space="0" w:color="auto"/>
                </w:tcBorders>
                <w:vAlign w:val="bottom"/>
              </w:tcPr>
            </w:tcPrChange>
          </w:tcPr>
          <w:p w14:paraId="1F7AC131" w14:textId="77777777" w:rsidR="001C7FC9" w:rsidRPr="008B6840" w:rsidDel="000A50F1" w:rsidRDefault="001C7FC9" w:rsidP="001C7FC9">
            <w:pPr>
              <w:spacing w:line="360" w:lineRule="auto"/>
              <w:rPr>
                <w:del w:id="2123" w:author="hqin" w:date="2013-01-28T08:18:00Z"/>
                <w:color w:val="000000"/>
                <w:sz w:val="22"/>
                <w:szCs w:val="22"/>
              </w:rPr>
            </w:pPr>
            <w:del w:id="2124" w:author="hqin" w:date="2013-01-28T08:18:00Z">
              <w:r w:rsidRPr="008B6840" w:rsidDel="000A50F1">
                <w:rPr>
                  <w:color w:val="000000"/>
                  <w:sz w:val="22"/>
                  <w:szCs w:val="22"/>
                </w:rPr>
                <w:delText>mean ω=</w:delText>
              </w:r>
              <w:r w:rsidDel="000A50F1">
                <w:rPr>
                  <w:color w:val="000000"/>
                  <w:sz w:val="22"/>
                  <w:szCs w:val="22"/>
                </w:rPr>
                <w:delText>0.071</w:delText>
              </w:r>
            </w:del>
          </w:p>
          <w:p w14:paraId="4352456C" w14:textId="77777777" w:rsidR="001C7FC9" w:rsidRPr="008B6840" w:rsidDel="000A50F1" w:rsidRDefault="001C7FC9" w:rsidP="001C7FC9">
            <w:pPr>
              <w:spacing w:line="360" w:lineRule="auto"/>
              <w:rPr>
                <w:del w:id="2125" w:author="hqin" w:date="2013-01-28T08:18:00Z"/>
                <w:color w:val="000000"/>
                <w:sz w:val="22"/>
                <w:szCs w:val="22"/>
              </w:rPr>
            </w:pPr>
            <w:del w:id="2126" w:author="hqin" w:date="2013-01-28T08:18:00Z">
              <w:r w:rsidRPr="008B6840" w:rsidDel="000A50F1">
                <w:rPr>
                  <w:color w:val="000000"/>
                  <w:sz w:val="22"/>
                  <w:szCs w:val="22"/>
                </w:rPr>
                <w:delText>median ω=</w:delText>
              </w:r>
              <w:r w:rsidDel="000A50F1">
                <w:rPr>
                  <w:color w:val="000000"/>
                  <w:sz w:val="22"/>
                  <w:szCs w:val="22"/>
                </w:rPr>
                <w:delText>0.032</w:delText>
              </w:r>
            </w:del>
          </w:p>
        </w:tc>
        <w:tc>
          <w:tcPr>
            <w:tcW w:w="1800" w:type="dxa"/>
            <w:tcBorders>
              <w:top w:val="nil"/>
              <w:left w:val="nil"/>
              <w:bottom w:val="single" w:sz="4" w:space="0" w:color="auto"/>
              <w:right w:val="single" w:sz="4" w:space="0" w:color="auto"/>
            </w:tcBorders>
            <w:vAlign w:val="bottom"/>
            <w:tcPrChange w:id="2127" w:author="hqin" w:date="2011-11-30T09:38:00Z">
              <w:tcPr>
                <w:tcW w:w="1800" w:type="dxa"/>
                <w:tcBorders>
                  <w:top w:val="nil"/>
                  <w:left w:val="nil"/>
                  <w:bottom w:val="single" w:sz="4" w:space="0" w:color="auto"/>
                  <w:right w:val="single" w:sz="4" w:space="0" w:color="auto"/>
                </w:tcBorders>
                <w:vAlign w:val="bottom"/>
              </w:tcPr>
            </w:tcPrChange>
          </w:tcPr>
          <w:p w14:paraId="463E2B28" w14:textId="77777777" w:rsidR="001C7FC9" w:rsidRPr="008B6840" w:rsidDel="000A50F1" w:rsidRDefault="001C7FC9" w:rsidP="001C7FC9">
            <w:pPr>
              <w:spacing w:line="360" w:lineRule="auto"/>
              <w:rPr>
                <w:del w:id="2128" w:author="hqin" w:date="2013-01-28T08:18:00Z"/>
                <w:color w:val="000000"/>
                <w:sz w:val="22"/>
                <w:szCs w:val="22"/>
              </w:rPr>
            </w:pPr>
            <w:del w:id="2129" w:author="hqin" w:date="2013-01-28T08:18:00Z">
              <w:r w:rsidRPr="008B6840" w:rsidDel="000A50F1">
                <w:rPr>
                  <w:color w:val="000000"/>
                  <w:sz w:val="22"/>
                  <w:szCs w:val="22"/>
                </w:rPr>
                <w:delText>mean ω=</w:delText>
              </w:r>
              <w:r w:rsidDel="000A50F1">
                <w:rPr>
                  <w:color w:val="000000"/>
                  <w:sz w:val="22"/>
                  <w:szCs w:val="22"/>
                </w:rPr>
                <w:delText>0.083</w:delText>
              </w:r>
            </w:del>
          </w:p>
          <w:p w14:paraId="5A0A7F16" w14:textId="77777777" w:rsidR="001C7FC9" w:rsidRPr="008B6840" w:rsidDel="000A50F1" w:rsidRDefault="001C7FC9" w:rsidP="001C7FC9">
            <w:pPr>
              <w:spacing w:line="360" w:lineRule="auto"/>
              <w:rPr>
                <w:del w:id="2130" w:author="hqin" w:date="2013-01-28T08:18:00Z"/>
                <w:color w:val="000000"/>
                <w:sz w:val="22"/>
                <w:szCs w:val="22"/>
              </w:rPr>
            </w:pPr>
            <w:del w:id="2131" w:author="hqin" w:date="2013-01-28T08:18:00Z">
              <w:r w:rsidRPr="008B6840" w:rsidDel="000A50F1">
                <w:rPr>
                  <w:color w:val="000000"/>
                  <w:sz w:val="22"/>
                  <w:szCs w:val="22"/>
                </w:rPr>
                <w:delText>median ω=</w:delText>
              </w:r>
              <w:r w:rsidDel="000A50F1">
                <w:rPr>
                  <w:color w:val="000000"/>
                  <w:sz w:val="22"/>
                  <w:szCs w:val="22"/>
                </w:rPr>
                <w:delText>0.038</w:delText>
              </w:r>
            </w:del>
          </w:p>
        </w:tc>
        <w:tc>
          <w:tcPr>
            <w:tcW w:w="1800" w:type="dxa"/>
            <w:tcBorders>
              <w:top w:val="nil"/>
              <w:left w:val="nil"/>
              <w:bottom w:val="single" w:sz="4" w:space="0" w:color="auto"/>
              <w:right w:val="single" w:sz="4" w:space="0" w:color="auto"/>
            </w:tcBorders>
            <w:vAlign w:val="bottom"/>
            <w:tcPrChange w:id="2132" w:author="hqin" w:date="2011-11-30T09:38:00Z">
              <w:tcPr>
                <w:tcW w:w="1800" w:type="dxa"/>
                <w:tcBorders>
                  <w:top w:val="nil"/>
                  <w:left w:val="nil"/>
                  <w:bottom w:val="single" w:sz="4" w:space="0" w:color="auto"/>
                  <w:right w:val="single" w:sz="4" w:space="0" w:color="auto"/>
                </w:tcBorders>
                <w:vAlign w:val="bottom"/>
              </w:tcPr>
            </w:tcPrChange>
          </w:tcPr>
          <w:p w14:paraId="5FBA5BDD" w14:textId="77777777" w:rsidR="001C7FC9" w:rsidRPr="008B6840" w:rsidDel="000A50F1" w:rsidRDefault="001C7FC9" w:rsidP="001C7FC9">
            <w:pPr>
              <w:spacing w:line="360" w:lineRule="auto"/>
              <w:rPr>
                <w:del w:id="2133" w:author="hqin" w:date="2013-01-28T08:18:00Z"/>
                <w:color w:val="000000"/>
                <w:sz w:val="22"/>
                <w:szCs w:val="22"/>
              </w:rPr>
            </w:pPr>
            <w:del w:id="2134" w:author="hqin" w:date="2013-01-28T08:18:00Z">
              <w:r w:rsidRPr="008B6840" w:rsidDel="000A50F1">
                <w:rPr>
                  <w:color w:val="000000"/>
                  <w:sz w:val="22"/>
                  <w:szCs w:val="22"/>
                </w:rPr>
                <w:delText>mean ω=</w:delText>
              </w:r>
              <w:r w:rsidDel="000A50F1">
                <w:rPr>
                  <w:color w:val="000000"/>
                  <w:sz w:val="22"/>
                  <w:szCs w:val="22"/>
                </w:rPr>
                <w:delText>460</w:delText>
              </w:r>
            </w:del>
          </w:p>
          <w:p w14:paraId="0B630435" w14:textId="77777777" w:rsidR="001C7FC9" w:rsidRPr="008B6840" w:rsidDel="000A50F1" w:rsidRDefault="001C7FC9" w:rsidP="001C7FC9">
            <w:pPr>
              <w:spacing w:line="360" w:lineRule="auto"/>
              <w:rPr>
                <w:del w:id="2135" w:author="hqin" w:date="2013-01-28T08:18:00Z"/>
                <w:color w:val="000000"/>
                <w:sz w:val="22"/>
                <w:szCs w:val="22"/>
              </w:rPr>
            </w:pPr>
            <w:del w:id="2136" w:author="hqin" w:date="2013-01-28T08:18:00Z">
              <w:r w:rsidRPr="008B6840" w:rsidDel="000A50F1">
                <w:rPr>
                  <w:color w:val="000000"/>
                  <w:sz w:val="22"/>
                  <w:szCs w:val="22"/>
                </w:rPr>
                <w:delText>median ω=</w:delText>
              </w:r>
              <w:r w:rsidDel="000A50F1">
                <w:rPr>
                  <w:color w:val="000000"/>
                  <w:sz w:val="22"/>
                  <w:szCs w:val="22"/>
                </w:rPr>
                <w:delText>227</w:delText>
              </w:r>
            </w:del>
          </w:p>
        </w:tc>
        <w:tc>
          <w:tcPr>
            <w:tcW w:w="1814" w:type="dxa"/>
            <w:tcBorders>
              <w:top w:val="nil"/>
              <w:left w:val="nil"/>
              <w:bottom w:val="single" w:sz="4" w:space="0" w:color="auto"/>
              <w:right w:val="single" w:sz="4" w:space="0" w:color="auto"/>
            </w:tcBorders>
            <w:vAlign w:val="bottom"/>
            <w:tcPrChange w:id="2137" w:author="hqin" w:date="2011-11-30T09:38:00Z">
              <w:tcPr>
                <w:tcW w:w="1814" w:type="dxa"/>
                <w:tcBorders>
                  <w:top w:val="nil"/>
                  <w:left w:val="nil"/>
                  <w:bottom w:val="single" w:sz="4" w:space="0" w:color="auto"/>
                  <w:right w:val="single" w:sz="4" w:space="0" w:color="auto"/>
                </w:tcBorders>
                <w:vAlign w:val="bottom"/>
              </w:tcPr>
            </w:tcPrChange>
          </w:tcPr>
          <w:p w14:paraId="70A50D57" w14:textId="77777777" w:rsidR="001C7FC9" w:rsidRPr="008B6840" w:rsidDel="000A50F1" w:rsidRDefault="001C7FC9" w:rsidP="001C7FC9">
            <w:pPr>
              <w:spacing w:line="360" w:lineRule="auto"/>
              <w:rPr>
                <w:del w:id="2138" w:author="hqin" w:date="2013-01-28T08:18:00Z"/>
                <w:color w:val="000000"/>
                <w:sz w:val="22"/>
                <w:szCs w:val="22"/>
              </w:rPr>
            </w:pPr>
            <w:del w:id="2139" w:author="hqin" w:date="2013-01-28T08:18:00Z">
              <w:r w:rsidRPr="008B6840" w:rsidDel="000A50F1">
                <w:rPr>
                  <w:color w:val="000000"/>
                  <w:sz w:val="22"/>
                  <w:szCs w:val="22"/>
                </w:rPr>
                <w:delText>mean ω=</w:delText>
              </w:r>
              <w:r w:rsidDel="000A50F1">
                <w:rPr>
                  <w:color w:val="000000"/>
                  <w:sz w:val="22"/>
                  <w:szCs w:val="22"/>
                </w:rPr>
                <w:delText>402</w:delText>
              </w:r>
            </w:del>
          </w:p>
          <w:p w14:paraId="06FDA344" w14:textId="77777777" w:rsidR="001C7FC9" w:rsidRPr="008B6840" w:rsidDel="000A50F1" w:rsidRDefault="001C7FC9" w:rsidP="001C7FC9">
            <w:pPr>
              <w:spacing w:line="360" w:lineRule="auto"/>
              <w:rPr>
                <w:del w:id="2140" w:author="hqin" w:date="2013-01-28T08:18:00Z"/>
                <w:color w:val="000000"/>
                <w:sz w:val="22"/>
                <w:szCs w:val="22"/>
              </w:rPr>
            </w:pPr>
            <w:del w:id="2141" w:author="hqin" w:date="2013-01-28T08:18:00Z">
              <w:r w:rsidRPr="008B6840" w:rsidDel="000A50F1">
                <w:rPr>
                  <w:color w:val="000000"/>
                  <w:sz w:val="22"/>
                  <w:szCs w:val="22"/>
                </w:rPr>
                <w:delText>median ω=</w:delText>
              </w:r>
              <w:r w:rsidDel="000A50F1">
                <w:rPr>
                  <w:color w:val="000000"/>
                  <w:sz w:val="22"/>
                  <w:szCs w:val="22"/>
                </w:rPr>
                <w:delText>255</w:delText>
              </w:r>
            </w:del>
          </w:p>
        </w:tc>
      </w:tr>
      <w:tr w:rsidR="001C7FC9" w:rsidRPr="008B6840" w:rsidDel="000A50F1" w14:paraId="5A1AC33F" w14:textId="77777777">
        <w:trPr>
          <w:trHeight w:val="303"/>
          <w:del w:id="2142" w:author="hqin" w:date="2013-01-28T08:18:00Z"/>
          <w:trPrChange w:id="2143" w:author="hqin" w:date="2011-11-30T09:38:00Z">
            <w:trPr>
              <w:trHeight w:val="303"/>
            </w:trPr>
          </w:trPrChange>
        </w:trPr>
        <w:tc>
          <w:tcPr>
            <w:tcW w:w="1980" w:type="dxa"/>
            <w:vMerge/>
            <w:tcBorders>
              <w:left w:val="single" w:sz="4" w:space="0" w:color="auto"/>
              <w:bottom w:val="single" w:sz="4" w:space="0" w:color="auto"/>
              <w:right w:val="single" w:sz="4" w:space="0" w:color="auto"/>
            </w:tcBorders>
            <w:shd w:val="clear" w:color="auto" w:fill="auto"/>
            <w:vAlign w:val="center"/>
            <w:tcPrChange w:id="2144" w:author="hqin" w:date="2011-11-30T09:38:00Z">
              <w:tcPr>
                <w:tcW w:w="1980" w:type="dxa"/>
                <w:vMerge/>
                <w:tcBorders>
                  <w:left w:val="single" w:sz="4" w:space="0" w:color="auto"/>
                  <w:bottom w:val="single" w:sz="4" w:space="0" w:color="auto"/>
                  <w:right w:val="single" w:sz="4" w:space="0" w:color="auto"/>
                </w:tcBorders>
                <w:shd w:val="clear" w:color="auto" w:fill="auto"/>
                <w:vAlign w:val="center"/>
              </w:tcPr>
            </w:tcPrChange>
          </w:tcPr>
          <w:p w14:paraId="358FF02D" w14:textId="77777777" w:rsidR="001C7FC9" w:rsidRPr="008B6840" w:rsidDel="000A50F1" w:rsidRDefault="001C7FC9" w:rsidP="001C7FC9">
            <w:pPr>
              <w:spacing w:line="360" w:lineRule="auto"/>
              <w:rPr>
                <w:del w:id="2145" w:author="hqin" w:date="2013-01-28T08:18:00Z"/>
                <w:color w:val="000000"/>
                <w:sz w:val="22"/>
                <w:szCs w:val="22"/>
              </w:rPr>
            </w:pPr>
          </w:p>
        </w:tc>
        <w:tc>
          <w:tcPr>
            <w:tcW w:w="342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146" w:author="hqin" w:date="2011-11-30T09:38:00Z">
              <w:tcPr>
                <w:tcW w:w="360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6DFDB00F" w14:textId="77777777" w:rsidR="001C7FC9" w:rsidRPr="008B6840" w:rsidDel="000A50F1" w:rsidRDefault="001C7FC9" w:rsidP="001C7FC9">
            <w:pPr>
              <w:spacing w:line="360" w:lineRule="auto"/>
              <w:jc w:val="center"/>
              <w:rPr>
                <w:del w:id="2147" w:author="hqin" w:date="2013-01-28T08:18:00Z"/>
                <w:color w:val="000000"/>
                <w:sz w:val="22"/>
                <w:szCs w:val="22"/>
              </w:rPr>
            </w:pPr>
            <w:del w:id="2148" w:author="hqin" w:date="2013-01-28T08:18:00Z">
              <w:r w:rsidRPr="008B6840" w:rsidDel="000A50F1">
                <w:rPr>
                  <w:color w:val="000000"/>
                  <w:sz w:val="22"/>
                  <w:szCs w:val="22"/>
                </w:rPr>
                <w:delText xml:space="preserve">p-value = </w:delText>
              </w:r>
              <w:r w:rsidDel="000A50F1">
                <w:rPr>
                  <w:color w:val="000000"/>
                  <w:sz w:val="22"/>
                  <w:szCs w:val="22"/>
                </w:rPr>
                <w:delText>0.40</w:delText>
              </w:r>
            </w:del>
          </w:p>
        </w:tc>
        <w:tc>
          <w:tcPr>
            <w:tcW w:w="3780" w:type="dxa"/>
            <w:gridSpan w:val="2"/>
            <w:tcBorders>
              <w:top w:val="single" w:sz="4" w:space="0" w:color="auto"/>
              <w:left w:val="nil"/>
              <w:bottom w:val="single" w:sz="4" w:space="0" w:color="auto"/>
              <w:right w:val="single" w:sz="4" w:space="0" w:color="auto"/>
            </w:tcBorders>
            <w:vAlign w:val="bottom"/>
            <w:tcPrChange w:id="2149" w:author="hqin" w:date="2011-11-30T09:38:00Z">
              <w:tcPr>
                <w:tcW w:w="3600" w:type="dxa"/>
                <w:gridSpan w:val="2"/>
                <w:tcBorders>
                  <w:top w:val="single" w:sz="4" w:space="0" w:color="auto"/>
                  <w:left w:val="nil"/>
                  <w:bottom w:val="single" w:sz="4" w:space="0" w:color="auto"/>
                  <w:right w:val="single" w:sz="4" w:space="0" w:color="auto"/>
                </w:tcBorders>
                <w:vAlign w:val="bottom"/>
              </w:tcPr>
            </w:tcPrChange>
          </w:tcPr>
          <w:p w14:paraId="385814C1" w14:textId="77777777" w:rsidR="001C7FC9" w:rsidRPr="008B6840" w:rsidDel="000A50F1" w:rsidRDefault="001C7FC9" w:rsidP="001C7FC9">
            <w:pPr>
              <w:spacing w:line="360" w:lineRule="auto"/>
              <w:jc w:val="center"/>
              <w:rPr>
                <w:del w:id="2150" w:author="hqin" w:date="2013-01-28T08:18:00Z"/>
                <w:color w:val="000000"/>
                <w:sz w:val="22"/>
                <w:szCs w:val="22"/>
              </w:rPr>
            </w:pPr>
            <w:del w:id="2151" w:author="hqin" w:date="2013-01-28T08:18:00Z">
              <w:r w:rsidRPr="008B6840" w:rsidDel="000A50F1">
                <w:rPr>
                  <w:color w:val="000000"/>
                  <w:sz w:val="22"/>
                  <w:szCs w:val="22"/>
                </w:rPr>
                <w:delText>p-value =</w:delText>
              </w:r>
              <w:r w:rsidDel="000A50F1">
                <w:rPr>
                  <w:color w:val="000000"/>
                  <w:sz w:val="22"/>
                  <w:szCs w:val="22"/>
                </w:rPr>
                <w:delText xml:space="preserve">0.11 </w:delText>
              </w:r>
            </w:del>
          </w:p>
        </w:tc>
        <w:tc>
          <w:tcPr>
            <w:tcW w:w="3614" w:type="dxa"/>
            <w:gridSpan w:val="2"/>
            <w:tcBorders>
              <w:top w:val="single" w:sz="4" w:space="0" w:color="auto"/>
              <w:left w:val="nil"/>
              <w:bottom w:val="single" w:sz="4" w:space="0" w:color="auto"/>
              <w:right w:val="single" w:sz="4" w:space="0" w:color="auto"/>
            </w:tcBorders>
            <w:vAlign w:val="bottom"/>
            <w:tcPrChange w:id="2152" w:author="hqin" w:date="2011-11-30T09:38:00Z">
              <w:tcPr>
                <w:tcW w:w="3614" w:type="dxa"/>
                <w:gridSpan w:val="2"/>
                <w:tcBorders>
                  <w:top w:val="single" w:sz="4" w:space="0" w:color="auto"/>
                  <w:left w:val="nil"/>
                  <w:bottom w:val="single" w:sz="4" w:space="0" w:color="auto"/>
                  <w:right w:val="single" w:sz="4" w:space="0" w:color="auto"/>
                </w:tcBorders>
                <w:vAlign w:val="bottom"/>
              </w:tcPr>
            </w:tcPrChange>
          </w:tcPr>
          <w:p w14:paraId="2620F9C5" w14:textId="77777777" w:rsidR="001C7FC9" w:rsidRPr="008B6840" w:rsidDel="000A50F1" w:rsidRDefault="001C7FC9" w:rsidP="001C7FC9">
            <w:pPr>
              <w:spacing w:line="360" w:lineRule="auto"/>
              <w:jc w:val="center"/>
              <w:rPr>
                <w:del w:id="2153" w:author="hqin" w:date="2013-01-28T08:18:00Z"/>
                <w:color w:val="000000"/>
                <w:sz w:val="22"/>
                <w:szCs w:val="22"/>
              </w:rPr>
            </w:pPr>
            <w:del w:id="2154" w:author="hqin" w:date="2013-01-28T08:18:00Z">
              <w:r w:rsidRPr="008B6840" w:rsidDel="000A50F1">
                <w:rPr>
                  <w:color w:val="000000"/>
                  <w:sz w:val="22"/>
                  <w:szCs w:val="22"/>
                </w:rPr>
                <w:delText>p-value =</w:delText>
              </w:r>
              <w:r w:rsidDel="000A50F1">
                <w:rPr>
                  <w:color w:val="000000"/>
                  <w:sz w:val="22"/>
                  <w:szCs w:val="22"/>
                </w:rPr>
                <w:delText>0.79</w:delText>
              </w:r>
            </w:del>
          </w:p>
        </w:tc>
      </w:tr>
      <w:tr w:rsidR="001C7FC9" w:rsidRPr="008B6840" w:rsidDel="000A50F1" w14:paraId="70B8EAC7" w14:textId="77777777">
        <w:trPr>
          <w:trHeight w:val="727"/>
          <w:del w:id="2155" w:author="hqin" w:date="2013-01-28T08:18:00Z"/>
          <w:trPrChange w:id="2156" w:author="hqin" w:date="2011-11-30T09:38:00Z">
            <w:trPr>
              <w:trHeight w:val="727"/>
            </w:trPr>
          </w:trPrChange>
        </w:trPr>
        <w:tc>
          <w:tcPr>
            <w:tcW w:w="1980" w:type="dxa"/>
            <w:vMerge w:val="restart"/>
            <w:tcBorders>
              <w:top w:val="nil"/>
              <w:left w:val="single" w:sz="4" w:space="0" w:color="auto"/>
              <w:right w:val="single" w:sz="4" w:space="0" w:color="auto"/>
            </w:tcBorders>
            <w:shd w:val="clear" w:color="auto" w:fill="auto"/>
            <w:vAlign w:val="center"/>
            <w:tcPrChange w:id="2157" w:author="hqin" w:date="2011-11-30T09:38:00Z">
              <w:tcPr>
                <w:tcW w:w="1980" w:type="dxa"/>
                <w:vMerge w:val="restart"/>
                <w:tcBorders>
                  <w:top w:val="nil"/>
                  <w:left w:val="single" w:sz="4" w:space="0" w:color="auto"/>
                  <w:right w:val="single" w:sz="4" w:space="0" w:color="auto"/>
                </w:tcBorders>
                <w:shd w:val="clear" w:color="auto" w:fill="auto"/>
                <w:vAlign w:val="center"/>
              </w:tcPr>
            </w:tcPrChange>
          </w:tcPr>
          <w:p w14:paraId="4FC12911" w14:textId="77777777" w:rsidR="001C7FC9" w:rsidRPr="008B6840" w:rsidDel="000A50F1" w:rsidRDefault="001C7FC9" w:rsidP="001C7FC9">
            <w:pPr>
              <w:spacing w:line="360" w:lineRule="auto"/>
              <w:rPr>
                <w:del w:id="2158" w:author="hqin" w:date="2013-01-28T08:18:00Z"/>
                <w:color w:val="000000"/>
                <w:sz w:val="22"/>
                <w:szCs w:val="22"/>
              </w:rPr>
            </w:pPr>
            <w:del w:id="2159" w:author="hqin" w:date="2013-01-28T08:18:00Z">
              <w:r w:rsidRPr="008B6840" w:rsidDel="000A50F1">
                <w:rPr>
                  <w:color w:val="000000"/>
                  <w:sz w:val="22"/>
                  <w:szCs w:val="22"/>
                </w:rPr>
                <w:delText xml:space="preserve">Internal branches of </w:delText>
              </w:r>
            </w:del>
          </w:p>
          <w:p w14:paraId="40516192" w14:textId="77777777" w:rsidR="001C7FC9" w:rsidRPr="008B6840" w:rsidDel="000A50F1" w:rsidRDefault="001C7FC9" w:rsidP="001C7FC9">
            <w:pPr>
              <w:spacing w:line="360" w:lineRule="auto"/>
              <w:rPr>
                <w:del w:id="2160" w:author="hqin" w:date="2013-01-28T08:18:00Z"/>
                <w:color w:val="000000"/>
                <w:sz w:val="22"/>
                <w:szCs w:val="22"/>
              </w:rPr>
            </w:pPr>
            <w:del w:id="2161" w:author="hqin" w:date="2013-01-28T08:18:00Z">
              <w:r w:rsidRPr="008B6840" w:rsidDel="000A50F1">
                <w:rPr>
                  <w:i/>
                  <w:color w:val="000000"/>
                  <w:sz w:val="22"/>
                  <w:szCs w:val="22"/>
                </w:rPr>
                <w:delText>B. cereus</w:delText>
              </w:r>
              <w:r w:rsidDel="000A50F1">
                <w:rPr>
                  <w:color w:val="000000"/>
                  <w:sz w:val="22"/>
                  <w:szCs w:val="22"/>
                </w:rPr>
                <w:delText>-group</w:delText>
              </w:r>
            </w:del>
          </w:p>
        </w:tc>
        <w:tc>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162" w:author="hqin" w:date="2011-11-30T09:38:00Z">
              <w:tcPr>
                <w:tcW w:w="1710" w:type="dxa"/>
                <w:tcBorders>
                  <w:top w:val="nil"/>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0D18E334" w14:textId="77777777" w:rsidR="001C7FC9" w:rsidRPr="008B6840" w:rsidDel="000A50F1" w:rsidRDefault="001C7FC9" w:rsidP="001C7FC9">
            <w:pPr>
              <w:spacing w:line="360" w:lineRule="auto"/>
              <w:rPr>
                <w:del w:id="2163" w:author="hqin" w:date="2013-01-28T08:18:00Z"/>
                <w:color w:val="000000"/>
                <w:sz w:val="22"/>
                <w:szCs w:val="22"/>
              </w:rPr>
            </w:pPr>
            <w:del w:id="2164" w:author="hqin" w:date="2013-01-28T08:18:00Z">
              <w:r w:rsidRPr="008B6840" w:rsidDel="000A50F1">
                <w:rPr>
                  <w:color w:val="000000"/>
                  <w:sz w:val="22"/>
                  <w:szCs w:val="22"/>
                </w:rPr>
                <w:delText xml:space="preserve">mean ω= </w:delText>
              </w:r>
              <w:r w:rsidDel="000A50F1">
                <w:rPr>
                  <w:color w:val="000000"/>
                  <w:sz w:val="22"/>
                  <w:szCs w:val="22"/>
                </w:rPr>
                <w:delText>69.2</w:delText>
              </w:r>
            </w:del>
          </w:p>
          <w:p w14:paraId="0ED0E81B" w14:textId="77777777" w:rsidR="001C7FC9" w:rsidRPr="008B6840" w:rsidDel="000A50F1" w:rsidRDefault="001C7FC9" w:rsidP="001C7FC9">
            <w:pPr>
              <w:spacing w:line="360" w:lineRule="auto"/>
              <w:rPr>
                <w:del w:id="2165" w:author="hqin" w:date="2013-01-28T08:18:00Z"/>
                <w:color w:val="000000"/>
                <w:sz w:val="22"/>
                <w:szCs w:val="22"/>
              </w:rPr>
            </w:pPr>
            <w:del w:id="2166" w:author="hqin" w:date="2013-01-28T08:18:00Z">
              <w:r w:rsidRPr="008B6840" w:rsidDel="000A50F1">
                <w:rPr>
                  <w:color w:val="000000"/>
                  <w:sz w:val="22"/>
                  <w:szCs w:val="22"/>
                </w:rPr>
                <w:delText>median ω=</w:delText>
              </w:r>
              <w:r w:rsidDel="000A50F1">
                <w:rPr>
                  <w:color w:val="000000"/>
                  <w:sz w:val="22"/>
                  <w:szCs w:val="22"/>
                </w:rPr>
                <w:delText>0.035</w:delText>
              </w:r>
            </w:del>
          </w:p>
        </w:tc>
        <w:tc>
          <w:tcPr>
            <w:tcW w:w="171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Change w:id="2167" w:author="hqin" w:date="2011-11-30T09:38:00Z">
              <w:tcPr>
                <w:tcW w:w="1890" w:type="dxa"/>
                <w:tcBorders>
                  <w:top w:val="nil"/>
                  <w:left w:val="nil"/>
                  <w:bottom w:val="single" w:sz="4" w:space="0" w:color="auto"/>
                  <w:right w:val="single" w:sz="4" w:space="0" w:color="auto"/>
                </w:tcBorders>
                <w:shd w:val="clear" w:color="auto" w:fill="auto"/>
                <w:tcMar>
                  <w:top w:w="11" w:type="dxa"/>
                  <w:left w:w="11" w:type="dxa"/>
                  <w:bottom w:w="14" w:type="dxa"/>
                  <w:right w:w="11" w:type="dxa"/>
                </w:tcMar>
                <w:vAlign w:val="bottom"/>
              </w:tcPr>
            </w:tcPrChange>
          </w:tcPr>
          <w:p w14:paraId="7F651FB5" w14:textId="77777777" w:rsidR="001C7FC9" w:rsidRPr="008B6840" w:rsidDel="000A50F1" w:rsidRDefault="001C7FC9" w:rsidP="001C7FC9">
            <w:pPr>
              <w:spacing w:line="360" w:lineRule="auto"/>
              <w:rPr>
                <w:del w:id="2168" w:author="hqin" w:date="2013-01-28T08:18:00Z"/>
                <w:color w:val="000000"/>
                <w:sz w:val="22"/>
                <w:szCs w:val="22"/>
              </w:rPr>
            </w:pPr>
            <w:del w:id="2169" w:author="hqin" w:date="2013-01-28T08:18:00Z">
              <w:r w:rsidRPr="008B6840" w:rsidDel="000A50F1">
                <w:rPr>
                  <w:color w:val="000000"/>
                  <w:sz w:val="22"/>
                  <w:szCs w:val="22"/>
                </w:rPr>
                <w:delText>mean ω=</w:delText>
              </w:r>
              <w:r w:rsidDel="000A50F1">
                <w:rPr>
                  <w:color w:val="000000"/>
                  <w:sz w:val="22"/>
                  <w:szCs w:val="22"/>
                </w:rPr>
                <w:delText>89.1</w:delText>
              </w:r>
            </w:del>
          </w:p>
          <w:p w14:paraId="657E6307" w14:textId="77777777" w:rsidR="001C7FC9" w:rsidRPr="008B6840" w:rsidDel="000A50F1" w:rsidRDefault="001C7FC9" w:rsidP="001C7FC9">
            <w:pPr>
              <w:spacing w:line="360" w:lineRule="auto"/>
              <w:rPr>
                <w:del w:id="2170" w:author="hqin" w:date="2013-01-28T08:18:00Z"/>
                <w:color w:val="000000"/>
                <w:sz w:val="22"/>
                <w:szCs w:val="22"/>
              </w:rPr>
            </w:pPr>
            <w:del w:id="2171" w:author="hqin" w:date="2013-01-28T08:18:00Z">
              <w:r w:rsidRPr="008B6840" w:rsidDel="000A50F1">
                <w:rPr>
                  <w:color w:val="000000"/>
                  <w:sz w:val="22"/>
                  <w:szCs w:val="22"/>
                </w:rPr>
                <w:delText>median ω=</w:delText>
              </w:r>
              <w:r w:rsidDel="000A50F1">
                <w:rPr>
                  <w:color w:val="000000"/>
                  <w:sz w:val="22"/>
                  <w:szCs w:val="22"/>
                </w:rPr>
                <w:delText>0.047</w:delText>
              </w:r>
            </w:del>
          </w:p>
        </w:tc>
        <w:tc>
          <w:tcPr>
            <w:tcW w:w="1980" w:type="dxa"/>
            <w:tcBorders>
              <w:top w:val="nil"/>
              <w:left w:val="nil"/>
              <w:bottom w:val="single" w:sz="4" w:space="0" w:color="auto"/>
              <w:right w:val="single" w:sz="4" w:space="0" w:color="auto"/>
            </w:tcBorders>
            <w:vAlign w:val="bottom"/>
            <w:tcPrChange w:id="2172" w:author="hqin" w:date="2011-11-30T09:38:00Z">
              <w:tcPr>
                <w:tcW w:w="1800" w:type="dxa"/>
                <w:tcBorders>
                  <w:top w:val="nil"/>
                  <w:left w:val="nil"/>
                  <w:bottom w:val="single" w:sz="4" w:space="0" w:color="auto"/>
                  <w:right w:val="single" w:sz="4" w:space="0" w:color="auto"/>
                </w:tcBorders>
                <w:vAlign w:val="bottom"/>
              </w:tcPr>
            </w:tcPrChange>
          </w:tcPr>
          <w:p w14:paraId="3CAA028C" w14:textId="77777777" w:rsidR="001C7FC9" w:rsidRPr="008B6840" w:rsidDel="000A50F1" w:rsidRDefault="001C7FC9" w:rsidP="001C7FC9">
            <w:pPr>
              <w:spacing w:line="360" w:lineRule="auto"/>
              <w:rPr>
                <w:del w:id="2173" w:author="hqin" w:date="2013-01-28T08:18:00Z"/>
                <w:color w:val="000000"/>
                <w:sz w:val="22"/>
                <w:szCs w:val="22"/>
              </w:rPr>
            </w:pPr>
            <w:del w:id="2174" w:author="hqin" w:date="2013-01-28T08:18:00Z">
              <w:r w:rsidRPr="008B6840" w:rsidDel="000A50F1">
                <w:rPr>
                  <w:color w:val="000000"/>
                  <w:sz w:val="22"/>
                  <w:szCs w:val="22"/>
                </w:rPr>
                <w:delText>mean ω=</w:delText>
              </w:r>
              <w:r w:rsidDel="000A50F1">
                <w:rPr>
                  <w:color w:val="000000"/>
                  <w:sz w:val="22"/>
                  <w:szCs w:val="22"/>
                </w:rPr>
                <w:delText>0.052</w:delText>
              </w:r>
            </w:del>
          </w:p>
          <w:p w14:paraId="61308A20" w14:textId="77777777" w:rsidR="001C7FC9" w:rsidRPr="008B6840" w:rsidDel="000A50F1" w:rsidRDefault="001C7FC9" w:rsidP="001C7FC9">
            <w:pPr>
              <w:spacing w:line="360" w:lineRule="auto"/>
              <w:rPr>
                <w:del w:id="2175" w:author="hqin" w:date="2013-01-28T08:18:00Z"/>
                <w:color w:val="000000"/>
                <w:sz w:val="22"/>
                <w:szCs w:val="22"/>
              </w:rPr>
            </w:pPr>
            <w:del w:id="2176" w:author="hqin" w:date="2013-01-28T08:18:00Z">
              <w:r w:rsidRPr="008B6840" w:rsidDel="000A50F1">
                <w:rPr>
                  <w:color w:val="000000"/>
                  <w:sz w:val="22"/>
                  <w:szCs w:val="22"/>
                </w:rPr>
                <w:delText>median ω=</w:delText>
              </w:r>
              <w:r w:rsidDel="000A50F1">
                <w:rPr>
                  <w:color w:val="000000"/>
                  <w:sz w:val="22"/>
                  <w:szCs w:val="22"/>
                </w:rPr>
                <w:delText>0.024</w:delText>
              </w:r>
            </w:del>
          </w:p>
        </w:tc>
        <w:tc>
          <w:tcPr>
            <w:tcW w:w="1800" w:type="dxa"/>
            <w:tcBorders>
              <w:top w:val="nil"/>
              <w:left w:val="nil"/>
              <w:bottom w:val="single" w:sz="4" w:space="0" w:color="auto"/>
              <w:right w:val="single" w:sz="4" w:space="0" w:color="auto"/>
            </w:tcBorders>
            <w:vAlign w:val="bottom"/>
            <w:tcPrChange w:id="2177" w:author="hqin" w:date="2011-11-30T09:38:00Z">
              <w:tcPr>
                <w:tcW w:w="1800" w:type="dxa"/>
                <w:tcBorders>
                  <w:top w:val="nil"/>
                  <w:left w:val="nil"/>
                  <w:bottom w:val="single" w:sz="4" w:space="0" w:color="auto"/>
                  <w:right w:val="single" w:sz="4" w:space="0" w:color="auto"/>
                </w:tcBorders>
                <w:vAlign w:val="bottom"/>
              </w:tcPr>
            </w:tcPrChange>
          </w:tcPr>
          <w:p w14:paraId="1E2FE297" w14:textId="77777777" w:rsidR="001C7FC9" w:rsidRPr="008B6840" w:rsidDel="000A50F1" w:rsidRDefault="001C7FC9" w:rsidP="001C7FC9">
            <w:pPr>
              <w:spacing w:line="360" w:lineRule="auto"/>
              <w:rPr>
                <w:del w:id="2178" w:author="hqin" w:date="2013-01-28T08:18:00Z"/>
                <w:color w:val="000000"/>
                <w:sz w:val="22"/>
                <w:szCs w:val="22"/>
              </w:rPr>
            </w:pPr>
            <w:del w:id="2179" w:author="hqin" w:date="2013-01-28T08:18:00Z">
              <w:r w:rsidRPr="008B6840" w:rsidDel="000A50F1">
                <w:rPr>
                  <w:color w:val="000000"/>
                  <w:sz w:val="22"/>
                  <w:szCs w:val="22"/>
                </w:rPr>
                <w:delText>mean ω=</w:delText>
              </w:r>
              <w:r w:rsidDel="000A50F1">
                <w:rPr>
                  <w:color w:val="000000"/>
                  <w:sz w:val="22"/>
                  <w:szCs w:val="22"/>
                </w:rPr>
                <w:delText>0.071</w:delText>
              </w:r>
            </w:del>
          </w:p>
          <w:p w14:paraId="2E148316" w14:textId="77777777" w:rsidR="001C7FC9" w:rsidRPr="008B6840" w:rsidDel="000A50F1" w:rsidRDefault="001C7FC9" w:rsidP="001C7FC9">
            <w:pPr>
              <w:spacing w:line="360" w:lineRule="auto"/>
              <w:rPr>
                <w:del w:id="2180" w:author="hqin" w:date="2013-01-28T08:18:00Z"/>
                <w:color w:val="000000"/>
                <w:sz w:val="22"/>
                <w:szCs w:val="22"/>
              </w:rPr>
            </w:pPr>
            <w:del w:id="2181" w:author="hqin" w:date="2013-01-28T08:18:00Z">
              <w:r w:rsidRPr="008B6840" w:rsidDel="000A50F1">
                <w:rPr>
                  <w:color w:val="000000"/>
                  <w:sz w:val="22"/>
                  <w:szCs w:val="22"/>
                </w:rPr>
                <w:delText>median ω=</w:delText>
              </w:r>
              <w:r w:rsidDel="000A50F1">
                <w:rPr>
                  <w:color w:val="000000"/>
                  <w:sz w:val="22"/>
                  <w:szCs w:val="22"/>
                </w:rPr>
                <w:delText>0.028</w:delText>
              </w:r>
            </w:del>
          </w:p>
        </w:tc>
        <w:tc>
          <w:tcPr>
            <w:tcW w:w="1800" w:type="dxa"/>
            <w:tcBorders>
              <w:top w:val="nil"/>
              <w:left w:val="nil"/>
              <w:bottom w:val="single" w:sz="4" w:space="0" w:color="auto"/>
              <w:right w:val="single" w:sz="4" w:space="0" w:color="auto"/>
            </w:tcBorders>
            <w:vAlign w:val="bottom"/>
            <w:tcPrChange w:id="2182" w:author="hqin" w:date="2011-11-30T09:38:00Z">
              <w:tcPr>
                <w:tcW w:w="1800" w:type="dxa"/>
                <w:tcBorders>
                  <w:top w:val="nil"/>
                  <w:left w:val="nil"/>
                  <w:bottom w:val="single" w:sz="4" w:space="0" w:color="auto"/>
                  <w:right w:val="single" w:sz="4" w:space="0" w:color="auto"/>
                </w:tcBorders>
                <w:vAlign w:val="bottom"/>
              </w:tcPr>
            </w:tcPrChange>
          </w:tcPr>
          <w:p w14:paraId="63F5C0BA" w14:textId="77777777" w:rsidR="001C7FC9" w:rsidRPr="008B6840" w:rsidDel="000A50F1" w:rsidRDefault="001C7FC9" w:rsidP="001C7FC9">
            <w:pPr>
              <w:spacing w:line="360" w:lineRule="auto"/>
              <w:rPr>
                <w:del w:id="2183" w:author="hqin" w:date="2013-01-28T08:18:00Z"/>
                <w:color w:val="000000"/>
                <w:sz w:val="22"/>
                <w:szCs w:val="22"/>
              </w:rPr>
            </w:pPr>
            <w:del w:id="2184" w:author="hqin" w:date="2013-01-28T08:18:00Z">
              <w:r w:rsidRPr="008B6840" w:rsidDel="000A50F1">
                <w:rPr>
                  <w:color w:val="000000"/>
                  <w:sz w:val="22"/>
                  <w:szCs w:val="22"/>
                </w:rPr>
                <w:delText>mean ω=</w:delText>
              </w:r>
              <w:r w:rsidDel="000A50F1">
                <w:rPr>
                  <w:color w:val="000000"/>
                  <w:sz w:val="22"/>
                  <w:szCs w:val="22"/>
                </w:rPr>
                <w:delText>437</w:delText>
              </w:r>
            </w:del>
          </w:p>
          <w:p w14:paraId="65EF8253" w14:textId="77777777" w:rsidR="001C7FC9" w:rsidRPr="008B6840" w:rsidDel="000A50F1" w:rsidRDefault="001C7FC9" w:rsidP="001C7FC9">
            <w:pPr>
              <w:spacing w:line="360" w:lineRule="auto"/>
              <w:rPr>
                <w:del w:id="2185" w:author="hqin" w:date="2013-01-28T08:18:00Z"/>
                <w:color w:val="000000"/>
                <w:sz w:val="22"/>
                <w:szCs w:val="22"/>
              </w:rPr>
            </w:pPr>
            <w:del w:id="2186" w:author="hqin" w:date="2013-01-28T08:18:00Z">
              <w:r w:rsidRPr="008B6840" w:rsidDel="000A50F1">
                <w:rPr>
                  <w:color w:val="000000"/>
                  <w:sz w:val="22"/>
                  <w:szCs w:val="22"/>
                </w:rPr>
                <w:delText>median ω=</w:delText>
              </w:r>
              <w:r w:rsidDel="000A50F1">
                <w:rPr>
                  <w:color w:val="000000"/>
                  <w:sz w:val="22"/>
                  <w:szCs w:val="22"/>
                </w:rPr>
                <w:delText>163</w:delText>
              </w:r>
            </w:del>
          </w:p>
        </w:tc>
        <w:tc>
          <w:tcPr>
            <w:tcW w:w="1814" w:type="dxa"/>
            <w:tcBorders>
              <w:top w:val="nil"/>
              <w:left w:val="nil"/>
              <w:bottom w:val="single" w:sz="4" w:space="0" w:color="auto"/>
              <w:right w:val="single" w:sz="4" w:space="0" w:color="auto"/>
            </w:tcBorders>
            <w:vAlign w:val="bottom"/>
            <w:tcPrChange w:id="2187" w:author="hqin" w:date="2011-11-30T09:38:00Z">
              <w:tcPr>
                <w:tcW w:w="1814" w:type="dxa"/>
                <w:tcBorders>
                  <w:top w:val="nil"/>
                  <w:left w:val="nil"/>
                  <w:bottom w:val="single" w:sz="4" w:space="0" w:color="auto"/>
                  <w:right w:val="single" w:sz="4" w:space="0" w:color="auto"/>
                </w:tcBorders>
                <w:vAlign w:val="bottom"/>
              </w:tcPr>
            </w:tcPrChange>
          </w:tcPr>
          <w:p w14:paraId="3067936E" w14:textId="77777777" w:rsidR="001C7FC9" w:rsidRPr="008B6840" w:rsidDel="000A50F1" w:rsidRDefault="001C7FC9" w:rsidP="001C7FC9">
            <w:pPr>
              <w:spacing w:line="360" w:lineRule="auto"/>
              <w:rPr>
                <w:del w:id="2188" w:author="hqin" w:date="2013-01-28T08:18:00Z"/>
                <w:color w:val="000000"/>
                <w:sz w:val="22"/>
                <w:szCs w:val="22"/>
              </w:rPr>
            </w:pPr>
            <w:del w:id="2189" w:author="hqin" w:date="2013-01-28T08:18:00Z">
              <w:r w:rsidRPr="008B6840" w:rsidDel="000A50F1">
                <w:rPr>
                  <w:color w:val="000000"/>
                  <w:sz w:val="22"/>
                  <w:szCs w:val="22"/>
                </w:rPr>
                <w:delText>mean ω=</w:delText>
              </w:r>
              <w:r w:rsidDel="000A50F1">
                <w:rPr>
                  <w:color w:val="000000"/>
                  <w:sz w:val="22"/>
                  <w:szCs w:val="22"/>
                </w:rPr>
                <w:delText>634</w:delText>
              </w:r>
            </w:del>
          </w:p>
          <w:p w14:paraId="108F9E4F" w14:textId="77777777" w:rsidR="001C7FC9" w:rsidRPr="008B6840" w:rsidDel="000A50F1" w:rsidRDefault="001C7FC9" w:rsidP="001C7FC9">
            <w:pPr>
              <w:spacing w:line="360" w:lineRule="auto"/>
              <w:rPr>
                <w:del w:id="2190" w:author="hqin" w:date="2013-01-28T08:18:00Z"/>
                <w:color w:val="000000"/>
                <w:sz w:val="22"/>
                <w:szCs w:val="22"/>
              </w:rPr>
            </w:pPr>
            <w:del w:id="2191" w:author="hqin" w:date="2013-01-28T08:18:00Z">
              <w:r w:rsidRPr="008B6840" w:rsidDel="000A50F1">
                <w:rPr>
                  <w:color w:val="000000"/>
                  <w:sz w:val="22"/>
                  <w:szCs w:val="22"/>
                </w:rPr>
                <w:delText>median ω=</w:delText>
              </w:r>
              <w:r w:rsidDel="000A50F1">
                <w:rPr>
                  <w:color w:val="000000"/>
                  <w:sz w:val="22"/>
                  <w:szCs w:val="22"/>
                </w:rPr>
                <w:delText>999</w:delText>
              </w:r>
            </w:del>
          </w:p>
        </w:tc>
      </w:tr>
      <w:tr w:rsidR="001C7FC9" w:rsidRPr="008B6840" w:rsidDel="000A50F1" w14:paraId="6019D5E4" w14:textId="77777777">
        <w:trPr>
          <w:trHeight w:val="285"/>
          <w:del w:id="2192" w:author="hqin" w:date="2013-01-28T08:18:00Z"/>
          <w:trPrChange w:id="2193" w:author="hqin" w:date="2011-11-30T09:38:00Z">
            <w:trPr>
              <w:trHeight w:val="285"/>
            </w:trPr>
          </w:trPrChange>
        </w:trPr>
        <w:tc>
          <w:tcPr>
            <w:tcW w:w="1980" w:type="dxa"/>
            <w:vMerge/>
            <w:tcBorders>
              <w:left w:val="single" w:sz="4" w:space="0" w:color="auto"/>
              <w:bottom w:val="single" w:sz="4" w:space="0" w:color="auto"/>
              <w:right w:val="single" w:sz="4" w:space="0" w:color="auto"/>
            </w:tcBorders>
            <w:shd w:val="clear" w:color="auto" w:fill="auto"/>
            <w:vAlign w:val="bottom"/>
            <w:tcPrChange w:id="2194" w:author="hqin" w:date="2011-11-30T09:38:00Z">
              <w:tcPr>
                <w:tcW w:w="1980" w:type="dxa"/>
                <w:vMerge/>
                <w:tcBorders>
                  <w:left w:val="single" w:sz="4" w:space="0" w:color="auto"/>
                  <w:bottom w:val="single" w:sz="4" w:space="0" w:color="auto"/>
                  <w:right w:val="single" w:sz="4" w:space="0" w:color="auto"/>
                </w:tcBorders>
                <w:shd w:val="clear" w:color="auto" w:fill="auto"/>
                <w:vAlign w:val="bottom"/>
              </w:tcPr>
            </w:tcPrChange>
          </w:tcPr>
          <w:p w14:paraId="0113C956" w14:textId="77777777" w:rsidR="001C7FC9" w:rsidRPr="008B6840" w:rsidDel="000A50F1" w:rsidRDefault="001C7FC9" w:rsidP="001C7FC9">
            <w:pPr>
              <w:spacing w:line="360" w:lineRule="auto"/>
              <w:rPr>
                <w:del w:id="2195" w:author="hqin" w:date="2013-01-28T08:18:00Z"/>
                <w:color w:val="000000"/>
                <w:sz w:val="22"/>
                <w:szCs w:val="22"/>
              </w:rPr>
            </w:pPr>
          </w:p>
        </w:tc>
        <w:tc>
          <w:tcPr>
            <w:tcW w:w="342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Change w:id="2196" w:author="hqin" w:date="2011-11-30T09:38:00Z">
              <w:tcPr>
                <w:tcW w:w="3600" w:type="dxa"/>
                <w:gridSpan w:val="2"/>
                <w:tcBorders>
                  <w:top w:val="single" w:sz="4" w:space="0" w:color="auto"/>
                  <w:left w:val="single" w:sz="4" w:space="0" w:color="auto"/>
                  <w:bottom w:val="single" w:sz="4" w:space="0" w:color="auto"/>
                  <w:right w:val="single" w:sz="4" w:space="0" w:color="auto"/>
                </w:tcBorders>
                <w:shd w:val="clear" w:color="auto" w:fill="auto"/>
                <w:tcMar>
                  <w:top w:w="11" w:type="dxa"/>
                  <w:left w:w="43" w:type="dxa"/>
                  <w:bottom w:w="14" w:type="dxa"/>
                  <w:right w:w="11" w:type="dxa"/>
                </w:tcMar>
                <w:vAlign w:val="bottom"/>
              </w:tcPr>
            </w:tcPrChange>
          </w:tcPr>
          <w:p w14:paraId="6F1F913A" w14:textId="77777777" w:rsidR="001C7FC9" w:rsidRPr="008B6840" w:rsidDel="000A50F1" w:rsidRDefault="001C7FC9" w:rsidP="001C7FC9">
            <w:pPr>
              <w:spacing w:line="360" w:lineRule="auto"/>
              <w:jc w:val="center"/>
              <w:rPr>
                <w:del w:id="2197" w:author="hqin" w:date="2013-01-28T08:18:00Z"/>
                <w:color w:val="000000"/>
                <w:sz w:val="22"/>
                <w:szCs w:val="22"/>
              </w:rPr>
            </w:pPr>
            <w:del w:id="2198" w:author="hqin" w:date="2013-01-28T08:18:00Z">
              <w:r w:rsidRPr="008B6840" w:rsidDel="000A50F1">
                <w:rPr>
                  <w:color w:val="000000"/>
                  <w:sz w:val="22"/>
                  <w:szCs w:val="22"/>
                </w:rPr>
                <w:delText xml:space="preserve">p-value = </w:delText>
              </w:r>
              <w:r w:rsidDel="000A50F1">
                <w:rPr>
                  <w:color w:val="000000"/>
                  <w:sz w:val="22"/>
                  <w:szCs w:val="22"/>
                </w:rPr>
                <w:delText>0.21</w:delText>
              </w:r>
            </w:del>
          </w:p>
        </w:tc>
        <w:tc>
          <w:tcPr>
            <w:tcW w:w="3780" w:type="dxa"/>
            <w:gridSpan w:val="2"/>
            <w:tcBorders>
              <w:top w:val="single" w:sz="4" w:space="0" w:color="auto"/>
              <w:left w:val="nil"/>
              <w:bottom w:val="single" w:sz="4" w:space="0" w:color="auto"/>
              <w:right w:val="single" w:sz="4" w:space="0" w:color="auto"/>
            </w:tcBorders>
            <w:vAlign w:val="bottom"/>
            <w:tcPrChange w:id="2199" w:author="hqin" w:date="2011-11-30T09:38:00Z">
              <w:tcPr>
                <w:tcW w:w="3600" w:type="dxa"/>
                <w:gridSpan w:val="2"/>
                <w:tcBorders>
                  <w:top w:val="single" w:sz="4" w:space="0" w:color="auto"/>
                  <w:left w:val="nil"/>
                  <w:bottom w:val="single" w:sz="4" w:space="0" w:color="auto"/>
                  <w:right w:val="single" w:sz="4" w:space="0" w:color="auto"/>
                </w:tcBorders>
                <w:vAlign w:val="bottom"/>
              </w:tcPr>
            </w:tcPrChange>
          </w:tcPr>
          <w:p w14:paraId="291345A0" w14:textId="77777777" w:rsidR="001C7FC9" w:rsidRPr="008B6840" w:rsidDel="000A50F1" w:rsidRDefault="001C7FC9" w:rsidP="001C7FC9">
            <w:pPr>
              <w:spacing w:line="360" w:lineRule="auto"/>
              <w:jc w:val="center"/>
              <w:rPr>
                <w:del w:id="2200" w:author="hqin" w:date="2013-01-28T08:18:00Z"/>
                <w:color w:val="000000"/>
                <w:sz w:val="22"/>
                <w:szCs w:val="22"/>
              </w:rPr>
            </w:pPr>
            <w:del w:id="2201" w:author="hqin" w:date="2013-01-28T08:18:00Z">
              <w:r w:rsidRPr="008B6840" w:rsidDel="000A50F1">
                <w:rPr>
                  <w:color w:val="000000"/>
                  <w:sz w:val="22"/>
                  <w:szCs w:val="22"/>
                </w:rPr>
                <w:delText>p-value =</w:delText>
              </w:r>
              <w:r w:rsidDel="000A50F1">
                <w:rPr>
                  <w:color w:val="000000"/>
                  <w:sz w:val="22"/>
                  <w:szCs w:val="22"/>
                </w:rPr>
                <w:delText>0.09</w:delText>
              </w:r>
            </w:del>
          </w:p>
        </w:tc>
        <w:tc>
          <w:tcPr>
            <w:tcW w:w="3614" w:type="dxa"/>
            <w:gridSpan w:val="2"/>
            <w:tcBorders>
              <w:top w:val="single" w:sz="4" w:space="0" w:color="auto"/>
              <w:left w:val="nil"/>
              <w:bottom w:val="single" w:sz="4" w:space="0" w:color="auto"/>
              <w:right w:val="single" w:sz="4" w:space="0" w:color="auto"/>
            </w:tcBorders>
            <w:vAlign w:val="bottom"/>
            <w:tcPrChange w:id="2202" w:author="hqin" w:date="2011-11-30T09:38:00Z">
              <w:tcPr>
                <w:tcW w:w="3614" w:type="dxa"/>
                <w:gridSpan w:val="2"/>
                <w:tcBorders>
                  <w:top w:val="single" w:sz="4" w:space="0" w:color="auto"/>
                  <w:left w:val="nil"/>
                  <w:bottom w:val="single" w:sz="4" w:space="0" w:color="auto"/>
                  <w:right w:val="single" w:sz="4" w:space="0" w:color="auto"/>
                </w:tcBorders>
                <w:vAlign w:val="bottom"/>
              </w:tcPr>
            </w:tcPrChange>
          </w:tcPr>
          <w:p w14:paraId="6362CB30" w14:textId="77777777" w:rsidR="001C7FC9" w:rsidRPr="008B6840" w:rsidDel="000A50F1" w:rsidRDefault="001C7FC9" w:rsidP="001C7FC9">
            <w:pPr>
              <w:spacing w:line="360" w:lineRule="auto"/>
              <w:jc w:val="center"/>
              <w:rPr>
                <w:del w:id="2203" w:author="hqin" w:date="2013-01-28T08:18:00Z"/>
                <w:color w:val="000000"/>
                <w:sz w:val="22"/>
                <w:szCs w:val="22"/>
              </w:rPr>
            </w:pPr>
            <w:del w:id="2204" w:author="hqin" w:date="2013-01-28T08:18:00Z">
              <w:r w:rsidRPr="008B6840" w:rsidDel="000A50F1">
                <w:rPr>
                  <w:color w:val="000000"/>
                  <w:sz w:val="22"/>
                  <w:szCs w:val="22"/>
                </w:rPr>
                <w:delText>p-value =</w:delText>
              </w:r>
              <w:r w:rsidDel="000A50F1">
                <w:rPr>
                  <w:color w:val="000000"/>
                  <w:sz w:val="22"/>
                  <w:szCs w:val="22"/>
                </w:rPr>
                <w:delText>0.11</w:delText>
              </w:r>
            </w:del>
          </w:p>
        </w:tc>
      </w:tr>
    </w:tbl>
    <w:p w14:paraId="5A2F636B" w14:textId="77777777" w:rsidR="001C7FC9" w:rsidRPr="002A0697" w:rsidDel="000A50F1" w:rsidRDefault="001C7FC9" w:rsidP="001C7FC9">
      <w:pPr>
        <w:spacing w:line="360" w:lineRule="auto"/>
        <w:rPr>
          <w:del w:id="2205" w:author="hqin" w:date="2013-01-28T08:18:00Z"/>
        </w:rPr>
      </w:pPr>
    </w:p>
    <w:p w14:paraId="6705E6AC" w14:textId="77777777" w:rsidR="001C7FC9" w:rsidDel="000A50F1" w:rsidRDefault="001C7FC9" w:rsidP="001C7FC9">
      <w:pPr>
        <w:spacing w:line="480" w:lineRule="auto"/>
        <w:rPr>
          <w:del w:id="2206" w:author="hqin" w:date="2013-01-28T08:18:00Z"/>
        </w:rPr>
      </w:pPr>
      <w:del w:id="2207" w:author="hqin" w:date="2013-01-28T08:18:00Z">
        <w:r w:rsidRPr="002A0697" w:rsidDel="000A50F1">
          <w:delText xml:space="preserve">The p-values </w:delText>
        </w:r>
        <w:r w:rsidDel="000A50F1">
          <w:delText>were</w:delText>
        </w:r>
        <w:r w:rsidRPr="002A0697" w:rsidDel="000A50F1">
          <w:delText xml:space="preserve"> calculated </w:delText>
        </w:r>
        <w:r w:rsidDel="000A50F1">
          <w:delText>by Wilcoxon rank sun test</w:delText>
        </w:r>
        <w:r w:rsidRPr="002A0697" w:rsidDel="000A50F1">
          <w:delText xml:space="preserve"> (alternative hypothesis: mean ω in coat protein genes &gt; mean ω in nonCE genes)</w:delText>
        </w:r>
        <w:r w:rsidDel="000A50F1">
          <w:delText xml:space="preserve">.  The p-values less than 0.01 are highlighted. </w:delText>
        </w:r>
      </w:del>
    </w:p>
    <w:p w14:paraId="686F366A" w14:textId="77777777" w:rsidR="001C7FC9" w:rsidDel="000A50F1" w:rsidRDefault="001C7FC9" w:rsidP="001C7FC9">
      <w:pPr>
        <w:spacing w:line="480" w:lineRule="auto"/>
        <w:rPr>
          <w:del w:id="2208" w:author="hqin" w:date="2013-01-28T08:18:00Z"/>
        </w:rPr>
        <w:sectPr w:rsidR="001C7FC9" w:rsidDel="000A50F1" w:rsidSect="001C7FC9">
          <w:footerReference w:type="default" r:id="rId10"/>
          <w:pgSz w:w="15840" w:h="12240" w:orient="landscape"/>
          <w:pgMar w:top="1800" w:right="1440" w:bottom="1800" w:left="1440" w:header="720" w:footer="720" w:gutter="0"/>
          <w:cols w:space="720"/>
          <w:docGrid w:linePitch="360"/>
        </w:sectPr>
      </w:pPr>
      <w:del w:id="2209" w:author="hqin" w:date="2013-01-28T08:18:00Z">
        <w:r w:rsidDel="000A50F1">
          <w:delText xml:space="preserve">* Many branches </w:delText>
        </w:r>
        <w:r w:rsidDel="000A50F1">
          <w:rPr>
            <w:color w:val="000000"/>
          </w:rPr>
          <w:delText>have extremely high ω values, and these extremely high values are not as reliable as the small values.</w:delText>
        </w:r>
      </w:del>
      <w:del w:id="2210" w:author="hqin" w:date="2013-01-28T08:57:00Z">
        <w:r w:rsidDel="00C57844">
          <w:rPr>
            <w:color w:val="000000"/>
          </w:rPr>
          <w:delText xml:space="preserve"> </w:delText>
        </w:r>
      </w:del>
    </w:p>
    <w:p w14:paraId="0D8769DC" w14:textId="77777777" w:rsidR="0036587D" w:rsidRDefault="001C7FC9">
      <w:pPr>
        <w:spacing w:line="480" w:lineRule="auto"/>
        <w:rPr>
          <w:del w:id="2211" w:author="hqin" w:date="2011-11-29T12:47:00Z"/>
        </w:rPr>
        <w:pPrChange w:id="2212" w:author="hqin" w:date="2013-01-28T08:18:00Z">
          <w:pPr/>
        </w:pPrChange>
      </w:pPr>
      <w:del w:id="2213" w:author="hqin" w:date="2011-11-29T12:14:00Z">
        <w:r w:rsidRPr="002A0697" w:rsidDel="001C0DE2">
          <w:br w:type="page"/>
        </w:r>
      </w:del>
      <w:del w:id="2214" w:author="hqin" w:date="2013-01-28T08:39:00Z">
        <w:r w:rsidRPr="002A0697" w:rsidDel="0043097E">
          <w:delText xml:space="preserve"> </w:delText>
        </w:r>
      </w:del>
    </w:p>
    <w:p w14:paraId="1EF4DF3C" w14:textId="77777777" w:rsidR="0036587D" w:rsidRDefault="0036587D">
      <w:pPr>
        <w:rPr>
          <w:del w:id="2215" w:author="hqin" w:date="2011-11-29T12:47:00Z"/>
        </w:rPr>
        <w:pPrChange w:id="2216" w:author="hqin" w:date="2013-01-28T08:18:00Z">
          <w:pPr>
            <w:spacing w:line="480" w:lineRule="auto"/>
          </w:pPr>
        </w:pPrChange>
      </w:pPr>
    </w:p>
    <w:p w14:paraId="3324D11F" w14:textId="5EE666AD" w:rsidR="0036587D" w:rsidRDefault="0036587D">
      <w:pPr>
        <w:rPr>
          <w:ins w:id="2217" w:author="hqin" w:date="2011-08-23T18:57:00Z"/>
        </w:rPr>
        <w:pPrChange w:id="2218" w:author="hqin" w:date="2013-01-28T08:18:00Z">
          <w:pPr>
            <w:pStyle w:val="LEGEND"/>
            <w:spacing w:after="0" w:line="480" w:lineRule="auto"/>
          </w:pPr>
        </w:pPrChange>
      </w:pPr>
      <w:r w:rsidRPr="0036587D">
        <w:rPr>
          <w:rPrChange w:id="2219" w:author="hqin" w:date="2011-08-26T08:49:00Z">
            <w:rPr>
              <w:sz w:val="16"/>
              <w:szCs w:val="16"/>
              <w:highlight w:val="yellow"/>
            </w:rPr>
          </w:rPrChange>
        </w:rPr>
        <w:t>Figure</w:t>
      </w:r>
      <w:r w:rsidR="001C7FC9" w:rsidRPr="002A0697">
        <w:t xml:space="preserve"> </w:t>
      </w:r>
      <w:ins w:id="2220" w:author="hqin" w:date="2013-01-28T08:56:00Z">
        <w:r w:rsidR="00783CE2">
          <w:t>2</w:t>
        </w:r>
      </w:ins>
      <w:del w:id="2221" w:author="hqin" w:date="2013-01-28T08:56:00Z">
        <w:r w:rsidR="001C7FC9" w:rsidRPr="002A0697" w:rsidDel="00783CE2">
          <w:delText>1</w:delText>
        </w:r>
      </w:del>
      <w:r w:rsidR="001C7FC9" w:rsidRPr="002A0697">
        <w:t>. Orthologous profiling of coat proteins. Blue indicates ‘1’ (the presence of orthologous hits) and red indicates ‘0’ (the absence of detectable orthologous hits). Hierarchical clustering using average linkage and hamming distances is applied both by row, which yields groups of coat proteins, and by column, which show relatedness of species.</w:t>
      </w:r>
      <w:ins w:id="2222" w:author="Daria Clegg" w:date="2013-02-08T10:06:00Z">
        <w:r w:rsidR="00B865AE">
          <w:t xml:space="preserve"> Each row is for one spore coat protein. </w:t>
        </w:r>
      </w:ins>
      <w:ins w:id="2223" w:author="Daria Clegg" w:date="2013-02-08T10:11:00Z">
        <w:r w:rsidR="00514B92">
          <w:t>(add conserved and labile grouping into the figure).</w:t>
        </w:r>
      </w:ins>
    </w:p>
    <w:p w14:paraId="26776150" w14:textId="77777777" w:rsidR="001C7FC9" w:rsidRDefault="001C7FC9" w:rsidP="001C7FC9">
      <w:pPr>
        <w:pStyle w:val="LEGEND"/>
        <w:spacing w:after="0" w:line="480" w:lineRule="auto"/>
        <w:rPr>
          <w:ins w:id="2224" w:author="hqin" w:date="2013-01-28T08:56:00Z"/>
          <w:rFonts w:ascii="Times New Roman" w:hAnsi="Times New Roman"/>
          <w:szCs w:val="24"/>
          <w:lang w:val="en-US"/>
        </w:rPr>
      </w:pPr>
    </w:p>
    <w:p w14:paraId="2ADD9C95" w14:textId="297DEDAD" w:rsidR="00437E2D" w:rsidDel="00437E2D" w:rsidRDefault="00783CE2" w:rsidP="00437E2D">
      <w:pPr>
        <w:pStyle w:val="LEGEND"/>
        <w:spacing w:after="0" w:line="480" w:lineRule="auto"/>
        <w:rPr>
          <w:del w:id="2225" w:author="Daria Clegg" w:date="2013-02-08T10:27:00Z"/>
          <w:rFonts w:ascii="Times New Roman" w:hAnsi="Times New Roman"/>
          <w:szCs w:val="24"/>
          <w:lang w:val="en-US"/>
        </w:rPr>
      </w:pPr>
      <w:ins w:id="2226" w:author="hqin" w:date="2013-01-28T08:56:00Z">
        <w:r w:rsidRPr="00B03DE9">
          <w:rPr>
            <w:rFonts w:ascii="Times New Roman" w:hAnsi="Times New Roman"/>
            <w:szCs w:val="24"/>
            <w:lang w:val="en-US"/>
          </w:rPr>
          <w:t>Figure 3</w:t>
        </w:r>
      </w:ins>
      <w:ins w:id="2227" w:author="hqin" w:date="2013-01-28T09:00:00Z">
        <w:r w:rsidR="00782066" w:rsidRPr="00B03DE9">
          <w:rPr>
            <w:rFonts w:ascii="Times New Roman" w:hAnsi="Times New Roman"/>
            <w:szCs w:val="24"/>
            <w:lang w:val="en-US"/>
          </w:rPr>
          <w:t xml:space="preserve"> </w:t>
        </w:r>
      </w:ins>
      <w:commentRangeStart w:id="2228"/>
      <w:ins w:id="2229" w:author="hqin" w:date="2013-01-28T09:02:00Z">
        <w:del w:id="2230" w:author="Daria Clegg" w:date="2013-02-08T10:22:00Z">
          <w:r w:rsidR="0036587D" w:rsidRPr="0036587D" w:rsidDel="007D206E">
            <w:rPr>
              <w:rFonts w:ascii="Times New Roman" w:hAnsi="Times New Roman"/>
              <w:i/>
              <w:iCs/>
              <w:szCs w:val="24"/>
              <w:lang w:val="en-US"/>
              <w:rPrChange w:id="2231" w:author="hqin" w:date="2013-01-28T09:03:00Z">
                <w:rPr>
                  <w:i/>
                  <w:iCs/>
                  <w:sz w:val="16"/>
                  <w:szCs w:val="24"/>
                  <w:lang w:val="en-US"/>
                </w:rPr>
              </w:rPrChange>
            </w:rPr>
            <w:delText>B. subtilis</w:delText>
          </w:r>
          <w:r w:rsidR="0036587D" w:rsidRPr="0036587D" w:rsidDel="007D206E">
            <w:rPr>
              <w:rFonts w:ascii="Times New Roman" w:hAnsi="Times New Roman"/>
              <w:szCs w:val="24"/>
              <w:lang w:val="en-US"/>
              <w:rPrChange w:id="2232" w:author="hqin" w:date="2013-01-28T09:03:00Z">
                <w:rPr>
                  <w:sz w:val="16"/>
                  <w:szCs w:val="24"/>
                  <w:lang w:val="en-US"/>
                </w:rPr>
              </w:rPrChange>
            </w:rPr>
            <w:delText xml:space="preserve"> </w:delText>
          </w:r>
          <w:r w:rsidR="00550A5C" w:rsidRPr="00B03DE9" w:rsidDel="007D206E">
            <w:rPr>
              <w:rFonts w:ascii="Times New Roman" w:hAnsi="Times New Roman"/>
              <w:szCs w:val="24"/>
              <w:lang w:val="en-US"/>
            </w:rPr>
            <w:delText>i</w:delText>
          </w:r>
        </w:del>
      </w:ins>
      <w:ins w:id="2233" w:author="hqin" w:date="2013-01-28T09:00:00Z">
        <w:del w:id="2234" w:author="Daria Clegg" w:date="2013-02-08T10:22:00Z">
          <w:r w:rsidR="00782066" w:rsidRPr="00B03DE9" w:rsidDel="007D206E">
            <w:rPr>
              <w:rFonts w:ascii="Times New Roman" w:hAnsi="Times New Roman"/>
              <w:szCs w:val="24"/>
              <w:lang w:val="en-US"/>
            </w:rPr>
            <w:delText xml:space="preserve">nner coat </w:delText>
          </w:r>
        </w:del>
      </w:ins>
      <w:ins w:id="2235" w:author="hqin" w:date="2013-01-28T09:01:00Z">
        <w:del w:id="2236" w:author="Daria Clegg" w:date="2013-02-08T10:22:00Z">
          <w:r w:rsidR="00782066" w:rsidRPr="00B03DE9" w:rsidDel="007D206E">
            <w:rPr>
              <w:rFonts w:ascii="Times New Roman" w:hAnsi="Times New Roman"/>
              <w:szCs w:val="24"/>
              <w:lang w:val="en-US"/>
            </w:rPr>
            <w:delText>contain</w:delText>
          </w:r>
        </w:del>
      </w:ins>
      <w:ins w:id="2237" w:author="hqin" w:date="2013-01-28T09:02:00Z">
        <w:del w:id="2238" w:author="Daria Clegg" w:date="2013-02-08T10:22:00Z">
          <w:r w:rsidR="00550A5C" w:rsidRPr="00B03DE9" w:rsidDel="007D206E">
            <w:rPr>
              <w:rFonts w:ascii="Times New Roman" w:hAnsi="Times New Roman"/>
              <w:szCs w:val="24"/>
              <w:lang w:val="en-US"/>
            </w:rPr>
            <w:delText>s</w:delText>
          </w:r>
        </w:del>
      </w:ins>
      <w:ins w:id="2239" w:author="hqin" w:date="2013-01-28T09:01:00Z">
        <w:del w:id="2240" w:author="Daria Clegg" w:date="2013-02-08T10:22:00Z">
          <w:r w:rsidR="00782066" w:rsidRPr="00B03DE9" w:rsidDel="007D206E">
            <w:rPr>
              <w:rFonts w:ascii="Times New Roman" w:hAnsi="Times New Roman"/>
              <w:szCs w:val="24"/>
              <w:lang w:val="en-US"/>
            </w:rPr>
            <w:delText xml:space="preserve"> </w:delText>
          </w:r>
          <w:r w:rsidR="0095515E" w:rsidRPr="00B03DE9" w:rsidDel="007D206E">
            <w:rPr>
              <w:rFonts w:ascii="Times New Roman" w:hAnsi="Times New Roman"/>
              <w:szCs w:val="24"/>
              <w:lang w:val="en-US"/>
            </w:rPr>
            <w:delText xml:space="preserve">more </w:delText>
          </w:r>
        </w:del>
      </w:ins>
      <w:ins w:id="2241" w:author="hqin" w:date="2013-01-28T09:02:00Z">
        <w:del w:id="2242" w:author="Daria Clegg" w:date="2013-02-08T10:22:00Z">
          <w:r w:rsidR="0095515E" w:rsidRPr="00B03DE9" w:rsidDel="007D206E">
            <w:rPr>
              <w:rFonts w:ascii="Times New Roman" w:hAnsi="Times New Roman"/>
              <w:szCs w:val="24"/>
              <w:lang w:val="en-US"/>
            </w:rPr>
            <w:delText>conserved proteins</w:delText>
          </w:r>
          <w:r w:rsidR="00550A5C" w:rsidRPr="00B03DE9" w:rsidDel="007D206E">
            <w:rPr>
              <w:rFonts w:ascii="Times New Roman" w:hAnsi="Times New Roman"/>
              <w:szCs w:val="24"/>
              <w:lang w:val="en-US"/>
            </w:rPr>
            <w:delText xml:space="preserve"> than outer </w:delText>
          </w:r>
        </w:del>
      </w:ins>
      <w:ins w:id="2243" w:author="hqin" w:date="2013-01-28T09:03:00Z">
        <w:del w:id="2244" w:author="Daria Clegg" w:date="2013-02-08T10:22:00Z">
          <w:r w:rsidR="00001795" w:rsidRPr="00B03DE9" w:rsidDel="007D206E">
            <w:rPr>
              <w:rFonts w:ascii="Times New Roman" w:hAnsi="Times New Roman"/>
              <w:szCs w:val="24"/>
              <w:lang w:val="en-US"/>
            </w:rPr>
            <w:delText xml:space="preserve">coat, </w:delText>
          </w:r>
        </w:del>
        <w:del w:id="2245" w:author="Daria Clegg" w:date="2013-02-08T10:23:00Z">
          <w:r w:rsidR="00001795" w:rsidRPr="00B03DE9" w:rsidDel="00EF45D8">
            <w:rPr>
              <w:rFonts w:ascii="Times New Roman" w:hAnsi="Times New Roman"/>
              <w:szCs w:val="24"/>
              <w:lang w:val="en-US"/>
            </w:rPr>
            <w:delText>based</w:delText>
          </w:r>
        </w:del>
      </w:ins>
      <w:commentRangeEnd w:id="2228"/>
      <w:del w:id="2246" w:author="Daria Clegg" w:date="2013-02-08T10:23:00Z">
        <w:r w:rsidR="007D206E" w:rsidDel="00EF45D8">
          <w:rPr>
            <w:rStyle w:val="CommentReference"/>
            <w:rFonts w:ascii="Times New Roman" w:hAnsi="Times New Roman"/>
            <w:lang w:val="en-US"/>
          </w:rPr>
          <w:commentReference w:id="2228"/>
        </w:r>
      </w:del>
      <w:ins w:id="2247" w:author="hqin" w:date="2013-01-28T09:03:00Z">
        <w:del w:id="2248" w:author="Daria Clegg" w:date="2013-02-08T10:23:00Z">
          <w:r w:rsidR="00001795" w:rsidRPr="00B03DE9" w:rsidDel="00EF45D8">
            <w:rPr>
              <w:rFonts w:ascii="Times New Roman" w:hAnsi="Times New Roman"/>
              <w:szCs w:val="24"/>
              <w:lang w:val="en-US"/>
            </w:rPr>
            <w:delText xml:space="preserve"> on</w:delText>
          </w:r>
        </w:del>
      </w:ins>
      <w:ins w:id="2249" w:author="Daria Clegg" w:date="2013-02-08T10:21:00Z">
        <w:r w:rsidR="00EF45D8">
          <w:rPr>
            <w:rFonts w:ascii="Times New Roman" w:hAnsi="Times New Roman"/>
            <w:szCs w:val="24"/>
            <w:lang w:val="en-US"/>
          </w:rPr>
          <w:t>C</w:t>
        </w:r>
        <w:r w:rsidR="00022988">
          <w:rPr>
            <w:rFonts w:ascii="Times New Roman" w:hAnsi="Times New Roman"/>
            <w:szCs w:val="24"/>
            <w:lang w:val="en-US"/>
          </w:rPr>
          <w:t xml:space="preserve">omparison of </w:t>
        </w:r>
      </w:ins>
      <w:ins w:id="2250" w:author="Daria Clegg" w:date="2013-02-08T10:23:00Z">
        <w:r w:rsidR="00EF45D8">
          <w:rPr>
            <w:rFonts w:ascii="Times New Roman" w:hAnsi="Times New Roman"/>
            <w:szCs w:val="24"/>
            <w:lang w:val="en-US"/>
          </w:rPr>
          <w:t xml:space="preserve">orthologous hits per gene between inner and outer coat layers. </w:t>
        </w:r>
      </w:ins>
      <w:ins w:id="2251" w:author="Daria Clegg" w:date="2013-02-08T10:25:00Z">
        <w:r w:rsidR="00EF45D8">
          <w:rPr>
            <w:rFonts w:ascii="Times New Roman" w:hAnsi="Times New Roman"/>
            <w:szCs w:val="24"/>
            <w:lang w:val="en-US"/>
          </w:rPr>
          <w:t>F</w:t>
        </w:r>
        <w:r w:rsidR="00EF45D8">
          <w:rPr>
            <w:rFonts w:ascii="Times New Roman" w:hAnsi="Times New Roman"/>
            <w:szCs w:val="24"/>
            <w:lang w:val="en-US"/>
          </w:rPr>
          <w:t xml:space="preserve">or each </w:t>
        </w:r>
        <w:r w:rsidR="00EF45D8" w:rsidRPr="00BA0B3C">
          <w:rPr>
            <w:rFonts w:ascii="Times New Roman" w:hAnsi="Times New Roman"/>
            <w:i/>
            <w:iCs/>
            <w:szCs w:val="24"/>
            <w:lang w:val="en-US"/>
          </w:rPr>
          <w:t>B. subtilis</w:t>
        </w:r>
        <w:r w:rsidR="00EF45D8" w:rsidRPr="00BA0B3C">
          <w:rPr>
            <w:rFonts w:ascii="Times New Roman" w:hAnsi="Times New Roman"/>
            <w:szCs w:val="24"/>
            <w:lang w:val="en-US"/>
          </w:rPr>
          <w:t xml:space="preserve"> coat protein</w:t>
        </w:r>
        <w:r w:rsidR="00EF45D8">
          <w:rPr>
            <w:rFonts w:ascii="Times New Roman" w:hAnsi="Times New Roman"/>
            <w:szCs w:val="24"/>
            <w:lang w:val="en-US"/>
          </w:rPr>
          <w:t>,</w:t>
        </w:r>
        <w:r w:rsidR="00EF45D8" w:rsidRPr="00BA0B3C">
          <w:rPr>
            <w:rFonts w:ascii="Times New Roman" w:hAnsi="Times New Roman"/>
            <w:szCs w:val="24"/>
            <w:lang w:val="en-US"/>
          </w:rPr>
          <w:t xml:space="preserve"> </w:t>
        </w:r>
      </w:ins>
      <w:ins w:id="2252" w:author="hqin" w:date="2013-01-28T09:03:00Z">
        <w:del w:id="2253" w:author="Daria Clegg" w:date="2013-02-08T10:20:00Z">
          <w:r w:rsidR="00001795" w:rsidRPr="00B03DE9" w:rsidDel="00022988">
            <w:rPr>
              <w:rFonts w:ascii="Times New Roman" w:hAnsi="Times New Roman"/>
              <w:szCs w:val="24"/>
              <w:lang w:val="en-US"/>
            </w:rPr>
            <w:delText xml:space="preserve"> </w:delText>
          </w:r>
        </w:del>
        <w:del w:id="2254" w:author="Daria Clegg" w:date="2013-02-08T10:27:00Z">
          <w:r w:rsidR="0036587D" w:rsidRPr="0036587D" w:rsidDel="00437E2D">
            <w:rPr>
              <w:rFonts w:ascii="Times New Roman" w:hAnsi="Times New Roman"/>
              <w:szCs w:val="24"/>
              <w:lang w:val="en-US"/>
              <w:rPrChange w:id="2255" w:author="hqin" w:date="2013-01-28T09:03:00Z">
                <w:rPr>
                  <w:sz w:val="16"/>
                  <w:szCs w:val="24"/>
                  <w:lang w:val="en-US"/>
                </w:rPr>
              </w:rPrChange>
            </w:rPr>
            <w:delText>o</w:delText>
          </w:r>
        </w:del>
      </w:ins>
      <w:ins w:id="2256" w:author="hqin" w:date="2013-01-28T09:00:00Z">
        <w:del w:id="2257" w:author="Daria Clegg" w:date="2013-02-08T10:27:00Z">
          <w:r w:rsidR="0036587D" w:rsidRPr="0036587D" w:rsidDel="00437E2D">
            <w:rPr>
              <w:rFonts w:ascii="Times New Roman" w:hAnsi="Times New Roman"/>
              <w:szCs w:val="24"/>
              <w:lang w:val="en-US"/>
              <w:rPrChange w:id="2258" w:author="hqin" w:date="2013-01-28T09:03:00Z">
                <w:rPr>
                  <w:sz w:val="16"/>
                  <w:szCs w:val="24"/>
                  <w:lang w:val="en-US"/>
                </w:rPr>
              </w:rPrChange>
            </w:rPr>
            <w:delText>rthologous</w:delText>
          </w:r>
          <w:r w:rsidR="0036587D" w:rsidRPr="0036587D" w:rsidDel="00437E2D">
            <w:rPr>
              <w:rFonts w:ascii="Times New Roman" w:hAnsi="Times New Roman"/>
              <w:b/>
              <w:bCs/>
              <w:szCs w:val="24"/>
              <w:lang w:val="en-US"/>
              <w:rPrChange w:id="2259" w:author="hqin" w:date="2013-01-28T09:03:00Z">
                <w:rPr>
                  <w:b/>
                  <w:bCs/>
                  <w:sz w:val="16"/>
                  <w:szCs w:val="24"/>
                  <w:lang w:val="en-US"/>
                </w:rPr>
              </w:rPrChange>
            </w:rPr>
            <w:delText xml:space="preserve"> </w:delText>
          </w:r>
          <w:r w:rsidR="0036587D" w:rsidRPr="0036587D" w:rsidDel="00437E2D">
            <w:rPr>
              <w:rFonts w:ascii="Times New Roman" w:hAnsi="Times New Roman"/>
              <w:szCs w:val="24"/>
              <w:lang w:val="en-US"/>
              <w:rPrChange w:id="2260" w:author="hqin" w:date="2013-01-28T09:03:00Z">
                <w:rPr>
                  <w:sz w:val="16"/>
                  <w:szCs w:val="24"/>
                  <w:lang w:val="en-US"/>
                </w:rPr>
              </w:rPrChange>
            </w:rPr>
            <w:delText xml:space="preserve">hits </w:delText>
          </w:r>
        </w:del>
        <w:del w:id="2261" w:author="Daria Clegg" w:date="2013-02-08T10:20:00Z">
          <w:r w:rsidR="0036587D" w:rsidRPr="0036587D" w:rsidDel="00022988">
            <w:rPr>
              <w:rFonts w:ascii="Times New Roman" w:hAnsi="Times New Roman"/>
              <w:szCs w:val="24"/>
              <w:lang w:val="en-US"/>
              <w:rPrChange w:id="2262" w:author="hqin" w:date="2013-01-28T09:03:00Z">
                <w:rPr>
                  <w:sz w:val="16"/>
                  <w:szCs w:val="24"/>
                  <w:lang w:val="en-US"/>
                </w:rPr>
              </w:rPrChange>
            </w:rPr>
            <w:delText xml:space="preserve">of </w:delText>
          </w:r>
        </w:del>
        <w:del w:id="2263" w:author="Daria Clegg" w:date="2013-02-08T10:25:00Z">
          <w:r w:rsidR="0036587D" w:rsidRPr="0036587D" w:rsidDel="00EF45D8">
            <w:rPr>
              <w:rFonts w:ascii="Times New Roman" w:hAnsi="Times New Roman"/>
              <w:i/>
              <w:iCs/>
              <w:szCs w:val="24"/>
              <w:lang w:val="en-US"/>
              <w:rPrChange w:id="2264" w:author="hqin" w:date="2013-01-28T09:03:00Z">
                <w:rPr>
                  <w:i/>
                  <w:iCs/>
                  <w:sz w:val="16"/>
                  <w:szCs w:val="24"/>
                  <w:lang w:val="en-US"/>
                </w:rPr>
              </w:rPrChange>
            </w:rPr>
            <w:delText>B. subtilis</w:delText>
          </w:r>
          <w:r w:rsidR="0036587D" w:rsidRPr="0036587D" w:rsidDel="00EF45D8">
            <w:rPr>
              <w:rFonts w:ascii="Times New Roman" w:hAnsi="Times New Roman"/>
              <w:szCs w:val="24"/>
              <w:lang w:val="en-US"/>
              <w:rPrChange w:id="2265" w:author="hqin" w:date="2013-01-28T09:03:00Z">
                <w:rPr>
                  <w:sz w:val="16"/>
                  <w:szCs w:val="24"/>
                  <w:lang w:val="en-US"/>
                </w:rPr>
              </w:rPrChange>
            </w:rPr>
            <w:delText xml:space="preserve"> coat protein</w:delText>
          </w:r>
        </w:del>
        <w:del w:id="2266" w:author="Daria Clegg" w:date="2013-02-08T10:20:00Z">
          <w:r w:rsidR="0036587D" w:rsidRPr="0036587D" w:rsidDel="00022988">
            <w:rPr>
              <w:rFonts w:ascii="Times New Roman" w:hAnsi="Times New Roman"/>
              <w:szCs w:val="24"/>
              <w:lang w:val="en-US"/>
              <w:rPrChange w:id="2267" w:author="hqin" w:date="2013-01-28T09:03:00Z">
                <w:rPr>
                  <w:sz w:val="16"/>
                  <w:szCs w:val="24"/>
                  <w:lang w:val="en-US"/>
                </w:rPr>
              </w:rPrChange>
            </w:rPr>
            <w:delText>s</w:delText>
          </w:r>
        </w:del>
        <w:del w:id="2268" w:author="Daria Clegg" w:date="2013-02-08T10:25:00Z">
          <w:r w:rsidR="0036587D" w:rsidRPr="0036587D" w:rsidDel="00EF45D8">
            <w:rPr>
              <w:rFonts w:ascii="Times New Roman" w:hAnsi="Times New Roman"/>
              <w:szCs w:val="24"/>
              <w:lang w:val="en-US"/>
              <w:rPrChange w:id="2269" w:author="hqin" w:date="2013-01-28T09:03:00Z">
                <w:rPr>
                  <w:sz w:val="16"/>
                  <w:szCs w:val="24"/>
                  <w:lang w:val="en-US"/>
                </w:rPr>
              </w:rPrChange>
            </w:rPr>
            <w:delText xml:space="preserve"> </w:delText>
          </w:r>
        </w:del>
        <w:del w:id="2270" w:author="Daria Clegg" w:date="2013-02-08T10:27:00Z">
          <w:r w:rsidR="0036587D" w:rsidRPr="0036587D" w:rsidDel="00437E2D">
            <w:rPr>
              <w:rFonts w:ascii="Times New Roman" w:hAnsi="Times New Roman"/>
              <w:szCs w:val="24"/>
              <w:lang w:val="en-US"/>
              <w:rPrChange w:id="2271" w:author="hqin" w:date="2013-01-28T09:03:00Z">
                <w:rPr>
                  <w:sz w:val="16"/>
                  <w:szCs w:val="24"/>
                  <w:lang w:val="en-US"/>
                </w:rPr>
              </w:rPrChange>
            </w:rPr>
            <w:delText xml:space="preserve">in the </w:delText>
          </w:r>
          <w:r w:rsidR="0036587D" w:rsidRPr="0036587D" w:rsidDel="00437E2D">
            <w:rPr>
              <w:rFonts w:ascii="Times New Roman" w:hAnsi="Times New Roman"/>
              <w:i/>
              <w:szCs w:val="24"/>
              <w:lang w:val="en-US"/>
              <w:rPrChange w:id="2272" w:author="hqin" w:date="2013-01-28T09:03:00Z">
                <w:rPr>
                  <w:i/>
                  <w:sz w:val="16"/>
                  <w:szCs w:val="24"/>
                  <w:lang w:val="en-US"/>
                </w:rPr>
              </w:rPrChange>
            </w:rPr>
            <w:delText>B. cereus</w:delText>
          </w:r>
          <w:r w:rsidR="0036587D" w:rsidRPr="0036587D" w:rsidDel="00437E2D">
            <w:rPr>
              <w:rFonts w:ascii="Times New Roman" w:hAnsi="Times New Roman"/>
              <w:szCs w:val="24"/>
              <w:lang w:val="en-US"/>
              <w:rPrChange w:id="2273" w:author="hqin" w:date="2013-01-28T09:03:00Z">
                <w:rPr>
                  <w:sz w:val="16"/>
                  <w:szCs w:val="24"/>
                  <w:lang w:val="en-US"/>
                </w:rPr>
              </w:rPrChange>
            </w:rPr>
            <w:delText xml:space="preserve">-group. </w:delText>
          </w:r>
        </w:del>
      </w:ins>
      <w:ins w:id="2274" w:author="Daria Clegg" w:date="2013-02-08T10:27:00Z">
        <w:r w:rsidR="00437E2D">
          <w:rPr>
            <w:rFonts w:ascii="Times New Roman" w:hAnsi="Times New Roman"/>
            <w:szCs w:val="24"/>
            <w:lang w:val="en-US"/>
          </w:rPr>
          <w:t>t</w:t>
        </w:r>
      </w:ins>
      <w:moveToRangeStart w:id="2275" w:author="Daria Clegg" w:date="2013-02-08T10:26:00Z" w:name="move221938547"/>
      <w:moveTo w:id="2276" w:author="Daria Clegg" w:date="2013-02-08T10:26:00Z">
        <w:del w:id="2277" w:author="Daria Clegg" w:date="2013-02-08T10:27:00Z">
          <w:r w:rsidR="00437E2D" w:rsidRPr="00B03DE9" w:rsidDel="00437E2D">
            <w:rPr>
              <w:rFonts w:ascii="Times New Roman" w:hAnsi="Times New Roman"/>
              <w:szCs w:val="24"/>
              <w:lang w:val="en-US"/>
            </w:rPr>
            <w:delText>T</w:delText>
          </w:r>
        </w:del>
        <w:r w:rsidR="00437E2D" w:rsidRPr="00B03DE9">
          <w:rPr>
            <w:rFonts w:ascii="Times New Roman" w:hAnsi="Times New Roman"/>
            <w:szCs w:val="24"/>
            <w:lang w:val="en-US"/>
          </w:rPr>
          <w:t xml:space="preserve">he number of orthologous hits for each coat protein in the </w:t>
        </w:r>
        <w:r w:rsidR="00437E2D" w:rsidRPr="00B03DE9">
          <w:rPr>
            <w:rFonts w:ascii="Times New Roman" w:hAnsi="Times New Roman"/>
            <w:i/>
            <w:szCs w:val="24"/>
            <w:lang w:val="en-US"/>
          </w:rPr>
          <w:t>B. cereus</w:t>
        </w:r>
        <w:r w:rsidR="00437E2D" w:rsidRPr="00B03DE9">
          <w:rPr>
            <w:rFonts w:ascii="Times New Roman" w:hAnsi="Times New Roman"/>
            <w:szCs w:val="24"/>
            <w:lang w:val="en-US"/>
          </w:rPr>
          <w:t xml:space="preserve">-group is the sum of the hits in </w:t>
        </w:r>
        <w:r w:rsidR="00437E2D" w:rsidRPr="00B03DE9">
          <w:rPr>
            <w:rFonts w:ascii="Times New Roman" w:hAnsi="Times New Roman"/>
            <w:i/>
            <w:szCs w:val="24"/>
            <w:lang w:val="en-US"/>
          </w:rPr>
          <w:t>B. anthracis</w:t>
        </w:r>
        <w:r w:rsidR="00437E2D" w:rsidRPr="00B03DE9">
          <w:rPr>
            <w:rFonts w:ascii="Times New Roman" w:hAnsi="Times New Roman"/>
            <w:szCs w:val="24"/>
            <w:lang w:val="en-US"/>
          </w:rPr>
          <w:t xml:space="preserve">, </w:t>
        </w:r>
        <w:r w:rsidR="00437E2D" w:rsidRPr="00B03DE9">
          <w:rPr>
            <w:rFonts w:ascii="Times New Roman" w:hAnsi="Times New Roman"/>
            <w:i/>
            <w:szCs w:val="24"/>
            <w:lang w:val="en-US"/>
          </w:rPr>
          <w:t>B. thuringiensis</w:t>
        </w:r>
        <w:r w:rsidR="00437E2D" w:rsidRPr="00B03DE9">
          <w:rPr>
            <w:rFonts w:ascii="Times New Roman" w:hAnsi="Times New Roman"/>
            <w:szCs w:val="24"/>
            <w:lang w:val="en-US"/>
          </w:rPr>
          <w:t xml:space="preserve">, </w:t>
        </w:r>
        <w:r w:rsidR="00437E2D" w:rsidRPr="00B03DE9">
          <w:rPr>
            <w:rFonts w:ascii="Times New Roman" w:hAnsi="Times New Roman"/>
            <w:i/>
            <w:szCs w:val="24"/>
            <w:lang w:val="en-US"/>
          </w:rPr>
          <w:t>B. cereus</w:t>
        </w:r>
        <w:r w:rsidR="00437E2D" w:rsidRPr="00B03DE9">
          <w:rPr>
            <w:rFonts w:ascii="Times New Roman" w:hAnsi="Times New Roman"/>
            <w:szCs w:val="24"/>
            <w:lang w:val="en-US"/>
          </w:rPr>
          <w:t xml:space="preserve">, and </w:t>
        </w:r>
        <w:r w:rsidR="00437E2D" w:rsidRPr="00B03DE9">
          <w:rPr>
            <w:rFonts w:ascii="Times New Roman" w:hAnsi="Times New Roman"/>
            <w:i/>
            <w:szCs w:val="24"/>
            <w:lang w:val="en-US"/>
          </w:rPr>
          <w:t>B. weihenstephanensis</w:t>
        </w:r>
        <w:r w:rsidR="00437E2D" w:rsidRPr="00B03DE9">
          <w:rPr>
            <w:rFonts w:ascii="Times New Roman" w:hAnsi="Times New Roman"/>
            <w:szCs w:val="24"/>
            <w:lang w:val="en-US"/>
          </w:rPr>
          <w:t>.</w:t>
        </w:r>
      </w:moveTo>
      <w:ins w:id="2278" w:author="Daria Clegg" w:date="2013-02-08T10:27:00Z">
        <w:r w:rsidR="00437E2D">
          <w:rPr>
            <w:rFonts w:ascii="Times New Roman" w:hAnsi="Times New Roman"/>
            <w:szCs w:val="24"/>
            <w:lang w:val="en-US"/>
          </w:rPr>
          <w:t xml:space="preserve"> </w:t>
        </w:r>
      </w:ins>
    </w:p>
    <w:moveToRangeEnd w:id="2275"/>
    <w:p w14:paraId="3B847544" w14:textId="3B17F588" w:rsidR="00EF45D8" w:rsidRDefault="00EF45D8" w:rsidP="00EF45D8">
      <w:pPr>
        <w:pStyle w:val="LEGEND"/>
        <w:spacing w:after="0" w:line="480" w:lineRule="auto"/>
        <w:rPr>
          <w:ins w:id="2279" w:author="Daria Clegg" w:date="2013-02-08T10:25:00Z"/>
          <w:rFonts w:ascii="Times New Roman" w:hAnsi="Times New Roman"/>
          <w:szCs w:val="24"/>
          <w:lang w:val="en-US"/>
        </w:rPr>
        <w:pPrChange w:id="2280" w:author="Daria Clegg" w:date="2013-02-08T10:24:00Z">
          <w:pPr>
            <w:pStyle w:val="LEGEND"/>
            <w:spacing w:before="0" w:after="0" w:line="480" w:lineRule="auto"/>
          </w:pPr>
        </w:pPrChange>
      </w:pPr>
      <w:ins w:id="2281" w:author="Daria Clegg" w:date="2013-02-08T10:25:00Z">
        <w:r>
          <w:rPr>
            <w:rFonts w:ascii="Times New Roman" w:hAnsi="Times New Roman"/>
            <w:szCs w:val="24"/>
            <w:lang w:val="en-US"/>
          </w:rPr>
          <w:t xml:space="preserve">Each bin represent the number of B. </w:t>
        </w:r>
      </w:ins>
      <w:ins w:id="2282" w:author="Daria Clegg" w:date="2013-02-08T10:26:00Z">
        <w:r>
          <w:rPr>
            <w:rFonts w:ascii="Times New Roman" w:hAnsi="Times New Roman"/>
            <w:szCs w:val="24"/>
            <w:lang w:val="en-US"/>
          </w:rPr>
          <w:t xml:space="preserve">subtilis coat protein with the indicated number of otherohlogus hits. </w:t>
        </w:r>
      </w:ins>
      <w:ins w:id="2283" w:author="Daria Clegg" w:date="2013-02-08T10:28:00Z">
        <w:r w:rsidR="009A76F2">
          <w:rPr>
            <w:rFonts w:ascii="Times New Roman" w:hAnsi="Times New Roman"/>
            <w:szCs w:val="24"/>
            <w:lang w:val="en-US"/>
          </w:rPr>
          <w:t xml:space="preserve"> (XXXXXXwork here</w:t>
        </w:r>
        <w:bookmarkStart w:id="2284" w:name="_GoBack"/>
        <w:bookmarkEnd w:id="2284"/>
        <w:r w:rsidR="009A76F2">
          <w:rPr>
            <w:rFonts w:ascii="Times New Roman" w:hAnsi="Times New Roman"/>
            <w:szCs w:val="24"/>
            <w:lang w:val="en-US"/>
          </w:rPr>
          <w:t>)</w:t>
        </w:r>
      </w:ins>
    </w:p>
    <w:p w14:paraId="4CDD05BD" w14:textId="23248ED6" w:rsidR="0036587D" w:rsidDel="00437E2D" w:rsidRDefault="00782066" w:rsidP="00EF45D8">
      <w:pPr>
        <w:pStyle w:val="LEGEND"/>
        <w:spacing w:after="0" w:line="480" w:lineRule="auto"/>
        <w:rPr>
          <w:ins w:id="2285" w:author="hqin" w:date="2013-01-28T08:59:00Z"/>
          <w:rFonts w:ascii="Times New Roman" w:hAnsi="Times New Roman"/>
          <w:szCs w:val="24"/>
          <w:lang w:val="en-US"/>
        </w:rPr>
        <w:pPrChange w:id="2286" w:author="Daria Clegg" w:date="2013-02-08T10:24:00Z">
          <w:pPr>
            <w:pStyle w:val="LEGEND"/>
            <w:spacing w:before="0" w:after="0" w:line="480" w:lineRule="auto"/>
          </w:pPr>
        </w:pPrChange>
      </w:pPr>
      <w:moveFromRangeStart w:id="2287" w:author="Daria Clegg" w:date="2013-02-08T10:26:00Z" w:name="move221938547"/>
      <w:moveFrom w:id="2288" w:author="Daria Clegg" w:date="2013-02-08T10:26:00Z">
        <w:ins w:id="2289" w:author="hqin" w:date="2013-01-28T08:59:00Z">
          <w:r w:rsidRPr="00B03DE9" w:rsidDel="00437E2D">
            <w:rPr>
              <w:rFonts w:ascii="Times New Roman" w:hAnsi="Times New Roman"/>
              <w:szCs w:val="24"/>
              <w:lang w:val="en-US"/>
            </w:rPr>
            <w:t xml:space="preserve">The number of orthologous hits for each coat protein in the </w:t>
          </w:r>
          <w:r w:rsidRPr="00B03DE9" w:rsidDel="00437E2D">
            <w:rPr>
              <w:rFonts w:ascii="Times New Roman" w:hAnsi="Times New Roman"/>
              <w:i/>
              <w:szCs w:val="24"/>
              <w:lang w:val="en-US"/>
            </w:rPr>
            <w:t>B. cereus</w:t>
          </w:r>
          <w:r w:rsidRPr="00B03DE9" w:rsidDel="00437E2D">
            <w:rPr>
              <w:rFonts w:ascii="Times New Roman" w:hAnsi="Times New Roman"/>
              <w:szCs w:val="24"/>
              <w:lang w:val="en-US"/>
            </w:rPr>
            <w:t xml:space="preserve">-group is the sum of the hits in </w:t>
          </w:r>
          <w:r w:rsidRPr="00B03DE9" w:rsidDel="00437E2D">
            <w:rPr>
              <w:rFonts w:ascii="Times New Roman" w:hAnsi="Times New Roman"/>
              <w:i/>
              <w:szCs w:val="24"/>
              <w:lang w:val="en-US"/>
            </w:rPr>
            <w:t>B. anthracis</w:t>
          </w:r>
          <w:r w:rsidRPr="00B03DE9" w:rsidDel="00437E2D">
            <w:rPr>
              <w:rFonts w:ascii="Times New Roman" w:hAnsi="Times New Roman"/>
              <w:szCs w:val="24"/>
              <w:lang w:val="en-US"/>
            </w:rPr>
            <w:t xml:space="preserve">, </w:t>
          </w:r>
          <w:r w:rsidRPr="00B03DE9" w:rsidDel="00437E2D">
            <w:rPr>
              <w:rFonts w:ascii="Times New Roman" w:hAnsi="Times New Roman"/>
              <w:i/>
              <w:szCs w:val="24"/>
              <w:lang w:val="en-US"/>
            </w:rPr>
            <w:t>B. thuringiensis</w:t>
          </w:r>
          <w:r w:rsidRPr="00B03DE9" w:rsidDel="00437E2D">
            <w:rPr>
              <w:rFonts w:ascii="Times New Roman" w:hAnsi="Times New Roman"/>
              <w:szCs w:val="24"/>
              <w:lang w:val="en-US"/>
            </w:rPr>
            <w:t xml:space="preserve">, </w:t>
          </w:r>
          <w:r w:rsidRPr="00B03DE9" w:rsidDel="00437E2D">
            <w:rPr>
              <w:rFonts w:ascii="Times New Roman" w:hAnsi="Times New Roman"/>
              <w:i/>
              <w:szCs w:val="24"/>
              <w:lang w:val="en-US"/>
            </w:rPr>
            <w:t>B. cereus</w:t>
          </w:r>
          <w:r w:rsidRPr="00B03DE9" w:rsidDel="00437E2D">
            <w:rPr>
              <w:rFonts w:ascii="Times New Roman" w:hAnsi="Times New Roman"/>
              <w:szCs w:val="24"/>
              <w:lang w:val="en-US"/>
            </w:rPr>
            <w:t xml:space="preserve">, and </w:t>
          </w:r>
          <w:r w:rsidRPr="00B03DE9" w:rsidDel="00437E2D">
            <w:rPr>
              <w:rFonts w:ascii="Times New Roman" w:hAnsi="Times New Roman"/>
              <w:i/>
              <w:szCs w:val="24"/>
              <w:lang w:val="en-US"/>
            </w:rPr>
            <w:t>B. weihenstephanensis</w:t>
          </w:r>
          <w:r w:rsidRPr="00B03DE9" w:rsidDel="00437E2D">
            <w:rPr>
              <w:rFonts w:ascii="Times New Roman" w:hAnsi="Times New Roman"/>
              <w:szCs w:val="24"/>
              <w:lang w:val="en-US"/>
            </w:rPr>
            <w:t>.</w:t>
          </w:r>
        </w:ins>
      </w:moveFrom>
    </w:p>
    <w:moveFromRangeEnd w:id="2287"/>
    <w:p w14:paraId="56320F08" w14:textId="77777777" w:rsidR="000E3DF9" w:rsidRPr="002A0697" w:rsidRDefault="000E3DF9" w:rsidP="001C7FC9">
      <w:pPr>
        <w:pStyle w:val="LEGEND"/>
        <w:spacing w:after="0" w:line="480" w:lineRule="auto"/>
        <w:rPr>
          <w:rFonts w:ascii="Times New Roman" w:hAnsi="Times New Roman"/>
          <w:szCs w:val="24"/>
          <w:lang w:val="en-US"/>
        </w:rPr>
      </w:pPr>
    </w:p>
    <w:p w14:paraId="59778AE9" w14:textId="77777777" w:rsidR="001C7FC9" w:rsidRPr="002A0697" w:rsidDel="00594299" w:rsidRDefault="0036587D" w:rsidP="001C7FC9">
      <w:pPr>
        <w:spacing w:line="480" w:lineRule="auto"/>
        <w:rPr>
          <w:del w:id="2290" w:author="hqin" w:date="2013-01-28T08:23:00Z"/>
        </w:rPr>
      </w:pPr>
      <w:del w:id="2291" w:author="hqin" w:date="2013-01-28T08:23:00Z">
        <w:r w:rsidRPr="0036587D">
          <w:rPr>
            <w:rPrChange w:id="2292" w:author="hqin" w:date="2011-08-26T08:49:00Z">
              <w:rPr>
                <w:sz w:val="16"/>
                <w:szCs w:val="16"/>
                <w:highlight w:val="yellow"/>
              </w:rPr>
            </w:rPrChange>
          </w:rPr>
          <w:delText>Figure</w:delText>
        </w:r>
        <w:r w:rsidR="001C7FC9" w:rsidRPr="002A0697" w:rsidDel="00594299">
          <w:delText xml:space="preserve"> 2. Bootstrap consensus tree of </w:delText>
        </w:r>
      </w:del>
      <w:ins w:id="2293" w:author="MI" w:date="2011-11-29T18:54:00Z">
        <w:del w:id="2294" w:author="hqin" w:date="2013-01-28T08:23:00Z">
          <w:r w:rsidR="001C7FC9" w:rsidDel="00594299">
            <w:delText xml:space="preserve">the </w:delText>
          </w:r>
        </w:del>
      </w:ins>
      <w:del w:id="2295" w:author="hqin" w:date="2013-01-28T08:23:00Z">
        <w:r w:rsidR="001C7FC9" w:rsidRPr="002A0697" w:rsidDel="00594299">
          <w:delText xml:space="preserve">CotS-CotI-YutH family. Homologs from </w:delText>
        </w:r>
        <w:r w:rsidR="001C7FC9" w:rsidRPr="002A0697" w:rsidDel="00594299">
          <w:rPr>
            <w:i/>
          </w:rPr>
          <w:delText>Bacillus</w:delText>
        </w:r>
        <w:r w:rsidR="001C7FC9" w:rsidRPr="002A0697" w:rsidDel="00594299">
          <w:delText xml:space="preserve"> genomes including </w:delText>
        </w:r>
        <w:commentRangeStart w:id="2296"/>
        <w:r w:rsidR="001C7FC9" w:rsidRPr="002A0697" w:rsidDel="00594299">
          <w:rPr>
            <w:i/>
          </w:rPr>
          <w:delText>B. ocenobacillus</w:delText>
        </w:r>
        <w:r w:rsidR="001C7FC9" w:rsidRPr="002A0697" w:rsidDel="00594299">
          <w:delText xml:space="preserve"> </w:delText>
        </w:r>
        <w:commentRangeEnd w:id="2296"/>
        <w:r w:rsidR="001C7FC9" w:rsidDel="00594299">
          <w:rPr>
            <w:rStyle w:val="CommentReference"/>
          </w:rPr>
          <w:commentReference w:id="2296"/>
        </w:r>
        <w:r w:rsidR="001C7FC9" w:rsidRPr="002A0697" w:rsidDel="00594299">
          <w:delText xml:space="preserve">and </w:delText>
        </w:r>
        <w:r w:rsidR="001C7FC9" w:rsidRPr="002A0697" w:rsidDel="00594299">
          <w:rPr>
            <w:i/>
          </w:rPr>
          <w:delText>Geobacillus</w:delText>
        </w:r>
        <w:r w:rsidR="001C7FC9" w:rsidRPr="002A0697" w:rsidDel="00594299">
          <w:delText xml:space="preserve"> species are included. Seed proteins for the TIGR CotS and YutH families for Hidden Markov Modeling are included for comparison (labeled as “seed tigr CotS” and “seed tigr YutH”). Genes </w:delText>
        </w:r>
      </w:del>
      <w:ins w:id="2297" w:author="MI" w:date="2011-11-29T18:56:00Z">
        <w:del w:id="2298" w:author="hqin" w:date="2013-01-28T08:23:00Z">
          <w:r w:rsidR="001C7FC9" w:rsidDel="00594299">
            <w:delText>Proteins</w:delText>
          </w:r>
          <w:r w:rsidR="001C7FC9" w:rsidRPr="002A0697" w:rsidDel="00594299">
            <w:delText xml:space="preserve"> </w:delText>
          </w:r>
        </w:del>
      </w:ins>
      <w:del w:id="2299" w:author="hqin" w:date="2013-01-28T08:23:00Z">
        <w:r w:rsidR="001C7FC9" w:rsidRPr="002A0697" w:rsidDel="00594299">
          <w:delText xml:space="preserve">identified as CotS-CotI or YutH orthologs by us are labeled as “qin CotSCotI” and “qin YutH”, respectively. The CotS family and the YutH family form two clades. The doted box indicates the </w:delText>
        </w:r>
        <w:r w:rsidRPr="0036587D">
          <w:rPr>
            <w:i/>
            <w:rPrChange w:id="2300" w:author="MI" w:date="2011-11-29T18:56:00Z">
              <w:rPr>
                <w:sz w:val="16"/>
                <w:szCs w:val="16"/>
              </w:rPr>
            </w:rPrChange>
          </w:rPr>
          <w:delText>Y</w:delText>
        </w:r>
      </w:del>
      <w:ins w:id="2301" w:author="MI" w:date="2011-11-29T18:56:00Z">
        <w:del w:id="2302" w:author="hqin" w:date="2013-01-28T08:23:00Z">
          <w:r w:rsidRPr="0036587D">
            <w:rPr>
              <w:i/>
              <w:rPrChange w:id="2303" w:author="MI" w:date="2011-11-29T18:56:00Z">
                <w:rPr>
                  <w:sz w:val="16"/>
                  <w:szCs w:val="16"/>
                </w:rPr>
              </w:rPrChange>
            </w:rPr>
            <w:delText>y</w:delText>
          </w:r>
        </w:del>
      </w:ins>
      <w:del w:id="2304" w:author="hqin" w:date="2013-01-28T08:23:00Z">
        <w:r w:rsidRPr="0036587D">
          <w:rPr>
            <w:i/>
            <w:rPrChange w:id="2305" w:author="MI" w:date="2011-11-29T18:56:00Z">
              <w:rPr>
                <w:sz w:val="16"/>
                <w:szCs w:val="16"/>
              </w:rPr>
            </w:rPrChange>
          </w:rPr>
          <w:delText>utH</w:delText>
        </w:r>
        <w:r w:rsidR="001C7FC9" w:rsidRPr="002A0697" w:rsidDel="00594299">
          <w:delText xml:space="preserve"> genes </w:delText>
        </w:r>
      </w:del>
      <w:ins w:id="2306" w:author="MI" w:date="2011-11-29T18:56:00Z">
        <w:del w:id="2307" w:author="hqin" w:date="2013-01-28T08:23:00Z">
          <w:r w:rsidR="001C7FC9" w:rsidDel="00594299">
            <w:delText>genes</w:delText>
          </w:r>
          <w:r w:rsidR="001C7FC9" w:rsidRPr="002A0697" w:rsidDel="00594299">
            <w:delText xml:space="preserve"> </w:delText>
          </w:r>
        </w:del>
      </w:ins>
      <w:del w:id="2308" w:author="hqin" w:date="2013-01-28T08:23:00Z">
        <w:r w:rsidR="001C7FC9" w:rsidRPr="002A0697" w:rsidDel="00594299">
          <w:delText>that are misannotated as “</w:delText>
        </w:r>
        <w:r w:rsidRPr="0036587D">
          <w:rPr>
            <w:i/>
            <w:rPrChange w:id="2309" w:author="MI" w:date="2011-11-29T18:56:00Z">
              <w:rPr>
                <w:sz w:val="16"/>
                <w:szCs w:val="16"/>
              </w:rPr>
            </w:rPrChange>
          </w:rPr>
          <w:delText>CotS</w:delText>
        </w:r>
      </w:del>
      <w:ins w:id="2310" w:author="MI" w:date="2011-11-29T18:56:00Z">
        <w:del w:id="2311" w:author="hqin" w:date="2013-01-28T08:23:00Z">
          <w:r w:rsidRPr="0036587D">
            <w:rPr>
              <w:i/>
              <w:rPrChange w:id="2312" w:author="MI" w:date="2011-11-29T18:56:00Z">
                <w:rPr>
                  <w:sz w:val="16"/>
                  <w:szCs w:val="16"/>
                </w:rPr>
              </w:rPrChange>
            </w:rPr>
            <w:delText>cotS</w:delText>
          </w:r>
        </w:del>
      </w:ins>
      <w:del w:id="2313" w:author="hqin" w:date="2013-01-28T08:23:00Z">
        <w:r w:rsidR="001C7FC9" w:rsidRPr="002A0697" w:rsidDel="00594299">
          <w:delText xml:space="preserve">” in many </w:delText>
        </w:r>
        <w:r w:rsidR="001C7FC9" w:rsidRPr="002A0697" w:rsidDel="00594299">
          <w:rPr>
            <w:i/>
          </w:rPr>
          <w:delText>B. cereus</w:delText>
        </w:r>
        <w:r w:rsidR="001C7FC9" w:rsidRPr="002A0697" w:rsidDel="00594299">
          <w:delText xml:space="preserve">-group genomes (3 strains of </w:delText>
        </w:r>
        <w:r w:rsidR="001C7FC9" w:rsidRPr="002A0697" w:rsidDel="00594299">
          <w:rPr>
            <w:i/>
          </w:rPr>
          <w:delText>B. cereus</w:delText>
        </w:r>
        <w:r w:rsidR="001C7FC9" w:rsidRPr="002A0697" w:rsidDel="00594299">
          <w:delText xml:space="preserve">, one strain of </w:delText>
        </w:r>
        <w:r w:rsidR="001C7FC9" w:rsidRPr="002A0697" w:rsidDel="00594299">
          <w:rPr>
            <w:i/>
          </w:rPr>
          <w:delText>B. thuringiensis</w:delText>
        </w:r>
        <w:r w:rsidR="001C7FC9" w:rsidRPr="002A0697" w:rsidDel="00594299">
          <w:delText xml:space="preserve">, and 8 strains of </w:delText>
        </w:r>
        <w:r w:rsidR="001C7FC9" w:rsidRPr="002A0697" w:rsidDel="00594299">
          <w:rPr>
            <w:i/>
          </w:rPr>
          <w:delText>B. anthracis</w:delText>
        </w:r>
        <w:r w:rsidR="001C7FC9" w:rsidRPr="002A0697" w:rsidDel="00594299">
          <w:delText>).</w:delText>
        </w:r>
      </w:del>
    </w:p>
    <w:p w14:paraId="5A18E0CA" w14:textId="77777777" w:rsidR="001C7FC9" w:rsidRPr="002A0697" w:rsidDel="0043097E" w:rsidRDefault="001C7FC9" w:rsidP="001C7FC9">
      <w:pPr>
        <w:spacing w:line="480" w:lineRule="auto"/>
        <w:rPr>
          <w:del w:id="2314" w:author="hqin" w:date="2013-01-28T08:39:00Z"/>
        </w:rPr>
      </w:pPr>
    </w:p>
    <w:p w14:paraId="07747E8D" w14:textId="77777777" w:rsidR="001C7FC9" w:rsidRDefault="0036587D" w:rsidP="001C7FC9">
      <w:pPr>
        <w:spacing w:line="480" w:lineRule="auto"/>
        <w:rPr>
          <w:ins w:id="2315" w:author="hqin" w:date="2013-01-28T08:26:00Z"/>
        </w:rPr>
      </w:pPr>
      <w:r w:rsidRPr="0036587D">
        <w:rPr>
          <w:rPrChange w:id="2316" w:author="hqin" w:date="2011-08-26T08:49:00Z">
            <w:rPr>
              <w:sz w:val="16"/>
              <w:szCs w:val="16"/>
              <w:highlight w:val="yellow"/>
            </w:rPr>
          </w:rPrChange>
        </w:rPr>
        <w:t>Figure</w:t>
      </w:r>
      <w:r w:rsidR="001C7FC9" w:rsidRPr="002A0697">
        <w:t xml:space="preserve"> </w:t>
      </w:r>
      <w:ins w:id="2317" w:author="hqin" w:date="2013-01-28T08:56:00Z">
        <w:r w:rsidR="00783CE2">
          <w:t>4</w:t>
        </w:r>
      </w:ins>
      <w:del w:id="2318" w:author="hqin" w:date="2013-01-28T08:56:00Z">
        <w:r w:rsidR="001C7FC9" w:rsidRPr="002A0697" w:rsidDel="00783CE2">
          <w:delText>3</w:delText>
        </w:r>
      </w:del>
      <w:r w:rsidR="001C7FC9" w:rsidRPr="002A0697">
        <w:t xml:space="preserve">. </w:t>
      </w:r>
      <w:ins w:id="2319" w:author="hqin" w:date="2013-01-28T08:25:00Z">
        <w:r w:rsidR="0042244A">
          <w:t xml:space="preserve">The dN/dS ratio, </w:t>
        </w:r>
        <w:r w:rsidR="0042244A" w:rsidRPr="002A0697">
          <w:t>ω</w:t>
        </w:r>
        <w:r w:rsidR="0042244A">
          <w:t xml:space="preserve">,  of </w:t>
        </w:r>
      </w:ins>
      <w:commentRangeStart w:id="2320"/>
      <w:del w:id="2321" w:author="hqin" w:date="2013-01-28T08:25:00Z">
        <w:r w:rsidR="001C7FC9" w:rsidRPr="002A0697" w:rsidDel="0042244A">
          <w:delText xml:space="preserve">Coat </w:delText>
        </w:r>
      </w:del>
      <w:ins w:id="2322" w:author="hqin" w:date="2013-01-28T08:25:00Z">
        <w:r w:rsidR="0042244A">
          <w:t>c</w:t>
        </w:r>
        <w:r w:rsidR="0042244A" w:rsidRPr="002A0697">
          <w:t xml:space="preserve">oat </w:t>
        </w:r>
      </w:ins>
      <w:r w:rsidR="001C7FC9" w:rsidRPr="002A0697">
        <w:t xml:space="preserve">proteins </w:t>
      </w:r>
      <w:del w:id="2323" w:author="hqin" w:date="2013-01-28T08:24:00Z">
        <w:r w:rsidR="001C7FC9" w:rsidRPr="002A0697" w:rsidDel="00594299">
          <w:delText xml:space="preserve">evolve </w:delText>
        </w:r>
      </w:del>
      <w:ins w:id="2324" w:author="hqin" w:date="2013-01-28T08:25:00Z">
        <w:r w:rsidR="0042244A">
          <w:t xml:space="preserve">is </w:t>
        </w:r>
      </w:ins>
      <w:ins w:id="2325" w:author="hqin" w:date="2013-01-28T08:24:00Z">
        <w:r w:rsidR="00594299">
          <w:t xml:space="preserve">higher </w:t>
        </w:r>
      </w:ins>
      <w:del w:id="2326" w:author="hqin" w:date="2013-01-28T08:24:00Z">
        <w:r w:rsidR="001C7FC9" w:rsidRPr="002A0697" w:rsidDel="00594299">
          <w:delText xml:space="preserve">faster </w:delText>
        </w:r>
      </w:del>
      <w:r w:rsidR="001C7FC9" w:rsidRPr="002A0697">
        <w:t xml:space="preserve">than average in the </w:t>
      </w:r>
      <w:r w:rsidR="001C7FC9" w:rsidRPr="002A0697">
        <w:rPr>
          <w:i/>
        </w:rPr>
        <w:t>B. subtilis</w:t>
      </w:r>
      <w:r w:rsidR="001C7FC9" w:rsidRPr="002A0697">
        <w:t xml:space="preserve">-group but not in the </w:t>
      </w:r>
      <w:r w:rsidR="001C7FC9" w:rsidRPr="002A0697">
        <w:rPr>
          <w:i/>
        </w:rPr>
        <w:t>B. cereus</w:t>
      </w:r>
      <w:r w:rsidR="001C7FC9" w:rsidRPr="002A0697">
        <w:t>-group. (</w:t>
      </w:r>
      <w:r w:rsidR="001C7FC9" w:rsidRPr="002A0697">
        <w:rPr>
          <w:b/>
        </w:rPr>
        <w:t>A</w:t>
      </w:r>
      <w:r w:rsidR="001C7FC9" w:rsidRPr="002A0697">
        <w:t xml:space="preserve">) The p-values of pairwise Wilcoxon non-parametric tests of coat proteins between genomes (Alternative hypothesis: coat protein gene ω &gt; nonCE gene ω). Coat proteins have higher ω than non-coat non-essential proteins in most genomes but lower ω than non-coat non-essential proteins in </w:t>
      </w:r>
      <w:r w:rsidR="001C7FC9" w:rsidRPr="002A0697">
        <w:rPr>
          <w:i/>
        </w:rPr>
        <w:t>B. cereus</w:t>
      </w:r>
      <w:r w:rsidR="001C7FC9" w:rsidRPr="002A0697">
        <w:t xml:space="preserve">-group genomes. </w:t>
      </w:r>
      <w:commentRangeEnd w:id="2320"/>
      <w:r w:rsidR="001C7FC9">
        <w:rPr>
          <w:rStyle w:val="CommentReference"/>
        </w:rPr>
        <w:commentReference w:id="2320"/>
      </w:r>
      <w:r w:rsidR="001C7FC9" w:rsidRPr="002A0697">
        <w:t xml:space="preserve">Each cell represents the p-value of a one-sided Wilcoxon non-parametric test between two genomes. Most cells within the </w:t>
      </w:r>
      <w:r w:rsidR="001C7FC9" w:rsidRPr="002A0697">
        <w:rPr>
          <w:i/>
        </w:rPr>
        <w:t>B. subtilis</w:t>
      </w:r>
      <w:r w:rsidR="001C7FC9" w:rsidRPr="002A0697">
        <w:t xml:space="preserve">-group are in red with p-values less than 0.05, indicating </w:t>
      </w:r>
      <w:ins w:id="2327" w:author="MI" w:date="2011-11-29T18:57:00Z">
        <w:r w:rsidR="001C7FC9">
          <w:t xml:space="preserve">the </w:t>
        </w:r>
      </w:ins>
      <w:r w:rsidR="001C7FC9" w:rsidRPr="002A0697">
        <w:t xml:space="preserve">coat protein gene ω &gt; </w:t>
      </w:r>
      <w:ins w:id="2328" w:author="MI" w:date="2011-11-29T18:57:00Z">
        <w:r w:rsidR="001C7FC9">
          <w:t xml:space="preserve">the </w:t>
        </w:r>
      </w:ins>
      <w:r w:rsidR="001C7FC9" w:rsidRPr="002A0697">
        <w:t xml:space="preserve">nonCE gene ω. Most cells within the </w:t>
      </w:r>
      <w:r w:rsidR="001C7FC9" w:rsidRPr="002A0697">
        <w:rPr>
          <w:i/>
        </w:rPr>
        <w:t>B. cereus</w:t>
      </w:r>
      <w:r w:rsidR="001C7FC9" w:rsidRPr="002A0697">
        <w:t>-group are green with p-values greater than 0.95, indicating the opposite is significant: coat protein gene ω &lt; nonCE gene ω. The diagonal cells would suggest self-comparison and</w:t>
      </w:r>
      <w:ins w:id="2329" w:author="MI" w:date="2011-11-29T18:58:00Z">
        <w:r w:rsidR="001C7FC9">
          <w:t>,</w:t>
        </w:r>
        <w:r w:rsidR="001C7FC9" w:rsidRPr="00E531CA">
          <w:t xml:space="preserve"> </w:t>
        </w:r>
        <w:r w:rsidR="001C7FC9" w:rsidRPr="002A0697">
          <w:t>hence</w:t>
        </w:r>
        <w:r w:rsidR="001C7FC9">
          <w:t>,</w:t>
        </w:r>
      </w:ins>
      <w:r w:rsidR="001C7FC9" w:rsidRPr="002A0697">
        <w:t xml:space="preserve"> are </w:t>
      </w:r>
      <w:del w:id="2330" w:author="MI" w:date="2011-11-29T18:58:00Z">
        <w:r w:rsidR="001C7FC9" w:rsidRPr="002A0697" w:rsidDel="00E531CA">
          <w:delText xml:space="preserve">hence </w:delText>
        </w:r>
      </w:del>
      <w:r w:rsidR="001C7FC9" w:rsidRPr="002A0697">
        <w:t>excluded. (</w:t>
      </w:r>
      <w:r w:rsidR="001C7FC9" w:rsidRPr="002A0697">
        <w:rPr>
          <w:b/>
        </w:rPr>
        <w:t>B</w:t>
      </w:r>
      <w:r w:rsidR="001C7FC9" w:rsidRPr="002A0697">
        <w:t>) The p-values of pairwise Wilconxon non-parametric tests of essential genes between genomes (Alternative hypothesis: essential gene ω &gt; nonCE gene ω).  Essential genes generally have smaller ω and evolve</w:t>
      </w:r>
      <w:del w:id="2331" w:author="MI" w:date="2011-11-29T18:58:00Z">
        <w:r w:rsidR="001C7FC9" w:rsidRPr="002A0697" w:rsidDel="00380C33">
          <w:delText>s</w:delText>
        </w:r>
      </w:del>
      <w:r w:rsidR="001C7FC9" w:rsidRPr="002A0697">
        <w:t xml:space="preserve"> slower than nonCE genes. An exception occurs in the </w:t>
      </w:r>
      <w:r w:rsidR="001C7FC9" w:rsidRPr="002A0697">
        <w:rPr>
          <w:i/>
        </w:rPr>
        <w:t>B. weihenstephanensis</w:t>
      </w:r>
      <w:r w:rsidR="001C7FC9" w:rsidRPr="002A0697">
        <w:t xml:space="preserve"> branch, where essential genes have higher ω than nonCE genes. </w:t>
      </w:r>
    </w:p>
    <w:p w14:paraId="1B27A08C" w14:textId="77777777" w:rsidR="00A9070D" w:rsidRPr="002A0697" w:rsidRDefault="00A9070D" w:rsidP="001C7FC9">
      <w:pPr>
        <w:spacing w:line="480" w:lineRule="auto"/>
      </w:pPr>
    </w:p>
    <w:p w14:paraId="5A46CC9C" w14:textId="77777777" w:rsidR="001C7FC9" w:rsidDel="00066335" w:rsidRDefault="001C7FC9" w:rsidP="001C7FC9">
      <w:pPr>
        <w:spacing w:line="480" w:lineRule="auto"/>
        <w:rPr>
          <w:del w:id="2332" w:author="Unknown"/>
        </w:rPr>
      </w:pPr>
    </w:p>
    <w:p w14:paraId="69246DE3" w14:textId="77777777" w:rsidR="006B202D" w:rsidRDefault="00783CE2" w:rsidP="006B202D">
      <w:pPr>
        <w:numPr>
          <w:ins w:id="2333" w:author="Unknown"/>
        </w:numPr>
        <w:spacing w:line="480" w:lineRule="auto"/>
        <w:rPr>
          <w:ins w:id="2334" w:author="hqin" w:date="2013-01-28T08:30:00Z"/>
        </w:rPr>
      </w:pPr>
      <w:ins w:id="2335" w:author="hqin" w:date="2013-01-28T08:26:00Z">
        <w:r>
          <w:t xml:space="preserve">Figure </w:t>
        </w:r>
      </w:ins>
      <w:ins w:id="2336" w:author="hqin" w:date="2013-01-28T08:57:00Z">
        <w:r>
          <w:t>5</w:t>
        </w:r>
      </w:ins>
      <w:ins w:id="2337" w:author="hqin" w:date="2013-01-28T08:26:00Z">
        <w:r w:rsidR="00066335">
          <w:t>,</w:t>
        </w:r>
      </w:ins>
      <w:ins w:id="2338" w:author="hqin" w:date="2013-01-28T08:30:00Z">
        <w:r w:rsidR="006B202D">
          <w:t xml:space="preserve"> Differential selective pressures between the </w:t>
        </w:r>
        <w:r w:rsidR="006B202D" w:rsidRPr="00D56FF2">
          <w:rPr>
            <w:i/>
          </w:rPr>
          <w:t>B. subtilis</w:t>
        </w:r>
        <w:r w:rsidR="006B202D" w:rsidRPr="00AD45A9">
          <w:t>-group</w:t>
        </w:r>
        <w:r w:rsidR="006B202D">
          <w:t xml:space="preserve"> and the </w:t>
        </w:r>
        <w:r w:rsidR="006B202D" w:rsidRPr="00D56FF2">
          <w:rPr>
            <w:i/>
          </w:rPr>
          <w:t>B. cereus</w:t>
        </w:r>
        <w:r w:rsidR="006D016E" w:rsidRPr="00AD45A9">
          <w:t>-</w:t>
        </w:r>
        <w:r w:rsidR="006B202D">
          <w:t>group using nested models and likelihood ratio tests. (A) Specification of ω</w:t>
        </w:r>
        <w:r w:rsidR="006B202D" w:rsidDel="007E7A1B">
          <w:t xml:space="preserve"> </w:t>
        </w:r>
        <w:r w:rsidR="006B202D">
          <w:t xml:space="preserve">along branches. (B) The </w:t>
        </w:r>
        <w:commentRangeStart w:id="2339"/>
        <w:r w:rsidR="006B202D">
          <w:t xml:space="preserve">number of genes that accept the alternative models (H1c, H1s, H2) are listed in their circles, respectively. </w:t>
        </w:r>
      </w:ins>
      <w:commentRangeEnd w:id="2339"/>
      <w:ins w:id="2340" w:author="hqin" w:date="2013-01-28T08:31:00Z">
        <w:r w:rsidR="001E6C0D">
          <w:rPr>
            <w:rStyle w:val="CommentReference"/>
          </w:rPr>
          <w:commentReference w:id="2339"/>
        </w:r>
      </w:ins>
      <w:ins w:id="2341" w:author="hqin" w:date="2013-01-30T09:56:00Z">
        <w:r w:rsidR="0036587D" w:rsidRPr="0036587D">
          <w:rPr>
            <w:highlight w:val="yellow"/>
            <w:rPrChange w:id="2342" w:author="hqin" w:date="2013-01-30T09:56:00Z">
              <w:rPr>
                <w:sz w:val="16"/>
                <w:szCs w:val="16"/>
              </w:rPr>
            </w:rPrChange>
          </w:rPr>
          <w:t>XXXXadd more here on LRT results. Explain dashed line, circles, etc. XXXX</w:t>
        </w:r>
      </w:ins>
    </w:p>
    <w:p w14:paraId="359888EA" w14:textId="77777777" w:rsidR="001C7FC9" w:rsidRPr="002A0697" w:rsidDel="0021403D" w:rsidRDefault="001C7FC9" w:rsidP="001C7FC9">
      <w:pPr>
        <w:spacing w:line="480" w:lineRule="auto"/>
        <w:rPr>
          <w:ins w:id="2343" w:author="Hong Qin" w:date="2011-11-20T15:41:00Z"/>
        </w:rPr>
      </w:pPr>
    </w:p>
    <w:p w14:paraId="37C93E9E" w14:textId="77777777" w:rsidR="001C7FC9" w:rsidRPr="002A0697" w:rsidDel="0021403D" w:rsidRDefault="0036587D" w:rsidP="001C7FC9">
      <w:pPr>
        <w:spacing w:line="480" w:lineRule="auto"/>
        <w:rPr>
          <w:del w:id="2344" w:author="Hong Qin" w:date="2011-11-20T15:41:00Z"/>
        </w:rPr>
      </w:pPr>
      <w:del w:id="2345" w:author="Hong Qin" w:date="2011-11-20T15:41:00Z">
        <w:r w:rsidRPr="0036587D">
          <w:rPr>
            <w:rPrChange w:id="2346" w:author="hqin" w:date="2011-08-26T08:49:00Z">
              <w:rPr>
                <w:sz w:val="16"/>
                <w:szCs w:val="16"/>
                <w:highlight w:val="yellow"/>
              </w:rPr>
            </w:rPrChange>
          </w:rPr>
          <w:delText>Figure</w:delText>
        </w:r>
        <w:r w:rsidR="001C7FC9" w:rsidRPr="002A0697" w:rsidDel="0021403D">
          <w:delText xml:space="preserve"> 4. A Nested model to detect changes of omega along branches in </w:delText>
        </w:r>
        <w:r w:rsidR="001C7FC9" w:rsidRPr="002A0697" w:rsidDel="0021403D">
          <w:rPr>
            <w:i/>
          </w:rPr>
          <w:delText>yha</w:delText>
        </w:r>
        <w:r w:rsidR="001C7FC9" w:rsidRPr="002A0697" w:rsidDel="0021403D">
          <w:delText>X</w:delText>
        </w:r>
      </w:del>
    </w:p>
    <w:p w14:paraId="3E74036C" w14:textId="77777777" w:rsidR="001C7FC9" w:rsidRPr="002A0697" w:rsidDel="0021403D" w:rsidRDefault="001C7FC9" w:rsidP="001C7FC9">
      <w:pPr>
        <w:spacing w:line="480" w:lineRule="auto"/>
        <w:rPr>
          <w:del w:id="2347" w:author="Hong Qin" w:date="2011-11-20T15:41:00Z"/>
        </w:rPr>
      </w:pPr>
      <w:del w:id="2348" w:author="Hong Qin" w:date="2011-11-20T15:41:00Z">
        <w:r w:rsidRPr="002A0697" w:rsidDel="0021403D">
          <w:delText xml:space="preserve">(A) Specifications of ω of the branches. (B) Summary of nested models and test results. Approximate confidence interval was estimated based on 100 independent runs. </w:delText>
        </w:r>
      </w:del>
    </w:p>
    <w:p w14:paraId="03B41FC7" w14:textId="77777777" w:rsidR="001C7FC9" w:rsidRPr="002A0697" w:rsidDel="0021403D" w:rsidRDefault="001C7FC9" w:rsidP="001C7FC9">
      <w:pPr>
        <w:spacing w:line="480" w:lineRule="auto"/>
        <w:rPr>
          <w:del w:id="2349" w:author="Hong Qin" w:date="2011-11-20T15:41:00Z"/>
        </w:rPr>
      </w:pPr>
    </w:p>
    <w:p w14:paraId="3033CB18" w14:textId="77777777" w:rsidR="001C7FC9" w:rsidRPr="002A0697" w:rsidRDefault="0036587D" w:rsidP="001C7FC9">
      <w:pPr>
        <w:spacing w:line="480" w:lineRule="auto"/>
      </w:pPr>
      <w:r w:rsidRPr="0036587D">
        <w:rPr>
          <w:rPrChange w:id="2350" w:author="hqin" w:date="2011-08-26T08:49:00Z">
            <w:rPr>
              <w:sz w:val="16"/>
              <w:szCs w:val="16"/>
              <w:highlight w:val="yellow"/>
            </w:rPr>
          </w:rPrChange>
        </w:rPr>
        <w:t>Figure</w:t>
      </w:r>
      <w:r w:rsidR="001C7FC9" w:rsidRPr="002A0697">
        <w:t xml:space="preserve"> </w:t>
      </w:r>
      <w:ins w:id="2351" w:author="hqin" w:date="2013-01-28T08:57:00Z">
        <w:r w:rsidR="00783CE2">
          <w:t>6</w:t>
        </w:r>
      </w:ins>
      <w:ins w:id="2352" w:author="Hong Qin" w:date="2011-11-20T15:41:00Z">
        <w:del w:id="2353" w:author="hqin" w:date="2013-01-28T08:57:00Z">
          <w:r w:rsidR="001C7FC9" w:rsidDel="00783CE2">
            <w:delText>4</w:delText>
          </w:r>
        </w:del>
      </w:ins>
      <w:del w:id="2354" w:author="Hong Qin" w:date="2011-11-20T15:41:00Z">
        <w:r w:rsidR="001C7FC9" w:rsidRPr="002A0697" w:rsidDel="0021403D">
          <w:delText>5</w:delText>
        </w:r>
      </w:del>
      <w:r w:rsidR="001C7FC9" w:rsidRPr="002A0697">
        <w:t xml:space="preserve">. </w:t>
      </w:r>
      <w:del w:id="2355" w:author="MI" w:date="2011-11-29T18:58:00Z">
        <w:r w:rsidR="001C7FC9" w:rsidRPr="002A0697" w:rsidDel="00380C33">
          <w:delText>The s</w:delText>
        </w:r>
      </w:del>
      <w:ins w:id="2356" w:author="MI" w:date="2011-11-29T18:58:00Z">
        <w:r w:rsidR="001C7FC9">
          <w:t>S</w:t>
        </w:r>
      </w:ins>
      <w:r w:rsidR="001C7FC9" w:rsidRPr="002A0697">
        <w:t>tructur</w:t>
      </w:r>
      <w:ins w:id="2357" w:author="MI" w:date="2011-11-29T18:58:00Z">
        <w:r w:rsidR="001C7FC9">
          <w:t>al</w:t>
        </w:r>
      </w:ins>
      <w:del w:id="2358" w:author="MI" w:date="2011-11-29T18:58:00Z">
        <w:r w:rsidR="001C7FC9" w:rsidRPr="002A0697" w:rsidDel="00380C33">
          <w:delText>e</w:delText>
        </w:r>
      </w:del>
      <w:r w:rsidR="001C7FC9" w:rsidRPr="002A0697">
        <w:t xml:space="preserve"> differences in </w:t>
      </w:r>
      <w:del w:id="2359" w:author="MI" w:date="2011-11-29T18:59:00Z">
        <w:r w:rsidR="001C7FC9" w:rsidRPr="002A0697" w:rsidDel="00380C33">
          <w:delText xml:space="preserve">outer </w:delText>
        </w:r>
      </w:del>
      <w:ins w:id="2360" w:author="MI" w:date="2011-11-29T18:59:00Z">
        <w:r w:rsidR="001C7FC9" w:rsidRPr="002A0697">
          <w:t>outer</w:t>
        </w:r>
        <w:r w:rsidR="001C7FC9">
          <w:t>-</w:t>
        </w:r>
      </w:ins>
      <w:r w:rsidR="001C7FC9" w:rsidRPr="002A0697">
        <w:t xml:space="preserve">spore layers are plausible causes for the observed evolutionary differences in coat protein genes between the </w:t>
      </w:r>
      <w:r w:rsidR="001C7FC9" w:rsidRPr="002A0697">
        <w:rPr>
          <w:i/>
        </w:rPr>
        <w:t>B. subtilis</w:t>
      </w:r>
      <w:r w:rsidR="001C7FC9" w:rsidRPr="002A0697">
        <w:t xml:space="preserve">-group and </w:t>
      </w:r>
      <w:r w:rsidR="001C7FC9" w:rsidRPr="002A0697">
        <w:rPr>
          <w:i/>
        </w:rPr>
        <w:t>B. cereus</w:t>
      </w:r>
      <w:r w:rsidR="001C7FC9" w:rsidRPr="002A0697">
        <w:t xml:space="preserve">-group. </w:t>
      </w:r>
    </w:p>
    <w:p w14:paraId="4E031B3B" w14:textId="77777777" w:rsidR="001C7FC9" w:rsidRPr="002A0697" w:rsidDel="00A0284F" w:rsidRDefault="001C7FC9" w:rsidP="001C7FC9">
      <w:pPr>
        <w:rPr>
          <w:del w:id="2361" w:author="hqin" w:date="2011-11-30T09:39:00Z"/>
        </w:rPr>
      </w:pPr>
    </w:p>
    <w:p w14:paraId="68387328" w14:textId="77777777" w:rsidR="001C7FC9" w:rsidRPr="002A0697" w:rsidDel="00A0284F" w:rsidRDefault="001C7FC9" w:rsidP="001C7FC9">
      <w:pPr>
        <w:spacing w:line="480" w:lineRule="auto"/>
        <w:rPr>
          <w:del w:id="2362" w:author="hqin" w:date="2011-11-30T09:39:00Z"/>
        </w:rPr>
      </w:pPr>
    </w:p>
    <w:p w14:paraId="58A6C5BB" w14:textId="77777777" w:rsidR="001C7FC9" w:rsidRPr="002A0697" w:rsidDel="00A0284F" w:rsidRDefault="001C7FC9" w:rsidP="001C7FC9">
      <w:pPr>
        <w:rPr>
          <w:del w:id="2363" w:author="hqin" w:date="2011-11-30T09:39:00Z"/>
        </w:rPr>
      </w:pPr>
    </w:p>
    <w:p w14:paraId="10FC8EF9" w14:textId="77777777" w:rsidR="001C7FC9" w:rsidRPr="002A0697" w:rsidDel="00A0284F" w:rsidRDefault="001C7FC9" w:rsidP="001C7FC9">
      <w:pPr>
        <w:rPr>
          <w:del w:id="2364" w:author="hqin" w:date="2011-11-30T09:39:00Z"/>
        </w:rPr>
      </w:pPr>
    </w:p>
    <w:p w14:paraId="4405997C" w14:textId="77777777" w:rsidR="001C7FC9" w:rsidRPr="002A0697" w:rsidDel="005C2288" w:rsidRDefault="0036587D" w:rsidP="001C7FC9">
      <w:pPr>
        <w:ind w:left="720" w:hanging="720"/>
        <w:rPr>
          <w:del w:id="2365" w:author="hqin" w:date="2011-11-20T19:52:00Z"/>
          <w:noProof/>
        </w:rPr>
      </w:pPr>
      <w:del w:id="2366" w:author="hqin" w:date="2011-11-20T19:52:00Z">
        <w:r w:rsidRPr="002A0697" w:rsidDel="005C2288">
          <w:fldChar w:fldCharType="begin"/>
        </w:r>
        <w:r w:rsidR="001C7FC9" w:rsidRPr="002A0697" w:rsidDel="005C2288">
          <w:delInstrText xml:space="preserve"> ADDIN EN.REFLIST </w:delInstrText>
        </w:r>
        <w:r w:rsidRPr="002A0697" w:rsidDel="005C2288">
          <w:fldChar w:fldCharType="separate"/>
        </w:r>
      </w:del>
    </w:p>
    <w:p w14:paraId="25DDF846" w14:textId="77777777" w:rsidR="001C7FC9" w:rsidRPr="002A0697" w:rsidDel="005C2288" w:rsidRDefault="001C7FC9" w:rsidP="001C7FC9">
      <w:pPr>
        <w:ind w:left="720" w:hanging="720"/>
        <w:rPr>
          <w:del w:id="2367" w:author="hqin" w:date="2011-11-20T19:52:00Z"/>
          <w:noProof/>
        </w:rPr>
      </w:pPr>
    </w:p>
    <w:p w14:paraId="4F8A612E" w14:textId="77777777" w:rsidR="00E0251F" w:rsidRDefault="0036587D">
      <w:pPr>
        <w:ind w:left="720" w:hanging="720"/>
      </w:pPr>
      <w:del w:id="2368" w:author="hqin" w:date="2011-11-20T19:52:00Z">
        <w:r w:rsidRPr="002A0697" w:rsidDel="005C2288">
          <w:fldChar w:fldCharType="end"/>
        </w:r>
      </w:del>
    </w:p>
    <w:p w14:paraId="0ABF140E" w14:textId="77777777" w:rsidR="00E0251F" w:rsidRDefault="00E0251F">
      <w:pPr>
        <w:ind w:left="720" w:hanging="720"/>
      </w:pPr>
    </w:p>
    <w:p w14:paraId="5F71179A" w14:textId="77777777" w:rsidR="00E07702" w:rsidRDefault="0036587D">
      <w:pPr>
        <w:ind w:left="720" w:hanging="720"/>
        <w:rPr>
          <w:del w:id="2369" w:author="hqin" w:date="2013-01-28T08:41:00Z"/>
          <w:noProof/>
        </w:rPr>
      </w:pPr>
      <w:del w:id="2370" w:author="hqin" w:date="2013-01-28T08:41:00Z">
        <w:r w:rsidDel="0043097E">
          <w:fldChar w:fldCharType="begin"/>
        </w:r>
        <w:r w:rsidR="00E0251F" w:rsidDel="0043097E">
          <w:delInstrText xml:space="preserve"> ADDIN EN.REFLIST </w:delInstrText>
        </w:r>
        <w:r w:rsidDel="0043097E">
          <w:fldChar w:fldCharType="separate"/>
        </w:r>
        <w:r w:rsidR="00E0251F" w:rsidDel="0043097E">
          <w:rPr>
            <w:noProof/>
          </w:rPr>
          <w:delText>1.</w:delText>
        </w:r>
        <w:r w:rsidR="00E0251F" w:rsidDel="0043097E">
          <w:rPr>
            <w:noProof/>
          </w:rPr>
          <w:tab/>
          <w:delText xml:space="preserve">Klobutcher LA, Ragkousi K, Setlow P: </w:delText>
        </w:r>
        <w:r w:rsidR="00E0251F" w:rsidRPr="00E0251F" w:rsidDel="0043097E">
          <w:rPr>
            <w:b/>
            <w:noProof/>
          </w:rPr>
          <w:delText xml:space="preserve">The </w:delText>
        </w:r>
        <w:r w:rsidR="00E0251F" w:rsidRPr="00E0251F" w:rsidDel="0043097E">
          <w:rPr>
            <w:b/>
            <w:i/>
            <w:noProof/>
          </w:rPr>
          <w:delText xml:space="preserve">Bacillus subtilis </w:delText>
        </w:r>
        <w:r w:rsidR="00E0251F" w:rsidRPr="00E0251F" w:rsidDel="0043097E">
          <w:rPr>
            <w:b/>
            <w:noProof/>
          </w:rPr>
          <w:delText xml:space="preserve">spore coat provides "eat resistance" during phagocytic predation by the protozoan </w:delText>
        </w:r>
        <w:r w:rsidR="00E0251F" w:rsidRPr="00E0251F" w:rsidDel="0043097E">
          <w:rPr>
            <w:b/>
            <w:i/>
            <w:noProof/>
          </w:rPr>
          <w:delText>Tetrahymena thermophila</w:delText>
        </w:r>
        <w:r w:rsidR="00E0251F" w:rsidDel="0043097E">
          <w:rPr>
            <w:noProof/>
          </w:rPr>
          <w:delText xml:space="preserve">. </w:delText>
        </w:r>
        <w:r w:rsidR="00E0251F" w:rsidRPr="00E0251F" w:rsidDel="0043097E">
          <w:rPr>
            <w:i/>
            <w:noProof/>
          </w:rPr>
          <w:delText xml:space="preserve">Proc Natl Acad Sci U S A </w:delText>
        </w:r>
        <w:r w:rsidR="00E0251F" w:rsidDel="0043097E">
          <w:rPr>
            <w:noProof/>
          </w:rPr>
          <w:delText xml:space="preserve">2006, </w:delText>
        </w:r>
        <w:r w:rsidR="00E0251F" w:rsidRPr="00E0251F" w:rsidDel="0043097E">
          <w:rPr>
            <w:b/>
            <w:noProof/>
          </w:rPr>
          <w:delText>103</w:delText>
        </w:r>
        <w:r w:rsidR="00E0251F" w:rsidDel="0043097E">
          <w:rPr>
            <w:noProof/>
          </w:rPr>
          <w:delText>(1):165-170.</w:delText>
        </w:r>
      </w:del>
    </w:p>
    <w:p w14:paraId="10A369D5" w14:textId="77777777" w:rsidR="00E07702" w:rsidRDefault="00E0251F">
      <w:pPr>
        <w:ind w:left="720" w:hanging="720"/>
        <w:rPr>
          <w:del w:id="2371" w:author="hqin" w:date="2013-01-28T08:41:00Z"/>
          <w:noProof/>
        </w:rPr>
      </w:pPr>
      <w:del w:id="2372" w:author="hqin" w:date="2013-01-28T08:41:00Z">
        <w:r w:rsidDel="0043097E">
          <w:rPr>
            <w:noProof/>
          </w:rPr>
          <w:delText>2.</w:delText>
        </w:r>
        <w:r w:rsidDel="0043097E">
          <w:rPr>
            <w:noProof/>
          </w:rPr>
          <w:tab/>
          <w:delText xml:space="preserve">Nicholson WL, Munakata N, Horneck G, Melosh HJ, Setlow P: </w:delText>
        </w:r>
        <w:r w:rsidRPr="00E0251F" w:rsidDel="0043097E">
          <w:rPr>
            <w:b/>
            <w:noProof/>
          </w:rPr>
          <w:delText xml:space="preserve">Resistance of </w:delText>
        </w:r>
        <w:r w:rsidRPr="00E0251F" w:rsidDel="0043097E">
          <w:rPr>
            <w:b/>
            <w:i/>
            <w:noProof/>
          </w:rPr>
          <w:delText xml:space="preserve">Bacillus </w:delText>
        </w:r>
        <w:r w:rsidRPr="00E0251F" w:rsidDel="0043097E">
          <w:rPr>
            <w:b/>
            <w:noProof/>
          </w:rPr>
          <w:delText>endospores to extreme terrestrial and extraterrestrial environments</w:delText>
        </w:r>
        <w:r w:rsidDel="0043097E">
          <w:rPr>
            <w:noProof/>
          </w:rPr>
          <w:delText xml:space="preserve">. </w:delText>
        </w:r>
        <w:r w:rsidRPr="00E0251F" w:rsidDel="0043097E">
          <w:rPr>
            <w:i/>
            <w:noProof/>
          </w:rPr>
          <w:delText xml:space="preserve">Microbiol Mol Biol Rev </w:delText>
        </w:r>
        <w:r w:rsidDel="0043097E">
          <w:rPr>
            <w:noProof/>
          </w:rPr>
          <w:delText xml:space="preserve">2000, </w:delText>
        </w:r>
        <w:r w:rsidRPr="00E0251F" w:rsidDel="0043097E">
          <w:rPr>
            <w:b/>
            <w:noProof/>
          </w:rPr>
          <w:delText>64</w:delText>
        </w:r>
        <w:r w:rsidDel="0043097E">
          <w:rPr>
            <w:noProof/>
          </w:rPr>
          <w:delText>(3):548-572.</w:delText>
        </w:r>
      </w:del>
    </w:p>
    <w:p w14:paraId="681FBFA8" w14:textId="77777777" w:rsidR="00E07702" w:rsidRDefault="00E0251F">
      <w:pPr>
        <w:ind w:left="720" w:hanging="720"/>
        <w:rPr>
          <w:del w:id="2373" w:author="hqin" w:date="2013-01-28T08:41:00Z"/>
          <w:noProof/>
        </w:rPr>
      </w:pPr>
      <w:del w:id="2374" w:author="hqin" w:date="2013-01-28T08:41:00Z">
        <w:r w:rsidDel="0043097E">
          <w:rPr>
            <w:noProof/>
          </w:rPr>
          <w:delText>3.</w:delText>
        </w:r>
        <w:r w:rsidDel="0043097E">
          <w:rPr>
            <w:noProof/>
          </w:rPr>
          <w:tab/>
          <w:delText xml:space="preserve">Losick R, Youngman P, Piggot PJ: </w:delText>
        </w:r>
        <w:r w:rsidRPr="00E0251F" w:rsidDel="0043097E">
          <w:rPr>
            <w:b/>
            <w:noProof/>
          </w:rPr>
          <w:delText xml:space="preserve">Genetics of endospore formation in </w:delText>
        </w:r>
        <w:r w:rsidRPr="00E0251F" w:rsidDel="0043097E">
          <w:rPr>
            <w:b/>
            <w:i/>
            <w:noProof/>
          </w:rPr>
          <w:delText>Bacillus subtilis</w:delText>
        </w:r>
        <w:r w:rsidDel="0043097E">
          <w:rPr>
            <w:noProof/>
          </w:rPr>
          <w:delText xml:space="preserve">. </w:delText>
        </w:r>
        <w:r w:rsidRPr="00E0251F" w:rsidDel="0043097E">
          <w:rPr>
            <w:i/>
            <w:noProof/>
          </w:rPr>
          <w:delText xml:space="preserve">Annu Rev Genet </w:delText>
        </w:r>
        <w:r w:rsidDel="0043097E">
          <w:rPr>
            <w:noProof/>
          </w:rPr>
          <w:delText xml:space="preserve">1986, </w:delText>
        </w:r>
        <w:r w:rsidRPr="00E0251F" w:rsidDel="0043097E">
          <w:rPr>
            <w:b/>
            <w:noProof/>
          </w:rPr>
          <w:delText>20</w:delText>
        </w:r>
        <w:r w:rsidDel="0043097E">
          <w:rPr>
            <w:noProof/>
          </w:rPr>
          <w:delText>:625-669.</w:delText>
        </w:r>
      </w:del>
    </w:p>
    <w:p w14:paraId="2508817A" w14:textId="77777777" w:rsidR="00E07702" w:rsidRDefault="00E0251F">
      <w:pPr>
        <w:ind w:left="720" w:hanging="720"/>
        <w:rPr>
          <w:del w:id="2375" w:author="hqin" w:date="2013-01-28T08:41:00Z"/>
          <w:noProof/>
        </w:rPr>
      </w:pPr>
      <w:del w:id="2376" w:author="hqin" w:date="2013-01-28T08:41:00Z">
        <w:r w:rsidDel="0043097E">
          <w:rPr>
            <w:noProof/>
          </w:rPr>
          <w:delText>4.</w:delText>
        </w:r>
        <w:r w:rsidDel="0043097E">
          <w:rPr>
            <w:noProof/>
          </w:rPr>
          <w:tab/>
          <w:delText xml:space="preserve">Claus D, Berkeley RCW: </w:delText>
        </w:r>
        <w:r w:rsidRPr="00E0251F" w:rsidDel="0043097E">
          <w:rPr>
            <w:b/>
            <w:noProof/>
          </w:rPr>
          <w:delText xml:space="preserve">Genus </w:delText>
        </w:r>
        <w:r w:rsidRPr="00E0251F" w:rsidDel="0043097E">
          <w:rPr>
            <w:b/>
            <w:i/>
            <w:noProof/>
          </w:rPr>
          <w:delText>Bacillus</w:delText>
        </w:r>
        <w:r w:rsidRPr="00E0251F" w:rsidDel="0043097E">
          <w:rPr>
            <w:b/>
            <w:noProof/>
          </w:rPr>
          <w:delText xml:space="preserve"> Cohn 1872</w:delText>
        </w:r>
        <w:r w:rsidDel="0043097E">
          <w:rPr>
            <w:noProof/>
          </w:rPr>
          <w:delText xml:space="preserve">. In: </w:delText>
        </w:r>
        <w:r w:rsidRPr="00E0251F" w:rsidDel="0043097E">
          <w:rPr>
            <w:i/>
            <w:noProof/>
          </w:rPr>
          <w:delText>Bergey's Manual of Systematic Bacteriology.</w:delText>
        </w:r>
        <w:r w:rsidDel="0043097E">
          <w:rPr>
            <w:noProof/>
          </w:rPr>
          <w:delText xml:space="preserve"> Edited by P.H.A. S, Mair NS, Sharpe ME, G. HJ, vol. 2. Baltimore: Williams &amp; Wilkins; 1986: 1105-1139.</w:delText>
        </w:r>
      </w:del>
    </w:p>
    <w:p w14:paraId="525BD8F2" w14:textId="77777777" w:rsidR="00E07702" w:rsidRDefault="00E0251F">
      <w:pPr>
        <w:ind w:left="720" w:hanging="720"/>
        <w:rPr>
          <w:del w:id="2377" w:author="hqin" w:date="2013-01-28T08:41:00Z"/>
          <w:noProof/>
        </w:rPr>
      </w:pPr>
      <w:del w:id="2378" w:author="hqin" w:date="2013-01-28T08:41:00Z">
        <w:r w:rsidDel="0043097E">
          <w:rPr>
            <w:noProof/>
          </w:rPr>
          <w:delText>5.</w:delText>
        </w:r>
        <w:r w:rsidDel="0043097E">
          <w:rPr>
            <w:noProof/>
          </w:rPr>
          <w:tab/>
          <w:delText xml:space="preserve">Moir A: </w:delText>
        </w:r>
        <w:r w:rsidRPr="00E0251F" w:rsidDel="0043097E">
          <w:rPr>
            <w:b/>
            <w:noProof/>
          </w:rPr>
          <w:delText>How do spores germinate?</w:delText>
        </w:r>
        <w:r w:rsidDel="0043097E">
          <w:rPr>
            <w:noProof/>
          </w:rPr>
          <w:delText xml:space="preserve"> </w:delText>
        </w:r>
        <w:r w:rsidRPr="00E0251F" w:rsidDel="0043097E">
          <w:rPr>
            <w:i/>
            <w:noProof/>
          </w:rPr>
          <w:delText xml:space="preserve">J Appl Microbiol </w:delText>
        </w:r>
        <w:r w:rsidDel="0043097E">
          <w:rPr>
            <w:noProof/>
          </w:rPr>
          <w:delText xml:space="preserve">2006, </w:delText>
        </w:r>
        <w:r w:rsidRPr="00E0251F" w:rsidDel="0043097E">
          <w:rPr>
            <w:b/>
            <w:noProof/>
          </w:rPr>
          <w:delText>101</w:delText>
        </w:r>
        <w:r w:rsidDel="0043097E">
          <w:rPr>
            <w:noProof/>
          </w:rPr>
          <w:delText>(3):526-530.</w:delText>
        </w:r>
      </w:del>
    </w:p>
    <w:p w14:paraId="289E9B86" w14:textId="77777777" w:rsidR="00E07702" w:rsidRDefault="00E0251F">
      <w:pPr>
        <w:ind w:left="720" w:hanging="720"/>
        <w:rPr>
          <w:del w:id="2379" w:author="hqin" w:date="2013-01-28T08:41:00Z"/>
          <w:noProof/>
        </w:rPr>
      </w:pPr>
      <w:del w:id="2380" w:author="hqin" w:date="2013-01-28T08:41:00Z">
        <w:r w:rsidDel="0043097E">
          <w:rPr>
            <w:noProof/>
          </w:rPr>
          <w:delText>6.</w:delText>
        </w:r>
        <w:r w:rsidDel="0043097E">
          <w:rPr>
            <w:noProof/>
          </w:rPr>
          <w:tab/>
          <w:delText xml:space="preserve">Fritze D: </w:delText>
        </w:r>
        <w:r w:rsidRPr="00E0251F" w:rsidDel="0043097E">
          <w:rPr>
            <w:b/>
            <w:noProof/>
          </w:rPr>
          <w:delText xml:space="preserve">Taxonomy of the Genus </w:delText>
        </w:r>
        <w:r w:rsidRPr="00E0251F" w:rsidDel="0043097E">
          <w:rPr>
            <w:b/>
            <w:i/>
            <w:noProof/>
          </w:rPr>
          <w:delText xml:space="preserve">Bacillus </w:delText>
        </w:r>
        <w:r w:rsidRPr="00E0251F" w:rsidDel="0043097E">
          <w:rPr>
            <w:b/>
            <w:noProof/>
          </w:rPr>
          <w:delText>and Related Genera: The Aerobic Endospore-Forming Bacteria</w:delText>
        </w:r>
        <w:r w:rsidDel="0043097E">
          <w:rPr>
            <w:noProof/>
          </w:rPr>
          <w:delText xml:space="preserve">. </w:delText>
        </w:r>
        <w:r w:rsidRPr="00E0251F" w:rsidDel="0043097E">
          <w:rPr>
            <w:i/>
            <w:noProof/>
          </w:rPr>
          <w:delText xml:space="preserve">Phytopathology </w:delText>
        </w:r>
        <w:r w:rsidDel="0043097E">
          <w:rPr>
            <w:noProof/>
          </w:rPr>
          <w:delText xml:space="preserve">2004, </w:delText>
        </w:r>
        <w:r w:rsidRPr="00E0251F" w:rsidDel="0043097E">
          <w:rPr>
            <w:b/>
            <w:noProof/>
          </w:rPr>
          <w:delText>94</w:delText>
        </w:r>
        <w:r w:rsidDel="0043097E">
          <w:rPr>
            <w:noProof/>
          </w:rPr>
          <w:delText>:1245-1248.</w:delText>
        </w:r>
      </w:del>
    </w:p>
    <w:p w14:paraId="67C134D3" w14:textId="77777777" w:rsidR="00E07702" w:rsidRDefault="00E0251F">
      <w:pPr>
        <w:ind w:left="720" w:hanging="720"/>
        <w:rPr>
          <w:del w:id="2381" w:author="hqin" w:date="2013-01-28T08:41:00Z"/>
          <w:noProof/>
        </w:rPr>
      </w:pPr>
      <w:del w:id="2382" w:author="hqin" w:date="2013-01-28T08:41:00Z">
        <w:r w:rsidDel="0043097E">
          <w:rPr>
            <w:noProof/>
          </w:rPr>
          <w:delText>7.</w:delText>
        </w:r>
        <w:r w:rsidDel="0043097E">
          <w:rPr>
            <w:noProof/>
          </w:rPr>
          <w:tab/>
          <w:delText xml:space="preserve">Tourasse NJ, Helgason E, Okstad OA, Hegna IK, Kolsto AB: </w:delText>
        </w:r>
        <w:r w:rsidRPr="00E0251F" w:rsidDel="0043097E">
          <w:rPr>
            <w:b/>
            <w:noProof/>
          </w:rPr>
          <w:delText xml:space="preserve">The </w:delText>
        </w:r>
        <w:r w:rsidRPr="00E0251F" w:rsidDel="0043097E">
          <w:rPr>
            <w:b/>
            <w:i/>
            <w:noProof/>
          </w:rPr>
          <w:delText xml:space="preserve">Bacillus cereus </w:delText>
        </w:r>
        <w:r w:rsidRPr="00E0251F" w:rsidDel="0043097E">
          <w:rPr>
            <w:b/>
            <w:noProof/>
          </w:rPr>
          <w:delText>group: novel aspects of population structure and genome dynamics</w:delText>
        </w:r>
        <w:r w:rsidDel="0043097E">
          <w:rPr>
            <w:noProof/>
          </w:rPr>
          <w:delText xml:space="preserve">. </w:delText>
        </w:r>
        <w:r w:rsidRPr="00E0251F" w:rsidDel="0043097E">
          <w:rPr>
            <w:i/>
            <w:noProof/>
          </w:rPr>
          <w:delText xml:space="preserve">J Appl Microbiol </w:delText>
        </w:r>
        <w:r w:rsidDel="0043097E">
          <w:rPr>
            <w:noProof/>
          </w:rPr>
          <w:delText xml:space="preserve">2006, </w:delText>
        </w:r>
        <w:r w:rsidRPr="00E0251F" w:rsidDel="0043097E">
          <w:rPr>
            <w:b/>
            <w:noProof/>
          </w:rPr>
          <w:delText>101</w:delText>
        </w:r>
        <w:r w:rsidDel="0043097E">
          <w:rPr>
            <w:noProof/>
          </w:rPr>
          <w:delText>(3):579-593.</w:delText>
        </w:r>
      </w:del>
    </w:p>
    <w:p w14:paraId="7A1477FD" w14:textId="77777777" w:rsidR="00E07702" w:rsidRDefault="00E0251F">
      <w:pPr>
        <w:ind w:left="720" w:hanging="720"/>
        <w:rPr>
          <w:del w:id="2383" w:author="hqin" w:date="2013-01-28T08:41:00Z"/>
          <w:noProof/>
        </w:rPr>
      </w:pPr>
      <w:del w:id="2384" w:author="hqin" w:date="2013-01-28T08:41:00Z">
        <w:r w:rsidDel="0043097E">
          <w:rPr>
            <w:noProof/>
          </w:rPr>
          <w:delText>8.</w:delText>
        </w:r>
        <w:r w:rsidDel="0043097E">
          <w:rPr>
            <w:noProof/>
          </w:rPr>
          <w:tab/>
          <w:delText xml:space="preserve">Mock M, Fouet A: </w:delText>
        </w:r>
        <w:r w:rsidRPr="00E0251F" w:rsidDel="0043097E">
          <w:rPr>
            <w:b/>
            <w:noProof/>
          </w:rPr>
          <w:delText>Anthrax</w:delText>
        </w:r>
        <w:r w:rsidDel="0043097E">
          <w:rPr>
            <w:noProof/>
          </w:rPr>
          <w:delText xml:space="preserve">. </w:delText>
        </w:r>
        <w:r w:rsidRPr="00E0251F" w:rsidDel="0043097E">
          <w:rPr>
            <w:i/>
            <w:noProof/>
          </w:rPr>
          <w:delText xml:space="preserve">Annu Rev Microbiol </w:delText>
        </w:r>
        <w:r w:rsidDel="0043097E">
          <w:rPr>
            <w:noProof/>
          </w:rPr>
          <w:delText xml:space="preserve">2001, </w:delText>
        </w:r>
        <w:r w:rsidRPr="00E0251F" w:rsidDel="0043097E">
          <w:rPr>
            <w:b/>
            <w:noProof/>
          </w:rPr>
          <w:delText>55</w:delText>
        </w:r>
        <w:r w:rsidDel="0043097E">
          <w:rPr>
            <w:noProof/>
          </w:rPr>
          <w:delText>:647-671.</w:delText>
        </w:r>
      </w:del>
    </w:p>
    <w:p w14:paraId="7E4C0FFB" w14:textId="77777777" w:rsidR="00E07702" w:rsidRDefault="00E0251F">
      <w:pPr>
        <w:ind w:left="720" w:hanging="720"/>
        <w:rPr>
          <w:del w:id="2385" w:author="hqin" w:date="2013-01-28T08:41:00Z"/>
          <w:noProof/>
        </w:rPr>
      </w:pPr>
      <w:del w:id="2386" w:author="hqin" w:date="2013-01-28T08:41:00Z">
        <w:r w:rsidDel="0043097E">
          <w:rPr>
            <w:noProof/>
          </w:rPr>
          <w:delText>9.</w:delText>
        </w:r>
        <w:r w:rsidDel="0043097E">
          <w:rPr>
            <w:noProof/>
          </w:rPr>
          <w:tab/>
          <w:delText xml:space="preserve">Stenfors Arnesen LP, Fagerlund A, Granum PE: </w:delText>
        </w:r>
        <w:r w:rsidRPr="00E0251F" w:rsidDel="0043097E">
          <w:rPr>
            <w:b/>
            <w:noProof/>
          </w:rPr>
          <w:delText xml:space="preserve">From soil to gut: </w:delText>
        </w:r>
        <w:r w:rsidRPr="00E0251F" w:rsidDel="0043097E">
          <w:rPr>
            <w:b/>
            <w:i/>
            <w:noProof/>
          </w:rPr>
          <w:delText xml:space="preserve">Bacillus cereus </w:delText>
        </w:r>
        <w:r w:rsidRPr="00E0251F" w:rsidDel="0043097E">
          <w:rPr>
            <w:b/>
            <w:noProof/>
          </w:rPr>
          <w:delText>and its food poisoning toxins</w:delText>
        </w:r>
        <w:r w:rsidDel="0043097E">
          <w:rPr>
            <w:noProof/>
          </w:rPr>
          <w:delText xml:space="preserve">. </w:delText>
        </w:r>
        <w:r w:rsidRPr="00E0251F" w:rsidDel="0043097E">
          <w:rPr>
            <w:i/>
            <w:noProof/>
          </w:rPr>
          <w:delText xml:space="preserve">FEMS Microbiol Rev </w:delText>
        </w:r>
        <w:r w:rsidDel="0043097E">
          <w:rPr>
            <w:noProof/>
          </w:rPr>
          <w:delText xml:space="preserve">2008, </w:delText>
        </w:r>
        <w:r w:rsidRPr="00E0251F" w:rsidDel="0043097E">
          <w:rPr>
            <w:b/>
            <w:noProof/>
          </w:rPr>
          <w:delText>32</w:delText>
        </w:r>
        <w:r w:rsidDel="0043097E">
          <w:rPr>
            <w:noProof/>
          </w:rPr>
          <w:delText>(4):579-606.</w:delText>
        </w:r>
      </w:del>
    </w:p>
    <w:p w14:paraId="470DFFC0" w14:textId="77777777" w:rsidR="00E07702" w:rsidRDefault="00E0251F">
      <w:pPr>
        <w:ind w:left="720" w:hanging="720"/>
        <w:rPr>
          <w:del w:id="2387" w:author="hqin" w:date="2013-01-28T08:41:00Z"/>
          <w:noProof/>
        </w:rPr>
      </w:pPr>
      <w:del w:id="2388" w:author="hqin" w:date="2013-01-28T08:41:00Z">
        <w:r w:rsidDel="0043097E">
          <w:rPr>
            <w:noProof/>
          </w:rPr>
          <w:delText>10.</w:delText>
        </w:r>
        <w:r w:rsidDel="0043097E">
          <w:rPr>
            <w:noProof/>
          </w:rPr>
          <w:tab/>
          <w:delText xml:space="preserve">Aronson AI, Shai Y: </w:delText>
        </w:r>
        <w:r w:rsidRPr="00E0251F" w:rsidDel="0043097E">
          <w:rPr>
            <w:b/>
            <w:noProof/>
          </w:rPr>
          <w:delText xml:space="preserve">Why </w:delText>
        </w:r>
        <w:r w:rsidRPr="00E0251F" w:rsidDel="0043097E">
          <w:rPr>
            <w:b/>
            <w:i/>
            <w:noProof/>
          </w:rPr>
          <w:delText xml:space="preserve">Bacillus thuringiensis </w:delText>
        </w:r>
        <w:r w:rsidRPr="00E0251F" w:rsidDel="0043097E">
          <w:rPr>
            <w:b/>
            <w:noProof/>
          </w:rPr>
          <w:delText>insecticidal toxins are so effective: unique features of their mode of action</w:delText>
        </w:r>
        <w:r w:rsidDel="0043097E">
          <w:rPr>
            <w:noProof/>
          </w:rPr>
          <w:delText xml:space="preserve">. </w:delText>
        </w:r>
        <w:r w:rsidRPr="00E0251F" w:rsidDel="0043097E">
          <w:rPr>
            <w:i/>
            <w:noProof/>
          </w:rPr>
          <w:delText xml:space="preserve">FEMS Microbiol Lett </w:delText>
        </w:r>
        <w:r w:rsidDel="0043097E">
          <w:rPr>
            <w:noProof/>
          </w:rPr>
          <w:delText xml:space="preserve">2001, </w:delText>
        </w:r>
        <w:r w:rsidRPr="00E0251F" w:rsidDel="0043097E">
          <w:rPr>
            <w:b/>
            <w:noProof/>
          </w:rPr>
          <w:delText>195</w:delText>
        </w:r>
        <w:r w:rsidDel="0043097E">
          <w:rPr>
            <w:noProof/>
          </w:rPr>
          <w:delText>(1):1-8.</w:delText>
        </w:r>
      </w:del>
    </w:p>
    <w:p w14:paraId="7F19546B" w14:textId="77777777" w:rsidR="00E07702" w:rsidRDefault="00E0251F">
      <w:pPr>
        <w:ind w:left="720" w:hanging="720"/>
        <w:rPr>
          <w:del w:id="2389" w:author="hqin" w:date="2013-01-28T08:41:00Z"/>
          <w:noProof/>
        </w:rPr>
      </w:pPr>
      <w:del w:id="2390" w:author="hqin" w:date="2013-01-28T08:41:00Z">
        <w:r w:rsidDel="0043097E">
          <w:rPr>
            <w:noProof/>
          </w:rPr>
          <w:delText>11.</w:delText>
        </w:r>
        <w:r w:rsidDel="0043097E">
          <w:rPr>
            <w:noProof/>
          </w:rPr>
          <w:tab/>
          <w:delText xml:space="preserve">Sonenshein AL, Hoch JA, Losick R: </w:delText>
        </w:r>
        <w:r w:rsidRPr="00E0251F" w:rsidDel="0043097E">
          <w:rPr>
            <w:b/>
            <w:i/>
            <w:noProof/>
          </w:rPr>
          <w:delText>Bacillus subtilis</w:delText>
        </w:r>
        <w:r w:rsidRPr="00E0251F" w:rsidDel="0043097E">
          <w:rPr>
            <w:b/>
            <w:noProof/>
          </w:rPr>
          <w:delText xml:space="preserve"> and its closest relatives</w:delText>
        </w:r>
        <w:r w:rsidDel="0043097E">
          <w:rPr>
            <w:noProof/>
          </w:rPr>
          <w:delText>. Washington: American Society for Microbiology; 2002.</w:delText>
        </w:r>
      </w:del>
    </w:p>
    <w:p w14:paraId="09C88DC0" w14:textId="77777777" w:rsidR="00E07702" w:rsidRDefault="00E0251F">
      <w:pPr>
        <w:ind w:left="720" w:hanging="720"/>
        <w:rPr>
          <w:del w:id="2391" w:author="hqin" w:date="2013-01-28T08:41:00Z"/>
          <w:noProof/>
        </w:rPr>
      </w:pPr>
      <w:del w:id="2392" w:author="hqin" w:date="2013-01-28T08:41:00Z">
        <w:r w:rsidDel="0043097E">
          <w:rPr>
            <w:noProof/>
          </w:rPr>
          <w:delText>12.</w:delText>
        </w:r>
        <w:r w:rsidDel="0043097E">
          <w:rPr>
            <w:noProof/>
          </w:rPr>
          <w:tab/>
          <w:delText xml:space="preserve">Blackwood KS, Turenne CY, Harmsen D, Kabani AM: </w:delText>
        </w:r>
        <w:r w:rsidRPr="00E0251F" w:rsidDel="0043097E">
          <w:rPr>
            <w:b/>
            <w:noProof/>
          </w:rPr>
          <w:delText xml:space="preserve">Reassessment of sequence-based targets for identification of </w:delText>
        </w:r>
        <w:r w:rsidRPr="00E0251F" w:rsidDel="0043097E">
          <w:rPr>
            <w:b/>
            <w:i/>
            <w:noProof/>
          </w:rPr>
          <w:delText xml:space="preserve">Bacillus </w:delText>
        </w:r>
        <w:r w:rsidRPr="00E0251F" w:rsidDel="0043097E">
          <w:rPr>
            <w:b/>
            <w:noProof/>
          </w:rPr>
          <w:delText>species</w:delText>
        </w:r>
        <w:r w:rsidDel="0043097E">
          <w:rPr>
            <w:noProof/>
          </w:rPr>
          <w:delText xml:space="preserve">. </w:delText>
        </w:r>
        <w:r w:rsidRPr="00E0251F" w:rsidDel="0043097E">
          <w:rPr>
            <w:i/>
            <w:noProof/>
          </w:rPr>
          <w:delText xml:space="preserve">J Clin Microbiol </w:delText>
        </w:r>
        <w:r w:rsidDel="0043097E">
          <w:rPr>
            <w:noProof/>
          </w:rPr>
          <w:delText xml:space="preserve">2004, </w:delText>
        </w:r>
        <w:r w:rsidRPr="00E0251F" w:rsidDel="0043097E">
          <w:rPr>
            <w:b/>
            <w:noProof/>
          </w:rPr>
          <w:delText>42</w:delText>
        </w:r>
        <w:r w:rsidDel="0043097E">
          <w:rPr>
            <w:noProof/>
          </w:rPr>
          <w:delText>(4):1626-1630.</w:delText>
        </w:r>
      </w:del>
    </w:p>
    <w:p w14:paraId="6DF2C268" w14:textId="77777777" w:rsidR="00E07702" w:rsidRDefault="00E0251F">
      <w:pPr>
        <w:ind w:left="720" w:hanging="720"/>
        <w:rPr>
          <w:del w:id="2393" w:author="hqin" w:date="2013-01-28T08:41:00Z"/>
          <w:noProof/>
        </w:rPr>
      </w:pPr>
      <w:del w:id="2394" w:author="hqin" w:date="2013-01-28T08:41:00Z">
        <w:r w:rsidDel="0043097E">
          <w:rPr>
            <w:noProof/>
          </w:rPr>
          <w:delText>13.</w:delText>
        </w:r>
        <w:r w:rsidDel="0043097E">
          <w:rPr>
            <w:noProof/>
          </w:rPr>
          <w:tab/>
          <w:delText xml:space="preserve">Driks A: </w:delText>
        </w:r>
        <w:r w:rsidRPr="00E0251F" w:rsidDel="0043097E">
          <w:rPr>
            <w:b/>
            <w:noProof/>
          </w:rPr>
          <w:delText>Surface appendages of bacterial spores</w:delText>
        </w:r>
        <w:r w:rsidDel="0043097E">
          <w:rPr>
            <w:noProof/>
          </w:rPr>
          <w:delText xml:space="preserve">. </w:delText>
        </w:r>
        <w:r w:rsidRPr="00E0251F" w:rsidDel="0043097E">
          <w:rPr>
            <w:i/>
            <w:noProof/>
          </w:rPr>
          <w:delText xml:space="preserve">Mol Microbiol </w:delText>
        </w:r>
        <w:r w:rsidDel="0043097E">
          <w:rPr>
            <w:noProof/>
          </w:rPr>
          <w:delText xml:space="preserve">2007, </w:delText>
        </w:r>
        <w:r w:rsidRPr="00E0251F" w:rsidDel="0043097E">
          <w:rPr>
            <w:b/>
            <w:noProof/>
          </w:rPr>
          <w:delText>63</w:delText>
        </w:r>
        <w:r w:rsidDel="0043097E">
          <w:rPr>
            <w:noProof/>
          </w:rPr>
          <w:delText>(3):623-625.</w:delText>
        </w:r>
      </w:del>
    </w:p>
    <w:p w14:paraId="151910D0" w14:textId="77777777" w:rsidR="00E07702" w:rsidRDefault="00E0251F">
      <w:pPr>
        <w:ind w:left="720" w:hanging="720"/>
        <w:rPr>
          <w:del w:id="2395" w:author="hqin" w:date="2013-01-28T08:41:00Z"/>
          <w:noProof/>
        </w:rPr>
      </w:pPr>
      <w:del w:id="2396" w:author="hqin" w:date="2013-01-28T08:41:00Z">
        <w:r w:rsidDel="0043097E">
          <w:rPr>
            <w:noProof/>
          </w:rPr>
          <w:delText>14.</w:delText>
        </w:r>
        <w:r w:rsidDel="0043097E">
          <w:rPr>
            <w:noProof/>
          </w:rPr>
          <w:tab/>
          <w:delText xml:space="preserve">Henriques AO, Moran CP, Jr.: </w:delText>
        </w:r>
        <w:r w:rsidRPr="00E0251F" w:rsidDel="0043097E">
          <w:rPr>
            <w:b/>
            <w:noProof/>
          </w:rPr>
          <w:delText>Structure, assembly, and function of the spore surface layers</w:delText>
        </w:r>
        <w:r w:rsidDel="0043097E">
          <w:rPr>
            <w:noProof/>
          </w:rPr>
          <w:delText xml:space="preserve">. </w:delText>
        </w:r>
        <w:r w:rsidRPr="00E0251F" w:rsidDel="0043097E">
          <w:rPr>
            <w:i/>
            <w:noProof/>
          </w:rPr>
          <w:delText xml:space="preserve">Annu Rev Microbiol </w:delText>
        </w:r>
        <w:r w:rsidDel="0043097E">
          <w:rPr>
            <w:noProof/>
          </w:rPr>
          <w:delText xml:space="preserve">2007, </w:delText>
        </w:r>
        <w:r w:rsidRPr="00E0251F" w:rsidDel="0043097E">
          <w:rPr>
            <w:b/>
            <w:noProof/>
          </w:rPr>
          <w:delText>61</w:delText>
        </w:r>
        <w:r w:rsidDel="0043097E">
          <w:rPr>
            <w:noProof/>
          </w:rPr>
          <w:delText>:555-588.</w:delText>
        </w:r>
      </w:del>
    </w:p>
    <w:p w14:paraId="7DA6A6F1" w14:textId="77777777" w:rsidR="00E07702" w:rsidRDefault="00E0251F">
      <w:pPr>
        <w:ind w:left="720" w:hanging="720"/>
        <w:rPr>
          <w:del w:id="2397" w:author="hqin" w:date="2013-01-28T08:41:00Z"/>
          <w:noProof/>
        </w:rPr>
      </w:pPr>
      <w:del w:id="2398" w:author="hqin" w:date="2013-01-28T08:41:00Z">
        <w:r w:rsidDel="0043097E">
          <w:rPr>
            <w:noProof/>
          </w:rPr>
          <w:delText>15.</w:delText>
        </w:r>
        <w:r w:rsidDel="0043097E">
          <w:rPr>
            <w:noProof/>
          </w:rPr>
          <w:tab/>
          <w:delText xml:space="preserve">Driks A: </w:delText>
        </w:r>
        <w:r w:rsidRPr="00E0251F" w:rsidDel="0043097E">
          <w:rPr>
            <w:b/>
            <w:i/>
            <w:noProof/>
          </w:rPr>
          <w:delText>Bacillus subtilis</w:delText>
        </w:r>
        <w:r w:rsidRPr="00E0251F" w:rsidDel="0043097E">
          <w:rPr>
            <w:b/>
            <w:noProof/>
          </w:rPr>
          <w:delText xml:space="preserve"> spore coat</w:delText>
        </w:r>
        <w:r w:rsidDel="0043097E">
          <w:rPr>
            <w:noProof/>
          </w:rPr>
          <w:delText xml:space="preserve">. </w:delText>
        </w:r>
        <w:r w:rsidRPr="00E0251F" w:rsidDel="0043097E">
          <w:rPr>
            <w:i/>
            <w:noProof/>
          </w:rPr>
          <w:delText xml:space="preserve">Microbiol Mol Biol Rev </w:delText>
        </w:r>
        <w:r w:rsidDel="0043097E">
          <w:rPr>
            <w:noProof/>
          </w:rPr>
          <w:delText xml:space="preserve">1999, </w:delText>
        </w:r>
        <w:r w:rsidRPr="00E0251F" w:rsidDel="0043097E">
          <w:rPr>
            <w:b/>
            <w:noProof/>
          </w:rPr>
          <w:delText>63</w:delText>
        </w:r>
        <w:r w:rsidDel="0043097E">
          <w:rPr>
            <w:noProof/>
          </w:rPr>
          <w:delText>(1):1-20.</w:delText>
        </w:r>
      </w:del>
    </w:p>
    <w:p w14:paraId="7D5F7245" w14:textId="77777777" w:rsidR="00E07702" w:rsidRDefault="00E0251F">
      <w:pPr>
        <w:ind w:left="720" w:hanging="720"/>
        <w:rPr>
          <w:del w:id="2399" w:author="hqin" w:date="2013-01-28T08:41:00Z"/>
          <w:noProof/>
        </w:rPr>
      </w:pPr>
      <w:del w:id="2400" w:author="hqin" w:date="2013-01-28T08:41:00Z">
        <w:r w:rsidDel="0043097E">
          <w:rPr>
            <w:noProof/>
          </w:rPr>
          <w:delText>16.</w:delText>
        </w:r>
        <w:r w:rsidDel="0043097E">
          <w:rPr>
            <w:noProof/>
          </w:rPr>
          <w:tab/>
          <w:delText xml:space="preserve">Driks A: </w:delText>
        </w:r>
        <w:r w:rsidRPr="00E0251F" w:rsidDel="0043097E">
          <w:rPr>
            <w:b/>
            <w:noProof/>
          </w:rPr>
          <w:delText>Maximum shields: the assembly and function of the bacterial spore coat</w:delText>
        </w:r>
        <w:r w:rsidDel="0043097E">
          <w:rPr>
            <w:noProof/>
          </w:rPr>
          <w:delText xml:space="preserve">. </w:delText>
        </w:r>
        <w:r w:rsidRPr="00E0251F" w:rsidDel="0043097E">
          <w:rPr>
            <w:i/>
            <w:noProof/>
          </w:rPr>
          <w:delText xml:space="preserve">Trends Microbiol </w:delText>
        </w:r>
        <w:r w:rsidDel="0043097E">
          <w:rPr>
            <w:noProof/>
          </w:rPr>
          <w:delText xml:space="preserve">2002, </w:delText>
        </w:r>
        <w:r w:rsidRPr="00E0251F" w:rsidDel="0043097E">
          <w:rPr>
            <w:b/>
            <w:noProof/>
          </w:rPr>
          <w:delText>10</w:delText>
        </w:r>
        <w:r w:rsidDel="0043097E">
          <w:rPr>
            <w:noProof/>
          </w:rPr>
          <w:delText>(6):251-254.</w:delText>
        </w:r>
      </w:del>
    </w:p>
    <w:p w14:paraId="51AFB1AF" w14:textId="77777777" w:rsidR="00E07702" w:rsidRDefault="00E0251F">
      <w:pPr>
        <w:ind w:left="720" w:hanging="720"/>
        <w:rPr>
          <w:del w:id="2401" w:author="hqin" w:date="2013-01-28T08:41:00Z"/>
          <w:noProof/>
        </w:rPr>
      </w:pPr>
      <w:del w:id="2402" w:author="hqin" w:date="2013-01-28T08:41:00Z">
        <w:r w:rsidDel="0043097E">
          <w:rPr>
            <w:noProof/>
          </w:rPr>
          <w:delText>17.</w:delText>
        </w:r>
        <w:r w:rsidDel="0043097E">
          <w:rPr>
            <w:noProof/>
          </w:rPr>
          <w:tab/>
          <w:delText xml:space="preserve">Driks A, Mallozzi M: </w:delText>
        </w:r>
        <w:r w:rsidRPr="00E0251F" w:rsidDel="0043097E">
          <w:rPr>
            <w:b/>
            <w:noProof/>
          </w:rPr>
          <w:delText xml:space="preserve">Outer structures of the </w:delText>
        </w:r>
        <w:r w:rsidRPr="00E0251F" w:rsidDel="0043097E">
          <w:rPr>
            <w:b/>
            <w:i/>
            <w:noProof/>
          </w:rPr>
          <w:delText>Bacillus anthracis</w:delText>
        </w:r>
        <w:r w:rsidRPr="00E0251F" w:rsidDel="0043097E">
          <w:rPr>
            <w:b/>
            <w:noProof/>
          </w:rPr>
          <w:delText xml:space="preserve"> spore.</w:delText>
        </w:r>
        <w:r w:rsidDel="0043097E">
          <w:rPr>
            <w:noProof/>
          </w:rPr>
          <w:delText xml:space="preserve"> In: </w:delText>
        </w:r>
        <w:r w:rsidRPr="00E0251F" w:rsidDel="0043097E">
          <w:rPr>
            <w:i/>
            <w:noProof/>
          </w:rPr>
          <w:delText>Bacillus anthracis and Anthrax.</w:delText>
        </w:r>
        <w:r w:rsidDel="0043097E">
          <w:rPr>
            <w:noProof/>
          </w:rPr>
          <w:delText xml:space="preserve"> Edited by Bergman N. New Jersey: John Wiley &amp; Sons; 2009.</w:delText>
        </w:r>
      </w:del>
    </w:p>
    <w:p w14:paraId="5C4060B6" w14:textId="77777777" w:rsidR="00E07702" w:rsidRDefault="00E0251F">
      <w:pPr>
        <w:ind w:left="720" w:hanging="720"/>
        <w:rPr>
          <w:del w:id="2403" w:author="hqin" w:date="2013-01-28T08:41:00Z"/>
          <w:noProof/>
        </w:rPr>
      </w:pPr>
      <w:del w:id="2404" w:author="hqin" w:date="2013-01-28T08:41:00Z">
        <w:r w:rsidDel="0043097E">
          <w:rPr>
            <w:noProof/>
          </w:rPr>
          <w:delText>18.</w:delText>
        </w:r>
        <w:r w:rsidDel="0043097E">
          <w:rPr>
            <w:noProof/>
          </w:rPr>
          <w:tab/>
          <w:delText xml:space="preserve">Chen G, Driks A, Tawfig K, Mallozzi M, Patil S: </w:delText>
        </w:r>
        <w:r w:rsidRPr="00E0251F" w:rsidDel="0043097E">
          <w:rPr>
            <w:b/>
            <w:i/>
            <w:noProof/>
          </w:rPr>
          <w:delText>Bacillus anthracis</w:delText>
        </w:r>
        <w:r w:rsidRPr="00E0251F" w:rsidDel="0043097E">
          <w:rPr>
            <w:b/>
            <w:noProof/>
          </w:rPr>
          <w:delText xml:space="preserve"> and </w:delText>
        </w:r>
        <w:r w:rsidRPr="00E0251F" w:rsidDel="0043097E">
          <w:rPr>
            <w:b/>
            <w:i/>
            <w:noProof/>
          </w:rPr>
          <w:delText>Bacillus subtilis</w:delText>
        </w:r>
        <w:r w:rsidRPr="00E0251F" w:rsidDel="0043097E">
          <w:rPr>
            <w:b/>
            <w:noProof/>
          </w:rPr>
          <w:delText xml:space="preserve"> Spore surface properties and transport.</w:delText>
        </w:r>
        <w:r w:rsidRPr="00E0251F" w:rsidDel="0043097E">
          <w:rPr>
            <w:i/>
            <w:noProof/>
          </w:rPr>
          <w:delText xml:space="preserve"> Colloids and Surfaces B: Biointerfaces </w:delText>
        </w:r>
        <w:r w:rsidDel="0043097E">
          <w:rPr>
            <w:noProof/>
          </w:rPr>
          <w:delText xml:space="preserve">2010, </w:delText>
        </w:r>
        <w:r w:rsidRPr="00E0251F" w:rsidDel="0043097E">
          <w:rPr>
            <w:b/>
            <w:noProof/>
          </w:rPr>
          <w:delText>76</w:delText>
        </w:r>
        <w:r w:rsidDel="0043097E">
          <w:rPr>
            <w:noProof/>
          </w:rPr>
          <w:delText>(2):512-518.</w:delText>
        </w:r>
      </w:del>
    </w:p>
    <w:p w14:paraId="2CCB13AA" w14:textId="77777777" w:rsidR="00E07702" w:rsidRDefault="00E0251F">
      <w:pPr>
        <w:ind w:left="720" w:hanging="720"/>
        <w:rPr>
          <w:del w:id="2405" w:author="hqin" w:date="2013-01-28T08:41:00Z"/>
          <w:noProof/>
        </w:rPr>
      </w:pPr>
      <w:del w:id="2406" w:author="hqin" w:date="2013-01-28T08:41:00Z">
        <w:r w:rsidDel="0043097E">
          <w:rPr>
            <w:noProof/>
          </w:rPr>
          <w:delText>19.</w:delText>
        </w:r>
        <w:r w:rsidDel="0043097E">
          <w:rPr>
            <w:noProof/>
          </w:rPr>
          <w:tab/>
          <w:delText xml:space="preserve">Ragkousi K, Eichenberger P, van Ooij C, Setlow P: </w:delText>
        </w:r>
        <w:r w:rsidRPr="00E0251F" w:rsidDel="0043097E">
          <w:rPr>
            <w:b/>
            <w:noProof/>
          </w:rPr>
          <w:delText xml:space="preserve">Identification of a new gene essential for germination of </w:delText>
        </w:r>
        <w:r w:rsidRPr="00E0251F" w:rsidDel="0043097E">
          <w:rPr>
            <w:b/>
            <w:i/>
            <w:noProof/>
          </w:rPr>
          <w:delText>Bacillus subtilis</w:delText>
        </w:r>
        <w:r w:rsidRPr="00E0251F" w:rsidDel="0043097E">
          <w:rPr>
            <w:b/>
            <w:noProof/>
          </w:rPr>
          <w:delText xml:space="preserve"> spores with Ca</w:delText>
        </w:r>
        <w:r w:rsidRPr="00E0251F" w:rsidDel="0043097E">
          <w:rPr>
            <w:b/>
            <w:noProof/>
            <w:vertAlign w:val="superscript"/>
          </w:rPr>
          <w:delText>2+</w:delText>
        </w:r>
        <w:r w:rsidRPr="00E0251F" w:rsidDel="0043097E">
          <w:rPr>
            <w:b/>
            <w:noProof/>
          </w:rPr>
          <w:delText>-dipicolinate</w:delText>
        </w:r>
        <w:r w:rsidDel="0043097E">
          <w:rPr>
            <w:noProof/>
          </w:rPr>
          <w:delText xml:space="preserve">. </w:delText>
        </w:r>
        <w:r w:rsidRPr="00E0251F" w:rsidDel="0043097E">
          <w:rPr>
            <w:i/>
            <w:noProof/>
          </w:rPr>
          <w:delText xml:space="preserve">J Bacteriol </w:delText>
        </w:r>
        <w:r w:rsidDel="0043097E">
          <w:rPr>
            <w:noProof/>
          </w:rPr>
          <w:delText xml:space="preserve">2003, </w:delText>
        </w:r>
        <w:r w:rsidRPr="00E0251F" w:rsidDel="0043097E">
          <w:rPr>
            <w:b/>
            <w:noProof/>
          </w:rPr>
          <w:delText>185</w:delText>
        </w:r>
        <w:r w:rsidDel="0043097E">
          <w:rPr>
            <w:noProof/>
          </w:rPr>
          <w:delText>(7):2315-2329.</w:delText>
        </w:r>
      </w:del>
    </w:p>
    <w:p w14:paraId="05BE29AB" w14:textId="77777777" w:rsidR="00E07702" w:rsidRDefault="00E0251F">
      <w:pPr>
        <w:ind w:left="720" w:hanging="720"/>
        <w:rPr>
          <w:del w:id="2407" w:author="hqin" w:date="2013-01-28T08:41:00Z"/>
          <w:noProof/>
        </w:rPr>
      </w:pPr>
      <w:del w:id="2408" w:author="hqin" w:date="2013-01-28T08:41:00Z">
        <w:r w:rsidDel="0043097E">
          <w:rPr>
            <w:noProof/>
          </w:rPr>
          <w:delText>20.</w:delText>
        </w:r>
        <w:r w:rsidDel="0043097E">
          <w:rPr>
            <w:noProof/>
          </w:rPr>
          <w:tab/>
          <w:delText xml:space="preserve">Riesenman PJ, Nicholson WL: </w:delText>
        </w:r>
        <w:r w:rsidRPr="00E0251F" w:rsidDel="0043097E">
          <w:rPr>
            <w:b/>
            <w:noProof/>
          </w:rPr>
          <w:delText xml:space="preserve">Role of the spore coat layers in </w:delText>
        </w:r>
        <w:r w:rsidRPr="00E0251F" w:rsidDel="0043097E">
          <w:rPr>
            <w:b/>
            <w:i/>
            <w:noProof/>
          </w:rPr>
          <w:delText>Bacillus subtilis</w:delText>
        </w:r>
        <w:r w:rsidRPr="00E0251F" w:rsidDel="0043097E">
          <w:rPr>
            <w:b/>
            <w:noProof/>
          </w:rPr>
          <w:delText xml:space="preserve"> spore resistance to hydrogen peroxide, artificial UV-C, UV-B, and solar UV radiation</w:delText>
        </w:r>
        <w:r w:rsidDel="0043097E">
          <w:rPr>
            <w:noProof/>
          </w:rPr>
          <w:delText xml:space="preserve">. </w:delText>
        </w:r>
        <w:r w:rsidRPr="00E0251F" w:rsidDel="0043097E">
          <w:rPr>
            <w:i/>
            <w:noProof/>
          </w:rPr>
          <w:delText xml:space="preserve">Appl Environ Microbiol </w:delText>
        </w:r>
        <w:r w:rsidDel="0043097E">
          <w:rPr>
            <w:noProof/>
          </w:rPr>
          <w:delText xml:space="preserve">2000, </w:delText>
        </w:r>
        <w:r w:rsidRPr="00E0251F" w:rsidDel="0043097E">
          <w:rPr>
            <w:b/>
            <w:noProof/>
          </w:rPr>
          <w:delText>66</w:delText>
        </w:r>
        <w:r w:rsidDel="0043097E">
          <w:rPr>
            <w:noProof/>
          </w:rPr>
          <w:delText>(2):620-626.</w:delText>
        </w:r>
      </w:del>
    </w:p>
    <w:p w14:paraId="6B512E7B" w14:textId="77777777" w:rsidR="00E07702" w:rsidRDefault="00E0251F">
      <w:pPr>
        <w:ind w:left="720" w:hanging="720"/>
        <w:rPr>
          <w:del w:id="2409" w:author="hqin" w:date="2013-01-28T08:41:00Z"/>
          <w:noProof/>
        </w:rPr>
      </w:pPr>
      <w:del w:id="2410" w:author="hqin" w:date="2013-01-28T08:41:00Z">
        <w:r w:rsidDel="0043097E">
          <w:rPr>
            <w:noProof/>
          </w:rPr>
          <w:delText>21.</w:delText>
        </w:r>
        <w:r w:rsidDel="0043097E">
          <w:rPr>
            <w:noProof/>
          </w:rPr>
          <w:tab/>
          <w:delText xml:space="preserve">Setlow B, Atluri S, Kitchel R, Koziol-Dube K, Setlow P: </w:delText>
        </w:r>
        <w:r w:rsidRPr="00E0251F" w:rsidDel="0043097E">
          <w:rPr>
            <w:b/>
            <w:noProof/>
          </w:rPr>
          <w:delText xml:space="preserve">Role of dipicolinic acid in resistance and stability of spores of </w:delText>
        </w:r>
        <w:r w:rsidRPr="00E0251F" w:rsidDel="0043097E">
          <w:rPr>
            <w:b/>
            <w:i/>
            <w:noProof/>
          </w:rPr>
          <w:delText xml:space="preserve">Bacillus subtilis </w:delText>
        </w:r>
        <w:r w:rsidRPr="00E0251F" w:rsidDel="0043097E">
          <w:rPr>
            <w:b/>
            <w:noProof/>
          </w:rPr>
          <w:delText>with or without DNA-protective alpha/beta-type small acid-soluble proteins</w:delText>
        </w:r>
        <w:r w:rsidDel="0043097E">
          <w:rPr>
            <w:noProof/>
          </w:rPr>
          <w:delText xml:space="preserve">. </w:delText>
        </w:r>
        <w:r w:rsidRPr="00E0251F" w:rsidDel="0043097E">
          <w:rPr>
            <w:i/>
            <w:noProof/>
          </w:rPr>
          <w:delText xml:space="preserve">J Bacteriol </w:delText>
        </w:r>
        <w:r w:rsidDel="0043097E">
          <w:rPr>
            <w:noProof/>
          </w:rPr>
          <w:delText xml:space="preserve">2006, </w:delText>
        </w:r>
        <w:r w:rsidRPr="00E0251F" w:rsidDel="0043097E">
          <w:rPr>
            <w:b/>
            <w:noProof/>
          </w:rPr>
          <w:delText>188</w:delText>
        </w:r>
        <w:r w:rsidDel="0043097E">
          <w:rPr>
            <w:noProof/>
          </w:rPr>
          <w:delText>(11):3740-3747.</w:delText>
        </w:r>
      </w:del>
    </w:p>
    <w:p w14:paraId="247108B7" w14:textId="77777777" w:rsidR="00E07702" w:rsidRDefault="00E0251F">
      <w:pPr>
        <w:ind w:left="720" w:hanging="720"/>
        <w:rPr>
          <w:del w:id="2411" w:author="hqin" w:date="2013-01-28T08:41:00Z"/>
          <w:noProof/>
        </w:rPr>
      </w:pPr>
      <w:del w:id="2412" w:author="hqin" w:date="2013-01-28T08:41:00Z">
        <w:r w:rsidDel="0043097E">
          <w:rPr>
            <w:noProof/>
          </w:rPr>
          <w:delText>22.</w:delText>
        </w:r>
        <w:r w:rsidDel="0043097E">
          <w:rPr>
            <w:noProof/>
          </w:rPr>
          <w:tab/>
          <w:delText xml:space="preserve">Behravan J, Chirakkal H, Masson A, Moir A: </w:delText>
        </w:r>
        <w:r w:rsidRPr="00E0251F" w:rsidDel="0043097E">
          <w:rPr>
            <w:b/>
            <w:noProof/>
          </w:rPr>
          <w:delText xml:space="preserve">Mutations in the gerP locus of </w:delText>
        </w:r>
        <w:r w:rsidRPr="00E0251F" w:rsidDel="0043097E">
          <w:rPr>
            <w:b/>
            <w:i/>
            <w:noProof/>
          </w:rPr>
          <w:delText xml:space="preserve">Bacillus subtilis </w:delText>
        </w:r>
        <w:r w:rsidRPr="00E0251F" w:rsidDel="0043097E">
          <w:rPr>
            <w:b/>
            <w:noProof/>
          </w:rPr>
          <w:delText xml:space="preserve">and </w:delText>
        </w:r>
        <w:r w:rsidRPr="00E0251F" w:rsidDel="0043097E">
          <w:rPr>
            <w:b/>
            <w:i/>
            <w:noProof/>
          </w:rPr>
          <w:delText xml:space="preserve">Bacillus cereus </w:delText>
        </w:r>
        <w:r w:rsidRPr="00E0251F" w:rsidDel="0043097E">
          <w:rPr>
            <w:b/>
            <w:noProof/>
          </w:rPr>
          <w:delText>affect access of germinants to their targets in spores</w:delText>
        </w:r>
        <w:r w:rsidDel="0043097E">
          <w:rPr>
            <w:noProof/>
          </w:rPr>
          <w:delText xml:space="preserve">. </w:delText>
        </w:r>
        <w:r w:rsidRPr="00E0251F" w:rsidDel="0043097E">
          <w:rPr>
            <w:i/>
            <w:noProof/>
          </w:rPr>
          <w:delText xml:space="preserve">J Bacteriol </w:delText>
        </w:r>
        <w:r w:rsidDel="0043097E">
          <w:rPr>
            <w:noProof/>
          </w:rPr>
          <w:delText xml:space="preserve">2000, </w:delText>
        </w:r>
        <w:r w:rsidRPr="00E0251F" w:rsidDel="0043097E">
          <w:rPr>
            <w:b/>
            <w:noProof/>
          </w:rPr>
          <w:delText>182</w:delText>
        </w:r>
        <w:r w:rsidDel="0043097E">
          <w:rPr>
            <w:noProof/>
          </w:rPr>
          <w:delText>(7):1987-1994.</w:delText>
        </w:r>
      </w:del>
    </w:p>
    <w:p w14:paraId="1F681AD7" w14:textId="77777777" w:rsidR="00E07702" w:rsidRDefault="00E0251F">
      <w:pPr>
        <w:ind w:left="720" w:hanging="720"/>
        <w:rPr>
          <w:del w:id="2413" w:author="hqin" w:date="2013-01-28T08:41:00Z"/>
          <w:noProof/>
        </w:rPr>
      </w:pPr>
      <w:del w:id="2414" w:author="hqin" w:date="2013-01-28T08:41:00Z">
        <w:r w:rsidDel="0043097E">
          <w:rPr>
            <w:noProof/>
          </w:rPr>
          <w:delText>23.</w:delText>
        </w:r>
        <w:r w:rsidDel="0043097E">
          <w:rPr>
            <w:noProof/>
          </w:rPr>
          <w:tab/>
          <w:delText xml:space="preserve">Setlow P: </w:delText>
        </w:r>
        <w:r w:rsidRPr="00E0251F" w:rsidDel="0043097E">
          <w:rPr>
            <w:b/>
            <w:noProof/>
          </w:rPr>
          <w:delText xml:space="preserve">Spores of </w:delText>
        </w:r>
        <w:r w:rsidRPr="00E0251F" w:rsidDel="0043097E">
          <w:rPr>
            <w:b/>
            <w:i/>
            <w:noProof/>
          </w:rPr>
          <w:delText>Bacillus subtilis</w:delText>
        </w:r>
        <w:r w:rsidRPr="00E0251F" w:rsidDel="0043097E">
          <w:rPr>
            <w:b/>
            <w:noProof/>
          </w:rPr>
          <w:delText>: their resistance to and killing by radiation, heat and chemicals</w:delText>
        </w:r>
        <w:r w:rsidDel="0043097E">
          <w:rPr>
            <w:noProof/>
          </w:rPr>
          <w:delText xml:space="preserve">. </w:delText>
        </w:r>
        <w:r w:rsidRPr="00E0251F" w:rsidDel="0043097E">
          <w:rPr>
            <w:i/>
            <w:noProof/>
          </w:rPr>
          <w:delText xml:space="preserve">J Appl Microbiol </w:delText>
        </w:r>
        <w:r w:rsidDel="0043097E">
          <w:rPr>
            <w:noProof/>
          </w:rPr>
          <w:delText xml:space="preserve">2006, </w:delText>
        </w:r>
        <w:r w:rsidRPr="00E0251F" w:rsidDel="0043097E">
          <w:rPr>
            <w:b/>
            <w:noProof/>
          </w:rPr>
          <w:delText>101</w:delText>
        </w:r>
        <w:r w:rsidDel="0043097E">
          <w:rPr>
            <w:noProof/>
          </w:rPr>
          <w:delText>(3):514-525.</w:delText>
        </w:r>
      </w:del>
    </w:p>
    <w:p w14:paraId="77DA7315" w14:textId="77777777" w:rsidR="00E07702" w:rsidRDefault="00E0251F">
      <w:pPr>
        <w:ind w:left="720" w:hanging="720"/>
        <w:rPr>
          <w:del w:id="2415" w:author="hqin" w:date="2013-01-28T08:41:00Z"/>
          <w:noProof/>
        </w:rPr>
      </w:pPr>
      <w:del w:id="2416" w:author="hqin" w:date="2013-01-28T08:41:00Z">
        <w:r w:rsidDel="0043097E">
          <w:rPr>
            <w:noProof/>
          </w:rPr>
          <w:delText>24.</w:delText>
        </w:r>
        <w:r w:rsidDel="0043097E">
          <w:rPr>
            <w:noProof/>
          </w:rPr>
          <w:tab/>
          <w:delText xml:space="preserve">Cohn F: </w:delText>
        </w:r>
        <w:r w:rsidRPr="00E0251F" w:rsidDel="0043097E">
          <w:rPr>
            <w:b/>
            <w:noProof/>
          </w:rPr>
          <w:delText xml:space="preserve">Studies on the biology of the </w:delText>
        </w:r>
        <w:r w:rsidRPr="00E0251F" w:rsidDel="0043097E">
          <w:rPr>
            <w:b/>
            <w:i/>
            <w:noProof/>
          </w:rPr>
          <w:delText>Bacilli</w:delText>
        </w:r>
        <w:r w:rsidDel="0043097E">
          <w:rPr>
            <w:noProof/>
          </w:rPr>
          <w:delText xml:space="preserve">. </w:delText>
        </w:r>
        <w:r w:rsidRPr="00E0251F" w:rsidDel="0043097E">
          <w:rPr>
            <w:i/>
            <w:noProof/>
          </w:rPr>
          <w:delText xml:space="preserve">Beiträge zur Biologie der Pflanzen </w:delText>
        </w:r>
        <w:r w:rsidDel="0043097E">
          <w:rPr>
            <w:noProof/>
          </w:rPr>
          <w:delText xml:space="preserve">1876, </w:delText>
        </w:r>
        <w:r w:rsidRPr="00E0251F" w:rsidDel="0043097E">
          <w:rPr>
            <w:b/>
            <w:noProof/>
          </w:rPr>
          <w:delText>2</w:delText>
        </w:r>
        <w:r w:rsidDel="0043097E">
          <w:rPr>
            <w:noProof/>
          </w:rPr>
          <w:delText>:249-276.</w:delText>
        </w:r>
      </w:del>
    </w:p>
    <w:p w14:paraId="127DE9B0" w14:textId="77777777" w:rsidR="00E07702" w:rsidRDefault="00E0251F">
      <w:pPr>
        <w:ind w:left="720" w:hanging="720"/>
        <w:rPr>
          <w:del w:id="2417" w:author="hqin" w:date="2013-01-28T08:41:00Z"/>
          <w:noProof/>
        </w:rPr>
      </w:pPr>
      <w:del w:id="2418" w:author="hqin" w:date="2013-01-28T08:41:00Z">
        <w:r w:rsidDel="0043097E">
          <w:rPr>
            <w:noProof/>
          </w:rPr>
          <w:delText>25.</w:delText>
        </w:r>
        <w:r w:rsidDel="0043097E">
          <w:rPr>
            <w:noProof/>
          </w:rPr>
          <w:tab/>
          <w:delText xml:space="preserve">Koch R: </w:delText>
        </w:r>
        <w:r w:rsidRPr="00E0251F" w:rsidDel="0043097E">
          <w:rPr>
            <w:b/>
            <w:noProof/>
          </w:rPr>
          <w:delText xml:space="preserve">The etiology of anthrax, based on the life history of </w:delText>
        </w:r>
        <w:r w:rsidRPr="00E0251F" w:rsidDel="0043097E">
          <w:rPr>
            <w:b/>
            <w:i/>
            <w:noProof/>
          </w:rPr>
          <w:delText>Bacillus anthracis</w:delText>
        </w:r>
        <w:r w:rsidDel="0043097E">
          <w:rPr>
            <w:noProof/>
          </w:rPr>
          <w:delText xml:space="preserve">. </w:delText>
        </w:r>
        <w:r w:rsidRPr="00E0251F" w:rsidDel="0043097E">
          <w:rPr>
            <w:i/>
            <w:noProof/>
          </w:rPr>
          <w:delText xml:space="preserve">Beiträge zur Biologie der Pflanzen </w:delText>
        </w:r>
        <w:r w:rsidDel="0043097E">
          <w:rPr>
            <w:noProof/>
          </w:rPr>
          <w:delText xml:space="preserve">1876, </w:delText>
        </w:r>
        <w:r w:rsidRPr="00E0251F" w:rsidDel="0043097E">
          <w:rPr>
            <w:b/>
            <w:noProof/>
          </w:rPr>
          <w:delText>2</w:delText>
        </w:r>
        <w:r w:rsidDel="0043097E">
          <w:rPr>
            <w:noProof/>
          </w:rPr>
          <w:delText>:277-310.</w:delText>
        </w:r>
      </w:del>
    </w:p>
    <w:p w14:paraId="037ABE90" w14:textId="77777777" w:rsidR="00E07702" w:rsidRDefault="00E0251F">
      <w:pPr>
        <w:ind w:left="720" w:hanging="720"/>
        <w:rPr>
          <w:del w:id="2419" w:author="hqin" w:date="2013-01-28T08:41:00Z"/>
          <w:noProof/>
        </w:rPr>
      </w:pPr>
      <w:del w:id="2420" w:author="hqin" w:date="2013-01-28T08:41:00Z">
        <w:r w:rsidDel="0043097E">
          <w:rPr>
            <w:noProof/>
          </w:rPr>
          <w:delText>26.</w:delText>
        </w:r>
        <w:r w:rsidDel="0043097E">
          <w:rPr>
            <w:noProof/>
          </w:rPr>
          <w:tab/>
          <w:delText xml:space="preserve">Holt SC, Leadbetter ER: </w:delText>
        </w:r>
        <w:r w:rsidRPr="00E0251F" w:rsidDel="0043097E">
          <w:rPr>
            <w:b/>
            <w:noProof/>
          </w:rPr>
          <w:delText>Comparative ultrastructure of selected aerobic spore-forming bacteria: a freeze-etching study</w:delText>
        </w:r>
        <w:r w:rsidDel="0043097E">
          <w:rPr>
            <w:noProof/>
          </w:rPr>
          <w:delText xml:space="preserve">. </w:delText>
        </w:r>
        <w:r w:rsidRPr="00E0251F" w:rsidDel="0043097E">
          <w:rPr>
            <w:i/>
            <w:noProof/>
          </w:rPr>
          <w:delText xml:space="preserve">Bacteriol Rev </w:delText>
        </w:r>
        <w:r w:rsidDel="0043097E">
          <w:rPr>
            <w:noProof/>
          </w:rPr>
          <w:delText xml:space="preserve">1969, </w:delText>
        </w:r>
        <w:r w:rsidRPr="00E0251F" w:rsidDel="0043097E">
          <w:rPr>
            <w:b/>
            <w:noProof/>
          </w:rPr>
          <w:delText>33</w:delText>
        </w:r>
        <w:r w:rsidDel="0043097E">
          <w:rPr>
            <w:noProof/>
          </w:rPr>
          <w:delText>(2):346-378.</w:delText>
        </w:r>
      </w:del>
    </w:p>
    <w:p w14:paraId="16ED4194" w14:textId="77777777" w:rsidR="00E07702" w:rsidRDefault="00E0251F">
      <w:pPr>
        <w:ind w:left="720" w:hanging="720"/>
        <w:rPr>
          <w:del w:id="2421" w:author="hqin" w:date="2013-01-28T08:41:00Z"/>
          <w:noProof/>
        </w:rPr>
      </w:pPr>
      <w:del w:id="2422" w:author="hqin" w:date="2013-01-28T08:41:00Z">
        <w:r w:rsidDel="0043097E">
          <w:rPr>
            <w:noProof/>
          </w:rPr>
          <w:delText>27.</w:delText>
        </w:r>
        <w:r w:rsidDel="0043097E">
          <w:rPr>
            <w:noProof/>
          </w:rPr>
          <w:tab/>
          <w:delText xml:space="preserve">Aronson AI, Fitz-James P: </w:delText>
        </w:r>
        <w:r w:rsidRPr="00E0251F" w:rsidDel="0043097E">
          <w:rPr>
            <w:b/>
            <w:noProof/>
          </w:rPr>
          <w:delText>Structure and morphogenesis of the bacterial spore coat</w:delText>
        </w:r>
        <w:r w:rsidDel="0043097E">
          <w:rPr>
            <w:noProof/>
          </w:rPr>
          <w:delText xml:space="preserve">. </w:delText>
        </w:r>
        <w:r w:rsidRPr="00E0251F" w:rsidDel="0043097E">
          <w:rPr>
            <w:i/>
            <w:noProof/>
          </w:rPr>
          <w:delText xml:space="preserve">Bacteriol Rev </w:delText>
        </w:r>
        <w:r w:rsidDel="0043097E">
          <w:rPr>
            <w:noProof/>
          </w:rPr>
          <w:delText xml:space="preserve">1976, </w:delText>
        </w:r>
        <w:r w:rsidRPr="00E0251F" w:rsidDel="0043097E">
          <w:rPr>
            <w:b/>
            <w:noProof/>
          </w:rPr>
          <w:delText>40</w:delText>
        </w:r>
        <w:r w:rsidDel="0043097E">
          <w:rPr>
            <w:noProof/>
          </w:rPr>
          <w:delText>:360-402.</w:delText>
        </w:r>
      </w:del>
    </w:p>
    <w:p w14:paraId="26F98523" w14:textId="77777777" w:rsidR="00E07702" w:rsidRDefault="00E0251F">
      <w:pPr>
        <w:ind w:left="720" w:hanging="720"/>
        <w:rPr>
          <w:del w:id="2423" w:author="hqin" w:date="2013-01-28T08:41:00Z"/>
          <w:noProof/>
        </w:rPr>
      </w:pPr>
      <w:del w:id="2424" w:author="hqin" w:date="2013-01-28T08:41:00Z">
        <w:r w:rsidDel="0043097E">
          <w:rPr>
            <w:noProof/>
          </w:rPr>
          <w:delText>28.</w:delText>
        </w:r>
        <w:r w:rsidDel="0043097E">
          <w:rPr>
            <w:noProof/>
          </w:rPr>
          <w:tab/>
          <w:delText xml:space="preserve">Traag BA, Driks A, Stragier P, Bitter W, Broussard G, Hatfull G, Chu F, Adams KN, Ramakrishnan L, Losick R: </w:delText>
        </w:r>
        <w:r w:rsidRPr="00E0251F" w:rsidDel="0043097E">
          <w:rPr>
            <w:b/>
            <w:noProof/>
          </w:rPr>
          <w:delText>Do mycobacteria produce endospores?</w:delText>
        </w:r>
        <w:r w:rsidDel="0043097E">
          <w:rPr>
            <w:noProof/>
          </w:rPr>
          <w:delText xml:space="preserve"> </w:delText>
        </w:r>
        <w:r w:rsidRPr="00E0251F" w:rsidDel="0043097E">
          <w:rPr>
            <w:i/>
            <w:noProof/>
          </w:rPr>
          <w:delText xml:space="preserve">Proc Natl Acad Sci U S A </w:delText>
        </w:r>
        <w:r w:rsidDel="0043097E">
          <w:rPr>
            <w:noProof/>
          </w:rPr>
          <w:delText xml:space="preserve">2010, </w:delText>
        </w:r>
        <w:r w:rsidRPr="00E0251F" w:rsidDel="0043097E">
          <w:rPr>
            <w:b/>
            <w:noProof/>
          </w:rPr>
          <w:delText>107</w:delText>
        </w:r>
        <w:r w:rsidDel="0043097E">
          <w:rPr>
            <w:noProof/>
          </w:rPr>
          <w:delText>(2):878-881.</w:delText>
        </w:r>
      </w:del>
    </w:p>
    <w:p w14:paraId="4D75564C" w14:textId="77777777" w:rsidR="00E07702" w:rsidRDefault="00E0251F">
      <w:pPr>
        <w:ind w:left="720" w:hanging="720"/>
        <w:rPr>
          <w:del w:id="2425" w:author="hqin" w:date="2013-01-28T08:41:00Z"/>
          <w:noProof/>
        </w:rPr>
      </w:pPr>
      <w:del w:id="2426" w:author="hqin" w:date="2013-01-28T08:41:00Z">
        <w:r w:rsidDel="0043097E">
          <w:rPr>
            <w:noProof/>
          </w:rPr>
          <w:delText>29.</w:delText>
        </w:r>
        <w:r w:rsidDel="0043097E">
          <w:rPr>
            <w:noProof/>
          </w:rPr>
          <w:tab/>
          <w:delText xml:space="preserve">Warth AD, Ohye DF, Murrell WG: </w:delText>
        </w:r>
        <w:r w:rsidRPr="00E0251F" w:rsidDel="0043097E">
          <w:rPr>
            <w:b/>
            <w:noProof/>
          </w:rPr>
          <w:delText xml:space="preserve">Location and composition of spore mucopeptide in </w:delText>
        </w:r>
        <w:r w:rsidRPr="00E0251F" w:rsidDel="0043097E">
          <w:rPr>
            <w:b/>
            <w:i/>
            <w:noProof/>
          </w:rPr>
          <w:delText xml:space="preserve">Bacillus </w:delText>
        </w:r>
        <w:r w:rsidRPr="00E0251F" w:rsidDel="0043097E">
          <w:rPr>
            <w:b/>
            <w:noProof/>
          </w:rPr>
          <w:delText>species</w:delText>
        </w:r>
        <w:r w:rsidDel="0043097E">
          <w:rPr>
            <w:noProof/>
          </w:rPr>
          <w:delText xml:space="preserve">. </w:delText>
        </w:r>
        <w:r w:rsidRPr="00E0251F" w:rsidDel="0043097E">
          <w:rPr>
            <w:i/>
            <w:noProof/>
          </w:rPr>
          <w:delText xml:space="preserve">J Cell Biol </w:delText>
        </w:r>
        <w:r w:rsidDel="0043097E">
          <w:rPr>
            <w:noProof/>
          </w:rPr>
          <w:delText xml:space="preserve">1963, </w:delText>
        </w:r>
        <w:r w:rsidRPr="00E0251F" w:rsidDel="0043097E">
          <w:rPr>
            <w:b/>
            <w:noProof/>
          </w:rPr>
          <w:delText>16</w:delText>
        </w:r>
        <w:r w:rsidDel="0043097E">
          <w:rPr>
            <w:noProof/>
          </w:rPr>
          <w:delText>:593-609.</w:delText>
        </w:r>
      </w:del>
    </w:p>
    <w:p w14:paraId="297C7F7F" w14:textId="77777777" w:rsidR="00E07702" w:rsidRDefault="00E0251F">
      <w:pPr>
        <w:ind w:left="720" w:hanging="720"/>
        <w:rPr>
          <w:del w:id="2427" w:author="hqin" w:date="2013-01-28T08:41:00Z"/>
          <w:noProof/>
        </w:rPr>
      </w:pPr>
      <w:del w:id="2428" w:author="hqin" w:date="2013-01-28T08:41:00Z">
        <w:r w:rsidDel="0043097E">
          <w:rPr>
            <w:noProof/>
          </w:rPr>
          <w:delText>30.</w:delText>
        </w:r>
        <w:r w:rsidDel="0043097E">
          <w:rPr>
            <w:noProof/>
          </w:rPr>
          <w:tab/>
          <w:delText xml:space="preserve">McKenney PT, Driks A, Eskandarian HA, Grabowski P, Guberman J, Wang KH, Gitai Z, Eichenberger P: </w:delText>
        </w:r>
        <w:r w:rsidRPr="00E0251F" w:rsidDel="0043097E">
          <w:rPr>
            <w:b/>
            <w:noProof/>
          </w:rPr>
          <w:delText xml:space="preserve">A distance-weighted interaction map reveals a previously uncharacterized layer of the </w:delText>
        </w:r>
        <w:r w:rsidRPr="00E0251F" w:rsidDel="0043097E">
          <w:rPr>
            <w:b/>
            <w:i/>
            <w:noProof/>
          </w:rPr>
          <w:delText xml:space="preserve">Bacillus subtilis </w:delText>
        </w:r>
        <w:r w:rsidRPr="00E0251F" w:rsidDel="0043097E">
          <w:rPr>
            <w:b/>
            <w:noProof/>
          </w:rPr>
          <w:delText>spore coat</w:delText>
        </w:r>
        <w:r w:rsidDel="0043097E">
          <w:rPr>
            <w:noProof/>
          </w:rPr>
          <w:delText xml:space="preserve">. </w:delText>
        </w:r>
        <w:r w:rsidRPr="00E0251F" w:rsidDel="0043097E">
          <w:rPr>
            <w:i/>
            <w:noProof/>
          </w:rPr>
          <w:delText xml:space="preserve">Curr Biol </w:delText>
        </w:r>
        <w:r w:rsidDel="0043097E">
          <w:rPr>
            <w:noProof/>
          </w:rPr>
          <w:delText xml:space="preserve">2010, </w:delText>
        </w:r>
        <w:r w:rsidRPr="00E0251F" w:rsidDel="0043097E">
          <w:rPr>
            <w:b/>
            <w:noProof/>
          </w:rPr>
          <w:delText>20</w:delText>
        </w:r>
        <w:r w:rsidDel="0043097E">
          <w:rPr>
            <w:noProof/>
          </w:rPr>
          <w:delText>(10):934-938.</w:delText>
        </w:r>
      </w:del>
    </w:p>
    <w:p w14:paraId="2833F578" w14:textId="77777777" w:rsidR="00E07702" w:rsidRDefault="00E0251F">
      <w:pPr>
        <w:ind w:left="720" w:hanging="720"/>
        <w:rPr>
          <w:del w:id="2429" w:author="hqin" w:date="2013-01-28T08:41:00Z"/>
          <w:noProof/>
        </w:rPr>
      </w:pPr>
      <w:del w:id="2430" w:author="hqin" w:date="2013-01-28T08:41:00Z">
        <w:r w:rsidDel="0043097E">
          <w:rPr>
            <w:noProof/>
          </w:rPr>
          <w:delText>31.</w:delText>
        </w:r>
        <w:r w:rsidDel="0043097E">
          <w:rPr>
            <w:noProof/>
          </w:rPr>
          <w:tab/>
          <w:delText xml:space="preserve">Hannay CL: </w:delText>
        </w:r>
        <w:r w:rsidRPr="00E0251F" w:rsidDel="0043097E">
          <w:rPr>
            <w:b/>
            <w:noProof/>
          </w:rPr>
          <w:delText xml:space="preserve">The parasporal body of </w:delText>
        </w:r>
        <w:r w:rsidRPr="00E0251F" w:rsidDel="0043097E">
          <w:rPr>
            <w:b/>
            <w:i/>
            <w:noProof/>
          </w:rPr>
          <w:delText>Bacillus laterosporus</w:delText>
        </w:r>
        <w:r w:rsidRPr="00E0251F" w:rsidDel="0043097E">
          <w:rPr>
            <w:b/>
            <w:noProof/>
          </w:rPr>
          <w:delText xml:space="preserve"> Laubach</w:delText>
        </w:r>
        <w:r w:rsidDel="0043097E">
          <w:rPr>
            <w:noProof/>
          </w:rPr>
          <w:delText xml:space="preserve">. </w:delText>
        </w:r>
        <w:r w:rsidRPr="00E0251F" w:rsidDel="0043097E">
          <w:rPr>
            <w:i/>
            <w:noProof/>
          </w:rPr>
          <w:delText xml:space="preserve">J Biophys Biochem Cytol </w:delText>
        </w:r>
        <w:r w:rsidDel="0043097E">
          <w:rPr>
            <w:noProof/>
          </w:rPr>
          <w:delText xml:space="preserve">1957, </w:delText>
        </w:r>
        <w:r w:rsidRPr="00E0251F" w:rsidDel="0043097E">
          <w:rPr>
            <w:b/>
            <w:noProof/>
          </w:rPr>
          <w:delText>3</w:delText>
        </w:r>
        <w:r w:rsidDel="0043097E">
          <w:rPr>
            <w:noProof/>
          </w:rPr>
          <w:delText>:1001-1010.</w:delText>
        </w:r>
      </w:del>
    </w:p>
    <w:p w14:paraId="6C5CB743" w14:textId="77777777" w:rsidR="00E07702" w:rsidRDefault="00E0251F">
      <w:pPr>
        <w:ind w:left="720" w:hanging="720"/>
        <w:rPr>
          <w:del w:id="2431" w:author="hqin" w:date="2013-01-28T08:41:00Z"/>
          <w:noProof/>
        </w:rPr>
      </w:pPr>
      <w:del w:id="2432" w:author="hqin" w:date="2013-01-28T08:41:00Z">
        <w:r w:rsidDel="0043097E">
          <w:rPr>
            <w:noProof/>
          </w:rPr>
          <w:delText>32.</w:delText>
        </w:r>
        <w:r w:rsidDel="0043097E">
          <w:rPr>
            <w:noProof/>
          </w:rPr>
          <w:tab/>
          <w:delText xml:space="preserve">Vary PS: </w:delText>
        </w:r>
        <w:r w:rsidRPr="00E0251F" w:rsidDel="0043097E">
          <w:rPr>
            <w:b/>
            <w:noProof/>
          </w:rPr>
          <w:delText xml:space="preserve">Prime time for </w:delText>
        </w:r>
        <w:r w:rsidRPr="00E0251F" w:rsidDel="0043097E">
          <w:rPr>
            <w:b/>
            <w:i/>
            <w:noProof/>
          </w:rPr>
          <w:delText>Bacillus megaterium</w:delText>
        </w:r>
        <w:r w:rsidDel="0043097E">
          <w:rPr>
            <w:noProof/>
          </w:rPr>
          <w:delText xml:space="preserve">. </w:delText>
        </w:r>
        <w:r w:rsidRPr="00E0251F" w:rsidDel="0043097E">
          <w:rPr>
            <w:i/>
            <w:noProof/>
          </w:rPr>
          <w:delText xml:space="preserve">Microbiology </w:delText>
        </w:r>
        <w:r w:rsidDel="0043097E">
          <w:rPr>
            <w:noProof/>
          </w:rPr>
          <w:delText xml:space="preserve">1994, </w:delText>
        </w:r>
        <w:r w:rsidRPr="00E0251F" w:rsidDel="0043097E">
          <w:rPr>
            <w:b/>
            <w:noProof/>
          </w:rPr>
          <w:delText>140 ( Pt 5)</w:delText>
        </w:r>
        <w:r w:rsidDel="0043097E">
          <w:rPr>
            <w:noProof/>
          </w:rPr>
          <w:delText>:1001-1013.</w:delText>
        </w:r>
      </w:del>
    </w:p>
    <w:p w14:paraId="3BEF67CC" w14:textId="77777777" w:rsidR="00E07702" w:rsidRDefault="00E0251F">
      <w:pPr>
        <w:ind w:left="720" w:hanging="720"/>
        <w:rPr>
          <w:del w:id="2433" w:author="hqin" w:date="2013-01-28T08:41:00Z"/>
          <w:noProof/>
        </w:rPr>
      </w:pPr>
      <w:del w:id="2434" w:author="hqin" w:date="2013-01-28T08:41:00Z">
        <w:r w:rsidDel="0043097E">
          <w:rPr>
            <w:noProof/>
          </w:rPr>
          <w:delText>33.</w:delText>
        </w:r>
        <w:r w:rsidDel="0043097E">
          <w:rPr>
            <w:noProof/>
          </w:rPr>
          <w:tab/>
          <w:delText xml:space="preserve">Oliva CR, Swiecki MK, Griguer CE, Lisanby MW, Bullard DC, Turnbough CL, Jr., Kearney JF: </w:delText>
        </w:r>
        <w:r w:rsidRPr="00E0251F" w:rsidDel="0043097E">
          <w:rPr>
            <w:b/>
            <w:noProof/>
          </w:rPr>
          <w:delText xml:space="preserve">The integrin Mac-1 (CR3) mediates internalization and directs </w:delText>
        </w:r>
        <w:r w:rsidRPr="00E0251F" w:rsidDel="0043097E">
          <w:rPr>
            <w:b/>
            <w:i/>
            <w:noProof/>
          </w:rPr>
          <w:delText>Bacillus anthracis</w:delText>
        </w:r>
        <w:r w:rsidRPr="00E0251F" w:rsidDel="0043097E">
          <w:rPr>
            <w:b/>
            <w:noProof/>
          </w:rPr>
          <w:delText xml:space="preserve"> spores into professional phagocytes</w:delText>
        </w:r>
        <w:r w:rsidDel="0043097E">
          <w:rPr>
            <w:noProof/>
          </w:rPr>
          <w:delText xml:space="preserve">. </w:delText>
        </w:r>
        <w:r w:rsidRPr="00E0251F" w:rsidDel="0043097E">
          <w:rPr>
            <w:i/>
            <w:noProof/>
          </w:rPr>
          <w:delText xml:space="preserve">Proc Natl Acad Sci U S A </w:delText>
        </w:r>
        <w:r w:rsidDel="0043097E">
          <w:rPr>
            <w:noProof/>
          </w:rPr>
          <w:delText xml:space="preserve">2008, </w:delText>
        </w:r>
        <w:r w:rsidRPr="00E0251F" w:rsidDel="0043097E">
          <w:rPr>
            <w:b/>
            <w:noProof/>
          </w:rPr>
          <w:delText>105</w:delText>
        </w:r>
        <w:r w:rsidDel="0043097E">
          <w:rPr>
            <w:noProof/>
          </w:rPr>
          <w:delText>:1261-1266.</w:delText>
        </w:r>
      </w:del>
    </w:p>
    <w:p w14:paraId="6A6DCAA8" w14:textId="77777777" w:rsidR="00E07702" w:rsidRDefault="00E0251F">
      <w:pPr>
        <w:ind w:left="720" w:hanging="720"/>
        <w:rPr>
          <w:del w:id="2435" w:author="hqin" w:date="2013-01-28T08:41:00Z"/>
          <w:noProof/>
        </w:rPr>
      </w:pPr>
      <w:del w:id="2436" w:author="hqin" w:date="2013-01-28T08:41:00Z">
        <w:r w:rsidDel="0043097E">
          <w:rPr>
            <w:noProof/>
          </w:rPr>
          <w:delText>34.</w:delText>
        </w:r>
        <w:r w:rsidDel="0043097E">
          <w:rPr>
            <w:noProof/>
          </w:rPr>
          <w:tab/>
          <w:delText xml:space="preserve">Bozue J, Moody KL, Cote CK, Stiles BG, Friedlander AM, Welkos SL, Hale ML: </w:delText>
        </w:r>
        <w:r w:rsidRPr="00E0251F" w:rsidDel="0043097E">
          <w:rPr>
            <w:b/>
            <w:i/>
            <w:noProof/>
          </w:rPr>
          <w:delText xml:space="preserve">Bacillus anthracis </w:delText>
        </w:r>
        <w:r w:rsidRPr="00E0251F" w:rsidDel="0043097E">
          <w:rPr>
            <w:b/>
            <w:noProof/>
          </w:rPr>
          <w:delText>spores of the bclA mutant exhibit increased adherence to epithelial cells, fibroblasts, and endothelial cells but not to macrophages</w:delText>
        </w:r>
        <w:r w:rsidDel="0043097E">
          <w:rPr>
            <w:noProof/>
          </w:rPr>
          <w:delText xml:space="preserve">. </w:delText>
        </w:r>
        <w:r w:rsidRPr="00E0251F" w:rsidDel="0043097E">
          <w:rPr>
            <w:i/>
            <w:noProof/>
          </w:rPr>
          <w:delText xml:space="preserve">Infect Immun </w:delText>
        </w:r>
        <w:r w:rsidDel="0043097E">
          <w:rPr>
            <w:noProof/>
          </w:rPr>
          <w:delText xml:space="preserve">2007, </w:delText>
        </w:r>
        <w:r w:rsidRPr="00E0251F" w:rsidDel="0043097E">
          <w:rPr>
            <w:b/>
            <w:noProof/>
          </w:rPr>
          <w:delText>75</w:delText>
        </w:r>
        <w:r w:rsidDel="0043097E">
          <w:rPr>
            <w:noProof/>
          </w:rPr>
          <w:delText>(9):4498-4505.</w:delText>
        </w:r>
      </w:del>
    </w:p>
    <w:p w14:paraId="11048F29" w14:textId="77777777" w:rsidR="00E07702" w:rsidRDefault="00E0251F">
      <w:pPr>
        <w:ind w:left="720" w:hanging="720"/>
        <w:rPr>
          <w:del w:id="2437" w:author="hqin" w:date="2013-01-28T08:41:00Z"/>
          <w:noProof/>
        </w:rPr>
      </w:pPr>
      <w:del w:id="2438" w:author="hqin" w:date="2013-01-28T08:41:00Z">
        <w:r w:rsidDel="0043097E">
          <w:rPr>
            <w:noProof/>
          </w:rPr>
          <w:delText>35.</w:delText>
        </w:r>
        <w:r w:rsidDel="0043097E">
          <w:rPr>
            <w:noProof/>
          </w:rPr>
          <w:tab/>
          <w:delText xml:space="preserve">Ball DA, Taylor R, Todd SJ, Redmond C, Couture-Tosi E, Sylvestre P, Moir A, Bullough PA: </w:delText>
        </w:r>
        <w:r w:rsidRPr="00E0251F" w:rsidDel="0043097E">
          <w:rPr>
            <w:b/>
            <w:noProof/>
          </w:rPr>
          <w:delText xml:space="preserve">Structure of the exosporium and sublayers of spores of the </w:delText>
        </w:r>
        <w:r w:rsidRPr="00E0251F" w:rsidDel="0043097E">
          <w:rPr>
            <w:b/>
            <w:i/>
            <w:noProof/>
          </w:rPr>
          <w:delText>Bacillus cereus</w:delText>
        </w:r>
        <w:r w:rsidRPr="00E0251F" w:rsidDel="0043097E">
          <w:rPr>
            <w:b/>
            <w:noProof/>
          </w:rPr>
          <w:delText xml:space="preserve"> family revealed by electron crystallography</w:delText>
        </w:r>
        <w:r w:rsidDel="0043097E">
          <w:rPr>
            <w:noProof/>
          </w:rPr>
          <w:delText xml:space="preserve">. </w:delText>
        </w:r>
        <w:r w:rsidRPr="00E0251F" w:rsidDel="0043097E">
          <w:rPr>
            <w:i/>
            <w:noProof/>
          </w:rPr>
          <w:delText xml:space="preserve">Mol Microbiol </w:delText>
        </w:r>
        <w:r w:rsidDel="0043097E">
          <w:rPr>
            <w:noProof/>
          </w:rPr>
          <w:delText xml:space="preserve">2008, </w:delText>
        </w:r>
        <w:r w:rsidRPr="00E0251F" w:rsidDel="0043097E">
          <w:rPr>
            <w:b/>
            <w:noProof/>
          </w:rPr>
          <w:delText>68</w:delText>
        </w:r>
        <w:r w:rsidDel="0043097E">
          <w:rPr>
            <w:noProof/>
          </w:rPr>
          <w:delText>:947-958.</w:delText>
        </w:r>
      </w:del>
    </w:p>
    <w:p w14:paraId="76F4E298" w14:textId="77777777" w:rsidR="00E07702" w:rsidRDefault="00E0251F">
      <w:pPr>
        <w:ind w:left="720" w:hanging="720"/>
        <w:rPr>
          <w:del w:id="2439" w:author="hqin" w:date="2013-01-28T08:41:00Z"/>
          <w:noProof/>
        </w:rPr>
      </w:pPr>
      <w:del w:id="2440" w:author="hqin" w:date="2013-01-28T08:41:00Z">
        <w:r w:rsidDel="0043097E">
          <w:rPr>
            <w:noProof/>
          </w:rPr>
          <w:delText>36.</w:delText>
        </w:r>
        <w:r w:rsidDel="0043097E">
          <w:rPr>
            <w:noProof/>
          </w:rPr>
          <w:tab/>
          <w:delText xml:space="preserve">Driks A: </w:delText>
        </w:r>
        <w:r w:rsidRPr="00E0251F" w:rsidDel="0043097E">
          <w:rPr>
            <w:b/>
            <w:noProof/>
          </w:rPr>
          <w:delText>Proteins of the spore core and coat</w:delText>
        </w:r>
        <w:r w:rsidDel="0043097E">
          <w:rPr>
            <w:noProof/>
          </w:rPr>
          <w:delText xml:space="preserve">. In: </w:delText>
        </w:r>
        <w:r w:rsidRPr="00E0251F" w:rsidDel="0043097E">
          <w:rPr>
            <w:i/>
            <w:noProof/>
          </w:rPr>
          <w:delText>Bacillus subtilis and its closest relatives.</w:delText>
        </w:r>
        <w:r w:rsidDel="0043097E">
          <w:rPr>
            <w:noProof/>
          </w:rPr>
          <w:delText xml:space="preserve"> Edited by Sonenshein AL, Hoch JA, Losick R. Washington, D.C: American Society for Microbiology; 2002: 527-536.</w:delText>
        </w:r>
      </w:del>
    </w:p>
    <w:p w14:paraId="2BA5E518" w14:textId="77777777" w:rsidR="00E07702" w:rsidRDefault="00E0251F">
      <w:pPr>
        <w:ind w:left="720" w:hanging="720"/>
        <w:rPr>
          <w:del w:id="2441" w:author="hqin" w:date="2013-01-28T08:41:00Z"/>
          <w:noProof/>
        </w:rPr>
      </w:pPr>
      <w:del w:id="2442" w:author="hqin" w:date="2013-01-28T08:41:00Z">
        <w:r w:rsidDel="0043097E">
          <w:rPr>
            <w:noProof/>
          </w:rPr>
          <w:delText>37.</w:delText>
        </w:r>
        <w:r w:rsidDel="0043097E">
          <w:rPr>
            <w:noProof/>
          </w:rPr>
          <w:tab/>
          <w:delText xml:space="preserve">Salzberg SL, Delcher AL, Kasif S, White O: </w:delText>
        </w:r>
        <w:r w:rsidRPr="00E0251F" w:rsidDel="0043097E">
          <w:rPr>
            <w:b/>
            <w:noProof/>
          </w:rPr>
          <w:delText>Microbial gene identification using interpolated Markov models</w:delText>
        </w:r>
        <w:r w:rsidDel="0043097E">
          <w:rPr>
            <w:noProof/>
          </w:rPr>
          <w:delText xml:space="preserve">. </w:delText>
        </w:r>
        <w:r w:rsidRPr="00E0251F" w:rsidDel="0043097E">
          <w:rPr>
            <w:i/>
            <w:noProof/>
          </w:rPr>
          <w:delText xml:space="preserve">Nucleic Acids Res </w:delText>
        </w:r>
        <w:r w:rsidDel="0043097E">
          <w:rPr>
            <w:noProof/>
          </w:rPr>
          <w:delText xml:space="preserve">1998, </w:delText>
        </w:r>
        <w:r w:rsidRPr="00E0251F" w:rsidDel="0043097E">
          <w:rPr>
            <w:b/>
            <w:noProof/>
          </w:rPr>
          <w:delText>26</w:delText>
        </w:r>
        <w:r w:rsidDel="0043097E">
          <w:rPr>
            <w:noProof/>
          </w:rPr>
          <w:delText>(2):544-548.</w:delText>
        </w:r>
      </w:del>
    </w:p>
    <w:p w14:paraId="16529792" w14:textId="77777777" w:rsidR="00E07702" w:rsidRDefault="00E0251F">
      <w:pPr>
        <w:ind w:left="720" w:hanging="720"/>
        <w:rPr>
          <w:del w:id="2443" w:author="hqin" w:date="2013-01-28T08:41:00Z"/>
          <w:noProof/>
        </w:rPr>
      </w:pPr>
      <w:del w:id="2444" w:author="hqin" w:date="2013-01-28T08:41:00Z">
        <w:r w:rsidDel="0043097E">
          <w:rPr>
            <w:noProof/>
          </w:rPr>
          <w:delText>38.</w:delText>
        </w:r>
        <w:r w:rsidDel="0043097E">
          <w:rPr>
            <w:noProof/>
          </w:rPr>
          <w:tab/>
          <w:delText xml:space="preserve">Moszer I, Jones LM, Moreira S, Fabry C, Danchin A: </w:delText>
        </w:r>
        <w:r w:rsidRPr="00E0251F" w:rsidDel="0043097E">
          <w:rPr>
            <w:b/>
            <w:noProof/>
          </w:rPr>
          <w:delText xml:space="preserve">SubtiList: the reference database for the </w:delText>
        </w:r>
        <w:r w:rsidRPr="00E0251F" w:rsidDel="0043097E">
          <w:rPr>
            <w:b/>
            <w:i/>
            <w:noProof/>
          </w:rPr>
          <w:delText xml:space="preserve">Bacillus subtilis </w:delText>
        </w:r>
        <w:r w:rsidRPr="00E0251F" w:rsidDel="0043097E">
          <w:rPr>
            <w:b/>
            <w:noProof/>
          </w:rPr>
          <w:delText>genome</w:delText>
        </w:r>
        <w:r w:rsidDel="0043097E">
          <w:rPr>
            <w:noProof/>
          </w:rPr>
          <w:delText xml:space="preserve">. </w:delText>
        </w:r>
        <w:r w:rsidRPr="00E0251F" w:rsidDel="0043097E">
          <w:rPr>
            <w:i/>
            <w:noProof/>
          </w:rPr>
          <w:delText xml:space="preserve">Nucleic Acids Res </w:delText>
        </w:r>
        <w:r w:rsidDel="0043097E">
          <w:rPr>
            <w:noProof/>
          </w:rPr>
          <w:delText xml:space="preserve">2002, </w:delText>
        </w:r>
        <w:r w:rsidRPr="00E0251F" w:rsidDel="0043097E">
          <w:rPr>
            <w:b/>
            <w:noProof/>
          </w:rPr>
          <w:delText>30</w:delText>
        </w:r>
        <w:r w:rsidDel="0043097E">
          <w:rPr>
            <w:noProof/>
          </w:rPr>
          <w:delText>(1):62-65.</w:delText>
        </w:r>
      </w:del>
    </w:p>
    <w:p w14:paraId="798D8B4F" w14:textId="77777777" w:rsidR="00E07702" w:rsidRDefault="00E0251F">
      <w:pPr>
        <w:ind w:left="720" w:hanging="720"/>
        <w:rPr>
          <w:del w:id="2445" w:author="hqin" w:date="2013-01-28T08:41:00Z"/>
          <w:noProof/>
        </w:rPr>
      </w:pPr>
      <w:del w:id="2446" w:author="hqin" w:date="2013-01-28T08:41:00Z">
        <w:r w:rsidDel="0043097E">
          <w:rPr>
            <w:noProof/>
          </w:rPr>
          <w:delText>39.</w:delText>
        </w:r>
        <w:r w:rsidDel="0043097E">
          <w:rPr>
            <w:noProof/>
          </w:rPr>
          <w:tab/>
          <w:delText xml:space="preserve">Altschul SF, Madden TL, Schaffer AA, Zhang J, Zhang Z, Miller W, Lipman DJ: </w:delText>
        </w:r>
        <w:r w:rsidRPr="00E0251F" w:rsidDel="0043097E">
          <w:rPr>
            <w:b/>
            <w:noProof/>
          </w:rPr>
          <w:delText>Gapped BLAST and PSI-BLAST: a new generation of protein database search programs</w:delText>
        </w:r>
        <w:r w:rsidDel="0043097E">
          <w:rPr>
            <w:noProof/>
          </w:rPr>
          <w:delText xml:space="preserve">. </w:delText>
        </w:r>
        <w:r w:rsidRPr="00E0251F" w:rsidDel="0043097E">
          <w:rPr>
            <w:i/>
            <w:noProof/>
          </w:rPr>
          <w:delText xml:space="preserve">Nucleic Acids Res </w:delText>
        </w:r>
        <w:r w:rsidDel="0043097E">
          <w:rPr>
            <w:noProof/>
          </w:rPr>
          <w:delText xml:space="preserve">1997, </w:delText>
        </w:r>
        <w:r w:rsidRPr="00E0251F" w:rsidDel="0043097E">
          <w:rPr>
            <w:b/>
            <w:noProof/>
          </w:rPr>
          <w:delText>25</w:delText>
        </w:r>
        <w:r w:rsidDel="0043097E">
          <w:rPr>
            <w:noProof/>
          </w:rPr>
          <w:delText>(17):3389-3402.</w:delText>
        </w:r>
      </w:del>
    </w:p>
    <w:p w14:paraId="46265CA5" w14:textId="77777777" w:rsidR="00E07702" w:rsidRDefault="00E0251F">
      <w:pPr>
        <w:ind w:left="720" w:hanging="720"/>
        <w:rPr>
          <w:del w:id="2447" w:author="hqin" w:date="2013-01-28T08:41:00Z"/>
          <w:noProof/>
        </w:rPr>
      </w:pPr>
      <w:del w:id="2448" w:author="hqin" w:date="2013-01-28T08:41:00Z">
        <w:r w:rsidDel="0043097E">
          <w:rPr>
            <w:noProof/>
          </w:rPr>
          <w:delText>40.</w:delText>
        </w:r>
        <w:r w:rsidDel="0043097E">
          <w:rPr>
            <w:noProof/>
          </w:rPr>
          <w:tab/>
          <w:delText xml:space="preserve">Kerfeld CA, Scott KM: </w:delText>
        </w:r>
        <w:r w:rsidRPr="00E0251F" w:rsidDel="0043097E">
          <w:rPr>
            <w:b/>
            <w:noProof/>
          </w:rPr>
          <w:delText>Using BLAST to teach "E-value-tionary" concepts</w:delText>
        </w:r>
        <w:r w:rsidDel="0043097E">
          <w:rPr>
            <w:noProof/>
          </w:rPr>
          <w:delText xml:space="preserve">. </w:delText>
        </w:r>
        <w:r w:rsidRPr="00E0251F" w:rsidDel="0043097E">
          <w:rPr>
            <w:i/>
            <w:noProof/>
          </w:rPr>
          <w:delText xml:space="preserve">PLoS biology </w:delText>
        </w:r>
        <w:r w:rsidDel="0043097E">
          <w:rPr>
            <w:noProof/>
          </w:rPr>
          <w:delText xml:space="preserve">2011, </w:delText>
        </w:r>
        <w:r w:rsidRPr="00E0251F" w:rsidDel="0043097E">
          <w:rPr>
            <w:b/>
            <w:noProof/>
          </w:rPr>
          <w:delText>9</w:delText>
        </w:r>
        <w:r w:rsidDel="0043097E">
          <w:rPr>
            <w:noProof/>
          </w:rPr>
          <w:delText>(2):e1001014.</w:delText>
        </w:r>
      </w:del>
    </w:p>
    <w:p w14:paraId="48BD0506" w14:textId="77777777" w:rsidR="00E07702" w:rsidRDefault="00E0251F">
      <w:pPr>
        <w:ind w:left="720" w:hanging="720"/>
        <w:rPr>
          <w:del w:id="2449" w:author="hqin" w:date="2013-01-28T08:41:00Z"/>
          <w:noProof/>
        </w:rPr>
      </w:pPr>
      <w:del w:id="2450" w:author="hqin" w:date="2013-01-28T08:41:00Z">
        <w:r w:rsidDel="0043097E">
          <w:rPr>
            <w:noProof/>
          </w:rPr>
          <w:delText>41.</w:delText>
        </w:r>
        <w:r w:rsidDel="0043097E">
          <w:rPr>
            <w:noProof/>
          </w:rPr>
          <w:tab/>
          <w:delText xml:space="preserve">Enright AJ, Van Dongen S, Ouzounis CA: </w:delText>
        </w:r>
        <w:r w:rsidRPr="00E0251F" w:rsidDel="0043097E">
          <w:rPr>
            <w:b/>
            <w:noProof/>
          </w:rPr>
          <w:delText>An efficient algorithm for large-scale detection of protein families</w:delText>
        </w:r>
        <w:r w:rsidDel="0043097E">
          <w:rPr>
            <w:noProof/>
          </w:rPr>
          <w:delText xml:space="preserve">. </w:delText>
        </w:r>
        <w:r w:rsidRPr="00E0251F" w:rsidDel="0043097E">
          <w:rPr>
            <w:i/>
            <w:noProof/>
          </w:rPr>
          <w:delText xml:space="preserve">Nucleic Acids Res </w:delText>
        </w:r>
        <w:r w:rsidDel="0043097E">
          <w:rPr>
            <w:noProof/>
          </w:rPr>
          <w:delText xml:space="preserve">2002, </w:delText>
        </w:r>
        <w:r w:rsidRPr="00E0251F" w:rsidDel="0043097E">
          <w:rPr>
            <w:b/>
            <w:noProof/>
          </w:rPr>
          <w:delText>30</w:delText>
        </w:r>
        <w:r w:rsidDel="0043097E">
          <w:rPr>
            <w:noProof/>
          </w:rPr>
          <w:delText>(7):1575-1584.</w:delText>
        </w:r>
      </w:del>
    </w:p>
    <w:p w14:paraId="1676A447" w14:textId="77777777" w:rsidR="00E07702" w:rsidRDefault="00E0251F">
      <w:pPr>
        <w:ind w:left="720" w:hanging="720"/>
        <w:rPr>
          <w:del w:id="2451" w:author="hqin" w:date="2013-01-28T08:41:00Z"/>
          <w:noProof/>
        </w:rPr>
      </w:pPr>
      <w:del w:id="2452" w:author="hqin" w:date="2013-01-28T08:41:00Z">
        <w:r w:rsidDel="0043097E">
          <w:rPr>
            <w:noProof/>
          </w:rPr>
          <w:delText>42.</w:delText>
        </w:r>
        <w:r w:rsidDel="0043097E">
          <w:rPr>
            <w:noProof/>
          </w:rPr>
          <w:tab/>
          <w:delText xml:space="preserve">Bork P, Dandekar T, Diaz-Lazcoz Y, Eisenhaber F, Huynen M, Yuan Y: </w:delText>
        </w:r>
        <w:r w:rsidRPr="00E0251F" w:rsidDel="0043097E">
          <w:rPr>
            <w:b/>
            <w:noProof/>
          </w:rPr>
          <w:delText>Predicting function: from genes to genomes and back</w:delText>
        </w:r>
        <w:r w:rsidDel="0043097E">
          <w:rPr>
            <w:noProof/>
          </w:rPr>
          <w:delText xml:space="preserve">. </w:delText>
        </w:r>
        <w:r w:rsidRPr="00E0251F" w:rsidDel="0043097E">
          <w:rPr>
            <w:i/>
            <w:noProof/>
          </w:rPr>
          <w:delText xml:space="preserve">J Mol Biol </w:delText>
        </w:r>
        <w:r w:rsidDel="0043097E">
          <w:rPr>
            <w:noProof/>
          </w:rPr>
          <w:delText xml:space="preserve">1998, </w:delText>
        </w:r>
        <w:r w:rsidRPr="00E0251F" w:rsidDel="0043097E">
          <w:rPr>
            <w:b/>
            <w:noProof/>
          </w:rPr>
          <w:delText>283</w:delText>
        </w:r>
        <w:r w:rsidDel="0043097E">
          <w:rPr>
            <w:noProof/>
          </w:rPr>
          <w:delText>(4):707-725.</w:delText>
        </w:r>
      </w:del>
    </w:p>
    <w:p w14:paraId="6088FD40" w14:textId="77777777" w:rsidR="00E07702" w:rsidRDefault="00E0251F">
      <w:pPr>
        <w:ind w:left="720" w:hanging="720"/>
        <w:rPr>
          <w:del w:id="2453" w:author="hqin" w:date="2013-01-28T08:41:00Z"/>
          <w:noProof/>
        </w:rPr>
      </w:pPr>
      <w:del w:id="2454" w:author="hqin" w:date="2013-01-28T08:41:00Z">
        <w:r w:rsidDel="0043097E">
          <w:rPr>
            <w:noProof/>
          </w:rPr>
          <w:delText>43.</w:delText>
        </w:r>
        <w:r w:rsidDel="0043097E">
          <w:rPr>
            <w:noProof/>
          </w:rPr>
          <w:tab/>
          <w:delText xml:space="preserve">Tatusov RL, Koonin EV, Lipman DJ: </w:delText>
        </w:r>
        <w:r w:rsidRPr="00E0251F" w:rsidDel="0043097E">
          <w:rPr>
            <w:b/>
            <w:noProof/>
          </w:rPr>
          <w:delText>A genomic perspective on protein families</w:delText>
        </w:r>
        <w:r w:rsidDel="0043097E">
          <w:rPr>
            <w:noProof/>
          </w:rPr>
          <w:delText xml:space="preserve">. </w:delText>
        </w:r>
        <w:r w:rsidRPr="00E0251F" w:rsidDel="0043097E">
          <w:rPr>
            <w:i/>
            <w:noProof/>
          </w:rPr>
          <w:delText xml:space="preserve">Science </w:delText>
        </w:r>
        <w:r w:rsidDel="0043097E">
          <w:rPr>
            <w:noProof/>
          </w:rPr>
          <w:delText xml:space="preserve">1997, </w:delText>
        </w:r>
        <w:r w:rsidRPr="00E0251F" w:rsidDel="0043097E">
          <w:rPr>
            <w:b/>
            <w:noProof/>
          </w:rPr>
          <w:delText>278</w:delText>
        </w:r>
        <w:r w:rsidDel="0043097E">
          <w:rPr>
            <w:noProof/>
          </w:rPr>
          <w:delText>(5338):631-637.</w:delText>
        </w:r>
      </w:del>
    </w:p>
    <w:p w14:paraId="026868B4" w14:textId="77777777" w:rsidR="00E07702" w:rsidRDefault="00E0251F">
      <w:pPr>
        <w:ind w:left="720" w:hanging="720"/>
        <w:rPr>
          <w:del w:id="2455" w:author="hqin" w:date="2013-01-28T08:41:00Z"/>
          <w:noProof/>
        </w:rPr>
      </w:pPr>
      <w:del w:id="2456" w:author="hqin" w:date="2013-01-28T08:41:00Z">
        <w:r w:rsidDel="0043097E">
          <w:rPr>
            <w:noProof/>
          </w:rPr>
          <w:delText>44.</w:delText>
        </w:r>
        <w:r w:rsidDel="0043097E">
          <w:rPr>
            <w:noProof/>
          </w:rPr>
          <w:tab/>
          <w:delText xml:space="preserve">Shimodaira H, Hasegawa M: </w:delText>
        </w:r>
        <w:r w:rsidRPr="00E0251F" w:rsidDel="0043097E">
          <w:rPr>
            <w:b/>
            <w:noProof/>
          </w:rPr>
          <w:delText>CONSEL: for assessing the confidence of phylogenetic tree selection</w:delText>
        </w:r>
        <w:r w:rsidDel="0043097E">
          <w:rPr>
            <w:noProof/>
          </w:rPr>
          <w:delText xml:space="preserve">. </w:delText>
        </w:r>
        <w:r w:rsidRPr="00E0251F" w:rsidDel="0043097E">
          <w:rPr>
            <w:i/>
            <w:noProof/>
          </w:rPr>
          <w:delText xml:space="preserve">Bioinformatics </w:delText>
        </w:r>
        <w:r w:rsidDel="0043097E">
          <w:rPr>
            <w:noProof/>
          </w:rPr>
          <w:delText xml:space="preserve">2001, </w:delText>
        </w:r>
        <w:r w:rsidRPr="00E0251F" w:rsidDel="0043097E">
          <w:rPr>
            <w:b/>
            <w:noProof/>
          </w:rPr>
          <w:delText>17</w:delText>
        </w:r>
        <w:r w:rsidDel="0043097E">
          <w:rPr>
            <w:noProof/>
          </w:rPr>
          <w:delText>(12):1246-1247.</w:delText>
        </w:r>
      </w:del>
    </w:p>
    <w:p w14:paraId="7A857CCE" w14:textId="77777777" w:rsidR="00E07702" w:rsidRDefault="00E0251F">
      <w:pPr>
        <w:ind w:left="720" w:hanging="720"/>
        <w:rPr>
          <w:del w:id="2457" w:author="hqin" w:date="2013-01-28T08:41:00Z"/>
          <w:noProof/>
        </w:rPr>
      </w:pPr>
      <w:del w:id="2458" w:author="hqin" w:date="2013-01-28T08:41:00Z">
        <w:r w:rsidDel="0043097E">
          <w:rPr>
            <w:noProof/>
          </w:rPr>
          <w:delText>45.</w:delText>
        </w:r>
        <w:r w:rsidDel="0043097E">
          <w:rPr>
            <w:noProof/>
          </w:rPr>
          <w:tab/>
          <w:delText xml:space="preserve">Felsenstein J: </w:delText>
        </w:r>
        <w:r w:rsidRPr="00E0251F" w:rsidDel="0043097E">
          <w:rPr>
            <w:b/>
            <w:noProof/>
          </w:rPr>
          <w:delText>PHYLIP (Phylogeny inference package) version 3.6</w:delText>
        </w:r>
        <w:r w:rsidDel="0043097E">
          <w:rPr>
            <w:noProof/>
          </w:rPr>
          <w:delText xml:space="preserve">. </w:delText>
        </w:r>
        <w:r w:rsidRPr="00E0251F" w:rsidDel="0043097E">
          <w:rPr>
            <w:i/>
            <w:noProof/>
          </w:rPr>
          <w:delText xml:space="preserve">Distributed by the author Department of Genome Sciences, University of Washington, Seattle </w:delText>
        </w:r>
        <w:r w:rsidDel="0043097E">
          <w:rPr>
            <w:noProof/>
          </w:rPr>
          <w:delText>2005.</w:delText>
        </w:r>
      </w:del>
    </w:p>
    <w:p w14:paraId="6E11EC9D" w14:textId="77777777" w:rsidR="00E07702" w:rsidRDefault="00E0251F">
      <w:pPr>
        <w:ind w:left="720" w:hanging="720"/>
        <w:rPr>
          <w:del w:id="2459" w:author="hqin" w:date="2013-01-28T08:41:00Z"/>
          <w:noProof/>
        </w:rPr>
      </w:pPr>
      <w:del w:id="2460" w:author="hqin" w:date="2013-01-28T08:41:00Z">
        <w:r w:rsidDel="0043097E">
          <w:rPr>
            <w:noProof/>
          </w:rPr>
          <w:delText>46.</w:delText>
        </w:r>
        <w:r w:rsidDel="0043097E">
          <w:rPr>
            <w:noProof/>
          </w:rPr>
          <w:tab/>
          <w:delText xml:space="preserve">Moreno-Hagelsieb G, Latimer K: </w:delText>
        </w:r>
        <w:r w:rsidRPr="00E0251F" w:rsidDel="0043097E">
          <w:rPr>
            <w:b/>
            <w:noProof/>
          </w:rPr>
          <w:delText>Choosing BLAST options for better detection of orthologs as reciprocal best hits</w:delText>
        </w:r>
        <w:r w:rsidDel="0043097E">
          <w:rPr>
            <w:noProof/>
          </w:rPr>
          <w:delText xml:space="preserve">. </w:delText>
        </w:r>
        <w:r w:rsidRPr="00E0251F" w:rsidDel="0043097E">
          <w:rPr>
            <w:i/>
            <w:noProof/>
          </w:rPr>
          <w:delText xml:space="preserve">Bioinformatics </w:delText>
        </w:r>
        <w:r w:rsidDel="0043097E">
          <w:rPr>
            <w:noProof/>
          </w:rPr>
          <w:delText xml:space="preserve">2008, </w:delText>
        </w:r>
        <w:r w:rsidRPr="00E0251F" w:rsidDel="0043097E">
          <w:rPr>
            <w:b/>
            <w:noProof/>
          </w:rPr>
          <w:delText>24</w:delText>
        </w:r>
        <w:r w:rsidDel="0043097E">
          <w:rPr>
            <w:noProof/>
          </w:rPr>
          <w:delText>(3):319-324.</w:delText>
        </w:r>
      </w:del>
    </w:p>
    <w:p w14:paraId="40AF24AB" w14:textId="77777777" w:rsidR="00E07702" w:rsidRDefault="00E0251F">
      <w:pPr>
        <w:ind w:left="720" w:hanging="720"/>
        <w:rPr>
          <w:del w:id="2461" w:author="hqin" w:date="2013-01-28T08:41:00Z"/>
          <w:noProof/>
        </w:rPr>
      </w:pPr>
      <w:del w:id="2462" w:author="hqin" w:date="2013-01-28T08:41:00Z">
        <w:r w:rsidDel="0043097E">
          <w:rPr>
            <w:noProof/>
          </w:rPr>
          <w:delText>47.</w:delText>
        </w:r>
        <w:r w:rsidDel="0043097E">
          <w:rPr>
            <w:noProof/>
          </w:rPr>
          <w:tab/>
          <w:delText xml:space="preserve">R Development Core Team: </w:delText>
        </w:r>
        <w:r w:rsidRPr="00E0251F" w:rsidDel="0043097E">
          <w:rPr>
            <w:b/>
            <w:noProof/>
          </w:rPr>
          <w:delText>R: A language and environment for statistical computing</w:delText>
        </w:r>
        <w:r w:rsidDel="0043097E">
          <w:rPr>
            <w:noProof/>
          </w:rPr>
          <w:delText xml:space="preserve">. </w:delText>
        </w:r>
        <w:r w:rsidR="0036587D" w:rsidDel="0043097E">
          <w:fldChar w:fldCharType="begin"/>
        </w:r>
        <w:r w:rsidR="009F2655" w:rsidDel="0043097E">
          <w:delInstrText>HYPERLINK "http://wwwR-projectorg"</w:delInstrText>
        </w:r>
        <w:r w:rsidR="0036587D" w:rsidDel="0043097E">
          <w:fldChar w:fldCharType="separate"/>
        </w:r>
        <w:r w:rsidRPr="00E0251F" w:rsidDel="0043097E">
          <w:rPr>
            <w:rStyle w:val="Hyperlink"/>
            <w:i/>
            <w:noProof/>
          </w:rPr>
          <w:delText>http://wwwR-projectorg</w:delText>
        </w:r>
        <w:r w:rsidR="0036587D" w:rsidDel="0043097E">
          <w:fldChar w:fldCharType="end"/>
        </w:r>
        <w:r w:rsidRPr="00E0251F" w:rsidDel="0043097E">
          <w:rPr>
            <w:i/>
            <w:noProof/>
          </w:rPr>
          <w:delText xml:space="preserve"> </w:delText>
        </w:r>
        <w:r w:rsidDel="0043097E">
          <w:rPr>
            <w:noProof/>
          </w:rPr>
          <w:delText>2009.</w:delText>
        </w:r>
      </w:del>
    </w:p>
    <w:p w14:paraId="1A1E81AD" w14:textId="77777777" w:rsidR="00E07702" w:rsidRDefault="00E0251F">
      <w:pPr>
        <w:ind w:left="720" w:hanging="720"/>
        <w:rPr>
          <w:del w:id="2463" w:author="hqin" w:date="2013-01-28T08:41:00Z"/>
          <w:noProof/>
        </w:rPr>
      </w:pPr>
      <w:del w:id="2464" w:author="hqin" w:date="2013-01-28T08:41:00Z">
        <w:r w:rsidDel="0043097E">
          <w:rPr>
            <w:noProof/>
          </w:rPr>
          <w:delText>48.</w:delText>
        </w:r>
        <w:r w:rsidDel="0043097E">
          <w:rPr>
            <w:noProof/>
          </w:rPr>
          <w:tab/>
          <w:delText xml:space="preserve">Paradis E, Claude J, Strimmer K: </w:delText>
        </w:r>
        <w:r w:rsidRPr="00E0251F" w:rsidDel="0043097E">
          <w:rPr>
            <w:b/>
            <w:noProof/>
          </w:rPr>
          <w:delText>APE: analyses of phylogenetics and evolution in R</w:delText>
        </w:r>
        <w:r w:rsidDel="0043097E">
          <w:rPr>
            <w:noProof/>
          </w:rPr>
          <w:delText xml:space="preserve">. </w:delText>
        </w:r>
        <w:r w:rsidRPr="00E0251F" w:rsidDel="0043097E">
          <w:rPr>
            <w:i/>
            <w:noProof/>
          </w:rPr>
          <w:delText xml:space="preserve">Bioinformatics </w:delText>
        </w:r>
        <w:r w:rsidDel="0043097E">
          <w:rPr>
            <w:noProof/>
          </w:rPr>
          <w:delText xml:space="preserve">2004, </w:delText>
        </w:r>
        <w:r w:rsidRPr="00E0251F" w:rsidDel="0043097E">
          <w:rPr>
            <w:b/>
            <w:noProof/>
          </w:rPr>
          <w:delText>20</w:delText>
        </w:r>
        <w:r w:rsidDel="0043097E">
          <w:rPr>
            <w:noProof/>
          </w:rPr>
          <w:delText>:289-290.</w:delText>
        </w:r>
      </w:del>
    </w:p>
    <w:p w14:paraId="1F617D40" w14:textId="77777777" w:rsidR="00E07702" w:rsidRDefault="00E0251F">
      <w:pPr>
        <w:ind w:left="720" w:hanging="720"/>
        <w:rPr>
          <w:del w:id="2465" w:author="hqin" w:date="2013-01-28T08:41:00Z"/>
          <w:noProof/>
        </w:rPr>
      </w:pPr>
      <w:del w:id="2466" w:author="hqin" w:date="2013-01-28T08:41:00Z">
        <w:r w:rsidDel="0043097E">
          <w:rPr>
            <w:noProof/>
          </w:rPr>
          <w:delText>49.</w:delText>
        </w:r>
        <w:r w:rsidDel="0043097E">
          <w:rPr>
            <w:noProof/>
          </w:rPr>
          <w:tab/>
          <w:delText xml:space="preserve">Tamura K, Dudley J, Nei M, Kumar S: </w:delText>
        </w:r>
        <w:r w:rsidRPr="00E0251F" w:rsidDel="0043097E">
          <w:rPr>
            <w:b/>
            <w:noProof/>
          </w:rPr>
          <w:delText>MEGA4: Molecular Evolutionary Genetics Analysis (MEGA) software version 4.0</w:delText>
        </w:r>
        <w:r w:rsidDel="0043097E">
          <w:rPr>
            <w:noProof/>
          </w:rPr>
          <w:delText xml:space="preserve">. </w:delText>
        </w:r>
        <w:r w:rsidRPr="00E0251F" w:rsidDel="0043097E">
          <w:rPr>
            <w:i/>
            <w:noProof/>
          </w:rPr>
          <w:delText xml:space="preserve">Mol Biol Evol </w:delText>
        </w:r>
        <w:r w:rsidDel="0043097E">
          <w:rPr>
            <w:noProof/>
          </w:rPr>
          <w:delText xml:space="preserve">2007, </w:delText>
        </w:r>
        <w:r w:rsidRPr="00E0251F" w:rsidDel="0043097E">
          <w:rPr>
            <w:b/>
            <w:noProof/>
          </w:rPr>
          <w:delText>24</w:delText>
        </w:r>
        <w:r w:rsidDel="0043097E">
          <w:rPr>
            <w:noProof/>
          </w:rPr>
          <w:delText>(8):1596-1599.</w:delText>
        </w:r>
      </w:del>
    </w:p>
    <w:p w14:paraId="7A0ECAF3" w14:textId="77777777" w:rsidR="00E07702" w:rsidRDefault="00E0251F">
      <w:pPr>
        <w:ind w:left="720" w:hanging="720"/>
        <w:rPr>
          <w:del w:id="2467" w:author="hqin" w:date="2013-01-28T08:41:00Z"/>
          <w:noProof/>
        </w:rPr>
      </w:pPr>
      <w:del w:id="2468" w:author="hqin" w:date="2013-01-28T08:41:00Z">
        <w:r w:rsidDel="0043097E">
          <w:rPr>
            <w:noProof/>
          </w:rPr>
          <w:delText>50.</w:delText>
        </w:r>
        <w:r w:rsidDel="0043097E">
          <w:rPr>
            <w:noProof/>
          </w:rPr>
          <w:tab/>
          <w:delText xml:space="preserve">Kumar S, Nei M, Dudley J, Tamura K: </w:delText>
        </w:r>
        <w:r w:rsidRPr="00E0251F" w:rsidDel="0043097E">
          <w:rPr>
            <w:b/>
            <w:noProof/>
          </w:rPr>
          <w:delText>MEGA: a biologist-centric software for evolutionary analysis of DNA and protein sequences</w:delText>
        </w:r>
        <w:r w:rsidDel="0043097E">
          <w:rPr>
            <w:noProof/>
          </w:rPr>
          <w:delText xml:space="preserve">. </w:delText>
        </w:r>
        <w:r w:rsidRPr="00E0251F" w:rsidDel="0043097E">
          <w:rPr>
            <w:i/>
            <w:noProof/>
          </w:rPr>
          <w:delText xml:space="preserve">Brief Bioinform </w:delText>
        </w:r>
        <w:r w:rsidDel="0043097E">
          <w:rPr>
            <w:noProof/>
          </w:rPr>
          <w:delText xml:space="preserve">2008, </w:delText>
        </w:r>
        <w:r w:rsidRPr="00E0251F" w:rsidDel="0043097E">
          <w:rPr>
            <w:b/>
            <w:noProof/>
          </w:rPr>
          <w:delText>9</w:delText>
        </w:r>
        <w:r w:rsidDel="0043097E">
          <w:rPr>
            <w:noProof/>
          </w:rPr>
          <w:delText>(4):299-306.</w:delText>
        </w:r>
      </w:del>
    </w:p>
    <w:p w14:paraId="248CD027" w14:textId="77777777" w:rsidR="00E07702" w:rsidRDefault="00E0251F">
      <w:pPr>
        <w:ind w:left="720" w:hanging="720"/>
        <w:rPr>
          <w:del w:id="2469" w:author="hqin" w:date="2013-01-28T08:41:00Z"/>
          <w:noProof/>
        </w:rPr>
      </w:pPr>
      <w:del w:id="2470" w:author="hqin" w:date="2013-01-28T08:41:00Z">
        <w:r w:rsidDel="0043097E">
          <w:rPr>
            <w:noProof/>
          </w:rPr>
          <w:delText>51.</w:delText>
        </w:r>
        <w:r w:rsidDel="0043097E">
          <w:rPr>
            <w:noProof/>
          </w:rPr>
          <w:tab/>
          <w:delText xml:space="preserve">Huson DH, Richter DC, Rausch C, Dezulian T, Franz M, Rupp R: </w:delText>
        </w:r>
        <w:r w:rsidRPr="00E0251F" w:rsidDel="0043097E">
          <w:rPr>
            <w:b/>
            <w:noProof/>
          </w:rPr>
          <w:delText>Dendroscope: An interactive viewer for large phylogenetic trees</w:delText>
        </w:r>
        <w:r w:rsidDel="0043097E">
          <w:rPr>
            <w:noProof/>
          </w:rPr>
          <w:delText xml:space="preserve">. </w:delText>
        </w:r>
        <w:r w:rsidRPr="00E0251F" w:rsidDel="0043097E">
          <w:rPr>
            <w:i/>
            <w:noProof/>
          </w:rPr>
          <w:delText xml:space="preserve">BMC Bioinformatics </w:delText>
        </w:r>
        <w:r w:rsidDel="0043097E">
          <w:rPr>
            <w:noProof/>
          </w:rPr>
          <w:delText xml:space="preserve">2007, </w:delText>
        </w:r>
        <w:r w:rsidRPr="00E0251F" w:rsidDel="0043097E">
          <w:rPr>
            <w:b/>
            <w:noProof/>
          </w:rPr>
          <w:delText>8</w:delText>
        </w:r>
        <w:r w:rsidDel="0043097E">
          <w:rPr>
            <w:noProof/>
          </w:rPr>
          <w:delText>:460.</w:delText>
        </w:r>
      </w:del>
    </w:p>
    <w:p w14:paraId="491A3605" w14:textId="77777777" w:rsidR="00E07702" w:rsidRDefault="00E0251F">
      <w:pPr>
        <w:ind w:left="720" w:hanging="720"/>
        <w:rPr>
          <w:del w:id="2471" w:author="hqin" w:date="2013-01-28T08:41:00Z"/>
          <w:noProof/>
        </w:rPr>
      </w:pPr>
      <w:del w:id="2472" w:author="hqin" w:date="2013-01-28T08:41:00Z">
        <w:r w:rsidDel="0043097E">
          <w:rPr>
            <w:noProof/>
          </w:rPr>
          <w:delText>52.</w:delText>
        </w:r>
        <w:r w:rsidDel="0043097E">
          <w:rPr>
            <w:noProof/>
          </w:rPr>
          <w:tab/>
          <w:delText xml:space="preserve">Yang Z: </w:delText>
        </w:r>
        <w:r w:rsidRPr="00E0251F" w:rsidDel="0043097E">
          <w:rPr>
            <w:b/>
            <w:noProof/>
          </w:rPr>
          <w:delText>Computational Molecular Evolution</w:delText>
        </w:r>
        <w:r w:rsidDel="0043097E">
          <w:rPr>
            <w:noProof/>
          </w:rPr>
          <w:delText>. Oxford: Oxford University Press; 2006.</w:delText>
        </w:r>
      </w:del>
    </w:p>
    <w:p w14:paraId="0D972D18" w14:textId="77777777" w:rsidR="00E07702" w:rsidRDefault="00E0251F">
      <w:pPr>
        <w:ind w:left="720" w:hanging="720"/>
        <w:rPr>
          <w:del w:id="2473" w:author="hqin" w:date="2013-01-28T08:41:00Z"/>
          <w:noProof/>
        </w:rPr>
      </w:pPr>
      <w:del w:id="2474" w:author="hqin" w:date="2013-01-28T08:41:00Z">
        <w:r w:rsidDel="0043097E">
          <w:rPr>
            <w:noProof/>
          </w:rPr>
          <w:delText>53.</w:delText>
        </w:r>
        <w:r w:rsidDel="0043097E">
          <w:rPr>
            <w:noProof/>
          </w:rPr>
          <w:tab/>
          <w:delText xml:space="preserve">Bielawski JP, Yang Z: </w:delText>
        </w:r>
        <w:r w:rsidRPr="00E0251F" w:rsidDel="0043097E">
          <w:rPr>
            <w:b/>
            <w:noProof/>
          </w:rPr>
          <w:delText>Maximum Likelihood Methods for Detecting Adaptive Protein Evolution</w:delText>
        </w:r>
        <w:r w:rsidDel="0043097E">
          <w:rPr>
            <w:noProof/>
          </w:rPr>
          <w:delText xml:space="preserve">. In: </w:delText>
        </w:r>
        <w:r w:rsidRPr="00E0251F" w:rsidDel="0043097E">
          <w:rPr>
            <w:i/>
            <w:noProof/>
          </w:rPr>
          <w:delText>Statistical Methods in Molecular Evolution.</w:delText>
        </w:r>
        <w:r w:rsidDel="0043097E">
          <w:rPr>
            <w:noProof/>
          </w:rPr>
          <w:delText xml:space="preserve"> Edited by Nielsen R: Springer; 2005: 103-124.</w:delText>
        </w:r>
      </w:del>
    </w:p>
    <w:p w14:paraId="7BA9ABEF" w14:textId="77777777" w:rsidR="00E07702" w:rsidRDefault="00E0251F">
      <w:pPr>
        <w:ind w:left="720" w:hanging="720"/>
        <w:rPr>
          <w:del w:id="2475" w:author="hqin" w:date="2013-01-28T08:41:00Z"/>
          <w:noProof/>
        </w:rPr>
      </w:pPr>
      <w:del w:id="2476" w:author="hqin" w:date="2013-01-28T08:41:00Z">
        <w:r w:rsidDel="0043097E">
          <w:rPr>
            <w:noProof/>
          </w:rPr>
          <w:delText>54.</w:delText>
        </w:r>
        <w:r w:rsidDel="0043097E">
          <w:rPr>
            <w:noProof/>
          </w:rPr>
          <w:tab/>
          <w:delText xml:space="preserve">Yang Z: </w:delText>
        </w:r>
        <w:r w:rsidRPr="00E0251F" w:rsidDel="0043097E">
          <w:rPr>
            <w:b/>
            <w:noProof/>
          </w:rPr>
          <w:delText>PAML: a program package for phylogenetic analysis by maximum likelihood</w:delText>
        </w:r>
        <w:r w:rsidDel="0043097E">
          <w:rPr>
            <w:noProof/>
          </w:rPr>
          <w:delText xml:space="preserve">. </w:delText>
        </w:r>
        <w:r w:rsidRPr="00E0251F" w:rsidDel="0043097E">
          <w:rPr>
            <w:i/>
            <w:noProof/>
          </w:rPr>
          <w:delText xml:space="preserve">CABIOS </w:delText>
        </w:r>
        <w:r w:rsidDel="0043097E">
          <w:rPr>
            <w:noProof/>
          </w:rPr>
          <w:delText xml:space="preserve">1997, </w:delText>
        </w:r>
        <w:r w:rsidRPr="00E0251F" w:rsidDel="0043097E">
          <w:rPr>
            <w:b/>
            <w:noProof/>
          </w:rPr>
          <w:delText>13</w:delText>
        </w:r>
        <w:r w:rsidDel="0043097E">
          <w:rPr>
            <w:noProof/>
          </w:rPr>
          <w:delText>:555-556.</w:delText>
        </w:r>
      </w:del>
    </w:p>
    <w:p w14:paraId="3735F533" w14:textId="77777777" w:rsidR="00E07702" w:rsidRDefault="00E0251F">
      <w:pPr>
        <w:ind w:left="720" w:hanging="720"/>
        <w:rPr>
          <w:del w:id="2477" w:author="hqin" w:date="2013-01-28T08:41:00Z"/>
          <w:noProof/>
        </w:rPr>
      </w:pPr>
      <w:del w:id="2478" w:author="hqin" w:date="2013-01-28T08:41:00Z">
        <w:r w:rsidDel="0043097E">
          <w:rPr>
            <w:noProof/>
          </w:rPr>
          <w:delText>55.</w:delText>
        </w:r>
        <w:r w:rsidDel="0043097E">
          <w:rPr>
            <w:noProof/>
          </w:rPr>
          <w:tab/>
          <w:delText xml:space="preserve">Rice P, Longden I, Bleasby A: </w:delText>
        </w:r>
        <w:r w:rsidRPr="00E0251F" w:rsidDel="0043097E">
          <w:rPr>
            <w:b/>
            <w:noProof/>
          </w:rPr>
          <w:delText>EMBOSS: the European Molecular Biology Open Software Suite</w:delText>
        </w:r>
        <w:r w:rsidDel="0043097E">
          <w:rPr>
            <w:noProof/>
          </w:rPr>
          <w:delText xml:space="preserve">. </w:delText>
        </w:r>
        <w:r w:rsidRPr="00E0251F" w:rsidDel="0043097E">
          <w:rPr>
            <w:i/>
            <w:noProof/>
          </w:rPr>
          <w:delText xml:space="preserve">Trends Genet </w:delText>
        </w:r>
        <w:r w:rsidDel="0043097E">
          <w:rPr>
            <w:noProof/>
          </w:rPr>
          <w:delText xml:space="preserve">2000, </w:delText>
        </w:r>
        <w:r w:rsidRPr="00E0251F" w:rsidDel="0043097E">
          <w:rPr>
            <w:b/>
            <w:noProof/>
          </w:rPr>
          <w:delText>16</w:delText>
        </w:r>
        <w:r w:rsidDel="0043097E">
          <w:rPr>
            <w:noProof/>
          </w:rPr>
          <w:delText>(6):276-277.</w:delText>
        </w:r>
      </w:del>
    </w:p>
    <w:p w14:paraId="2C0C654B" w14:textId="77777777" w:rsidR="00E07702" w:rsidRDefault="00E0251F">
      <w:pPr>
        <w:ind w:left="720" w:hanging="720"/>
        <w:rPr>
          <w:del w:id="2479" w:author="hqin" w:date="2013-01-28T08:41:00Z"/>
          <w:noProof/>
        </w:rPr>
      </w:pPr>
      <w:del w:id="2480" w:author="hqin" w:date="2013-01-28T08:41:00Z">
        <w:r w:rsidDel="0043097E">
          <w:rPr>
            <w:noProof/>
          </w:rPr>
          <w:delText>56.</w:delText>
        </w:r>
        <w:r w:rsidDel="0043097E">
          <w:rPr>
            <w:noProof/>
          </w:rPr>
          <w:tab/>
          <w:delText xml:space="preserve">Linding R, Jensen LJ, Diella F, Bork P, Gibson TJ, Russell RB: </w:delText>
        </w:r>
        <w:r w:rsidRPr="00E0251F" w:rsidDel="0043097E">
          <w:rPr>
            <w:b/>
            <w:noProof/>
          </w:rPr>
          <w:delText>Protein disorder prediction: implications for structural proteomics</w:delText>
        </w:r>
        <w:r w:rsidDel="0043097E">
          <w:rPr>
            <w:noProof/>
          </w:rPr>
          <w:delText xml:space="preserve">. </w:delText>
        </w:r>
        <w:r w:rsidRPr="00E0251F" w:rsidDel="0043097E">
          <w:rPr>
            <w:i/>
            <w:noProof/>
          </w:rPr>
          <w:delText xml:space="preserve">Structure </w:delText>
        </w:r>
        <w:r w:rsidDel="0043097E">
          <w:rPr>
            <w:noProof/>
          </w:rPr>
          <w:delText xml:space="preserve">2003, </w:delText>
        </w:r>
        <w:r w:rsidRPr="00E0251F" w:rsidDel="0043097E">
          <w:rPr>
            <w:b/>
            <w:noProof/>
          </w:rPr>
          <w:delText>11</w:delText>
        </w:r>
        <w:r w:rsidDel="0043097E">
          <w:rPr>
            <w:noProof/>
          </w:rPr>
          <w:delText>(11):1453-1459.</w:delText>
        </w:r>
      </w:del>
    </w:p>
    <w:p w14:paraId="7296B7D3" w14:textId="77777777" w:rsidR="00E07702" w:rsidRDefault="00E0251F">
      <w:pPr>
        <w:ind w:left="720" w:hanging="720"/>
        <w:rPr>
          <w:del w:id="2481" w:author="hqin" w:date="2013-01-28T08:41:00Z"/>
          <w:noProof/>
        </w:rPr>
      </w:pPr>
      <w:del w:id="2482" w:author="hqin" w:date="2013-01-28T08:41:00Z">
        <w:r w:rsidDel="0043097E">
          <w:rPr>
            <w:noProof/>
          </w:rPr>
          <w:delText>57.</w:delText>
        </w:r>
        <w:r w:rsidDel="0043097E">
          <w:rPr>
            <w:noProof/>
          </w:rPr>
          <w:tab/>
          <w:delText xml:space="preserve">Claverie JM, States D: </w:delText>
        </w:r>
        <w:r w:rsidRPr="00E0251F" w:rsidDel="0043097E">
          <w:rPr>
            <w:b/>
            <w:noProof/>
          </w:rPr>
          <w:delText>Information enhancement methods for large scale sequence analysis</w:delText>
        </w:r>
        <w:r w:rsidDel="0043097E">
          <w:rPr>
            <w:noProof/>
          </w:rPr>
          <w:delText xml:space="preserve">. </w:delText>
        </w:r>
        <w:r w:rsidRPr="00E0251F" w:rsidDel="0043097E">
          <w:rPr>
            <w:i/>
            <w:noProof/>
          </w:rPr>
          <w:delText xml:space="preserve">Computers and Chemistry </w:delText>
        </w:r>
        <w:r w:rsidDel="0043097E">
          <w:rPr>
            <w:noProof/>
          </w:rPr>
          <w:delText xml:space="preserve">1993, </w:delText>
        </w:r>
        <w:r w:rsidRPr="00E0251F" w:rsidDel="0043097E">
          <w:rPr>
            <w:b/>
            <w:noProof/>
          </w:rPr>
          <w:delText>17</w:delText>
        </w:r>
        <w:r w:rsidDel="0043097E">
          <w:rPr>
            <w:noProof/>
          </w:rPr>
          <w:delText>:191-201.</w:delText>
        </w:r>
      </w:del>
    </w:p>
    <w:p w14:paraId="1B1701BB" w14:textId="77777777" w:rsidR="00E07702" w:rsidRDefault="00E0251F">
      <w:pPr>
        <w:ind w:left="720" w:hanging="720"/>
        <w:rPr>
          <w:del w:id="2483" w:author="hqin" w:date="2013-01-28T08:41:00Z"/>
          <w:noProof/>
        </w:rPr>
      </w:pPr>
      <w:del w:id="2484" w:author="hqin" w:date="2013-01-28T08:41:00Z">
        <w:r w:rsidDel="0043097E">
          <w:rPr>
            <w:noProof/>
          </w:rPr>
          <w:delText>58.</w:delText>
        </w:r>
        <w:r w:rsidDel="0043097E">
          <w:rPr>
            <w:noProof/>
          </w:rPr>
          <w:tab/>
          <w:delText xml:space="preserve">Imamura D, Kuwana R, Takamatsu H, Watabe K: </w:delText>
        </w:r>
        <w:r w:rsidRPr="00E0251F" w:rsidDel="0043097E">
          <w:rPr>
            <w:b/>
            <w:noProof/>
          </w:rPr>
          <w:delText>Proteins involved in formation of the outermost layer of Bacillus subtilis spores</w:delText>
        </w:r>
        <w:r w:rsidDel="0043097E">
          <w:rPr>
            <w:noProof/>
          </w:rPr>
          <w:delText xml:space="preserve">. </w:delText>
        </w:r>
        <w:r w:rsidRPr="00E0251F" w:rsidDel="0043097E">
          <w:rPr>
            <w:i/>
            <w:noProof/>
          </w:rPr>
          <w:delText xml:space="preserve">J Bacteriol </w:delText>
        </w:r>
        <w:r w:rsidDel="0043097E">
          <w:rPr>
            <w:noProof/>
          </w:rPr>
          <w:delText xml:space="preserve">2011, </w:delText>
        </w:r>
        <w:r w:rsidRPr="00E0251F" w:rsidDel="0043097E">
          <w:rPr>
            <w:b/>
            <w:noProof/>
          </w:rPr>
          <w:delText>193</w:delText>
        </w:r>
        <w:r w:rsidDel="0043097E">
          <w:rPr>
            <w:noProof/>
          </w:rPr>
          <w:delText>(16):4075-4080.</w:delText>
        </w:r>
      </w:del>
    </w:p>
    <w:p w14:paraId="5CAA21F2" w14:textId="77777777" w:rsidR="00E07702" w:rsidRDefault="00E0251F">
      <w:pPr>
        <w:ind w:left="720" w:hanging="720"/>
        <w:rPr>
          <w:del w:id="2485" w:author="hqin" w:date="2013-01-28T08:41:00Z"/>
          <w:noProof/>
        </w:rPr>
      </w:pPr>
      <w:del w:id="2486" w:author="hqin" w:date="2013-01-28T08:41:00Z">
        <w:r w:rsidDel="0043097E">
          <w:rPr>
            <w:noProof/>
          </w:rPr>
          <w:delText>59.</w:delText>
        </w:r>
        <w:r w:rsidDel="0043097E">
          <w:rPr>
            <w:noProof/>
          </w:rPr>
          <w:tab/>
          <w:delText xml:space="preserve">Imamura D: </w:delText>
        </w:r>
        <w:r w:rsidRPr="00E0251F" w:rsidDel="0043097E">
          <w:rPr>
            <w:b/>
            <w:noProof/>
          </w:rPr>
          <w:delText>Identification and Characterization of the Outermost Layer of &lt;i&gt;Bacillus subtilis&lt;/i&gt; Spores</w:delText>
        </w:r>
        <w:r w:rsidDel="0043097E">
          <w:rPr>
            <w:noProof/>
          </w:rPr>
          <w:delText xml:space="preserve">. </w:delText>
        </w:r>
        <w:r w:rsidRPr="00E0251F" w:rsidDel="0043097E">
          <w:rPr>
            <w:i/>
            <w:noProof/>
          </w:rPr>
          <w:delText xml:space="preserve">Yakugaku zasshi : Journal of the Pharmaceutical Society of Japan </w:delText>
        </w:r>
        <w:r w:rsidDel="0043097E">
          <w:rPr>
            <w:noProof/>
          </w:rPr>
          <w:delText xml:space="preserve">2012, </w:delText>
        </w:r>
        <w:r w:rsidRPr="00E0251F" w:rsidDel="0043097E">
          <w:rPr>
            <w:b/>
            <w:noProof/>
          </w:rPr>
          <w:delText>132</w:delText>
        </w:r>
        <w:r w:rsidDel="0043097E">
          <w:rPr>
            <w:noProof/>
          </w:rPr>
          <w:delText>(8):919-924.</w:delText>
        </w:r>
      </w:del>
    </w:p>
    <w:p w14:paraId="05E537E7" w14:textId="77777777" w:rsidR="00E07702" w:rsidRDefault="00E0251F">
      <w:pPr>
        <w:ind w:left="720" w:hanging="720"/>
        <w:rPr>
          <w:del w:id="2487" w:author="hqin" w:date="2013-01-28T08:41:00Z"/>
          <w:noProof/>
        </w:rPr>
      </w:pPr>
      <w:del w:id="2488" w:author="hqin" w:date="2013-01-28T08:41:00Z">
        <w:r w:rsidDel="0043097E">
          <w:rPr>
            <w:noProof/>
          </w:rPr>
          <w:delText>60.</w:delText>
        </w:r>
        <w:r w:rsidDel="0043097E">
          <w:rPr>
            <w:noProof/>
          </w:rPr>
          <w:tab/>
          <w:delText>Gevers D, Cohan FM, Lawrence JG, Spratt BG, Coenye T, Feil EJ, Stackebrandt E, Van de Peer Y, Vandamme P, Thompson FL</w:delText>
        </w:r>
        <w:r w:rsidRPr="00E0251F" w:rsidDel="0043097E">
          <w:rPr>
            <w:i/>
            <w:noProof/>
          </w:rPr>
          <w:delText xml:space="preserve"> et al</w:delText>
        </w:r>
        <w:r w:rsidDel="0043097E">
          <w:rPr>
            <w:noProof/>
          </w:rPr>
          <w:delText xml:space="preserve">: </w:delText>
        </w:r>
        <w:r w:rsidRPr="00E0251F" w:rsidDel="0043097E">
          <w:rPr>
            <w:b/>
            <w:noProof/>
          </w:rPr>
          <w:delText>Opinion: Re-evaluating prokaryotic species</w:delText>
        </w:r>
        <w:r w:rsidDel="0043097E">
          <w:rPr>
            <w:noProof/>
          </w:rPr>
          <w:delText xml:space="preserve">. </w:delText>
        </w:r>
        <w:r w:rsidRPr="00E0251F" w:rsidDel="0043097E">
          <w:rPr>
            <w:i/>
            <w:noProof/>
          </w:rPr>
          <w:delText xml:space="preserve">Nat Rev Microbiol </w:delText>
        </w:r>
        <w:r w:rsidDel="0043097E">
          <w:rPr>
            <w:noProof/>
          </w:rPr>
          <w:delText xml:space="preserve">2005, </w:delText>
        </w:r>
        <w:r w:rsidRPr="00E0251F" w:rsidDel="0043097E">
          <w:rPr>
            <w:b/>
            <w:noProof/>
          </w:rPr>
          <w:delText>3</w:delText>
        </w:r>
        <w:r w:rsidDel="0043097E">
          <w:rPr>
            <w:noProof/>
          </w:rPr>
          <w:delText>(9):733-739.</w:delText>
        </w:r>
      </w:del>
    </w:p>
    <w:p w14:paraId="459E5D7A" w14:textId="77777777" w:rsidR="00E07702" w:rsidRDefault="00E0251F">
      <w:pPr>
        <w:ind w:left="720" w:hanging="720"/>
        <w:rPr>
          <w:del w:id="2489" w:author="hqin" w:date="2013-01-28T08:41:00Z"/>
          <w:noProof/>
        </w:rPr>
      </w:pPr>
      <w:del w:id="2490" w:author="hqin" w:date="2013-01-28T08:41:00Z">
        <w:r w:rsidDel="0043097E">
          <w:rPr>
            <w:noProof/>
          </w:rPr>
          <w:delText>61.</w:delText>
        </w:r>
        <w:r w:rsidDel="0043097E">
          <w:rPr>
            <w:noProof/>
          </w:rPr>
          <w:tab/>
          <w:delText xml:space="preserve">Priest FG, Barker M, Baillie LW, Holmes EC, Maiden MC: </w:delText>
        </w:r>
        <w:r w:rsidRPr="00E0251F" w:rsidDel="0043097E">
          <w:rPr>
            <w:b/>
            <w:noProof/>
          </w:rPr>
          <w:delText xml:space="preserve">Population structure and evolution of the </w:delText>
        </w:r>
        <w:r w:rsidRPr="00E0251F" w:rsidDel="0043097E">
          <w:rPr>
            <w:b/>
            <w:i/>
            <w:noProof/>
          </w:rPr>
          <w:delText xml:space="preserve">Bacillus cereus </w:delText>
        </w:r>
        <w:r w:rsidRPr="00E0251F" w:rsidDel="0043097E">
          <w:rPr>
            <w:b/>
            <w:noProof/>
          </w:rPr>
          <w:delText>group</w:delText>
        </w:r>
        <w:r w:rsidDel="0043097E">
          <w:rPr>
            <w:noProof/>
          </w:rPr>
          <w:delText xml:space="preserve">. </w:delText>
        </w:r>
        <w:r w:rsidRPr="00E0251F" w:rsidDel="0043097E">
          <w:rPr>
            <w:i/>
            <w:noProof/>
          </w:rPr>
          <w:delText xml:space="preserve">J Bacteriol </w:delText>
        </w:r>
        <w:r w:rsidDel="0043097E">
          <w:rPr>
            <w:noProof/>
          </w:rPr>
          <w:delText xml:space="preserve">2004, </w:delText>
        </w:r>
        <w:r w:rsidRPr="00E0251F" w:rsidDel="0043097E">
          <w:rPr>
            <w:b/>
            <w:noProof/>
          </w:rPr>
          <w:delText>186</w:delText>
        </w:r>
        <w:r w:rsidDel="0043097E">
          <w:rPr>
            <w:noProof/>
          </w:rPr>
          <w:delText>(23):7959-7970.</w:delText>
        </w:r>
      </w:del>
    </w:p>
    <w:p w14:paraId="6774F2E0" w14:textId="77777777" w:rsidR="00E07702" w:rsidRDefault="00E0251F">
      <w:pPr>
        <w:ind w:left="720" w:hanging="720"/>
        <w:rPr>
          <w:del w:id="2491" w:author="hqin" w:date="2013-01-28T08:41:00Z"/>
          <w:noProof/>
        </w:rPr>
      </w:pPr>
      <w:del w:id="2492" w:author="hqin" w:date="2013-01-28T08:41:00Z">
        <w:r w:rsidDel="0043097E">
          <w:rPr>
            <w:noProof/>
          </w:rPr>
          <w:delText>62.</w:delText>
        </w:r>
        <w:r w:rsidDel="0043097E">
          <w:rPr>
            <w:noProof/>
          </w:rPr>
          <w:tab/>
          <w:delText xml:space="preserve">Vilas-Boas GT, Peruca AP, Arantes OM: </w:delText>
        </w:r>
        <w:r w:rsidRPr="00E0251F" w:rsidDel="0043097E">
          <w:rPr>
            <w:b/>
            <w:noProof/>
          </w:rPr>
          <w:delText xml:space="preserve">Biology and taxonomy of </w:delText>
        </w:r>
        <w:r w:rsidRPr="00E0251F" w:rsidDel="0043097E">
          <w:rPr>
            <w:b/>
            <w:i/>
            <w:noProof/>
          </w:rPr>
          <w:delText>Bacillus cereus</w:delText>
        </w:r>
        <w:r w:rsidRPr="00E0251F" w:rsidDel="0043097E">
          <w:rPr>
            <w:b/>
            <w:noProof/>
          </w:rPr>
          <w:delText xml:space="preserve">, </w:delText>
        </w:r>
        <w:r w:rsidRPr="00E0251F" w:rsidDel="0043097E">
          <w:rPr>
            <w:b/>
            <w:i/>
            <w:noProof/>
          </w:rPr>
          <w:delText>Bacillus anthracis</w:delText>
        </w:r>
        <w:r w:rsidRPr="00E0251F" w:rsidDel="0043097E">
          <w:rPr>
            <w:b/>
            <w:noProof/>
          </w:rPr>
          <w:delText xml:space="preserve">, and </w:delText>
        </w:r>
        <w:r w:rsidRPr="00E0251F" w:rsidDel="0043097E">
          <w:rPr>
            <w:b/>
            <w:i/>
            <w:noProof/>
          </w:rPr>
          <w:delText>Bacillus thuringiensis</w:delText>
        </w:r>
        <w:r w:rsidDel="0043097E">
          <w:rPr>
            <w:noProof/>
          </w:rPr>
          <w:delText xml:space="preserve">. </w:delText>
        </w:r>
        <w:r w:rsidRPr="00E0251F" w:rsidDel="0043097E">
          <w:rPr>
            <w:i/>
            <w:noProof/>
          </w:rPr>
          <w:delText xml:space="preserve">Can J Microbiol </w:delText>
        </w:r>
        <w:r w:rsidDel="0043097E">
          <w:rPr>
            <w:noProof/>
          </w:rPr>
          <w:delText xml:space="preserve">2007, </w:delText>
        </w:r>
        <w:r w:rsidRPr="00E0251F" w:rsidDel="0043097E">
          <w:rPr>
            <w:b/>
            <w:noProof/>
          </w:rPr>
          <w:delText>53</w:delText>
        </w:r>
        <w:r w:rsidDel="0043097E">
          <w:rPr>
            <w:noProof/>
          </w:rPr>
          <w:delText>(6):673-687.</w:delText>
        </w:r>
      </w:del>
    </w:p>
    <w:p w14:paraId="0C966840" w14:textId="77777777" w:rsidR="00E07702" w:rsidRDefault="00E0251F">
      <w:pPr>
        <w:ind w:left="720" w:hanging="720"/>
        <w:rPr>
          <w:del w:id="2493" w:author="hqin" w:date="2013-01-28T08:41:00Z"/>
          <w:noProof/>
        </w:rPr>
      </w:pPr>
      <w:del w:id="2494" w:author="hqin" w:date="2013-01-28T08:41:00Z">
        <w:r w:rsidDel="0043097E">
          <w:rPr>
            <w:noProof/>
          </w:rPr>
          <w:delText>63.</w:delText>
        </w:r>
        <w:r w:rsidDel="0043097E">
          <w:rPr>
            <w:noProof/>
          </w:rPr>
          <w:tab/>
          <w:delText xml:space="preserve">Priest FG, Kaji DA, Rosato YB, Canhos VP: </w:delText>
        </w:r>
        <w:r w:rsidRPr="00E0251F" w:rsidDel="0043097E">
          <w:rPr>
            <w:b/>
            <w:noProof/>
          </w:rPr>
          <w:delText xml:space="preserve">Characterization of </w:delText>
        </w:r>
        <w:r w:rsidRPr="00E0251F" w:rsidDel="0043097E">
          <w:rPr>
            <w:b/>
            <w:i/>
            <w:noProof/>
          </w:rPr>
          <w:delText xml:space="preserve">Bacillus thuringiensis </w:delText>
        </w:r>
        <w:r w:rsidRPr="00E0251F" w:rsidDel="0043097E">
          <w:rPr>
            <w:b/>
            <w:noProof/>
          </w:rPr>
          <w:delText>and related bacteria by ribosomal RNA gene restriction fragment length polymorphisms</w:delText>
        </w:r>
        <w:r w:rsidDel="0043097E">
          <w:rPr>
            <w:noProof/>
          </w:rPr>
          <w:delText xml:space="preserve">. </w:delText>
        </w:r>
        <w:r w:rsidRPr="00E0251F" w:rsidDel="0043097E">
          <w:rPr>
            <w:i/>
            <w:noProof/>
          </w:rPr>
          <w:delText xml:space="preserve">Microbiology </w:delText>
        </w:r>
        <w:r w:rsidDel="0043097E">
          <w:rPr>
            <w:noProof/>
          </w:rPr>
          <w:delText xml:space="preserve">1994, </w:delText>
        </w:r>
        <w:r w:rsidRPr="00E0251F" w:rsidDel="0043097E">
          <w:rPr>
            <w:b/>
            <w:noProof/>
          </w:rPr>
          <w:delText>140 ( Pt 5)</w:delText>
        </w:r>
        <w:r w:rsidDel="0043097E">
          <w:rPr>
            <w:noProof/>
          </w:rPr>
          <w:delText>:1015-1022.</w:delText>
        </w:r>
      </w:del>
    </w:p>
    <w:p w14:paraId="012A0FCF" w14:textId="77777777" w:rsidR="00E07702" w:rsidRDefault="00E0251F">
      <w:pPr>
        <w:ind w:left="720" w:hanging="720"/>
        <w:rPr>
          <w:del w:id="2495" w:author="hqin" w:date="2013-01-28T08:41:00Z"/>
          <w:noProof/>
        </w:rPr>
      </w:pPr>
      <w:del w:id="2496" w:author="hqin" w:date="2013-01-28T08:41:00Z">
        <w:r w:rsidDel="0043097E">
          <w:rPr>
            <w:noProof/>
          </w:rPr>
          <w:delText>64.</w:delText>
        </w:r>
        <w:r w:rsidDel="0043097E">
          <w:rPr>
            <w:noProof/>
          </w:rPr>
          <w:tab/>
          <w:delText xml:space="preserve">Goto K, Omura T, Hara Y, Sadaie Y: </w:delText>
        </w:r>
        <w:r w:rsidRPr="00E0251F" w:rsidDel="0043097E">
          <w:rPr>
            <w:b/>
            <w:noProof/>
          </w:rPr>
          <w:delText xml:space="preserve">Application of the partial 16S rDNA sequence as an index for rapid identification of species in the genus </w:delText>
        </w:r>
        <w:r w:rsidRPr="00E0251F" w:rsidDel="0043097E">
          <w:rPr>
            <w:b/>
            <w:i/>
            <w:noProof/>
          </w:rPr>
          <w:delText>Bacillus</w:delText>
        </w:r>
        <w:r w:rsidDel="0043097E">
          <w:rPr>
            <w:noProof/>
          </w:rPr>
          <w:delText xml:space="preserve">. </w:delText>
        </w:r>
        <w:r w:rsidRPr="00E0251F" w:rsidDel="0043097E">
          <w:rPr>
            <w:i/>
            <w:noProof/>
          </w:rPr>
          <w:delText xml:space="preserve">J Gen Appl Microbiol </w:delText>
        </w:r>
        <w:r w:rsidDel="0043097E">
          <w:rPr>
            <w:noProof/>
          </w:rPr>
          <w:delText xml:space="preserve">2000, </w:delText>
        </w:r>
        <w:r w:rsidRPr="00E0251F" w:rsidDel="0043097E">
          <w:rPr>
            <w:b/>
            <w:noProof/>
          </w:rPr>
          <w:delText>46</w:delText>
        </w:r>
        <w:r w:rsidDel="0043097E">
          <w:rPr>
            <w:noProof/>
          </w:rPr>
          <w:delText>(1):1-8.</w:delText>
        </w:r>
      </w:del>
    </w:p>
    <w:p w14:paraId="45AD2049" w14:textId="77777777" w:rsidR="00E07702" w:rsidRDefault="00E0251F">
      <w:pPr>
        <w:ind w:left="720" w:hanging="720"/>
        <w:rPr>
          <w:del w:id="2497" w:author="hqin" w:date="2013-01-28T08:41:00Z"/>
          <w:noProof/>
        </w:rPr>
      </w:pPr>
      <w:del w:id="2498" w:author="hqin" w:date="2013-01-28T08:41:00Z">
        <w:r w:rsidDel="0043097E">
          <w:rPr>
            <w:noProof/>
          </w:rPr>
          <w:delText>65.</w:delText>
        </w:r>
        <w:r w:rsidDel="0043097E">
          <w:rPr>
            <w:noProof/>
          </w:rPr>
          <w:tab/>
          <w:delText xml:space="preserve">Xu D, Cote JC: </w:delText>
        </w:r>
        <w:r w:rsidRPr="00E0251F" w:rsidDel="0043097E">
          <w:rPr>
            <w:b/>
            <w:noProof/>
          </w:rPr>
          <w:delText xml:space="preserve">Phylogenetic relationships between </w:delText>
        </w:r>
        <w:r w:rsidRPr="00E0251F" w:rsidDel="0043097E">
          <w:rPr>
            <w:b/>
            <w:i/>
            <w:noProof/>
          </w:rPr>
          <w:delText xml:space="preserve">Bacillus </w:delText>
        </w:r>
        <w:r w:rsidRPr="00E0251F" w:rsidDel="0043097E">
          <w:rPr>
            <w:b/>
            <w:noProof/>
          </w:rPr>
          <w:delText>species and related genera inferred from comparison of 3' end 16S rDNA and 5' end 16S-23S ITS nucleotide sequences</w:delText>
        </w:r>
        <w:r w:rsidDel="0043097E">
          <w:rPr>
            <w:noProof/>
          </w:rPr>
          <w:delText xml:space="preserve">. </w:delText>
        </w:r>
        <w:r w:rsidRPr="00E0251F" w:rsidDel="0043097E">
          <w:rPr>
            <w:i/>
            <w:noProof/>
          </w:rPr>
          <w:delText xml:space="preserve">Int J Syst Evol Microbiol </w:delText>
        </w:r>
        <w:r w:rsidDel="0043097E">
          <w:rPr>
            <w:noProof/>
          </w:rPr>
          <w:delText xml:space="preserve">2003, </w:delText>
        </w:r>
        <w:r w:rsidRPr="00E0251F" w:rsidDel="0043097E">
          <w:rPr>
            <w:b/>
            <w:noProof/>
          </w:rPr>
          <w:delText>53</w:delText>
        </w:r>
        <w:r w:rsidDel="0043097E">
          <w:rPr>
            <w:noProof/>
          </w:rPr>
          <w:delText>(Pt 3):695-704.</w:delText>
        </w:r>
      </w:del>
    </w:p>
    <w:p w14:paraId="1DBC712E" w14:textId="77777777" w:rsidR="00E07702" w:rsidRDefault="00E0251F">
      <w:pPr>
        <w:ind w:left="720" w:hanging="720"/>
        <w:rPr>
          <w:del w:id="2499" w:author="hqin" w:date="2013-01-28T08:41:00Z"/>
          <w:noProof/>
        </w:rPr>
      </w:pPr>
      <w:del w:id="2500" w:author="hqin" w:date="2013-01-28T08:41:00Z">
        <w:r w:rsidDel="0043097E">
          <w:rPr>
            <w:noProof/>
          </w:rPr>
          <w:delText>66.</w:delText>
        </w:r>
        <w:r w:rsidDel="0043097E">
          <w:rPr>
            <w:noProof/>
          </w:rPr>
          <w:tab/>
          <w:delText xml:space="preserve">Cole JR, Chai B, Farris RJ, Wang Q, Kulam-Syed-Mohideen AS, McGarrell DM, Bandela AM, Cardenas E, Garrity GM, Tiedje JM: </w:delText>
        </w:r>
        <w:r w:rsidRPr="00E0251F" w:rsidDel="0043097E">
          <w:rPr>
            <w:b/>
            <w:noProof/>
          </w:rPr>
          <w:delText>The ribosomal database project (RDP-II): introducing myRDP space and quality controlled public data</w:delText>
        </w:r>
        <w:r w:rsidDel="0043097E">
          <w:rPr>
            <w:noProof/>
          </w:rPr>
          <w:delText xml:space="preserve">. </w:delText>
        </w:r>
        <w:r w:rsidRPr="00E0251F" w:rsidDel="0043097E">
          <w:rPr>
            <w:i/>
            <w:noProof/>
          </w:rPr>
          <w:delText xml:space="preserve">Nucleic Acids Res </w:delText>
        </w:r>
        <w:r w:rsidDel="0043097E">
          <w:rPr>
            <w:noProof/>
          </w:rPr>
          <w:delText xml:space="preserve">2007, </w:delText>
        </w:r>
        <w:r w:rsidRPr="00E0251F" w:rsidDel="0043097E">
          <w:rPr>
            <w:b/>
            <w:noProof/>
          </w:rPr>
          <w:delText>35</w:delText>
        </w:r>
        <w:r w:rsidDel="0043097E">
          <w:rPr>
            <w:noProof/>
          </w:rPr>
          <w:delText>(Database issue):D169-172.</w:delText>
        </w:r>
      </w:del>
    </w:p>
    <w:p w14:paraId="614EBCCA" w14:textId="77777777" w:rsidR="00E07702" w:rsidRDefault="00E0251F">
      <w:pPr>
        <w:ind w:left="720" w:hanging="720"/>
        <w:rPr>
          <w:del w:id="2501" w:author="hqin" w:date="2013-01-28T08:41:00Z"/>
          <w:noProof/>
        </w:rPr>
      </w:pPr>
      <w:del w:id="2502" w:author="hqin" w:date="2013-01-28T08:41:00Z">
        <w:r w:rsidDel="0043097E">
          <w:rPr>
            <w:noProof/>
          </w:rPr>
          <w:delText>67.</w:delText>
        </w:r>
        <w:r w:rsidDel="0043097E">
          <w:rPr>
            <w:noProof/>
          </w:rPr>
          <w:tab/>
          <w:delText xml:space="preserve">Swofford DL: </w:delText>
        </w:r>
        <w:r w:rsidRPr="00E0251F" w:rsidDel="0043097E">
          <w:rPr>
            <w:b/>
            <w:noProof/>
          </w:rPr>
          <w:delText>PAUP*. Phylogennetic Analysis Using Parsimony(* and Other Methods). Version 4.</w:delText>
        </w:r>
        <w:r w:rsidDel="0043097E">
          <w:rPr>
            <w:noProof/>
          </w:rPr>
          <w:delText xml:space="preserve"> In</w:delText>
        </w:r>
        <w:r w:rsidRPr="00E0251F" w:rsidDel="0043097E">
          <w:rPr>
            <w:i/>
            <w:noProof/>
          </w:rPr>
          <w:delText>.</w:delText>
        </w:r>
        <w:r w:rsidDel="0043097E">
          <w:rPr>
            <w:noProof/>
          </w:rPr>
          <w:delText xml:space="preserve"> Sunderland, Massachusetts: Sinauer Assocates; 2002.</w:delText>
        </w:r>
      </w:del>
    </w:p>
    <w:p w14:paraId="24AD6B60" w14:textId="77777777" w:rsidR="00E07702" w:rsidRDefault="00E0251F">
      <w:pPr>
        <w:ind w:left="720" w:hanging="720"/>
        <w:rPr>
          <w:del w:id="2503" w:author="hqin" w:date="2013-01-28T08:41:00Z"/>
          <w:noProof/>
        </w:rPr>
      </w:pPr>
      <w:del w:id="2504" w:author="hqin" w:date="2013-01-28T08:41:00Z">
        <w:r w:rsidDel="0043097E">
          <w:rPr>
            <w:noProof/>
          </w:rPr>
          <w:delText>68.</w:delText>
        </w:r>
        <w:r w:rsidDel="0043097E">
          <w:rPr>
            <w:noProof/>
          </w:rPr>
          <w:tab/>
          <w:delText xml:space="preserve">Ronquist F, Huelsenbeck JP: </w:delText>
        </w:r>
        <w:r w:rsidRPr="00E0251F" w:rsidDel="0043097E">
          <w:rPr>
            <w:b/>
            <w:noProof/>
          </w:rPr>
          <w:delText>MrBayes 3: Bayesian phylogenetic inference under mixed models</w:delText>
        </w:r>
        <w:r w:rsidDel="0043097E">
          <w:rPr>
            <w:noProof/>
          </w:rPr>
          <w:delText xml:space="preserve">. </w:delText>
        </w:r>
        <w:r w:rsidRPr="00E0251F" w:rsidDel="0043097E">
          <w:rPr>
            <w:i/>
            <w:noProof/>
          </w:rPr>
          <w:delText xml:space="preserve">Bioinformatics </w:delText>
        </w:r>
        <w:r w:rsidDel="0043097E">
          <w:rPr>
            <w:noProof/>
          </w:rPr>
          <w:delText xml:space="preserve">2003, </w:delText>
        </w:r>
        <w:r w:rsidRPr="00E0251F" w:rsidDel="0043097E">
          <w:rPr>
            <w:b/>
            <w:noProof/>
          </w:rPr>
          <w:delText>19</w:delText>
        </w:r>
        <w:r w:rsidDel="0043097E">
          <w:rPr>
            <w:noProof/>
          </w:rPr>
          <w:delText>(12):1572-1574.</w:delText>
        </w:r>
      </w:del>
    </w:p>
    <w:p w14:paraId="2BFCFB1F" w14:textId="77777777" w:rsidR="00E07702" w:rsidRDefault="00E0251F">
      <w:pPr>
        <w:ind w:left="720" w:hanging="720"/>
        <w:rPr>
          <w:del w:id="2505" w:author="hqin" w:date="2013-01-28T08:41:00Z"/>
          <w:noProof/>
        </w:rPr>
      </w:pPr>
      <w:del w:id="2506" w:author="hqin" w:date="2013-01-28T08:41:00Z">
        <w:r w:rsidDel="0043097E">
          <w:rPr>
            <w:noProof/>
          </w:rPr>
          <w:delText>69.</w:delText>
        </w:r>
        <w:r w:rsidDel="0043097E">
          <w:rPr>
            <w:noProof/>
          </w:rPr>
          <w:tab/>
          <w:delText xml:space="preserve">Huelsenbeck JP, Ronquist F: </w:delText>
        </w:r>
        <w:r w:rsidRPr="00E0251F" w:rsidDel="0043097E">
          <w:rPr>
            <w:b/>
            <w:noProof/>
          </w:rPr>
          <w:delText>MRBAYES: Bayesian inference of phylogenetic trees</w:delText>
        </w:r>
        <w:r w:rsidDel="0043097E">
          <w:rPr>
            <w:noProof/>
          </w:rPr>
          <w:delText xml:space="preserve">. </w:delText>
        </w:r>
        <w:r w:rsidRPr="00E0251F" w:rsidDel="0043097E">
          <w:rPr>
            <w:i/>
            <w:noProof/>
          </w:rPr>
          <w:delText xml:space="preserve">Bioinformatics </w:delText>
        </w:r>
        <w:r w:rsidDel="0043097E">
          <w:rPr>
            <w:noProof/>
          </w:rPr>
          <w:delText xml:space="preserve">2001, </w:delText>
        </w:r>
        <w:r w:rsidRPr="00E0251F" w:rsidDel="0043097E">
          <w:rPr>
            <w:b/>
            <w:noProof/>
          </w:rPr>
          <w:delText>17</w:delText>
        </w:r>
        <w:r w:rsidDel="0043097E">
          <w:rPr>
            <w:noProof/>
          </w:rPr>
          <w:delText>(8):754-755.</w:delText>
        </w:r>
      </w:del>
    </w:p>
    <w:p w14:paraId="233AA569" w14:textId="77777777" w:rsidR="00E07702" w:rsidRDefault="00E0251F">
      <w:pPr>
        <w:ind w:left="720" w:hanging="720"/>
        <w:rPr>
          <w:del w:id="2507" w:author="hqin" w:date="2013-01-28T08:41:00Z"/>
          <w:noProof/>
        </w:rPr>
      </w:pPr>
      <w:del w:id="2508" w:author="hqin" w:date="2013-01-28T08:41:00Z">
        <w:r w:rsidDel="0043097E">
          <w:rPr>
            <w:noProof/>
          </w:rPr>
          <w:delText>70.</w:delText>
        </w:r>
        <w:r w:rsidDel="0043097E">
          <w:rPr>
            <w:noProof/>
          </w:rPr>
          <w:tab/>
          <w:delText xml:space="preserve">Li W-H: </w:delText>
        </w:r>
        <w:r w:rsidRPr="00E0251F" w:rsidDel="0043097E">
          <w:rPr>
            <w:b/>
            <w:noProof/>
          </w:rPr>
          <w:delText>Molecular Evolution</w:delText>
        </w:r>
        <w:r w:rsidDel="0043097E">
          <w:rPr>
            <w:noProof/>
          </w:rPr>
          <w:delText>. Sunderland, Massachusetts: Sinauer Associates; 1997.</w:delText>
        </w:r>
      </w:del>
    </w:p>
    <w:p w14:paraId="1BE87C1F" w14:textId="77777777" w:rsidR="00E07702" w:rsidRDefault="00E0251F">
      <w:pPr>
        <w:ind w:left="720" w:hanging="720"/>
        <w:rPr>
          <w:del w:id="2509" w:author="hqin" w:date="2013-01-28T08:41:00Z"/>
          <w:noProof/>
        </w:rPr>
      </w:pPr>
      <w:del w:id="2510" w:author="hqin" w:date="2013-01-28T08:41:00Z">
        <w:r w:rsidDel="0043097E">
          <w:rPr>
            <w:noProof/>
          </w:rPr>
          <w:delText>71.</w:delText>
        </w:r>
        <w:r w:rsidDel="0043097E">
          <w:rPr>
            <w:noProof/>
          </w:rPr>
          <w:tab/>
          <w:delText xml:space="preserve">Rannala B, Yang Z: </w:delText>
        </w:r>
        <w:r w:rsidRPr="00E0251F" w:rsidDel="0043097E">
          <w:rPr>
            <w:b/>
            <w:noProof/>
          </w:rPr>
          <w:delText>Phylogenetic inference using whole genomes</w:delText>
        </w:r>
        <w:r w:rsidDel="0043097E">
          <w:rPr>
            <w:noProof/>
          </w:rPr>
          <w:delText xml:space="preserve">. </w:delText>
        </w:r>
        <w:r w:rsidRPr="00E0251F" w:rsidDel="0043097E">
          <w:rPr>
            <w:i/>
            <w:noProof/>
          </w:rPr>
          <w:delText xml:space="preserve">Annu Rev Genomics Hum Genet </w:delText>
        </w:r>
        <w:r w:rsidDel="0043097E">
          <w:rPr>
            <w:noProof/>
          </w:rPr>
          <w:delText xml:space="preserve">2008, </w:delText>
        </w:r>
        <w:r w:rsidRPr="00E0251F" w:rsidDel="0043097E">
          <w:rPr>
            <w:b/>
            <w:noProof/>
          </w:rPr>
          <w:delText>9</w:delText>
        </w:r>
        <w:r w:rsidDel="0043097E">
          <w:rPr>
            <w:noProof/>
          </w:rPr>
          <w:delText>:217-231.</w:delText>
        </w:r>
      </w:del>
    </w:p>
    <w:p w14:paraId="40EE75F9" w14:textId="77777777" w:rsidR="00E07702" w:rsidRDefault="00E0251F">
      <w:pPr>
        <w:ind w:left="720" w:hanging="720"/>
        <w:rPr>
          <w:del w:id="2511" w:author="hqin" w:date="2013-01-28T08:41:00Z"/>
          <w:noProof/>
        </w:rPr>
      </w:pPr>
      <w:del w:id="2512" w:author="hqin" w:date="2013-01-28T08:41:00Z">
        <w:r w:rsidDel="0043097E">
          <w:rPr>
            <w:noProof/>
          </w:rPr>
          <w:delText>72.</w:delText>
        </w:r>
        <w:r w:rsidDel="0043097E">
          <w:rPr>
            <w:noProof/>
          </w:rPr>
          <w:tab/>
          <w:delText>Rasko DA, Ravel J, Okstad OA, Helgason E, Cer RZ, Jiang L, Shores KA, Fouts DE, Tourasse NJ, Angiuoli SV</w:delText>
        </w:r>
        <w:r w:rsidRPr="00E0251F" w:rsidDel="0043097E">
          <w:rPr>
            <w:i/>
            <w:noProof/>
          </w:rPr>
          <w:delText xml:space="preserve"> et al</w:delText>
        </w:r>
        <w:r w:rsidDel="0043097E">
          <w:rPr>
            <w:noProof/>
          </w:rPr>
          <w:delText xml:space="preserve">: </w:delText>
        </w:r>
        <w:r w:rsidRPr="00E0251F" w:rsidDel="0043097E">
          <w:rPr>
            <w:b/>
            <w:noProof/>
          </w:rPr>
          <w:delText xml:space="preserve">The genome sequence of </w:delText>
        </w:r>
        <w:r w:rsidRPr="00E0251F" w:rsidDel="0043097E">
          <w:rPr>
            <w:b/>
            <w:i/>
            <w:noProof/>
          </w:rPr>
          <w:delText xml:space="preserve">Bacillus cereus </w:delText>
        </w:r>
        <w:r w:rsidRPr="00E0251F" w:rsidDel="0043097E">
          <w:rPr>
            <w:b/>
            <w:noProof/>
          </w:rPr>
          <w:delText xml:space="preserve">ATCC 10987 reveals metabolic adaptations and a large plasmid related to </w:delText>
        </w:r>
        <w:r w:rsidRPr="00E0251F" w:rsidDel="0043097E">
          <w:rPr>
            <w:b/>
            <w:i/>
            <w:noProof/>
          </w:rPr>
          <w:delText xml:space="preserve">Bacillus anthracis </w:delText>
        </w:r>
        <w:r w:rsidRPr="00E0251F" w:rsidDel="0043097E">
          <w:rPr>
            <w:b/>
            <w:noProof/>
          </w:rPr>
          <w:delText>pXO1</w:delText>
        </w:r>
        <w:r w:rsidDel="0043097E">
          <w:rPr>
            <w:noProof/>
          </w:rPr>
          <w:delText xml:space="preserve">. </w:delText>
        </w:r>
        <w:r w:rsidRPr="00E0251F" w:rsidDel="0043097E">
          <w:rPr>
            <w:i/>
            <w:noProof/>
          </w:rPr>
          <w:delText xml:space="preserve">Nucleic Acids Res </w:delText>
        </w:r>
        <w:r w:rsidDel="0043097E">
          <w:rPr>
            <w:noProof/>
          </w:rPr>
          <w:delText xml:space="preserve">2004, </w:delText>
        </w:r>
        <w:r w:rsidRPr="00E0251F" w:rsidDel="0043097E">
          <w:rPr>
            <w:b/>
            <w:noProof/>
          </w:rPr>
          <w:delText>32</w:delText>
        </w:r>
        <w:r w:rsidDel="0043097E">
          <w:rPr>
            <w:noProof/>
          </w:rPr>
          <w:delText>(3):977-988.</w:delText>
        </w:r>
      </w:del>
    </w:p>
    <w:p w14:paraId="17309A97" w14:textId="77777777" w:rsidR="00E0251F" w:rsidDel="0043097E" w:rsidRDefault="00E0251F" w:rsidP="0043097E">
      <w:pPr>
        <w:ind w:left="720" w:hanging="720"/>
        <w:rPr>
          <w:del w:id="2513" w:author="hqin" w:date="2013-01-28T08:41:00Z"/>
          <w:noProof/>
        </w:rPr>
      </w:pPr>
      <w:del w:id="2514" w:author="hqin" w:date="2013-01-28T08:41:00Z">
        <w:r w:rsidDel="0043097E">
          <w:rPr>
            <w:noProof/>
          </w:rPr>
          <w:delText>73.</w:delText>
        </w:r>
        <w:r w:rsidDel="0043097E">
          <w:rPr>
            <w:noProof/>
          </w:rPr>
          <w:tab/>
          <w:delText>Han CS, Xie G, Challacombe JF, Altherr MR, Bhotika SS, Brown N, Bruce D, Campbell CS, Campbell ML, Chen J</w:delText>
        </w:r>
        <w:r w:rsidRPr="00E0251F" w:rsidDel="0043097E">
          <w:rPr>
            <w:i/>
            <w:noProof/>
          </w:rPr>
          <w:delText xml:space="preserve"> et al</w:delText>
        </w:r>
        <w:r w:rsidDel="0043097E">
          <w:rPr>
            <w:noProof/>
          </w:rPr>
          <w:delText xml:space="preserve">: </w:delText>
        </w:r>
        <w:r w:rsidRPr="00E0251F" w:rsidDel="0043097E">
          <w:rPr>
            <w:b/>
            <w:noProof/>
          </w:rPr>
          <w:delText xml:space="preserve">Pathogenomic sequence analysis of </w:delText>
        </w:r>
        <w:r w:rsidRPr="00E0251F" w:rsidDel="0043097E">
          <w:rPr>
            <w:b/>
            <w:i/>
            <w:noProof/>
          </w:rPr>
          <w:delText xml:space="preserve">Bacillus cereus </w:delText>
        </w:r>
        <w:r w:rsidRPr="00E0251F" w:rsidDel="0043097E">
          <w:rPr>
            <w:b/>
            <w:noProof/>
          </w:rPr>
          <w:delText xml:space="preserve">and </w:delText>
        </w:r>
        <w:r w:rsidRPr="00E0251F" w:rsidDel="0043097E">
          <w:rPr>
            <w:b/>
            <w:i/>
            <w:noProof/>
          </w:rPr>
          <w:delText xml:space="preserve">Bacillus thuringiensis </w:delText>
        </w:r>
        <w:r w:rsidRPr="00E0251F" w:rsidDel="0043097E">
          <w:rPr>
            <w:b/>
            <w:noProof/>
          </w:rPr>
          <w:delText xml:space="preserve">isolates closely related to </w:delText>
        </w:r>
        <w:r w:rsidRPr="00E0251F" w:rsidDel="0043097E">
          <w:rPr>
            <w:b/>
            <w:i/>
            <w:noProof/>
          </w:rPr>
          <w:delText>Bacillus anthracis</w:delText>
        </w:r>
        <w:r w:rsidDel="0043097E">
          <w:rPr>
            <w:noProof/>
          </w:rPr>
          <w:delText xml:space="preserve">. </w:delText>
        </w:r>
        <w:r w:rsidRPr="00E0251F" w:rsidDel="0043097E">
          <w:rPr>
            <w:i/>
            <w:noProof/>
          </w:rPr>
          <w:delText xml:space="preserve">J Bacteriol </w:delText>
        </w:r>
        <w:r w:rsidDel="0043097E">
          <w:rPr>
            <w:noProof/>
          </w:rPr>
          <w:delText xml:space="preserve">2006, </w:delText>
        </w:r>
        <w:r w:rsidRPr="00E0251F" w:rsidDel="0043097E">
          <w:rPr>
            <w:b/>
            <w:noProof/>
          </w:rPr>
          <w:delText>188</w:delText>
        </w:r>
        <w:r w:rsidDel="0043097E">
          <w:rPr>
            <w:noProof/>
          </w:rPr>
          <w:delText>(9):3382-3390.</w:delText>
        </w:r>
      </w:del>
    </w:p>
    <w:p w14:paraId="3EA7511F" w14:textId="77777777" w:rsidR="00E0251F" w:rsidDel="0043097E" w:rsidRDefault="00E0251F" w:rsidP="00E0251F">
      <w:pPr>
        <w:ind w:left="720" w:hanging="720"/>
        <w:rPr>
          <w:del w:id="2515" w:author="hqin" w:date="2013-01-28T08:41:00Z"/>
          <w:noProof/>
        </w:rPr>
      </w:pPr>
      <w:del w:id="2516" w:author="hqin" w:date="2013-01-28T08:41:00Z">
        <w:r w:rsidDel="0043097E">
          <w:rPr>
            <w:noProof/>
          </w:rPr>
          <w:delText>74.</w:delText>
        </w:r>
        <w:r w:rsidDel="0043097E">
          <w:rPr>
            <w:noProof/>
          </w:rPr>
          <w:tab/>
          <w:delText xml:space="preserve">Kim H, Hahn M, Grabowski P, McPherson DC, Otte MM, Wang R, Ferguson CC, Eichenberger P, Driks A: </w:delText>
        </w:r>
        <w:r w:rsidRPr="00E0251F" w:rsidDel="0043097E">
          <w:rPr>
            <w:b/>
            <w:noProof/>
          </w:rPr>
          <w:delText xml:space="preserve">The </w:delText>
        </w:r>
        <w:r w:rsidRPr="00E0251F" w:rsidDel="0043097E">
          <w:rPr>
            <w:b/>
            <w:i/>
            <w:noProof/>
          </w:rPr>
          <w:delText xml:space="preserve">Bacillus subtilis </w:delText>
        </w:r>
        <w:r w:rsidRPr="00E0251F" w:rsidDel="0043097E">
          <w:rPr>
            <w:b/>
            <w:noProof/>
          </w:rPr>
          <w:delText>spore coat protein interaction network</w:delText>
        </w:r>
        <w:r w:rsidDel="0043097E">
          <w:rPr>
            <w:noProof/>
          </w:rPr>
          <w:delText xml:space="preserve">. </w:delText>
        </w:r>
        <w:r w:rsidRPr="00E0251F" w:rsidDel="0043097E">
          <w:rPr>
            <w:i/>
            <w:noProof/>
          </w:rPr>
          <w:delText xml:space="preserve">Mol Microbiol </w:delText>
        </w:r>
        <w:r w:rsidDel="0043097E">
          <w:rPr>
            <w:noProof/>
          </w:rPr>
          <w:delText xml:space="preserve">2006, </w:delText>
        </w:r>
        <w:r w:rsidRPr="00E0251F" w:rsidDel="0043097E">
          <w:rPr>
            <w:b/>
            <w:noProof/>
          </w:rPr>
          <w:delText>59</w:delText>
        </w:r>
        <w:r w:rsidDel="0043097E">
          <w:rPr>
            <w:noProof/>
          </w:rPr>
          <w:delText>(2):487-502.</w:delText>
        </w:r>
      </w:del>
    </w:p>
    <w:p w14:paraId="33DFE9EE" w14:textId="77777777" w:rsidR="00E0251F" w:rsidDel="0043097E" w:rsidRDefault="00E0251F" w:rsidP="00E0251F">
      <w:pPr>
        <w:ind w:left="720" w:hanging="720"/>
        <w:rPr>
          <w:del w:id="2517" w:author="hqin" w:date="2013-01-28T08:41:00Z"/>
          <w:noProof/>
        </w:rPr>
      </w:pPr>
      <w:del w:id="2518" w:author="hqin" w:date="2013-01-28T08:41:00Z">
        <w:r w:rsidDel="0043097E">
          <w:rPr>
            <w:noProof/>
          </w:rPr>
          <w:delText>75.</w:delText>
        </w:r>
        <w:r w:rsidDel="0043097E">
          <w:rPr>
            <w:noProof/>
          </w:rPr>
          <w:tab/>
          <w:delText>Eichenberger P, Fujita M, Jensen ST, Conlon EM, Rudner DZ, Wang ST, Ferguson C, Haga K, Sato T, Liu JS</w:delText>
        </w:r>
        <w:r w:rsidRPr="00E0251F" w:rsidDel="0043097E">
          <w:rPr>
            <w:i/>
            <w:noProof/>
          </w:rPr>
          <w:delText xml:space="preserve"> et al</w:delText>
        </w:r>
        <w:r w:rsidDel="0043097E">
          <w:rPr>
            <w:noProof/>
          </w:rPr>
          <w:delText xml:space="preserve">: </w:delText>
        </w:r>
        <w:r w:rsidRPr="00E0251F" w:rsidDel="0043097E">
          <w:rPr>
            <w:b/>
            <w:noProof/>
          </w:rPr>
          <w:delText xml:space="preserve">The program of gene transcription for a single differentiating cell type during sporulation in </w:delText>
        </w:r>
        <w:r w:rsidRPr="00E0251F" w:rsidDel="0043097E">
          <w:rPr>
            <w:b/>
            <w:i/>
            <w:noProof/>
          </w:rPr>
          <w:delText>Bacillus subtilis</w:delText>
        </w:r>
        <w:r w:rsidDel="0043097E">
          <w:rPr>
            <w:noProof/>
          </w:rPr>
          <w:delText xml:space="preserve">. </w:delText>
        </w:r>
        <w:r w:rsidRPr="00E0251F" w:rsidDel="0043097E">
          <w:rPr>
            <w:i/>
            <w:noProof/>
          </w:rPr>
          <w:delText xml:space="preserve">PLoS Biol </w:delText>
        </w:r>
        <w:r w:rsidDel="0043097E">
          <w:rPr>
            <w:noProof/>
          </w:rPr>
          <w:delText xml:space="preserve">2004, </w:delText>
        </w:r>
        <w:r w:rsidRPr="00E0251F" w:rsidDel="0043097E">
          <w:rPr>
            <w:b/>
            <w:noProof/>
          </w:rPr>
          <w:delText>2</w:delText>
        </w:r>
        <w:r w:rsidDel="0043097E">
          <w:rPr>
            <w:noProof/>
          </w:rPr>
          <w:delText>:e328.</w:delText>
        </w:r>
      </w:del>
    </w:p>
    <w:p w14:paraId="301E16DE" w14:textId="77777777" w:rsidR="00E0251F" w:rsidDel="0043097E" w:rsidRDefault="00E0251F" w:rsidP="00E0251F">
      <w:pPr>
        <w:ind w:left="720" w:hanging="720"/>
        <w:rPr>
          <w:del w:id="2519" w:author="hqin" w:date="2013-01-28T08:41:00Z"/>
          <w:noProof/>
        </w:rPr>
      </w:pPr>
      <w:del w:id="2520" w:author="hqin" w:date="2013-01-28T08:41:00Z">
        <w:r w:rsidDel="0043097E">
          <w:rPr>
            <w:noProof/>
          </w:rPr>
          <w:delText>76.</w:delText>
        </w:r>
        <w:r w:rsidDel="0043097E">
          <w:rPr>
            <w:noProof/>
          </w:rPr>
          <w:tab/>
          <w:delText>Eichenberger P, Jensen ST, Conlon EM, van Ooij C, Silvaggi J, Gonzalez-Pastor JE, Fujita M, Ben-Yehuda S, Stragier P, Liu JS</w:delText>
        </w:r>
        <w:r w:rsidRPr="00E0251F" w:rsidDel="0043097E">
          <w:rPr>
            <w:i/>
            <w:noProof/>
          </w:rPr>
          <w:delText xml:space="preserve"> et al</w:delText>
        </w:r>
        <w:r w:rsidDel="0043097E">
          <w:rPr>
            <w:noProof/>
          </w:rPr>
          <w:delText xml:space="preserve">: </w:delText>
        </w:r>
        <w:r w:rsidRPr="00E0251F" w:rsidDel="0043097E">
          <w:rPr>
            <w:b/>
            <w:noProof/>
          </w:rPr>
          <w:delText xml:space="preserve">The sigmaE regulon and the identification of additional sporulation genes in </w:delText>
        </w:r>
        <w:r w:rsidRPr="00E0251F" w:rsidDel="0043097E">
          <w:rPr>
            <w:b/>
            <w:i/>
            <w:noProof/>
          </w:rPr>
          <w:delText>Bacillus subtilis</w:delText>
        </w:r>
        <w:r w:rsidDel="0043097E">
          <w:rPr>
            <w:noProof/>
          </w:rPr>
          <w:delText xml:space="preserve">. </w:delText>
        </w:r>
        <w:r w:rsidRPr="00E0251F" w:rsidDel="0043097E">
          <w:rPr>
            <w:i/>
            <w:noProof/>
          </w:rPr>
          <w:delText xml:space="preserve">J Mol Biol </w:delText>
        </w:r>
        <w:r w:rsidDel="0043097E">
          <w:rPr>
            <w:noProof/>
          </w:rPr>
          <w:delText xml:space="preserve">2003, </w:delText>
        </w:r>
        <w:r w:rsidRPr="00E0251F" w:rsidDel="0043097E">
          <w:rPr>
            <w:b/>
            <w:noProof/>
          </w:rPr>
          <w:delText>327</w:delText>
        </w:r>
        <w:r w:rsidDel="0043097E">
          <w:rPr>
            <w:noProof/>
          </w:rPr>
          <w:delText>(5):945-972.</w:delText>
        </w:r>
      </w:del>
    </w:p>
    <w:p w14:paraId="0D602076" w14:textId="77777777" w:rsidR="00E0251F" w:rsidDel="0043097E" w:rsidRDefault="00E0251F" w:rsidP="00E0251F">
      <w:pPr>
        <w:ind w:left="720" w:hanging="720"/>
        <w:rPr>
          <w:del w:id="2521" w:author="hqin" w:date="2013-01-28T08:41:00Z"/>
          <w:noProof/>
        </w:rPr>
      </w:pPr>
      <w:del w:id="2522" w:author="hqin" w:date="2013-01-28T08:41:00Z">
        <w:r w:rsidDel="0043097E">
          <w:rPr>
            <w:noProof/>
          </w:rPr>
          <w:delText>77.</w:delText>
        </w:r>
        <w:r w:rsidDel="0043097E">
          <w:rPr>
            <w:noProof/>
          </w:rPr>
          <w:tab/>
          <w:delText xml:space="preserve">Fitch WM: </w:delText>
        </w:r>
        <w:r w:rsidRPr="00E0251F" w:rsidDel="0043097E">
          <w:rPr>
            <w:b/>
            <w:noProof/>
          </w:rPr>
          <w:delText>Homology a personal view on some of the problems</w:delText>
        </w:r>
        <w:r w:rsidDel="0043097E">
          <w:rPr>
            <w:noProof/>
          </w:rPr>
          <w:delText xml:space="preserve">. </w:delText>
        </w:r>
        <w:r w:rsidRPr="00E0251F" w:rsidDel="0043097E">
          <w:rPr>
            <w:i/>
            <w:noProof/>
          </w:rPr>
          <w:delText xml:space="preserve">Trends Genet </w:delText>
        </w:r>
        <w:r w:rsidDel="0043097E">
          <w:rPr>
            <w:noProof/>
          </w:rPr>
          <w:delText xml:space="preserve">2000, </w:delText>
        </w:r>
        <w:r w:rsidRPr="00E0251F" w:rsidDel="0043097E">
          <w:rPr>
            <w:b/>
            <w:noProof/>
          </w:rPr>
          <w:delText>16</w:delText>
        </w:r>
        <w:r w:rsidDel="0043097E">
          <w:rPr>
            <w:noProof/>
          </w:rPr>
          <w:delText>(5):227-231.</w:delText>
        </w:r>
      </w:del>
    </w:p>
    <w:p w14:paraId="3BCA123A" w14:textId="77777777" w:rsidR="00E0251F" w:rsidDel="0043097E" w:rsidRDefault="00E0251F" w:rsidP="00E0251F">
      <w:pPr>
        <w:ind w:left="720" w:hanging="720"/>
        <w:rPr>
          <w:del w:id="2523" w:author="hqin" w:date="2013-01-28T08:41:00Z"/>
          <w:noProof/>
        </w:rPr>
      </w:pPr>
      <w:del w:id="2524" w:author="hqin" w:date="2013-01-28T08:41:00Z">
        <w:r w:rsidDel="0043097E">
          <w:rPr>
            <w:noProof/>
          </w:rPr>
          <w:delText>78.</w:delText>
        </w:r>
        <w:r w:rsidDel="0043097E">
          <w:rPr>
            <w:noProof/>
          </w:rPr>
          <w:tab/>
          <w:delText xml:space="preserve">Driks A: </w:delText>
        </w:r>
        <w:r w:rsidRPr="00E0251F" w:rsidDel="0043097E">
          <w:rPr>
            <w:b/>
            <w:noProof/>
          </w:rPr>
          <w:delText xml:space="preserve">Overview: Development in bacteria: spore formation in </w:delText>
        </w:r>
        <w:r w:rsidRPr="00E0251F" w:rsidDel="0043097E">
          <w:rPr>
            <w:b/>
            <w:i/>
            <w:noProof/>
          </w:rPr>
          <w:delText>Bacillus subtilis</w:delText>
        </w:r>
        <w:r w:rsidDel="0043097E">
          <w:rPr>
            <w:noProof/>
          </w:rPr>
          <w:delText xml:space="preserve">. </w:delText>
        </w:r>
        <w:r w:rsidRPr="00E0251F" w:rsidDel="0043097E">
          <w:rPr>
            <w:i/>
            <w:noProof/>
          </w:rPr>
          <w:delText xml:space="preserve">Cell Mol Life Sci </w:delText>
        </w:r>
        <w:r w:rsidDel="0043097E">
          <w:rPr>
            <w:noProof/>
          </w:rPr>
          <w:delText xml:space="preserve">2002, </w:delText>
        </w:r>
        <w:r w:rsidRPr="00E0251F" w:rsidDel="0043097E">
          <w:rPr>
            <w:b/>
            <w:noProof/>
          </w:rPr>
          <w:delText>59</w:delText>
        </w:r>
        <w:r w:rsidDel="0043097E">
          <w:rPr>
            <w:noProof/>
          </w:rPr>
          <w:delText>(3):389-391.</w:delText>
        </w:r>
      </w:del>
    </w:p>
    <w:p w14:paraId="522A2039" w14:textId="77777777" w:rsidR="00E0251F" w:rsidDel="0043097E" w:rsidRDefault="00E0251F" w:rsidP="00E0251F">
      <w:pPr>
        <w:ind w:left="720" w:hanging="720"/>
        <w:rPr>
          <w:del w:id="2525" w:author="hqin" w:date="2013-01-28T08:41:00Z"/>
          <w:noProof/>
        </w:rPr>
      </w:pPr>
      <w:del w:id="2526" w:author="hqin" w:date="2013-01-28T08:41:00Z">
        <w:r w:rsidDel="0043097E">
          <w:rPr>
            <w:noProof/>
          </w:rPr>
          <w:delText>79.</w:delText>
        </w:r>
        <w:r w:rsidDel="0043097E">
          <w:rPr>
            <w:noProof/>
          </w:rPr>
          <w:tab/>
          <w:delText xml:space="preserve">Hurst LD: </w:delText>
        </w:r>
        <w:r w:rsidRPr="00E0251F" w:rsidDel="0043097E">
          <w:rPr>
            <w:b/>
            <w:noProof/>
          </w:rPr>
          <w:delText>The Ka/Ks ratio: diagnosing the form of sequence evolution</w:delText>
        </w:r>
        <w:r w:rsidDel="0043097E">
          <w:rPr>
            <w:noProof/>
          </w:rPr>
          <w:delText xml:space="preserve">. </w:delText>
        </w:r>
        <w:r w:rsidRPr="00E0251F" w:rsidDel="0043097E">
          <w:rPr>
            <w:i/>
            <w:noProof/>
          </w:rPr>
          <w:delText xml:space="preserve">Trends Genet </w:delText>
        </w:r>
        <w:r w:rsidDel="0043097E">
          <w:rPr>
            <w:noProof/>
          </w:rPr>
          <w:delText xml:space="preserve">2002, </w:delText>
        </w:r>
        <w:r w:rsidRPr="00E0251F" w:rsidDel="0043097E">
          <w:rPr>
            <w:b/>
            <w:noProof/>
          </w:rPr>
          <w:delText>18</w:delText>
        </w:r>
        <w:r w:rsidDel="0043097E">
          <w:rPr>
            <w:noProof/>
          </w:rPr>
          <w:delText>(9):486.</w:delText>
        </w:r>
      </w:del>
    </w:p>
    <w:p w14:paraId="35230CCA" w14:textId="77777777" w:rsidR="00E0251F" w:rsidDel="0043097E" w:rsidRDefault="00E0251F" w:rsidP="00E0251F">
      <w:pPr>
        <w:ind w:left="720" w:hanging="720"/>
        <w:rPr>
          <w:del w:id="2527" w:author="hqin" w:date="2013-01-28T08:41:00Z"/>
          <w:noProof/>
        </w:rPr>
      </w:pPr>
      <w:del w:id="2528" w:author="hqin" w:date="2013-01-28T08:41:00Z">
        <w:r w:rsidDel="0043097E">
          <w:rPr>
            <w:noProof/>
          </w:rPr>
          <w:delText>80.</w:delText>
        </w:r>
        <w:r w:rsidDel="0043097E">
          <w:rPr>
            <w:noProof/>
          </w:rPr>
          <w:tab/>
          <w:delText xml:space="preserve">Rocha EP, Smith JM, Hurst LD, Holden MT, Cooper JE, Smith NH, Feil EJ: </w:delText>
        </w:r>
        <w:r w:rsidRPr="00E0251F" w:rsidDel="0043097E">
          <w:rPr>
            <w:b/>
            <w:noProof/>
          </w:rPr>
          <w:delText>Comparisons of dN/dS are time dependent for closely related bacterial genomes</w:delText>
        </w:r>
        <w:r w:rsidDel="0043097E">
          <w:rPr>
            <w:noProof/>
          </w:rPr>
          <w:delText xml:space="preserve">. </w:delText>
        </w:r>
        <w:r w:rsidRPr="00E0251F" w:rsidDel="0043097E">
          <w:rPr>
            <w:i/>
            <w:noProof/>
          </w:rPr>
          <w:delText xml:space="preserve">J Theor Biol </w:delText>
        </w:r>
        <w:r w:rsidDel="0043097E">
          <w:rPr>
            <w:noProof/>
          </w:rPr>
          <w:delText xml:space="preserve">2006, </w:delText>
        </w:r>
        <w:r w:rsidRPr="00E0251F" w:rsidDel="0043097E">
          <w:rPr>
            <w:b/>
            <w:noProof/>
          </w:rPr>
          <w:delText>239</w:delText>
        </w:r>
        <w:r w:rsidDel="0043097E">
          <w:rPr>
            <w:noProof/>
          </w:rPr>
          <w:delText>(2):226-235.</w:delText>
        </w:r>
      </w:del>
    </w:p>
    <w:p w14:paraId="1CAE724F" w14:textId="77777777" w:rsidR="00E0251F" w:rsidDel="0043097E" w:rsidRDefault="00E0251F" w:rsidP="00E0251F">
      <w:pPr>
        <w:ind w:left="720" w:hanging="720"/>
        <w:rPr>
          <w:del w:id="2529" w:author="hqin" w:date="2013-01-28T08:41:00Z"/>
          <w:noProof/>
        </w:rPr>
      </w:pPr>
      <w:del w:id="2530" w:author="hqin" w:date="2013-01-28T08:41:00Z">
        <w:r w:rsidDel="0043097E">
          <w:rPr>
            <w:noProof/>
          </w:rPr>
          <w:delText>81.</w:delText>
        </w:r>
        <w:r w:rsidDel="0043097E">
          <w:rPr>
            <w:noProof/>
          </w:rPr>
          <w:tab/>
          <w:delText xml:space="preserve">Lee EH, Hsin J, von Castelmur E, Mayans O, Schulten K: </w:delText>
        </w:r>
        <w:r w:rsidRPr="00E0251F" w:rsidDel="0043097E">
          <w:rPr>
            <w:b/>
            <w:noProof/>
          </w:rPr>
          <w:delText>Tertiary and secondary structure elasticity of a six-Ig titin chain</w:delText>
        </w:r>
        <w:r w:rsidDel="0043097E">
          <w:rPr>
            <w:noProof/>
          </w:rPr>
          <w:delText xml:space="preserve">. </w:delText>
        </w:r>
        <w:r w:rsidRPr="00E0251F" w:rsidDel="0043097E">
          <w:rPr>
            <w:i/>
            <w:noProof/>
          </w:rPr>
          <w:delText xml:space="preserve">Biophys J </w:delText>
        </w:r>
        <w:r w:rsidDel="0043097E">
          <w:rPr>
            <w:noProof/>
          </w:rPr>
          <w:delText xml:space="preserve">2010, </w:delText>
        </w:r>
        <w:r w:rsidRPr="00E0251F" w:rsidDel="0043097E">
          <w:rPr>
            <w:b/>
            <w:noProof/>
          </w:rPr>
          <w:delText>98</w:delText>
        </w:r>
        <w:r w:rsidDel="0043097E">
          <w:rPr>
            <w:noProof/>
          </w:rPr>
          <w:delText>(6):1085-1095.</w:delText>
        </w:r>
      </w:del>
    </w:p>
    <w:p w14:paraId="6B63FAC4" w14:textId="77777777" w:rsidR="00E0251F" w:rsidDel="0043097E" w:rsidRDefault="00E0251F" w:rsidP="00E0251F">
      <w:pPr>
        <w:ind w:left="720" w:hanging="720"/>
        <w:rPr>
          <w:del w:id="2531" w:author="hqin" w:date="2013-01-28T08:41:00Z"/>
          <w:noProof/>
        </w:rPr>
      </w:pPr>
      <w:del w:id="2532" w:author="hqin" w:date="2013-01-28T08:41:00Z">
        <w:r w:rsidDel="0043097E">
          <w:rPr>
            <w:noProof/>
          </w:rPr>
          <w:delText>82.</w:delText>
        </w:r>
        <w:r w:rsidDel="0043097E">
          <w:rPr>
            <w:noProof/>
          </w:rPr>
          <w:tab/>
          <w:delText xml:space="preserve">Chada VG, Sanstad EA, Wang R, Driks A: </w:delText>
        </w:r>
        <w:r w:rsidRPr="00E0251F" w:rsidDel="0043097E">
          <w:rPr>
            <w:b/>
            <w:noProof/>
          </w:rPr>
          <w:delText>Morphogenesis of bacillus spore surfaces</w:delText>
        </w:r>
        <w:r w:rsidDel="0043097E">
          <w:rPr>
            <w:noProof/>
          </w:rPr>
          <w:delText xml:space="preserve">. </w:delText>
        </w:r>
        <w:r w:rsidRPr="00E0251F" w:rsidDel="0043097E">
          <w:rPr>
            <w:i/>
            <w:noProof/>
          </w:rPr>
          <w:delText xml:space="preserve">J Bacteriol </w:delText>
        </w:r>
        <w:r w:rsidDel="0043097E">
          <w:rPr>
            <w:noProof/>
          </w:rPr>
          <w:delText xml:space="preserve">2003, </w:delText>
        </w:r>
        <w:r w:rsidRPr="00E0251F" w:rsidDel="0043097E">
          <w:rPr>
            <w:b/>
            <w:noProof/>
          </w:rPr>
          <w:delText>185</w:delText>
        </w:r>
        <w:r w:rsidDel="0043097E">
          <w:rPr>
            <w:noProof/>
          </w:rPr>
          <w:delText>(21):6255-6261.</w:delText>
        </w:r>
      </w:del>
    </w:p>
    <w:p w14:paraId="759828A3" w14:textId="77777777" w:rsidR="00E0251F" w:rsidDel="0043097E" w:rsidRDefault="00E0251F" w:rsidP="00E0251F">
      <w:pPr>
        <w:ind w:left="720" w:hanging="720"/>
        <w:rPr>
          <w:del w:id="2533" w:author="hqin" w:date="2013-01-28T08:41:00Z"/>
          <w:noProof/>
        </w:rPr>
      </w:pPr>
      <w:del w:id="2534" w:author="hqin" w:date="2013-01-28T08:41:00Z">
        <w:r w:rsidDel="0043097E">
          <w:rPr>
            <w:noProof/>
          </w:rPr>
          <w:delText>83.</w:delText>
        </w:r>
        <w:r w:rsidDel="0043097E">
          <w:rPr>
            <w:noProof/>
          </w:rPr>
          <w:tab/>
          <w:delText xml:space="preserve">Driks A: </w:delText>
        </w:r>
        <w:r w:rsidRPr="00E0251F" w:rsidDel="0043097E">
          <w:rPr>
            <w:b/>
            <w:noProof/>
          </w:rPr>
          <w:delText>The dynamic spore</w:delText>
        </w:r>
        <w:r w:rsidDel="0043097E">
          <w:rPr>
            <w:noProof/>
          </w:rPr>
          <w:delText xml:space="preserve">. </w:delText>
        </w:r>
        <w:r w:rsidRPr="00E0251F" w:rsidDel="0043097E">
          <w:rPr>
            <w:i/>
            <w:noProof/>
          </w:rPr>
          <w:delText xml:space="preserve">Proc Natl Acad Sci U S A </w:delText>
        </w:r>
        <w:r w:rsidDel="0043097E">
          <w:rPr>
            <w:noProof/>
          </w:rPr>
          <w:delText xml:space="preserve">2003, </w:delText>
        </w:r>
        <w:r w:rsidRPr="00E0251F" w:rsidDel="0043097E">
          <w:rPr>
            <w:b/>
            <w:noProof/>
          </w:rPr>
          <w:delText>100</w:delText>
        </w:r>
        <w:r w:rsidDel="0043097E">
          <w:rPr>
            <w:noProof/>
          </w:rPr>
          <w:delText>(6):3007-3009.</w:delText>
        </w:r>
      </w:del>
    </w:p>
    <w:p w14:paraId="695BE3BB" w14:textId="77777777" w:rsidR="00E0251F" w:rsidDel="0043097E" w:rsidRDefault="00E0251F" w:rsidP="00E0251F">
      <w:pPr>
        <w:ind w:left="720" w:hanging="720"/>
        <w:rPr>
          <w:del w:id="2535" w:author="hqin" w:date="2013-01-28T08:41:00Z"/>
          <w:noProof/>
        </w:rPr>
      </w:pPr>
      <w:del w:id="2536" w:author="hqin" w:date="2013-01-28T08:41:00Z">
        <w:r w:rsidDel="0043097E">
          <w:rPr>
            <w:noProof/>
          </w:rPr>
          <w:delText>84.</w:delText>
        </w:r>
        <w:r w:rsidDel="0043097E">
          <w:rPr>
            <w:noProof/>
          </w:rPr>
          <w:tab/>
          <w:delText xml:space="preserve">Plomp M, Leighton TJ, Wheeler KE, Pitesky ME, Malkin AJ: </w:delText>
        </w:r>
        <w:r w:rsidRPr="00E0251F" w:rsidDel="0043097E">
          <w:rPr>
            <w:b/>
            <w:i/>
            <w:noProof/>
          </w:rPr>
          <w:delText>Bacillus atrophaeus</w:delText>
        </w:r>
        <w:r w:rsidRPr="00E0251F" w:rsidDel="0043097E">
          <w:rPr>
            <w:b/>
            <w:noProof/>
          </w:rPr>
          <w:delText xml:space="preserve"> outer spore coat assembly and ultrastructure</w:delText>
        </w:r>
        <w:r w:rsidDel="0043097E">
          <w:rPr>
            <w:noProof/>
          </w:rPr>
          <w:delText xml:space="preserve">. </w:delText>
        </w:r>
        <w:r w:rsidRPr="00E0251F" w:rsidDel="0043097E">
          <w:rPr>
            <w:i/>
            <w:noProof/>
          </w:rPr>
          <w:delText xml:space="preserve">Langmuir </w:delText>
        </w:r>
        <w:r w:rsidDel="0043097E">
          <w:rPr>
            <w:noProof/>
          </w:rPr>
          <w:delText xml:space="preserve">2005, </w:delText>
        </w:r>
        <w:r w:rsidRPr="00E0251F" w:rsidDel="0043097E">
          <w:rPr>
            <w:b/>
            <w:noProof/>
          </w:rPr>
          <w:delText>21</w:delText>
        </w:r>
        <w:r w:rsidDel="0043097E">
          <w:rPr>
            <w:noProof/>
          </w:rPr>
          <w:delText>(23):10710-10716.</w:delText>
        </w:r>
      </w:del>
    </w:p>
    <w:p w14:paraId="053C7A25" w14:textId="77777777" w:rsidR="00E0251F" w:rsidDel="0043097E" w:rsidRDefault="00E0251F" w:rsidP="00E0251F">
      <w:pPr>
        <w:ind w:left="720" w:hanging="720"/>
        <w:rPr>
          <w:del w:id="2537" w:author="hqin" w:date="2013-01-28T08:41:00Z"/>
          <w:noProof/>
        </w:rPr>
      </w:pPr>
      <w:del w:id="2538" w:author="hqin" w:date="2013-01-28T08:41:00Z">
        <w:r w:rsidDel="0043097E">
          <w:rPr>
            <w:noProof/>
          </w:rPr>
          <w:delText>85.</w:delText>
        </w:r>
        <w:r w:rsidDel="0043097E">
          <w:rPr>
            <w:noProof/>
          </w:rPr>
          <w:tab/>
          <w:delText xml:space="preserve">Plomp M, Leighton TJ, Wheeler KE, Malkin AJ: </w:delText>
        </w:r>
        <w:r w:rsidRPr="00E0251F" w:rsidDel="0043097E">
          <w:rPr>
            <w:b/>
            <w:noProof/>
          </w:rPr>
          <w:delText xml:space="preserve">The high-resolution architecture and structural dynamics of </w:delText>
        </w:r>
        <w:r w:rsidRPr="00E0251F" w:rsidDel="0043097E">
          <w:rPr>
            <w:b/>
            <w:i/>
            <w:noProof/>
          </w:rPr>
          <w:delText>Bacillus</w:delText>
        </w:r>
        <w:r w:rsidRPr="00E0251F" w:rsidDel="0043097E">
          <w:rPr>
            <w:b/>
            <w:noProof/>
          </w:rPr>
          <w:delText xml:space="preserve"> spores</w:delText>
        </w:r>
        <w:r w:rsidDel="0043097E">
          <w:rPr>
            <w:noProof/>
          </w:rPr>
          <w:delText xml:space="preserve">. </w:delText>
        </w:r>
        <w:r w:rsidRPr="00E0251F" w:rsidDel="0043097E">
          <w:rPr>
            <w:i/>
            <w:noProof/>
          </w:rPr>
          <w:delText xml:space="preserve">Biophys J </w:delText>
        </w:r>
        <w:r w:rsidDel="0043097E">
          <w:rPr>
            <w:noProof/>
          </w:rPr>
          <w:delText xml:space="preserve">2005, </w:delText>
        </w:r>
        <w:r w:rsidRPr="00E0251F" w:rsidDel="0043097E">
          <w:rPr>
            <w:b/>
            <w:noProof/>
          </w:rPr>
          <w:delText>88</w:delText>
        </w:r>
        <w:r w:rsidDel="0043097E">
          <w:rPr>
            <w:noProof/>
          </w:rPr>
          <w:delText>(1):603-608.</w:delText>
        </w:r>
      </w:del>
    </w:p>
    <w:p w14:paraId="7C267E8E" w14:textId="77777777" w:rsidR="00E0251F" w:rsidDel="0043097E" w:rsidRDefault="00E0251F" w:rsidP="00E0251F">
      <w:pPr>
        <w:ind w:left="720" w:hanging="720"/>
        <w:rPr>
          <w:del w:id="2539" w:author="hqin" w:date="2013-01-28T08:41:00Z"/>
          <w:noProof/>
        </w:rPr>
      </w:pPr>
      <w:del w:id="2540" w:author="hqin" w:date="2013-01-28T08:41:00Z">
        <w:r w:rsidDel="0043097E">
          <w:rPr>
            <w:noProof/>
          </w:rPr>
          <w:delText>86.</w:delText>
        </w:r>
        <w:r w:rsidDel="0043097E">
          <w:rPr>
            <w:noProof/>
          </w:rPr>
          <w:tab/>
          <w:delText xml:space="preserve">Plomp M, Leighton TJ, Wheeler KE, Malkin AJ: </w:delText>
        </w:r>
        <w:r w:rsidRPr="00E0251F" w:rsidDel="0043097E">
          <w:rPr>
            <w:b/>
            <w:noProof/>
          </w:rPr>
          <w:delText xml:space="preserve">Architecture and high-resolution structure of </w:delText>
        </w:r>
        <w:r w:rsidRPr="00E0251F" w:rsidDel="0043097E">
          <w:rPr>
            <w:b/>
            <w:i/>
            <w:noProof/>
          </w:rPr>
          <w:delText xml:space="preserve">Bacillus thuringiensis </w:delText>
        </w:r>
        <w:r w:rsidRPr="00E0251F" w:rsidDel="0043097E">
          <w:rPr>
            <w:b/>
            <w:noProof/>
          </w:rPr>
          <w:delText xml:space="preserve">and </w:delText>
        </w:r>
        <w:r w:rsidRPr="00E0251F" w:rsidDel="0043097E">
          <w:rPr>
            <w:b/>
            <w:i/>
            <w:noProof/>
          </w:rPr>
          <w:delText xml:space="preserve">Bacillus cereus </w:delText>
        </w:r>
        <w:r w:rsidRPr="00E0251F" w:rsidDel="0043097E">
          <w:rPr>
            <w:b/>
            <w:noProof/>
          </w:rPr>
          <w:delText>spore coat surfaces</w:delText>
        </w:r>
        <w:r w:rsidDel="0043097E">
          <w:rPr>
            <w:noProof/>
          </w:rPr>
          <w:delText xml:space="preserve">. </w:delText>
        </w:r>
        <w:r w:rsidRPr="00E0251F" w:rsidDel="0043097E">
          <w:rPr>
            <w:i/>
            <w:noProof/>
          </w:rPr>
          <w:delText xml:space="preserve">Langmuir </w:delText>
        </w:r>
        <w:r w:rsidDel="0043097E">
          <w:rPr>
            <w:noProof/>
          </w:rPr>
          <w:delText xml:space="preserve">2005, </w:delText>
        </w:r>
        <w:r w:rsidRPr="00E0251F" w:rsidDel="0043097E">
          <w:rPr>
            <w:b/>
            <w:noProof/>
          </w:rPr>
          <w:delText>21</w:delText>
        </w:r>
        <w:r w:rsidDel="0043097E">
          <w:rPr>
            <w:noProof/>
          </w:rPr>
          <w:delText>(17):7892-7898.</w:delText>
        </w:r>
      </w:del>
    </w:p>
    <w:p w14:paraId="6BD218BA" w14:textId="77777777" w:rsidR="00E0251F" w:rsidDel="0043097E" w:rsidRDefault="00E0251F" w:rsidP="00E0251F">
      <w:pPr>
        <w:ind w:left="720" w:hanging="720"/>
        <w:rPr>
          <w:del w:id="2541" w:author="hqin" w:date="2013-01-28T08:41:00Z"/>
          <w:noProof/>
        </w:rPr>
      </w:pPr>
      <w:del w:id="2542" w:author="hqin" w:date="2013-01-28T08:41:00Z">
        <w:r w:rsidDel="0043097E">
          <w:rPr>
            <w:noProof/>
          </w:rPr>
          <w:delText>87.</w:delText>
        </w:r>
        <w:r w:rsidDel="0043097E">
          <w:rPr>
            <w:noProof/>
          </w:rPr>
          <w:tab/>
          <w:delText xml:space="preserve">Westphal AJ, Price PB, Leighton TJ, Wheeler KE: </w:delText>
        </w:r>
        <w:r w:rsidRPr="00E0251F" w:rsidDel="0043097E">
          <w:rPr>
            <w:b/>
            <w:noProof/>
          </w:rPr>
          <w:delText xml:space="preserve">Kinetics of size changes of individual </w:delText>
        </w:r>
        <w:r w:rsidRPr="00E0251F" w:rsidDel="0043097E">
          <w:rPr>
            <w:b/>
            <w:i/>
            <w:noProof/>
          </w:rPr>
          <w:delText xml:space="preserve">Bacillus thuringiensis </w:delText>
        </w:r>
        <w:r w:rsidRPr="00E0251F" w:rsidDel="0043097E">
          <w:rPr>
            <w:b/>
            <w:noProof/>
          </w:rPr>
          <w:delText>spores in response to changes in relative humidity</w:delText>
        </w:r>
        <w:r w:rsidDel="0043097E">
          <w:rPr>
            <w:noProof/>
          </w:rPr>
          <w:delText xml:space="preserve">. </w:delText>
        </w:r>
        <w:r w:rsidRPr="00E0251F" w:rsidDel="0043097E">
          <w:rPr>
            <w:i/>
            <w:noProof/>
          </w:rPr>
          <w:delText xml:space="preserve">Proc Natl Acad Sci U S A </w:delText>
        </w:r>
        <w:r w:rsidDel="0043097E">
          <w:rPr>
            <w:noProof/>
          </w:rPr>
          <w:delText xml:space="preserve">2003, </w:delText>
        </w:r>
        <w:r w:rsidRPr="00E0251F" w:rsidDel="0043097E">
          <w:rPr>
            <w:b/>
            <w:noProof/>
          </w:rPr>
          <w:delText>100</w:delText>
        </w:r>
        <w:r w:rsidDel="0043097E">
          <w:rPr>
            <w:noProof/>
          </w:rPr>
          <w:delText>(6):3461-3466.</w:delText>
        </w:r>
      </w:del>
    </w:p>
    <w:p w14:paraId="760B7D3F" w14:textId="77777777" w:rsidR="00E0251F" w:rsidDel="0043097E" w:rsidRDefault="00E0251F" w:rsidP="00E0251F">
      <w:pPr>
        <w:ind w:left="720" w:hanging="720"/>
        <w:rPr>
          <w:del w:id="2543" w:author="hqin" w:date="2013-01-28T08:41:00Z"/>
          <w:noProof/>
        </w:rPr>
      </w:pPr>
      <w:del w:id="2544" w:author="hqin" w:date="2013-01-28T08:41:00Z">
        <w:r w:rsidDel="0043097E">
          <w:rPr>
            <w:noProof/>
          </w:rPr>
          <w:delText>88.</w:delText>
        </w:r>
        <w:r w:rsidDel="0043097E">
          <w:rPr>
            <w:noProof/>
          </w:rPr>
          <w:tab/>
          <w:delText xml:space="preserve">Brown CJ, Johnson AK, Daughdrill GW: </w:delText>
        </w:r>
        <w:r w:rsidRPr="00E0251F" w:rsidDel="0043097E">
          <w:rPr>
            <w:b/>
            <w:noProof/>
          </w:rPr>
          <w:delText>Comparing models of evolution for ordered and disordered proteins</w:delText>
        </w:r>
        <w:r w:rsidDel="0043097E">
          <w:rPr>
            <w:noProof/>
          </w:rPr>
          <w:delText xml:space="preserve">. </w:delText>
        </w:r>
        <w:r w:rsidRPr="00E0251F" w:rsidDel="0043097E">
          <w:rPr>
            <w:i/>
            <w:noProof/>
          </w:rPr>
          <w:delText xml:space="preserve">Mol Biol Evol </w:delText>
        </w:r>
        <w:r w:rsidDel="0043097E">
          <w:rPr>
            <w:noProof/>
          </w:rPr>
          <w:delText xml:space="preserve">2010, </w:delText>
        </w:r>
        <w:r w:rsidRPr="00E0251F" w:rsidDel="0043097E">
          <w:rPr>
            <w:b/>
            <w:noProof/>
          </w:rPr>
          <w:delText>27</w:delText>
        </w:r>
        <w:r w:rsidDel="0043097E">
          <w:rPr>
            <w:noProof/>
          </w:rPr>
          <w:delText>(3):609-621.</w:delText>
        </w:r>
      </w:del>
    </w:p>
    <w:p w14:paraId="31D0C676" w14:textId="77777777" w:rsidR="00E0251F" w:rsidDel="0043097E" w:rsidRDefault="00E0251F" w:rsidP="00E0251F">
      <w:pPr>
        <w:rPr>
          <w:del w:id="2545" w:author="hqin" w:date="2013-01-28T08:41:00Z"/>
          <w:noProof/>
        </w:rPr>
      </w:pPr>
    </w:p>
    <w:p w14:paraId="315A57FD" w14:textId="77777777" w:rsidR="001E1917" w:rsidRDefault="0036587D">
      <w:pPr>
        <w:ind w:left="720" w:hanging="720"/>
      </w:pPr>
      <w:del w:id="2546" w:author="hqin" w:date="2013-01-28T08:41:00Z">
        <w:r w:rsidDel="0043097E">
          <w:fldChar w:fldCharType="end"/>
        </w:r>
      </w:del>
    </w:p>
    <w:p w14:paraId="71EE4472" w14:textId="77777777" w:rsidR="001E1917" w:rsidRDefault="001E1917">
      <w:pPr>
        <w:ind w:left="720" w:hanging="720"/>
      </w:pPr>
    </w:p>
    <w:p w14:paraId="5CC4CAD0" w14:textId="77777777" w:rsidR="001E1917" w:rsidRDefault="001E1917" w:rsidP="001E1917">
      <w:pPr>
        <w:ind w:left="720" w:hanging="720"/>
        <w:rPr>
          <w:noProof/>
        </w:rPr>
      </w:pPr>
      <w:r>
        <w:fldChar w:fldCharType="begin"/>
      </w:r>
      <w:r>
        <w:instrText xml:space="preserve"> ADDIN EN.REFLIST </w:instrText>
      </w:r>
      <w:r>
        <w:fldChar w:fldCharType="separate"/>
      </w:r>
      <w:bookmarkStart w:id="2547" w:name="_ENREF_1"/>
      <w:r>
        <w:rPr>
          <w:noProof/>
        </w:rPr>
        <w:t>1.</w:t>
      </w:r>
      <w:r>
        <w:rPr>
          <w:noProof/>
        </w:rPr>
        <w:tab/>
        <w:t xml:space="preserve">Klobutcher LA, Ragkousi K, Setlow P: </w:t>
      </w:r>
      <w:r w:rsidRPr="001E1917">
        <w:rPr>
          <w:b/>
          <w:noProof/>
        </w:rPr>
        <w:t xml:space="preserve">The </w:t>
      </w:r>
      <w:r w:rsidRPr="001E1917">
        <w:rPr>
          <w:b/>
          <w:i/>
          <w:noProof/>
        </w:rPr>
        <w:t xml:space="preserve">Bacillus subtilis </w:t>
      </w:r>
      <w:r w:rsidRPr="001E1917">
        <w:rPr>
          <w:b/>
          <w:noProof/>
        </w:rPr>
        <w:t xml:space="preserve">spore coat provides "eat resistance" during phagocytic predation by the protozoan </w:t>
      </w:r>
      <w:r w:rsidRPr="001E1917">
        <w:rPr>
          <w:b/>
          <w:i/>
          <w:noProof/>
        </w:rPr>
        <w:t>Tetrahymena thermophila</w:t>
      </w:r>
      <w:r>
        <w:rPr>
          <w:noProof/>
        </w:rPr>
        <w:t xml:space="preserve">. </w:t>
      </w:r>
      <w:r w:rsidRPr="001E1917">
        <w:rPr>
          <w:i/>
          <w:noProof/>
        </w:rPr>
        <w:t xml:space="preserve">Proc Natl Acad Sci U S A </w:t>
      </w:r>
      <w:r>
        <w:rPr>
          <w:noProof/>
        </w:rPr>
        <w:t xml:space="preserve">2006, </w:t>
      </w:r>
      <w:r w:rsidRPr="001E1917">
        <w:rPr>
          <w:b/>
          <w:noProof/>
        </w:rPr>
        <w:t>103</w:t>
      </w:r>
      <w:r>
        <w:rPr>
          <w:noProof/>
        </w:rPr>
        <w:t>(1):165-170.</w:t>
      </w:r>
      <w:bookmarkEnd w:id="2547"/>
    </w:p>
    <w:p w14:paraId="04A58214" w14:textId="77777777" w:rsidR="001E1917" w:rsidRDefault="001E1917" w:rsidP="001E1917">
      <w:pPr>
        <w:ind w:left="720" w:hanging="720"/>
        <w:rPr>
          <w:noProof/>
        </w:rPr>
      </w:pPr>
      <w:bookmarkStart w:id="2548" w:name="_ENREF_2"/>
      <w:r>
        <w:rPr>
          <w:noProof/>
        </w:rPr>
        <w:t>2.</w:t>
      </w:r>
      <w:r>
        <w:rPr>
          <w:noProof/>
        </w:rPr>
        <w:tab/>
        <w:t xml:space="preserve">Nicholson WL, Munakata N, Horneck G, Melosh HJ, Setlow P: </w:t>
      </w:r>
      <w:r w:rsidRPr="001E1917">
        <w:rPr>
          <w:b/>
          <w:noProof/>
        </w:rPr>
        <w:t xml:space="preserve">Resistance of </w:t>
      </w:r>
      <w:r w:rsidRPr="001E1917">
        <w:rPr>
          <w:b/>
          <w:i/>
          <w:noProof/>
        </w:rPr>
        <w:t xml:space="preserve">Bacillus </w:t>
      </w:r>
      <w:r w:rsidRPr="001E1917">
        <w:rPr>
          <w:b/>
          <w:noProof/>
        </w:rPr>
        <w:t>endospores to extreme terrestrial and extraterrestrial environments</w:t>
      </w:r>
      <w:r>
        <w:rPr>
          <w:noProof/>
        </w:rPr>
        <w:t xml:space="preserve">. </w:t>
      </w:r>
      <w:r w:rsidRPr="001E1917">
        <w:rPr>
          <w:i/>
          <w:noProof/>
        </w:rPr>
        <w:t xml:space="preserve">Microbiol Mol Biol Rev </w:t>
      </w:r>
      <w:r>
        <w:rPr>
          <w:noProof/>
        </w:rPr>
        <w:t xml:space="preserve">2000, </w:t>
      </w:r>
      <w:r w:rsidRPr="001E1917">
        <w:rPr>
          <w:b/>
          <w:noProof/>
        </w:rPr>
        <w:t>64</w:t>
      </w:r>
      <w:r>
        <w:rPr>
          <w:noProof/>
        </w:rPr>
        <w:t>(3):548-572.</w:t>
      </w:r>
      <w:bookmarkEnd w:id="2548"/>
    </w:p>
    <w:p w14:paraId="5C7BFE0C" w14:textId="77777777" w:rsidR="001E1917" w:rsidRDefault="001E1917" w:rsidP="001E1917">
      <w:pPr>
        <w:ind w:left="720" w:hanging="720"/>
        <w:rPr>
          <w:noProof/>
        </w:rPr>
      </w:pPr>
      <w:bookmarkStart w:id="2549" w:name="_ENREF_3"/>
      <w:r>
        <w:rPr>
          <w:noProof/>
        </w:rPr>
        <w:t>3.</w:t>
      </w:r>
      <w:r>
        <w:rPr>
          <w:noProof/>
        </w:rPr>
        <w:tab/>
        <w:t xml:space="preserve">Losick R, Youngman P, Piggot PJ: </w:t>
      </w:r>
      <w:r w:rsidRPr="001E1917">
        <w:rPr>
          <w:b/>
          <w:noProof/>
        </w:rPr>
        <w:t xml:space="preserve">Genetics of endospore formation in </w:t>
      </w:r>
      <w:r w:rsidRPr="001E1917">
        <w:rPr>
          <w:b/>
          <w:i/>
          <w:noProof/>
        </w:rPr>
        <w:t>Bacillus subtilis</w:t>
      </w:r>
      <w:r>
        <w:rPr>
          <w:noProof/>
        </w:rPr>
        <w:t xml:space="preserve">. </w:t>
      </w:r>
      <w:r w:rsidRPr="001E1917">
        <w:rPr>
          <w:i/>
          <w:noProof/>
        </w:rPr>
        <w:t xml:space="preserve">Annu Rev Genet </w:t>
      </w:r>
      <w:r>
        <w:rPr>
          <w:noProof/>
        </w:rPr>
        <w:t xml:space="preserve">1986, </w:t>
      </w:r>
      <w:r w:rsidRPr="001E1917">
        <w:rPr>
          <w:b/>
          <w:noProof/>
        </w:rPr>
        <w:t>20</w:t>
      </w:r>
      <w:r>
        <w:rPr>
          <w:noProof/>
        </w:rPr>
        <w:t>:625-669.</w:t>
      </w:r>
      <w:bookmarkEnd w:id="2549"/>
    </w:p>
    <w:p w14:paraId="1BCE08D3" w14:textId="77777777" w:rsidR="001E1917" w:rsidRDefault="001E1917" w:rsidP="001E1917">
      <w:pPr>
        <w:ind w:left="720" w:hanging="720"/>
        <w:rPr>
          <w:noProof/>
        </w:rPr>
      </w:pPr>
      <w:bookmarkStart w:id="2550" w:name="_ENREF_4"/>
      <w:r>
        <w:rPr>
          <w:noProof/>
        </w:rPr>
        <w:t>4.</w:t>
      </w:r>
      <w:r>
        <w:rPr>
          <w:noProof/>
        </w:rPr>
        <w:tab/>
        <w:t xml:space="preserve">Claus D, Berkeley RCW: </w:t>
      </w:r>
      <w:r w:rsidRPr="001E1917">
        <w:rPr>
          <w:b/>
          <w:noProof/>
        </w:rPr>
        <w:t xml:space="preserve">Genus </w:t>
      </w:r>
      <w:r w:rsidRPr="001E1917">
        <w:rPr>
          <w:b/>
          <w:i/>
          <w:noProof/>
        </w:rPr>
        <w:t>Bacillus</w:t>
      </w:r>
      <w:r w:rsidRPr="001E1917">
        <w:rPr>
          <w:b/>
          <w:noProof/>
        </w:rPr>
        <w:t xml:space="preserve"> Cohn 1872</w:t>
      </w:r>
      <w:r>
        <w:rPr>
          <w:noProof/>
        </w:rPr>
        <w:t xml:space="preserve">. In: </w:t>
      </w:r>
      <w:r w:rsidRPr="001E1917">
        <w:rPr>
          <w:i/>
          <w:noProof/>
        </w:rPr>
        <w:t>Bergey's Manual of Systematic Bacteriology.</w:t>
      </w:r>
      <w:r>
        <w:rPr>
          <w:noProof/>
        </w:rPr>
        <w:t xml:space="preserve"> Edited by P.H.A. S, Mair NS, Sharpe ME, G. HJ, vol. 2. Baltimore: Williams &amp; Wilkins; 1986: 1105-1139.</w:t>
      </w:r>
      <w:bookmarkEnd w:id="2550"/>
    </w:p>
    <w:p w14:paraId="4A3540CC" w14:textId="77777777" w:rsidR="001E1917" w:rsidRDefault="001E1917" w:rsidP="001E1917">
      <w:pPr>
        <w:ind w:left="720" w:hanging="720"/>
        <w:rPr>
          <w:noProof/>
        </w:rPr>
      </w:pPr>
      <w:bookmarkStart w:id="2551" w:name="_ENREF_5"/>
      <w:r>
        <w:rPr>
          <w:noProof/>
        </w:rPr>
        <w:t>5.</w:t>
      </w:r>
      <w:r>
        <w:rPr>
          <w:noProof/>
        </w:rPr>
        <w:tab/>
        <w:t xml:space="preserve">Moir A: </w:t>
      </w:r>
      <w:r w:rsidRPr="001E1917">
        <w:rPr>
          <w:b/>
          <w:noProof/>
        </w:rPr>
        <w:t>How do spores germinate?</w:t>
      </w:r>
      <w:r>
        <w:rPr>
          <w:noProof/>
        </w:rPr>
        <w:t xml:space="preserve"> </w:t>
      </w:r>
      <w:r w:rsidRPr="001E1917">
        <w:rPr>
          <w:i/>
          <w:noProof/>
        </w:rPr>
        <w:t xml:space="preserve">J Appl Microbiol </w:t>
      </w:r>
      <w:r>
        <w:rPr>
          <w:noProof/>
        </w:rPr>
        <w:t xml:space="preserve">2006, </w:t>
      </w:r>
      <w:r w:rsidRPr="001E1917">
        <w:rPr>
          <w:b/>
          <w:noProof/>
        </w:rPr>
        <w:t>101</w:t>
      </w:r>
      <w:r>
        <w:rPr>
          <w:noProof/>
        </w:rPr>
        <w:t>(3):526-530.</w:t>
      </w:r>
      <w:bookmarkEnd w:id="2551"/>
    </w:p>
    <w:p w14:paraId="7803AA26" w14:textId="77777777" w:rsidR="001E1917" w:rsidRDefault="001E1917" w:rsidP="001E1917">
      <w:pPr>
        <w:ind w:left="720" w:hanging="720"/>
        <w:rPr>
          <w:noProof/>
        </w:rPr>
      </w:pPr>
      <w:bookmarkStart w:id="2552" w:name="_ENREF_6"/>
      <w:r>
        <w:rPr>
          <w:noProof/>
        </w:rPr>
        <w:t>6.</w:t>
      </w:r>
      <w:r>
        <w:rPr>
          <w:noProof/>
        </w:rPr>
        <w:tab/>
        <w:t xml:space="preserve">Fritze D: </w:t>
      </w:r>
      <w:r w:rsidRPr="001E1917">
        <w:rPr>
          <w:b/>
          <w:noProof/>
        </w:rPr>
        <w:t xml:space="preserve">Taxonomy of the Genus </w:t>
      </w:r>
      <w:r w:rsidRPr="001E1917">
        <w:rPr>
          <w:b/>
          <w:i/>
          <w:noProof/>
        </w:rPr>
        <w:t xml:space="preserve">Bacillus </w:t>
      </w:r>
      <w:r w:rsidRPr="001E1917">
        <w:rPr>
          <w:b/>
          <w:noProof/>
        </w:rPr>
        <w:t>and Related Genera: The Aerobic Endospore-Forming Bacteria</w:t>
      </w:r>
      <w:r>
        <w:rPr>
          <w:noProof/>
        </w:rPr>
        <w:t xml:space="preserve">. </w:t>
      </w:r>
      <w:r w:rsidRPr="001E1917">
        <w:rPr>
          <w:i/>
          <w:noProof/>
        </w:rPr>
        <w:t xml:space="preserve">Phytopathology </w:t>
      </w:r>
      <w:r>
        <w:rPr>
          <w:noProof/>
        </w:rPr>
        <w:t xml:space="preserve">2004, </w:t>
      </w:r>
      <w:r w:rsidRPr="001E1917">
        <w:rPr>
          <w:b/>
          <w:noProof/>
        </w:rPr>
        <w:t>94</w:t>
      </w:r>
      <w:r>
        <w:rPr>
          <w:noProof/>
        </w:rPr>
        <w:t>:1245-1248.</w:t>
      </w:r>
      <w:bookmarkEnd w:id="2552"/>
    </w:p>
    <w:p w14:paraId="3FA35E0E" w14:textId="77777777" w:rsidR="001E1917" w:rsidRDefault="001E1917" w:rsidP="001E1917">
      <w:pPr>
        <w:ind w:left="720" w:hanging="720"/>
        <w:rPr>
          <w:noProof/>
        </w:rPr>
      </w:pPr>
      <w:bookmarkStart w:id="2553" w:name="_ENREF_7"/>
      <w:r>
        <w:rPr>
          <w:noProof/>
        </w:rPr>
        <w:t>7.</w:t>
      </w:r>
      <w:r>
        <w:rPr>
          <w:noProof/>
        </w:rPr>
        <w:tab/>
        <w:t xml:space="preserve">Tourasse NJ, Helgason E, Okstad OA, Hegna IK, Kolsto AB: </w:t>
      </w:r>
      <w:r w:rsidRPr="001E1917">
        <w:rPr>
          <w:b/>
          <w:noProof/>
        </w:rPr>
        <w:t xml:space="preserve">The </w:t>
      </w:r>
      <w:r w:rsidRPr="001E1917">
        <w:rPr>
          <w:b/>
          <w:i/>
          <w:noProof/>
        </w:rPr>
        <w:t xml:space="preserve">Bacillus cereus </w:t>
      </w:r>
      <w:r w:rsidRPr="001E1917">
        <w:rPr>
          <w:b/>
          <w:noProof/>
        </w:rPr>
        <w:t>group: novel aspects of population structure and genome dynamics</w:t>
      </w:r>
      <w:r>
        <w:rPr>
          <w:noProof/>
        </w:rPr>
        <w:t xml:space="preserve">. </w:t>
      </w:r>
      <w:r w:rsidRPr="001E1917">
        <w:rPr>
          <w:i/>
          <w:noProof/>
        </w:rPr>
        <w:t xml:space="preserve">J Appl Microbiol </w:t>
      </w:r>
      <w:r>
        <w:rPr>
          <w:noProof/>
        </w:rPr>
        <w:t xml:space="preserve">2006, </w:t>
      </w:r>
      <w:r w:rsidRPr="001E1917">
        <w:rPr>
          <w:b/>
          <w:noProof/>
        </w:rPr>
        <w:t>101</w:t>
      </w:r>
      <w:r>
        <w:rPr>
          <w:noProof/>
        </w:rPr>
        <w:t>(3):579-593.</w:t>
      </w:r>
      <w:bookmarkEnd w:id="2553"/>
    </w:p>
    <w:p w14:paraId="795C0870" w14:textId="77777777" w:rsidR="001E1917" w:rsidRDefault="001E1917" w:rsidP="001E1917">
      <w:pPr>
        <w:ind w:left="720" w:hanging="720"/>
        <w:rPr>
          <w:noProof/>
        </w:rPr>
      </w:pPr>
      <w:bookmarkStart w:id="2554" w:name="_ENREF_8"/>
      <w:r>
        <w:rPr>
          <w:noProof/>
        </w:rPr>
        <w:t>8.</w:t>
      </w:r>
      <w:r>
        <w:rPr>
          <w:noProof/>
        </w:rPr>
        <w:tab/>
        <w:t xml:space="preserve">Mock M, Fouet A: </w:t>
      </w:r>
      <w:r w:rsidRPr="001E1917">
        <w:rPr>
          <w:b/>
          <w:noProof/>
        </w:rPr>
        <w:t>Anthrax</w:t>
      </w:r>
      <w:r>
        <w:rPr>
          <w:noProof/>
        </w:rPr>
        <w:t xml:space="preserve">. </w:t>
      </w:r>
      <w:r w:rsidRPr="001E1917">
        <w:rPr>
          <w:i/>
          <w:noProof/>
        </w:rPr>
        <w:t xml:space="preserve">Annu Rev Microbiol </w:t>
      </w:r>
      <w:r>
        <w:rPr>
          <w:noProof/>
        </w:rPr>
        <w:t xml:space="preserve">2001, </w:t>
      </w:r>
      <w:r w:rsidRPr="001E1917">
        <w:rPr>
          <w:b/>
          <w:noProof/>
        </w:rPr>
        <w:t>55</w:t>
      </w:r>
      <w:r>
        <w:rPr>
          <w:noProof/>
        </w:rPr>
        <w:t>:647-671.</w:t>
      </w:r>
      <w:bookmarkEnd w:id="2554"/>
    </w:p>
    <w:p w14:paraId="5ABCAA38" w14:textId="77777777" w:rsidR="001E1917" w:rsidRDefault="001E1917" w:rsidP="001E1917">
      <w:pPr>
        <w:ind w:left="720" w:hanging="720"/>
        <w:rPr>
          <w:noProof/>
        </w:rPr>
      </w:pPr>
      <w:bookmarkStart w:id="2555" w:name="_ENREF_9"/>
      <w:r>
        <w:rPr>
          <w:noProof/>
        </w:rPr>
        <w:t>9.</w:t>
      </w:r>
      <w:r>
        <w:rPr>
          <w:noProof/>
        </w:rPr>
        <w:tab/>
        <w:t xml:space="preserve">Stenfors Arnesen LP, Fagerlund A, Granum PE: </w:t>
      </w:r>
      <w:r w:rsidRPr="001E1917">
        <w:rPr>
          <w:b/>
          <w:noProof/>
        </w:rPr>
        <w:t xml:space="preserve">From soil to gut: </w:t>
      </w:r>
      <w:r w:rsidRPr="001E1917">
        <w:rPr>
          <w:b/>
          <w:i/>
          <w:noProof/>
        </w:rPr>
        <w:t xml:space="preserve">Bacillus cereus </w:t>
      </w:r>
      <w:r w:rsidRPr="001E1917">
        <w:rPr>
          <w:b/>
          <w:noProof/>
        </w:rPr>
        <w:t>and its food poisoning toxins</w:t>
      </w:r>
      <w:r>
        <w:rPr>
          <w:noProof/>
        </w:rPr>
        <w:t xml:space="preserve">. </w:t>
      </w:r>
      <w:r w:rsidRPr="001E1917">
        <w:rPr>
          <w:i/>
          <w:noProof/>
        </w:rPr>
        <w:t xml:space="preserve">FEMS Microbiol Rev </w:t>
      </w:r>
      <w:r>
        <w:rPr>
          <w:noProof/>
        </w:rPr>
        <w:t xml:space="preserve">2008, </w:t>
      </w:r>
      <w:r w:rsidRPr="001E1917">
        <w:rPr>
          <w:b/>
          <w:noProof/>
        </w:rPr>
        <w:t>32</w:t>
      </w:r>
      <w:r>
        <w:rPr>
          <w:noProof/>
        </w:rPr>
        <w:t>(4):579-606.</w:t>
      </w:r>
      <w:bookmarkEnd w:id="2555"/>
    </w:p>
    <w:p w14:paraId="12DB182A" w14:textId="77777777" w:rsidR="001E1917" w:rsidRDefault="001E1917" w:rsidP="001E1917">
      <w:pPr>
        <w:ind w:left="720" w:hanging="720"/>
        <w:rPr>
          <w:noProof/>
        </w:rPr>
      </w:pPr>
      <w:bookmarkStart w:id="2556" w:name="_ENREF_10"/>
      <w:r>
        <w:rPr>
          <w:noProof/>
        </w:rPr>
        <w:t>10.</w:t>
      </w:r>
      <w:r>
        <w:rPr>
          <w:noProof/>
        </w:rPr>
        <w:tab/>
        <w:t xml:space="preserve">Aronson AI, Shai Y: </w:t>
      </w:r>
      <w:r w:rsidRPr="001E1917">
        <w:rPr>
          <w:b/>
          <w:noProof/>
        </w:rPr>
        <w:t xml:space="preserve">Why </w:t>
      </w:r>
      <w:r w:rsidRPr="001E1917">
        <w:rPr>
          <w:b/>
          <w:i/>
          <w:noProof/>
        </w:rPr>
        <w:t xml:space="preserve">Bacillus thuringiensis </w:t>
      </w:r>
      <w:r w:rsidRPr="001E1917">
        <w:rPr>
          <w:b/>
          <w:noProof/>
        </w:rPr>
        <w:t>insecticidal toxins are so effective: unique features of their mode of action</w:t>
      </w:r>
      <w:r>
        <w:rPr>
          <w:noProof/>
        </w:rPr>
        <w:t xml:space="preserve">. </w:t>
      </w:r>
      <w:r w:rsidRPr="001E1917">
        <w:rPr>
          <w:i/>
          <w:noProof/>
        </w:rPr>
        <w:t xml:space="preserve">FEMS Microbiol Lett </w:t>
      </w:r>
      <w:r>
        <w:rPr>
          <w:noProof/>
        </w:rPr>
        <w:t xml:space="preserve">2001, </w:t>
      </w:r>
      <w:r w:rsidRPr="001E1917">
        <w:rPr>
          <w:b/>
          <w:noProof/>
        </w:rPr>
        <w:t>195</w:t>
      </w:r>
      <w:r>
        <w:rPr>
          <w:noProof/>
        </w:rPr>
        <w:t>(1):1-8.</w:t>
      </w:r>
      <w:bookmarkEnd w:id="2556"/>
    </w:p>
    <w:p w14:paraId="7A3AB35C" w14:textId="77777777" w:rsidR="001E1917" w:rsidRDefault="001E1917" w:rsidP="001E1917">
      <w:pPr>
        <w:ind w:left="720" w:hanging="720"/>
        <w:rPr>
          <w:noProof/>
        </w:rPr>
      </w:pPr>
      <w:bookmarkStart w:id="2557" w:name="_ENREF_11"/>
      <w:r>
        <w:rPr>
          <w:noProof/>
        </w:rPr>
        <w:t>11.</w:t>
      </w:r>
      <w:r>
        <w:rPr>
          <w:noProof/>
        </w:rPr>
        <w:tab/>
        <w:t xml:space="preserve">Sonenshein AL, Hoch JA, Losick R: </w:t>
      </w:r>
      <w:r w:rsidRPr="001E1917">
        <w:rPr>
          <w:b/>
          <w:i/>
          <w:noProof/>
        </w:rPr>
        <w:t>Bacillus subtilis</w:t>
      </w:r>
      <w:r w:rsidRPr="001E1917">
        <w:rPr>
          <w:b/>
          <w:noProof/>
        </w:rPr>
        <w:t xml:space="preserve"> and its closest relatives</w:t>
      </w:r>
      <w:r>
        <w:rPr>
          <w:noProof/>
        </w:rPr>
        <w:t>. Washington: American Society for Microbiology; 2002.</w:t>
      </w:r>
      <w:bookmarkEnd w:id="2557"/>
    </w:p>
    <w:p w14:paraId="38FFC1CA" w14:textId="77777777" w:rsidR="001E1917" w:rsidRDefault="001E1917" w:rsidP="001E1917">
      <w:pPr>
        <w:ind w:left="720" w:hanging="720"/>
        <w:rPr>
          <w:noProof/>
        </w:rPr>
      </w:pPr>
      <w:bookmarkStart w:id="2558" w:name="_ENREF_12"/>
      <w:r>
        <w:rPr>
          <w:noProof/>
        </w:rPr>
        <w:t>12.</w:t>
      </w:r>
      <w:r>
        <w:rPr>
          <w:noProof/>
        </w:rPr>
        <w:tab/>
        <w:t xml:space="preserve">Blackwood KS, Turenne CY, Harmsen D, Kabani AM: </w:t>
      </w:r>
      <w:r w:rsidRPr="001E1917">
        <w:rPr>
          <w:b/>
          <w:noProof/>
        </w:rPr>
        <w:t xml:space="preserve">Reassessment of sequence-based targets for identification of </w:t>
      </w:r>
      <w:r w:rsidRPr="001E1917">
        <w:rPr>
          <w:b/>
          <w:i/>
          <w:noProof/>
        </w:rPr>
        <w:t xml:space="preserve">Bacillus </w:t>
      </w:r>
      <w:r w:rsidRPr="001E1917">
        <w:rPr>
          <w:b/>
          <w:noProof/>
        </w:rPr>
        <w:t>species</w:t>
      </w:r>
      <w:r>
        <w:rPr>
          <w:noProof/>
        </w:rPr>
        <w:t xml:space="preserve">. </w:t>
      </w:r>
      <w:r w:rsidRPr="001E1917">
        <w:rPr>
          <w:i/>
          <w:noProof/>
        </w:rPr>
        <w:t xml:space="preserve">J Clin Microbiol </w:t>
      </w:r>
      <w:r>
        <w:rPr>
          <w:noProof/>
        </w:rPr>
        <w:t xml:space="preserve">2004, </w:t>
      </w:r>
      <w:r w:rsidRPr="001E1917">
        <w:rPr>
          <w:b/>
          <w:noProof/>
        </w:rPr>
        <w:t>42</w:t>
      </w:r>
      <w:r>
        <w:rPr>
          <w:noProof/>
        </w:rPr>
        <w:t>(4):1626-1630.</w:t>
      </w:r>
      <w:bookmarkEnd w:id="2558"/>
    </w:p>
    <w:p w14:paraId="46BA357A" w14:textId="77777777" w:rsidR="001E1917" w:rsidRDefault="001E1917" w:rsidP="001E1917">
      <w:pPr>
        <w:ind w:left="720" w:hanging="720"/>
        <w:rPr>
          <w:noProof/>
        </w:rPr>
      </w:pPr>
      <w:bookmarkStart w:id="2559" w:name="_ENREF_13"/>
      <w:r>
        <w:rPr>
          <w:noProof/>
        </w:rPr>
        <w:t>13.</w:t>
      </w:r>
      <w:r>
        <w:rPr>
          <w:noProof/>
        </w:rPr>
        <w:tab/>
        <w:t xml:space="preserve">Driks A: </w:t>
      </w:r>
      <w:r w:rsidRPr="001E1917">
        <w:rPr>
          <w:b/>
          <w:noProof/>
        </w:rPr>
        <w:t>Surface appendages of bacterial spores</w:t>
      </w:r>
      <w:r>
        <w:rPr>
          <w:noProof/>
        </w:rPr>
        <w:t xml:space="preserve">. </w:t>
      </w:r>
      <w:r w:rsidRPr="001E1917">
        <w:rPr>
          <w:i/>
          <w:noProof/>
        </w:rPr>
        <w:t xml:space="preserve">Mol Microbiol </w:t>
      </w:r>
      <w:r>
        <w:rPr>
          <w:noProof/>
        </w:rPr>
        <w:t xml:space="preserve">2007, </w:t>
      </w:r>
      <w:r w:rsidRPr="001E1917">
        <w:rPr>
          <w:b/>
          <w:noProof/>
        </w:rPr>
        <w:t>63</w:t>
      </w:r>
      <w:r>
        <w:rPr>
          <w:noProof/>
        </w:rPr>
        <w:t>(3):623-625.</w:t>
      </w:r>
      <w:bookmarkEnd w:id="2559"/>
    </w:p>
    <w:p w14:paraId="70A27404" w14:textId="77777777" w:rsidR="001E1917" w:rsidRDefault="001E1917" w:rsidP="001E1917">
      <w:pPr>
        <w:ind w:left="720" w:hanging="720"/>
        <w:rPr>
          <w:noProof/>
        </w:rPr>
      </w:pPr>
      <w:bookmarkStart w:id="2560" w:name="_ENREF_14"/>
      <w:r>
        <w:rPr>
          <w:noProof/>
        </w:rPr>
        <w:t>14.</w:t>
      </w:r>
      <w:r>
        <w:rPr>
          <w:noProof/>
        </w:rPr>
        <w:tab/>
        <w:t xml:space="preserve">Henriques AO, Moran CP, Jr.: </w:t>
      </w:r>
      <w:r w:rsidRPr="001E1917">
        <w:rPr>
          <w:b/>
          <w:noProof/>
        </w:rPr>
        <w:t>Structure, assembly, and function of the spore surface layers</w:t>
      </w:r>
      <w:r>
        <w:rPr>
          <w:noProof/>
        </w:rPr>
        <w:t xml:space="preserve">. </w:t>
      </w:r>
      <w:r w:rsidRPr="001E1917">
        <w:rPr>
          <w:i/>
          <w:noProof/>
        </w:rPr>
        <w:t xml:space="preserve">Annu Rev Microbiol </w:t>
      </w:r>
      <w:r>
        <w:rPr>
          <w:noProof/>
        </w:rPr>
        <w:t xml:space="preserve">2007, </w:t>
      </w:r>
      <w:r w:rsidRPr="001E1917">
        <w:rPr>
          <w:b/>
          <w:noProof/>
        </w:rPr>
        <w:t>61</w:t>
      </w:r>
      <w:r>
        <w:rPr>
          <w:noProof/>
        </w:rPr>
        <w:t>:555-588.</w:t>
      </w:r>
      <w:bookmarkEnd w:id="2560"/>
    </w:p>
    <w:p w14:paraId="2349B078" w14:textId="77777777" w:rsidR="001E1917" w:rsidRDefault="001E1917" w:rsidP="001E1917">
      <w:pPr>
        <w:ind w:left="720" w:hanging="720"/>
        <w:rPr>
          <w:noProof/>
        </w:rPr>
      </w:pPr>
      <w:bookmarkStart w:id="2561" w:name="_ENREF_15"/>
      <w:r>
        <w:rPr>
          <w:noProof/>
        </w:rPr>
        <w:t>15.</w:t>
      </w:r>
      <w:r>
        <w:rPr>
          <w:noProof/>
        </w:rPr>
        <w:tab/>
        <w:t xml:space="preserve">Driks A: </w:t>
      </w:r>
      <w:r w:rsidRPr="001E1917">
        <w:rPr>
          <w:b/>
          <w:i/>
          <w:noProof/>
        </w:rPr>
        <w:t>Bacillus subtilis</w:t>
      </w:r>
      <w:r w:rsidRPr="001E1917">
        <w:rPr>
          <w:b/>
          <w:noProof/>
        </w:rPr>
        <w:t xml:space="preserve"> spore coat</w:t>
      </w:r>
      <w:r>
        <w:rPr>
          <w:noProof/>
        </w:rPr>
        <w:t xml:space="preserve">. </w:t>
      </w:r>
      <w:r w:rsidRPr="001E1917">
        <w:rPr>
          <w:i/>
          <w:noProof/>
        </w:rPr>
        <w:t xml:space="preserve">Microbiol Mol Biol Rev </w:t>
      </w:r>
      <w:r>
        <w:rPr>
          <w:noProof/>
        </w:rPr>
        <w:t xml:space="preserve">1999, </w:t>
      </w:r>
      <w:r w:rsidRPr="001E1917">
        <w:rPr>
          <w:b/>
          <w:noProof/>
        </w:rPr>
        <w:t>63</w:t>
      </w:r>
      <w:r>
        <w:rPr>
          <w:noProof/>
        </w:rPr>
        <w:t>(1):1-20.</w:t>
      </w:r>
      <w:bookmarkEnd w:id="2561"/>
    </w:p>
    <w:p w14:paraId="5D03BE8A" w14:textId="77777777" w:rsidR="001E1917" w:rsidRDefault="001E1917" w:rsidP="001E1917">
      <w:pPr>
        <w:ind w:left="720" w:hanging="720"/>
        <w:rPr>
          <w:noProof/>
        </w:rPr>
      </w:pPr>
      <w:bookmarkStart w:id="2562" w:name="_ENREF_16"/>
      <w:r>
        <w:rPr>
          <w:noProof/>
        </w:rPr>
        <w:t>16.</w:t>
      </w:r>
      <w:r>
        <w:rPr>
          <w:noProof/>
        </w:rPr>
        <w:tab/>
        <w:t xml:space="preserve">Driks A: </w:t>
      </w:r>
      <w:r w:rsidRPr="001E1917">
        <w:rPr>
          <w:b/>
          <w:noProof/>
        </w:rPr>
        <w:t>Maximum shields: the assembly and function of the bacterial spore coat</w:t>
      </w:r>
      <w:r>
        <w:rPr>
          <w:noProof/>
        </w:rPr>
        <w:t xml:space="preserve">. </w:t>
      </w:r>
      <w:r w:rsidRPr="001E1917">
        <w:rPr>
          <w:i/>
          <w:noProof/>
        </w:rPr>
        <w:t xml:space="preserve">Trends Microbiol </w:t>
      </w:r>
      <w:r>
        <w:rPr>
          <w:noProof/>
        </w:rPr>
        <w:t xml:space="preserve">2002, </w:t>
      </w:r>
      <w:r w:rsidRPr="001E1917">
        <w:rPr>
          <w:b/>
          <w:noProof/>
        </w:rPr>
        <w:t>10</w:t>
      </w:r>
      <w:r>
        <w:rPr>
          <w:noProof/>
        </w:rPr>
        <w:t>(6):251-254.</w:t>
      </w:r>
      <w:bookmarkEnd w:id="2562"/>
    </w:p>
    <w:p w14:paraId="73B190E4" w14:textId="77777777" w:rsidR="001E1917" w:rsidRDefault="001E1917" w:rsidP="001E1917">
      <w:pPr>
        <w:ind w:left="720" w:hanging="720"/>
        <w:rPr>
          <w:noProof/>
        </w:rPr>
      </w:pPr>
      <w:bookmarkStart w:id="2563" w:name="_ENREF_17"/>
      <w:r>
        <w:rPr>
          <w:noProof/>
        </w:rPr>
        <w:t>17.</w:t>
      </w:r>
      <w:r>
        <w:rPr>
          <w:noProof/>
        </w:rPr>
        <w:tab/>
        <w:t xml:space="preserve">Driks A, Mallozzi M: </w:t>
      </w:r>
      <w:r w:rsidRPr="001E1917">
        <w:rPr>
          <w:b/>
          <w:noProof/>
        </w:rPr>
        <w:t xml:space="preserve">Outer structures of the </w:t>
      </w:r>
      <w:r w:rsidRPr="001E1917">
        <w:rPr>
          <w:b/>
          <w:i/>
          <w:noProof/>
        </w:rPr>
        <w:t>Bacillus anthracis</w:t>
      </w:r>
      <w:r w:rsidRPr="001E1917">
        <w:rPr>
          <w:b/>
          <w:noProof/>
        </w:rPr>
        <w:t xml:space="preserve"> spore.</w:t>
      </w:r>
      <w:r>
        <w:rPr>
          <w:noProof/>
        </w:rPr>
        <w:t xml:space="preserve"> In: </w:t>
      </w:r>
      <w:r w:rsidRPr="001E1917">
        <w:rPr>
          <w:i/>
          <w:noProof/>
        </w:rPr>
        <w:t>Bacillus anthracis and Anthrax.</w:t>
      </w:r>
      <w:r>
        <w:rPr>
          <w:noProof/>
        </w:rPr>
        <w:t xml:space="preserve"> Edited by Bergman N. New Jersey: John Wiley &amp; Sons; 2009.</w:t>
      </w:r>
      <w:bookmarkEnd w:id="2563"/>
    </w:p>
    <w:p w14:paraId="7E107615" w14:textId="77777777" w:rsidR="001E1917" w:rsidRDefault="001E1917" w:rsidP="001E1917">
      <w:pPr>
        <w:ind w:left="720" w:hanging="720"/>
        <w:rPr>
          <w:noProof/>
        </w:rPr>
      </w:pPr>
      <w:bookmarkStart w:id="2564" w:name="_ENREF_18"/>
      <w:r>
        <w:rPr>
          <w:noProof/>
        </w:rPr>
        <w:t>18.</w:t>
      </w:r>
      <w:r>
        <w:rPr>
          <w:noProof/>
        </w:rPr>
        <w:tab/>
        <w:t xml:space="preserve">Chen G, Driks A, Tawfig K, Mallozzi M, Patil S: </w:t>
      </w:r>
      <w:r w:rsidRPr="001E1917">
        <w:rPr>
          <w:b/>
          <w:i/>
          <w:noProof/>
        </w:rPr>
        <w:t>Bacillus anthracis</w:t>
      </w:r>
      <w:r w:rsidRPr="001E1917">
        <w:rPr>
          <w:b/>
          <w:noProof/>
        </w:rPr>
        <w:t xml:space="preserve"> and </w:t>
      </w:r>
      <w:r w:rsidRPr="001E1917">
        <w:rPr>
          <w:b/>
          <w:i/>
          <w:noProof/>
        </w:rPr>
        <w:t>Bacillus subtilis</w:t>
      </w:r>
      <w:r w:rsidRPr="001E1917">
        <w:rPr>
          <w:b/>
          <w:noProof/>
        </w:rPr>
        <w:t xml:space="preserve"> Spore surface properties and transport.</w:t>
      </w:r>
      <w:r w:rsidRPr="001E1917">
        <w:rPr>
          <w:i/>
          <w:noProof/>
        </w:rPr>
        <w:t xml:space="preserve"> Colloids and Surfaces B: Biointerfaces </w:t>
      </w:r>
      <w:r>
        <w:rPr>
          <w:noProof/>
        </w:rPr>
        <w:t xml:space="preserve">2010, </w:t>
      </w:r>
      <w:r w:rsidRPr="001E1917">
        <w:rPr>
          <w:b/>
          <w:noProof/>
        </w:rPr>
        <w:t>76</w:t>
      </w:r>
      <w:r>
        <w:rPr>
          <w:noProof/>
        </w:rPr>
        <w:t>(2):512-518.</w:t>
      </w:r>
      <w:bookmarkEnd w:id="2564"/>
    </w:p>
    <w:p w14:paraId="588EFC30" w14:textId="77777777" w:rsidR="001E1917" w:rsidRDefault="001E1917" w:rsidP="001E1917">
      <w:pPr>
        <w:ind w:left="720" w:hanging="720"/>
        <w:rPr>
          <w:noProof/>
        </w:rPr>
      </w:pPr>
      <w:bookmarkStart w:id="2565" w:name="_ENREF_19"/>
      <w:r>
        <w:rPr>
          <w:noProof/>
        </w:rPr>
        <w:t>19.</w:t>
      </w:r>
      <w:r>
        <w:rPr>
          <w:noProof/>
        </w:rPr>
        <w:tab/>
        <w:t xml:space="preserve">Ragkousi K, Eichenberger P, van Ooij C, Setlow P: </w:t>
      </w:r>
      <w:r w:rsidRPr="001E1917">
        <w:rPr>
          <w:b/>
          <w:noProof/>
        </w:rPr>
        <w:t xml:space="preserve">Identification of a new gene essential for germination of </w:t>
      </w:r>
      <w:r w:rsidRPr="001E1917">
        <w:rPr>
          <w:b/>
          <w:i/>
          <w:noProof/>
        </w:rPr>
        <w:t>Bacillus subtilis</w:t>
      </w:r>
      <w:r w:rsidRPr="001E1917">
        <w:rPr>
          <w:b/>
          <w:noProof/>
        </w:rPr>
        <w:t xml:space="preserve"> spores with Ca</w:t>
      </w:r>
      <w:r w:rsidRPr="001E1917">
        <w:rPr>
          <w:b/>
          <w:noProof/>
          <w:vertAlign w:val="superscript"/>
        </w:rPr>
        <w:t>2+</w:t>
      </w:r>
      <w:r w:rsidRPr="001E1917">
        <w:rPr>
          <w:b/>
          <w:noProof/>
        </w:rPr>
        <w:t>-dipicolinate</w:t>
      </w:r>
      <w:r>
        <w:rPr>
          <w:noProof/>
        </w:rPr>
        <w:t xml:space="preserve">. </w:t>
      </w:r>
      <w:r w:rsidRPr="001E1917">
        <w:rPr>
          <w:i/>
          <w:noProof/>
        </w:rPr>
        <w:t xml:space="preserve">J Bacteriol </w:t>
      </w:r>
      <w:r>
        <w:rPr>
          <w:noProof/>
        </w:rPr>
        <w:t xml:space="preserve">2003, </w:t>
      </w:r>
      <w:r w:rsidRPr="001E1917">
        <w:rPr>
          <w:b/>
          <w:noProof/>
        </w:rPr>
        <w:t>185</w:t>
      </w:r>
      <w:r>
        <w:rPr>
          <w:noProof/>
        </w:rPr>
        <w:t>(7):2315-2329.</w:t>
      </w:r>
      <w:bookmarkEnd w:id="2565"/>
    </w:p>
    <w:p w14:paraId="006DA152" w14:textId="77777777" w:rsidR="001E1917" w:rsidRDefault="001E1917" w:rsidP="001E1917">
      <w:pPr>
        <w:ind w:left="720" w:hanging="720"/>
        <w:rPr>
          <w:noProof/>
        </w:rPr>
      </w:pPr>
      <w:bookmarkStart w:id="2566" w:name="_ENREF_20"/>
      <w:r>
        <w:rPr>
          <w:noProof/>
        </w:rPr>
        <w:t>20.</w:t>
      </w:r>
      <w:r>
        <w:rPr>
          <w:noProof/>
        </w:rPr>
        <w:tab/>
        <w:t xml:space="preserve">Riesenman PJ, Nicholson WL: </w:t>
      </w:r>
      <w:r w:rsidRPr="001E1917">
        <w:rPr>
          <w:b/>
          <w:noProof/>
        </w:rPr>
        <w:t xml:space="preserve">Role of the spore coat layers in </w:t>
      </w:r>
      <w:r w:rsidRPr="001E1917">
        <w:rPr>
          <w:b/>
          <w:i/>
          <w:noProof/>
        </w:rPr>
        <w:t>Bacillus subtilis</w:t>
      </w:r>
      <w:r w:rsidRPr="001E1917">
        <w:rPr>
          <w:b/>
          <w:noProof/>
        </w:rPr>
        <w:t xml:space="preserve"> spore resistance to hydrogen peroxide, artificial UV-C, UV-B, and solar UV radiation</w:t>
      </w:r>
      <w:r>
        <w:rPr>
          <w:noProof/>
        </w:rPr>
        <w:t xml:space="preserve">. </w:t>
      </w:r>
      <w:r w:rsidRPr="001E1917">
        <w:rPr>
          <w:i/>
          <w:noProof/>
        </w:rPr>
        <w:t xml:space="preserve">Appl Environ Microbiol </w:t>
      </w:r>
      <w:r>
        <w:rPr>
          <w:noProof/>
        </w:rPr>
        <w:t xml:space="preserve">2000, </w:t>
      </w:r>
      <w:r w:rsidRPr="001E1917">
        <w:rPr>
          <w:b/>
          <w:noProof/>
        </w:rPr>
        <w:t>66</w:t>
      </w:r>
      <w:r>
        <w:rPr>
          <w:noProof/>
        </w:rPr>
        <w:t>(2):620-626.</w:t>
      </w:r>
      <w:bookmarkEnd w:id="2566"/>
    </w:p>
    <w:p w14:paraId="08D27F24" w14:textId="77777777" w:rsidR="001E1917" w:rsidRDefault="001E1917" w:rsidP="001E1917">
      <w:pPr>
        <w:ind w:left="720" w:hanging="720"/>
        <w:rPr>
          <w:noProof/>
        </w:rPr>
      </w:pPr>
      <w:bookmarkStart w:id="2567" w:name="_ENREF_21"/>
      <w:r>
        <w:rPr>
          <w:noProof/>
        </w:rPr>
        <w:t>21.</w:t>
      </w:r>
      <w:r>
        <w:rPr>
          <w:noProof/>
        </w:rPr>
        <w:tab/>
        <w:t xml:space="preserve">Setlow B, Atluri S, Kitchel R, Koziol-Dube K, Setlow P: </w:t>
      </w:r>
      <w:r w:rsidRPr="001E1917">
        <w:rPr>
          <w:b/>
          <w:noProof/>
        </w:rPr>
        <w:t xml:space="preserve">Role of dipicolinic acid in resistance and stability of spores of </w:t>
      </w:r>
      <w:r w:rsidRPr="001E1917">
        <w:rPr>
          <w:b/>
          <w:i/>
          <w:noProof/>
        </w:rPr>
        <w:t xml:space="preserve">Bacillus subtilis </w:t>
      </w:r>
      <w:r w:rsidRPr="001E1917">
        <w:rPr>
          <w:b/>
          <w:noProof/>
        </w:rPr>
        <w:t>with or without DNA-protective alpha/beta-type small acid-soluble proteins</w:t>
      </w:r>
      <w:r>
        <w:rPr>
          <w:noProof/>
        </w:rPr>
        <w:t xml:space="preserve">. </w:t>
      </w:r>
      <w:r w:rsidRPr="001E1917">
        <w:rPr>
          <w:i/>
          <w:noProof/>
        </w:rPr>
        <w:t xml:space="preserve">J Bacteriol </w:t>
      </w:r>
      <w:r>
        <w:rPr>
          <w:noProof/>
        </w:rPr>
        <w:t xml:space="preserve">2006, </w:t>
      </w:r>
      <w:r w:rsidRPr="001E1917">
        <w:rPr>
          <w:b/>
          <w:noProof/>
        </w:rPr>
        <w:t>188</w:t>
      </w:r>
      <w:r>
        <w:rPr>
          <w:noProof/>
        </w:rPr>
        <w:t>(11):3740-3747.</w:t>
      </w:r>
      <w:bookmarkEnd w:id="2567"/>
    </w:p>
    <w:p w14:paraId="0E642BF9" w14:textId="77777777" w:rsidR="001E1917" w:rsidRDefault="001E1917" w:rsidP="001E1917">
      <w:pPr>
        <w:ind w:left="720" w:hanging="720"/>
        <w:rPr>
          <w:noProof/>
        </w:rPr>
      </w:pPr>
      <w:bookmarkStart w:id="2568" w:name="_ENREF_22"/>
      <w:r>
        <w:rPr>
          <w:noProof/>
        </w:rPr>
        <w:t>22.</w:t>
      </w:r>
      <w:r>
        <w:rPr>
          <w:noProof/>
        </w:rPr>
        <w:tab/>
        <w:t xml:space="preserve">Behravan J, Chirakkal H, Masson A, Moir A: </w:t>
      </w:r>
      <w:r w:rsidRPr="001E1917">
        <w:rPr>
          <w:b/>
          <w:noProof/>
        </w:rPr>
        <w:t xml:space="preserve">Mutations in the gerP locus of </w:t>
      </w:r>
      <w:r w:rsidRPr="001E1917">
        <w:rPr>
          <w:b/>
          <w:i/>
          <w:noProof/>
        </w:rPr>
        <w:t xml:space="preserve">Bacillus subtilis </w:t>
      </w:r>
      <w:r w:rsidRPr="001E1917">
        <w:rPr>
          <w:b/>
          <w:noProof/>
        </w:rPr>
        <w:t xml:space="preserve">and </w:t>
      </w:r>
      <w:r w:rsidRPr="001E1917">
        <w:rPr>
          <w:b/>
          <w:i/>
          <w:noProof/>
        </w:rPr>
        <w:t xml:space="preserve">Bacillus cereus </w:t>
      </w:r>
      <w:r w:rsidRPr="001E1917">
        <w:rPr>
          <w:b/>
          <w:noProof/>
        </w:rPr>
        <w:t>affect access of germinants to their targets in spores</w:t>
      </w:r>
      <w:r>
        <w:rPr>
          <w:noProof/>
        </w:rPr>
        <w:t xml:space="preserve">. </w:t>
      </w:r>
      <w:r w:rsidRPr="001E1917">
        <w:rPr>
          <w:i/>
          <w:noProof/>
        </w:rPr>
        <w:t xml:space="preserve">J Bacteriol </w:t>
      </w:r>
      <w:r>
        <w:rPr>
          <w:noProof/>
        </w:rPr>
        <w:t xml:space="preserve">2000, </w:t>
      </w:r>
      <w:r w:rsidRPr="001E1917">
        <w:rPr>
          <w:b/>
          <w:noProof/>
        </w:rPr>
        <w:t>182</w:t>
      </w:r>
      <w:r>
        <w:rPr>
          <w:noProof/>
        </w:rPr>
        <w:t>(7):1987-1994.</w:t>
      </w:r>
      <w:bookmarkEnd w:id="2568"/>
    </w:p>
    <w:p w14:paraId="33F7AEA9" w14:textId="77777777" w:rsidR="001E1917" w:rsidRDefault="001E1917" w:rsidP="001E1917">
      <w:pPr>
        <w:ind w:left="720" w:hanging="720"/>
        <w:rPr>
          <w:noProof/>
        </w:rPr>
      </w:pPr>
      <w:bookmarkStart w:id="2569" w:name="_ENREF_23"/>
      <w:r>
        <w:rPr>
          <w:noProof/>
        </w:rPr>
        <w:t>23.</w:t>
      </w:r>
      <w:r>
        <w:rPr>
          <w:noProof/>
        </w:rPr>
        <w:tab/>
        <w:t xml:space="preserve">Setlow P: </w:t>
      </w:r>
      <w:r w:rsidRPr="001E1917">
        <w:rPr>
          <w:b/>
          <w:noProof/>
        </w:rPr>
        <w:t xml:space="preserve">Spores of </w:t>
      </w:r>
      <w:r w:rsidRPr="001E1917">
        <w:rPr>
          <w:b/>
          <w:i/>
          <w:noProof/>
        </w:rPr>
        <w:t>Bacillus subtilis</w:t>
      </w:r>
      <w:r w:rsidRPr="001E1917">
        <w:rPr>
          <w:b/>
          <w:noProof/>
        </w:rPr>
        <w:t>: their resistance to and killing by radiation, heat and chemicals</w:t>
      </w:r>
      <w:r>
        <w:rPr>
          <w:noProof/>
        </w:rPr>
        <w:t xml:space="preserve">. </w:t>
      </w:r>
      <w:r w:rsidRPr="001E1917">
        <w:rPr>
          <w:i/>
          <w:noProof/>
        </w:rPr>
        <w:t xml:space="preserve">J Appl Microbiol </w:t>
      </w:r>
      <w:r>
        <w:rPr>
          <w:noProof/>
        </w:rPr>
        <w:t xml:space="preserve">2006, </w:t>
      </w:r>
      <w:r w:rsidRPr="001E1917">
        <w:rPr>
          <w:b/>
          <w:noProof/>
        </w:rPr>
        <w:t>101</w:t>
      </w:r>
      <w:r>
        <w:rPr>
          <w:noProof/>
        </w:rPr>
        <w:t>(3):514-525.</w:t>
      </w:r>
      <w:bookmarkEnd w:id="2569"/>
    </w:p>
    <w:p w14:paraId="3FF45842" w14:textId="77777777" w:rsidR="001E1917" w:rsidRDefault="001E1917" w:rsidP="001E1917">
      <w:pPr>
        <w:ind w:left="720" w:hanging="720"/>
        <w:rPr>
          <w:noProof/>
        </w:rPr>
      </w:pPr>
      <w:bookmarkStart w:id="2570" w:name="_ENREF_24"/>
      <w:r>
        <w:rPr>
          <w:noProof/>
        </w:rPr>
        <w:t>24.</w:t>
      </w:r>
      <w:r>
        <w:rPr>
          <w:noProof/>
        </w:rPr>
        <w:tab/>
        <w:t xml:space="preserve">Cohn F: </w:t>
      </w:r>
      <w:r w:rsidRPr="001E1917">
        <w:rPr>
          <w:b/>
          <w:noProof/>
        </w:rPr>
        <w:t xml:space="preserve">Studies on the biology of the </w:t>
      </w:r>
      <w:r w:rsidRPr="001E1917">
        <w:rPr>
          <w:b/>
          <w:i/>
          <w:noProof/>
        </w:rPr>
        <w:t>Bacilli</w:t>
      </w:r>
      <w:r>
        <w:rPr>
          <w:noProof/>
        </w:rPr>
        <w:t xml:space="preserve">. </w:t>
      </w:r>
      <w:r w:rsidRPr="001E1917">
        <w:rPr>
          <w:i/>
          <w:noProof/>
        </w:rPr>
        <w:t xml:space="preserve">Beiträge zur Biologie der Pflanzen </w:t>
      </w:r>
      <w:r>
        <w:rPr>
          <w:noProof/>
        </w:rPr>
        <w:t xml:space="preserve">1876, </w:t>
      </w:r>
      <w:r w:rsidRPr="001E1917">
        <w:rPr>
          <w:b/>
          <w:noProof/>
        </w:rPr>
        <w:t>2</w:t>
      </w:r>
      <w:r>
        <w:rPr>
          <w:noProof/>
        </w:rPr>
        <w:t>:249-276.</w:t>
      </w:r>
      <w:bookmarkEnd w:id="2570"/>
    </w:p>
    <w:p w14:paraId="1BEAA96B" w14:textId="77777777" w:rsidR="001E1917" w:rsidRDefault="001E1917" w:rsidP="001E1917">
      <w:pPr>
        <w:ind w:left="720" w:hanging="720"/>
        <w:rPr>
          <w:noProof/>
        </w:rPr>
      </w:pPr>
      <w:bookmarkStart w:id="2571" w:name="_ENREF_25"/>
      <w:r>
        <w:rPr>
          <w:noProof/>
        </w:rPr>
        <w:t>25.</w:t>
      </w:r>
      <w:r>
        <w:rPr>
          <w:noProof/>
        </w:rPr>
        <w:tab/>
        <w:t xml:space="preserve">Koch R: </w:t>
      </w:r>
      <w:r w:rsidRPr="001E1917">
        <w:rPr>
          <w:b/>
          <w:noProof/>
        </w:rPr>
        <w:t xml:space="preserve">The etiology of anthrax, based on the life history of </w:t>
      </w:r>
      <w:r w:rsidRPr="001E1917">
        <w:rPr>
          <w:b/>
          <w:i/>
          <w:noProof/>
        </w:rPr>
        <w:t>Bacillus anthracis</w:t>
      </w:r>
      <w:r>
        <w:rPr>
          <w:noProof/>
        </w:rPr>
        <w:t xml:space="preserve">. </w:t>
      </w:r>
      <w:r w:rsidRPr="001E1917">
        <w:rPr>
          <w:i/>
          <w:noProof/>
        </w:rPr>
        <w:t xml:space="preserve">Beiträge zur Biologie der Pflanzen </w:t>
      </w:r>
      <w:r>
        <w:rPr>
          <w:noProof/>
        </w:rPr>
        <w:t xml:space="preserve">1876, </w:t>
      </w:r>
      <w:r w:rsidRPr="001E1917">
        <w:rPr>
          <w:b/>
          <w:noProof/>
        </w:rPr>
        <w:t>2</w:t>
      </w:r>
      <w:r>
        <w:rPr>
          <w:noProof/>
        </w:rPr>
        <w:t>:277-310.</w:t>
      </w:r>
      <w:bookmarkEnd w:id="2571"/>
    </w:p>
    <w:p w14:paraId="147229F7" w14:textId="77777777" w:rsidR="001E1917" w:rsidRDefault="001E1917" w:rsidP="001E1917">
      <w:pPr>
        <w:ind w:left="720" w:hanging="720"/>
        <w:rPr>
          <w:noProof/>
        </w:rPr>
      </w:pPr>
      <w:bookmarkStart w:id="2572" w:name="_ENREF_26"/>
      <w:r>
        <w:rPr>
          <w:noProof/>
        </w:rPr>
        <w:t>26.</w:t>
      </w:r>
      <w:r>
        <w:rPr>
          <w:noProof/>
        </w:rPr>
        <w:tab/>
        <w:t xml:space="preserve">Holt SC, Leadbetter ER: </w:t>
      </w:r>
      <w:r w:rsidRPr="001E1917">
        <w:rPr>
          <w:b/>
          <w:noProof/>
        </w:rPr>
        <w:t>Comparative ultrastructure of selected aerobic spore-forming bacteria: a freeze-etching study</w:t>
      </w:r>
      <w:r>
        <w:rPr>
          <w:noProof/>
        </w:rPr>
        <w:t xml:space="preserve">. </w:t>
      </w:r>
      <w:r w:rsidRPr="001E1917">
        <w:rPr>
          <w:i/>
          <w:noProof/>
        </w:rPr>
        <w:t xml:space="preserve">Bacteriol Rev </w:t>
      </w:r>
      <w:r>
        <w:rPr>
          <w:noProof/>
        </w:rPr>
        <w:t xml:space="preserve">1969, </w:t>
      </w:r>
      <w:r w:rsidRPr="001E1917">
        <w:rPr>
          <w:b/>
          <w:noProof/>
        </w:rPr>
        <w:t>33</w:t>
      </w:r>
      <w:r>
        <w:rPr>
          <w:noProof/>
        </w:rPr>
        <w:t>(2):346-378.</w:t>
      </w:r>
      <w:bookmarkEnd w:id="2572"/>
    </w:p>
    <w:p w14:paraId="7AC0B621" w14:textId="77777777" w:rsidR="001E1917" w:rsidRDefault="001E1917" w:rsidP="001E1917">
      <w:pPr>
        <w:ind w:left="720" w:hanging="720"/>
        <w:rPr>
          <w:noProof/>
        </w:rPr>
      </w:pPr>
      <w:bookmarkStart w:id="2573" w:name="_ENREF_27"/>
      <w:r>
        <w:rPr>
          <w:noProof/>
        </w:rPr>
        <w:t>27.</w:t>
      </w:r>
      <w:r>
        <w:rPr>
          <w:noProof/>
        </w:rPr>
        <w:tab/>
        <w:t xml:space="preserve">Aronson AI, Fitz-James P: </w:t>
      </w:r>
      <w:r w:rsidRPr="001E1917">
        <w:rPr>
          <w:b/>
          <w:noProof/>
        </w:rPr>
        <w:t>Structure and morphogenesis of the bacterial spore coat</w:t>
      </w:r>
      <w:r>
        <w:rPr>
          <w:noProof/>
        </w:rPr>
        <w:t xml:space="preserve">. </w:t>
      </w:r>
      <w:r w:rsidRPr="001E1917">
        <w:rPr>
          <w:i/>
          <w:noProof/>
        </w:rPr>
        <w:t xml:space="preserve">Bacteriol Rev </w:t>
      </w:r>
      <w:r>
        <w:rPr>
          <w:noProof/>
        </w:rPr>
        <w:t xml:space="preserve">1976, </w:t>
      </w:r>
      <w:r w:rsidRPr="001E1917">
        <w:rPr>
          <w:b/>
          <w:noProof/>
        </w:rPr>
        <w:t>40</w:t>
      </w:r>
      <w:r>
        <w:rPr>
          <w:noProof/>
        </w:rPr>
        <w:t>:360-402.</w:t>
      </w:r>
      <w:bookmarkEnd w:id="2573"/>
    </w:p>
    <w:p w14:paraId="4E18022E" w14:textId="77777777" w:rsidR="001E1917" w:rsidRDefault="001E1917" w:rsidP="001E1917">
      <w:pPr>
        <w:ind w:left="720" w:hanging="720"/>
        <w:rPr>
          <w:noProof/>
        </w:rPr>
      </w:pPr>
      <w:bookmarkStart w:id="2574" w:name="_ENREF_28"/>
      <w:r>
        <w:rPr>
          <w:noProof/>
        </w:rPr>
        <w:t>28.</w:t>
      </w:r>
      <w:r>
        <w:rPr>
          <w:noProof/>
        </w:rPr>
        <w:tab/>
        <w:t xml:space="preserve">Traag BA, Driks A, Stragier P, Bitter W, Broussard G, Hatfull G, Chu F, Adams KN, Ramakrishnan L, Losick R: </w:t>
      </w:r>
      <w:r w:rsidRPr="001E1917">
        <w:rPr>
          <w:b/>
          <w:noProof/>
        </w:rPr>
        <w:t>Do mycobacteria produce endospores?</w:t>
      </w:r>
      <w:r>
        <w:rPr>
          <w:noProof/>
        </w:rPr>
        <w:t xml:space="preserve"> </w:t>
      </w:r>
      <w:r w:rsidRPr="001E1917">
        <w:rPr>
          <w:i/>
          <w:noProof/>
        </w:rPr>
        <w:t xml:space="preserve">Proc Natl Acad Sci U S A </w:t>
      </w:r>
      <w:r>
        <w:rPr>
          <w:noProof/>
        </w:rPr>
        <w:t xml:space="preserve">2010, </w:t>
      </w:r>
      <w:r w:rsidRPr="001E1917">
        <w:rPr>
          <w:b/>
          <w:noProof/>
        </w:rPr>
        <w:t>107</w:t>
      </w:r>
      <w:r>
        <w:rPr>
          <w:noProof/>
        </w:rPr>
        <w:t>(2):878-881.</w:t>
      </w:r>
      <w:bookmarkEnd w:id="2574"/>
    </w:p>
    <w:p w14:paraId="0A1871A9" w14:textId="77777777" w:rsidR="001E1917" w:rsidRDefault="001E1917" w:rsidP="001E1917">
      <w:pPr>
        <w:ind w:left="720" w:hanging="720"/>
        <w:rPr>
          <w:noProof/>
        </w:rPr>
      </w:pPr>
      <w:bookmarkStart w:id="2575" w:name="_ENREF_29"/>
      <w:r>
        <w:rPr>
          <w:noProof/>
        </w:rPr>
        <w:t>29.</w:t>
      </w:r>
      <w:r>
        <w:rPr>
          <w:noProof/>
        </w:rPr>
        <w:tab/>
        <w:t xml:space="preserve">Warth AD, Ohye DF, Murrell WG: </w:t>
      </w:r>
      <w:r w:rsidRPr="001E1917">
        <w:rPr>
          <w:b/>
          <w:noProof/>
        </w:rPr>
        <w:t xml:space="preserve">Location and composition of spore mucopeptide in </w:t>
      </w:r>
      <w:r w:rsidRPr="001E1917">
        <w:rPr>
          <w:b/>
          <w:i/>
          <w:noProof/>
        </w:rPr>
        <w:t xml:space="preserve">Bacillus </w:t>
      </w:r>
      <w:r w:rsidRPr="001E1917">
        <w:rPr>
          <w:b/>
          <w:noProof/>
        </w:rPr>
        <w:t>species</w:t>
      </w:r>
      <w:r>
        <w:rPr>
          <w:noProof/>
        </w:rPr>
        <w:t xml:space="preserve">. </w:t>
      </w:r>
      <w:r w:rsidRPr="001E1917">
        <w:rPr>
          <w:i/>
          <w:noProof/>
        </w:rPr>
        <w:t xml:space="preserve">J Cell Biol </w:t>
      </w:r>
      <w:r>
        <w:rPr>
          <w:noProof/>
        </w:rPr>
        <w:t xml:space="preserve">1963, </w:t>
      </w:r>
      <w:r w:rsidRPr="001E1917">
        <w:rPr>
          <w:b/>
          <w:noProof/>
        </w:rPr>
        <w:t>16</w:t>
      </w:r>
      <w:r>
        <w:rPr>
          <w:noProof/>
        </w:rPr>
        <w:t>:593-609.</w:t>
      </w:r>
      <w:bookmarkEnd w:id="2575"/>
    </w:p>
    <w:p w14:paraId="66CD16CA" w14:textId="77777777" w:rsidR="001E1917" w:rsidRDefault="001E1917" w:rsidP="001E1917">
      <w:pPr>
        <w:ind w:left="720" w:hanging="720"/>
        <w:rPr>
          <w:noProof/>
        </w:rPr>
      </w:pPr>
      <w:bookmarkStart w:id="2576" w:name="_ENREF_30"/>
      <w:r>
        <w:rPr>
          <w:noProof/>
        </w:rPr>
        <w:t>30.</w:t>
      </w:r>
      <w:r>
        <w:rPr>
          <w:noProof/>
        </w:rPr>
        <w:tab/>
        <w:t xml:space="preserve">McKenney PT, Driks A, Eskandarian HA, Grabowski P, Guberman J, Wang KH, Gitai Z, Eichenberger P: </w:t>
      </w:r>
      <w:r w:rsidRPr="001E1917">
        <w:rPr>
          <w:b/>
          <w:noProof/>
        </w:rPr>
        <w:t xml:space="preserve">A distance-weighted interaction map reveals a previously uncharacterized layer of the </w:t>
      </w:r>
      <w:r w:rsidRPr="001E1917">
        <w:rPr>
          <w:b/>
          <w:i/>
          <w:noProof/>
        </w:rPr>
        <w:t xml:space="preserve">Bacillus subtilis </w:t>
      </w:r>
      <w:r w:rsidRPr="001E1917">
        <w:rPr>
          <w:b/>
          <w:noProof/>
        </w:rPr>
        <w:t>spore coat</w:t>
      </w:r>
      <w:r>
        <w:rPr>
          <w:noProof/>
        </w:rPr>
        <w:t xml:space="preserve">. </w:t>
      </w:r>
      <w:r w:rsidRPr="001E1917">
        <w:rPr>
          <w:i/>
          <w:noProof/>
        </w:rPr>
        <w:t xml:space="preserve">Curr Biol </w:t>
      </w:r>
      <w:r>
        <w:rPr>
          <w:noProof/>
        </w:rPr>
        <w:t xml:space="preserve">2010, </w:t>
      </w:r>
      <w:r w:rsidRPr="001E1917">
        <w:rPr>
          <w:b/>
          <w:noProof/>
        </w:rPr>
        <w:t>20</w:t>
      </w:r>
      <w:r>
        <w:rPr>
          <w:noProof/>
        </w:rPr>
        <w:t>(10):934-938.</w:t>
      </w:r>
      <w:bookmarkEnd w:id="2576"/>
    </w:p>
    <w:p w14:paraId="64F03EA3" w14:textId="77777777" w:rsidR="001E1917" w:rsidRDefault="001E1917" w:rsidP="001E1917">
      <w:pPr>
        <w:ind w:left="720" w:hanging="720"/>
        <w:rPr>
          <w:noProof/>
        </w:rPr>
      </w:pPr>
      <w:bookmarkStart w:id="2577" w:name="_ENREF_31"/>
      <w:r>
        <w:rPr>
          <w:noProof/>
        </w:rPr>
        <w:t>31.</w:t>
      </w:r>
      <w:r>
        <w:rPr>
          <w:noProof/>
        </w:rPr>
        <w:tab/>
        <w:t xml:space="preserve">Hannay CL: </w:t>
      </w:r>
      <w:r w:rsidRPr="001E1917">
        <w:rPr>
          <w:b/>
          <w:noProof/>
        </w:rPr>
        <w:t xml:space="preserve">The parasporal body of </w:t>
      </w:r>
      <w:r w:rsidRPr="001E1917">
        <w:rPr>
          <w:b/>
          <w:i/>
          <w:noProof/>
        </w:rPr>
        <w:t>Bacillus laterosporus</w:t>
      </w:r>
      <w:r w:rsidRPr="001E1917">
        <w:rPr>
          <w:b/>
          <w:noProof/>
        </w:rPr>
        <w:t xml:space="preserve"> Laubach</w:t>
      </w:r>
      <w:r>
        <w:rPr>
          <w:noProof/>
        </w:rPr>
        <w:t xml:space="preserve">. </w:t>
      </w:r>
      <w:r w:rsidRPr="001E1917">
        <w:rPr>
          <w:i/>
          <w:noProof/>
        </w:rPr>
        <w:t xml:space="preserve">J Biophys Biochem Cytol </w:t>
      </w:r>
      <w:r>
        <w:rPr>
          <w:noProof/>
        </w:rPr>
        <w:t xml:space="preserve">1957, </w:t>
      </w:r>
      <w:r w:rsidRPr="001E1917">
        <w:rPr>
          <w:b/>
          <w:noProof/>
        </w:rPr>
        <w:t>3</w:t>
      </w:r>
      <w:r>
        <w:rPr>
          <w:noProof/>
        </w:rPr>
        <w:t>:1001-1010.</w:t>
      </w:r>
      <w:bookmarkEnd w:id="2577"/>
    </w:p>
    <w:p w14:paraId="6F9FEBB2" w14:textId="77777777" w:rsidR="001E1917" w:rsidRDefault="001E1917" w:rsidP="001E1917">
      <w:pPr>
        <w:ind w:left="720" w:hanging="720"/>
        <w:rPr>
          <w:noProof/>
        </w:rPr>
      </w:pPr>
      <w:bookmarkStart w:id="2578" w:name="_ENREF_32"/>
      <w:r>
        <w:rPr>
          <w:noProof/>
        </w:rPr>
        <w:t>32.</w:t>
      </w:r>
      <w:r>
        <w:rPr>
          <w:noProof/>
        </w:rPr>
        <w:tab/>
        <w:t xml:space="preserve">Vary PS: </w:t>
      </w:r>
      <w:r w:rsidRPr="001E1917">
        <w:rPr>
          <w:b/>
          <w:noProof/>
        </w:rPr>
        <w:t xml:space="preserve">Prime time for </w:t>
      </w:r>
      <w:r w:rsidRPr="001E1917">
        <w:rPr>
          <w:b/>
          <w:i/>
          <w:noProof/>
        </w:rPr>
        <w:t>Bacillus megaterium</w:t>
      </w:r>
      <w:r>
        <w:rPr>
          <w:noProof/>
        </w:rPr>
        <w:t xml:space="preserve">. </w:t>
      </w:r>
      <w:r w:rsidRPr="001E1917">
        <w:rPr>
          <w:i/>
          <w:noProof/>
        </w:rPr>
        <w:t xml:space="preserve">Microbiology </w:t>
      </w:r>
      <w:r>
        <w:rPr>
          <w:noProof/>
        </w:rPr>
        <w:t xml:space="preserve">1994, </w:t>
      </w:r>
      <w:r w:rsidRPr="001E1917">
        <w:rPr>
          <w:b/>
          <w:noProof/>
        </w:rPr>
        <w:t>140 ( Pt 5)</w:t>
      </w:r>
      <w:r>
        <w:rPr>
          <w:noProof/>
        </w:rPr>
        <w:t>:1001-1013.</w:t>
      </w:r>
      <w:bookmarkEnd w:id="2578"/>
    </w:p>
    <w:p w14:paraId="65220EDD" w14:textId="77777777" w:rsidR="001E1917" w:rsidRDefault="001E1917" w:rsidP="001E1917">
      <w:pPr>
        <w:ind w:left="720" w:hanging="720"/>
        <w:rPr>
          <w:noProof/>
        </w:rPr>
      </w:pPr>
      <w:bookmarkStart w:id="2579" w:name="_ENREF_33"/>
      <w:r>
        <w:rPr>
          <w:noProof/>
        </w:rPr>
        <w:t>33.</w:t>
      </w:r>
      <w:r>
        <w:rPr>
          <w:noProof/>
        </w:rPr>
        <w:tab/>
        <w:t xml:space="preserve">Oliva CR, Swiecki MK, Griguer CE, Lisanby MW, Bullard DC, Turnbough CL, Jr., Kearney JF: </w:t>
      </w:r>
      <w:r w:rsidRPr="001E1917">
        <w:rPr>
          <w:b/>
          <w:noProof/>
        </w:rPr>
        <w:t xml:space="preserve">The integrin Mac-1 (CR3) mediates internalization and directs </w:t>
      </w:r>
      <w:r w:rsidRPr="001E1917">
        <w:rPr>
          <w:b/>
          <w:i/>
          <w:noProof/>
        </w:rPr>
        <w:t>Bacillus anthracis</w:t>
      </w:r>
      <w:r w:rsidRPr="001E1917">
        <w:rPr>
          <w:b/>
          <w:noProof/>
        </w:rPr>
        <w:t xml:space="preserve"> spores into professional phagocytes</w:t>
      </w:r>
      <w:r>
        <w:rPr>
          <w:noProof/>
        </w:rPr>
        <w:t xml:space="preserve">. </w:t>
      </w:r>
      <w:r w:rsidRPr="001E1917">
        <w:rPr>
          <w:i/>
          <w:noProof/>
        </w:rPr>
        <w:t xml:space="preserve">Proc Natl Acad Sci U S A </w:t>
      </w:r>
      <w:r>
        <w:rPr>
          <w:noProof/>
        </w:rPr>
        <w:t xml:space="preserve">2008, </w:t>
      </w:r>
      <w:r w:rsidRPr="001E1917">
        <w:rPr>
          <w:b/>
          <w:noProof/>
        </w:rPr>
        <w:t>105</w:t>
      </w:r>
      <w:r>
        <w:rPr>
          <w:noProof/>
        </w:rPr>
        <w:t>:1261-1266.</w:t>
      </w:r>
      <w:bookmarkEnd w:id="2579"/>
    </w:p>
    <w:p w14:paraId="66A11038" w14:textId="77777777" w:rsidR="001E1917" w:rsidRDefault="001E1917" w:rsidP="001E1917">
      <w:pPr>
        <w:ind w:left="720" w:hanging="720"/>
        <w:rPr>
          <w:noProof/>
        </w:rPr>
      </w:pPr>
      <w:bookmarkStart w:id="2580" w:name="_ENREF_34"/>
      <w:r>
        <w:rPr>
          <w:noProof/>
        </w:rPr>
        <w:t>34.</w:t>
      </w:r>
      <w:r>
        <w:rPr>
          <w:noProof/>
        </w:rPr>
        <w:tab/>
        <w:t xml:space="preserve">Bozue J, Moody KL, Cote CK, Stiles BG, Friedlander AM, Welkos SL, Hale ML: </w:t>
      </w:r>
      <w:r w:rsidRPr="001E1917">
        <w:rPr>
          <w:b/>
          <w:i/>
          <w:noProof/>
        </w:rPr>
        <w:t xml:space="preserve">Bacillus anthracis </w:t>
      </w:r>
      <w:r w:rsidRPr="001E1917">
        <w:rPr>
          <w:b/>
          <w:noProof/>
        </w:rPr>
        <w:t>spores of the bclA mutant exhibit increased adherence to epithelial cells, fibroblasts, and endothelial cells but not to macrophages</w:t>
      </w:r>
      <w:r>
        <w:rPr>
          <w:noProof/>
        </w:rPr>
        <w:t xml:space="preserve">. </w:t>
      </w:r>
      <w:r w:rsidRPr="001E1917">
        <w:rPr>
          <w:i/>
          <w:noProof/>
        </w:rPr>
        <w:t xml:space="preserve">Infect Immun </w:t>
      </w:r>
      <w:r>
        <w:rPr>
          <w:noProof/>
        </w:rPr>
        <w:t xml:space="preserve">2007, </w:t>
      </w:r>
      <w:r w:rsidRPr="001E1917">
        <w:rPr>
          <w:b/>
          <w:noProof/>
        </w:rPr>
        <w:t>75</w:t>
      </w:r>
      <w:r>
        <w:rPr>
          <w:noProof/>
        </w:rPr>
        <w:t>(9):4498-4505.</w:t>
      </w:r>
      <w:bookmarkEnd w:id="2580"/>
    </w:p>
    <w:p w14:paraId="4BF82FAD" w14:textId="77777777" w:rsidR="001E1917" w:rsidRDefault="001E1917" w:rsidP="001E1917">
      <w:pPr>
        <w:ind w:left="720" w:hanging="720"/>
        <w:rPr>
          <w:noProof/>
        </w:rPr>
      </w:pPr>
      <w:bookmarkStart w:id="2581" w:name="_ENREF_35"/>
      <w:r>
        <w:rPr>
          <w:noProof/>
        </w:rPr>
        <w:t>35.</w:t>
      </w:r>
      <w:r>
        <w:rPr>
          <w:noProof/>
        </w:rPr>
        <w:tab/>
        <w:t xml:space="preserve">Ball DA, Taylor R, Todd SJ, Redmond C, Couture-Tosi E, Sylvestre P, Moir A, Bullough PA: </w:t>
      </w:r>
      <w:r w:rsidRPr="001E1917">
        <w:rPr>
          <w:b/>
          <w:noProof/>
        </w:rPr>
        <w:t xml:space="preserve">Structure of the exosporium and sublayers of spores of the </w:t>
      </w:r>
      <w:r w:rsidRPr="001E1917">
        <w:rPr>
          <w:b/>
          <w:i/>
          <w:noProof/>
        </w:rPr>
        <w:t>Bacillus cereus</w:t>
      </w:r>
      <w:r w:rsidRPr="001E1917">
        <w:rPr>
          <w:b/>
          <w:noProof/>
        </w:rPr>
        <w:t xml:space="preserve"> family revealed by electron crystallography</w:t>
      </w:r>
      <w:r>
        <w:rPr>
          <w:noProof/>
        </w:rPr>
        <w:t xml:space="preserve">. </w:t>
      </w:r>
      <w:r w:rsidRPr="001E1917">
        <w:rPr>
          <w:i/>
          <w:noProof/>
        </w:rPr>
        <w:t xml:space="preserve">Mol Microbiol </w:t>
      </w:r>
      <w:r>
        <w:rPr>
          <w:noProof/>
        </w:rPr>
        <w:t xml:space="preserve">2008, </w:t>
      </w:r>
      <w:r w:rsidRPr="001E1917">
        <w:rPr>
          <w:b/>
          <w:noProof/>
        </w:rPr>
        <w:t>68</w:t>
      </w:r>
      <w:r>
        <w:rPr>
          <w:noProof/>
        </w:rPr>
        <w:t>:947-958.</w:t>
      </w:r>
      <w:bookmarkEnd w:id="2581"/>
    </w:p>
    <w:p w14:paraId="0B49D8F1" w14:textId="77777777" w:rsidR="001E1917" w:rsidRDefault="001E1917" w:rsidP="001E1917">
      <w:pPr>
        <w:ind w:left="720" w:hanging="720"/>
        <w:rPr>
          <w:noProof/>
        </w:rPr>
      </w:pPr>
      <w:bookmarkStart w:id="2582" w:name="_ENREF_36"/>
      <w:r>
        <w:rPr>
          <w:noProof/>
        </w:rPr>
        <w:t>36.</w:t>
      </w:r>
      <w:r>
        <w:rPr>
          <w:noProof/>
        </w:rPr>
        <w:tab/>
        <w:t xml:space="preserve">Driks A: </w:t>
      </w:r>
      <w:r w:rsidRPr="001E1917">
        <w:rPr>
          <w:b/>
          <w:noProof/>
        </w:rPr>
        <w:t>Proteins of the spore core and coat</w:t>
      </w:r>
      <w:r>
        <w:rPr>
          <w:noProof/>
        </w:rPr>
        <w:t xml:space="preserve">. In: </w:t>
      </w:r>
      <w:r w:rsidRPr="001E1917">
        <w:rPr>
          <w:i/>
          <w:noProof/>
        </w:rPr>
        <w:t>Bacillus subtilis and its closest relatives.</w:t>
      </w:r>
      <w:r>
        <w:rPr>
          <w:noProof/>
        </w:rPr>
        <w:t xml:space="preserve"> Edited by Sonenshein AL, Hoch JA, Losick R. Washington, D.C: American Society for Microbiology; 2002: 527-536.</w:t>
      </w:r>
      <w:bookmarkEnd w:id="2582"/>
    </w:p>
    <w:p w14:paraId="2B1447E7" w14:textId="77777777" w:rsidR="001E1917" w:rsidRDefault="001E1917" w:rsidP="001E1917">
      <w:pPr>
        <w:ind w:left="720" w:hanging="720"/>
        <w:rPr>
          <w:noProof/>
        </w:rPr>
      </w:pPr>
      <w:bookmarkStart w:id="2583" w:name="_ENREF_37"/>
      <w:r>
        <w:rPr>
          <w:noProof/>
        </w:rPr>
        <w:t>37.</w:t>
      </w:r>
      <w:r>
        <w:rPr>
          <w:noProof/>
        </w:rPr>
        <w:tab/>
        <w:t xml:space="preserve">Salzberg SL, Delcher AL, Kasif S, White O: </w:t>
      </w:r>
      <w:r w:rsidRPr="001E1917">
        <w:rPr>
          <w:b/>
          <w:noProof/>
        </w:rPr>
        <w:t>Microbial gene identification using interpolated Markov models</w:t>
      </w:r>
      <w:r>
        <w:rPr>
          <w:noProof/>
        </w:rPr>
        <w:t xml:space="preserve">. </w:t>
      </w:r>
      <w:r w:rsidRPr="001E1917">
        <w:rPr>
          <w:i/>
          <w:noProof/>
        </w:rPr>
        <w:t xml:space="preserve">Nucleic Acids Res </w:t>
      </w:r>
      <w:r>
        <w:rPr>
          <w:noProof/>
        </w:rPr>
        <w:t xml:space="preserve">1998, </w:t>
      </w:r>
      <w:r w:rsidRPr="001E1917">
        <w:rPr>
          <w:b/>
          <w:noProof/>
        </w:rPr>
        <w:t>26</w:t>
      </w:r>
      <w:r>
        <w:rPr>
          <w:noProof/>
        </w:rPr>
        <w:t>(2):544-548.</w:t>
      </w:r>
      <w:bookmarkEnd w:id="2583"/>
    </w:p>
    <w:p w14:paraId="44174528" w14:textId="77777777" w:rsidR="001E1917" w:rsidRDefault="001E1917" w:rsidP="001E1917">
      <w:pPr>
        <w:ind w:left="720" w:hanging="720"/>
        <w:rPr>
          <w:noProof/>
        </w:rPr>
      </w:pPr>
      <w:bookmarkStart w:id="2584" w:name="_ENREF_38"/>
      <w:r>
        <w:rPr>
          <w:noProof/>
        </w:rPr>
        <w:t>38.</w:t>
      </w:r>
      <w:r>
        <w:rPr>
          <w:noProof/>
        </w:rPr>
        <w:tab/>
        <w:t xml:space="preserve">Moszer I, Jones LM, Moreira S, Fabry C, Danchin A: </w:t>
      </w:r>
      <w:r w:rsidRPr="001E1917">
        <w:rPr>
          <w:b/>
          <w:noProof/>
        </w:rPr>
        <w:t xml:space="preserve">SubtiList: the reference database for the </w:t>
      </w:r>
      <w:r w:rsidRPr="001E1917">
        <w:rPr>
          <w:b/>
          <w:i/>
          <w:noProof/>
        </w:rPr>
        <w:t xml:space="preserve">Bacillus subtilis </w:t>
      </w:r>
      <w:r w:rsidRPr="001E1917">
        <w:rPr>
          <w:b/>
          <w:noProof/>
        </w:rPr>
        <w:t>genome</w:t>
      </w:r>
      <w:r>
        <w:rPr>
          <w:noProof/>
        </w:rPr>
        <w:t xml:space="preserve">. </w:t>
      </w:r>
      <w:r w:rsidRPr="001E1917">
        <w:rPr>
          <w:i/>
          <w:noProof/>
        </w:rPr>
        <w:t xml:space="preserve">Nucleic Acids Res </w:t>
      </w:r>
      <w:r>
        <w:rPr>
          <w:noProof/>
        </w:rPr>
        <w:t xml:space="preserve">2002, </w:t>
      </w:r>
      <w:r w:rsidRPr="001E1917">
        <w:rPr>
          <w:b/>
          <w:noProof/>
        </w:rPr>
        <w:t>30</w:t>
      </w:r>
      <w:r>
        <w:rPr>
          <w:noProof/>
        </w:rPr>
        <w:t>(1):62-65.</w:t>
      </w:r>
      <w:bookmarkEnd w:id="2584"/>
    </w:p>
    <w:p w14:paraId="4BC4DA02" w14:textId="77777777" w:rsidR="001E1917" w:rsidRDefault="001E1917" w:rsidP="001E1917">
      <w:pPr>
        <w:ind w:left="720" w:hanging="720"/>
        <w:rPr>
          <w:noProof/>
        </w:rPr>
      </w:pPr>
      <w:bookmarkStart w:id="2585" w:name="_ENREF_39"/>
      <w:r>
        <w:rPr>
          <w:noProof/>
        </w:rPr>
        <w:t>39.</w:t>
      </w:r>
      <w:r>
        <w:rPr>
          <w:noProof/>
        </w:rPr>
        <w:tab/>
        <w:t>Kobayashi K, Ehrlich SD, Albertini A, Amati G, Andersen KK, Arnaud M, Asai K, Ashikaga S, Aymerich S, Bessieres P</w:t>
      </w:r>
      <w:r w:rsidRPr="001E1917">
        <w:rPr>
          <w:i/>
          <w:noProof/>
        </w:rPr>
        <w:t xml:space="preserve"> et al</w:t>
      </w:r>
      <w:r>
        <w:rPr>
          <w:noProof/>
        </w:rPr>
        <w:t xml:space="preserve">: </w:t>
      </w:r>
      <w:r w:rsidRPr="001E1917">
        <w:rPr>
          <w:b/>
          <w:noProof/>
        </w:rPr>
        <w:t xml:space="preserve">Essential </w:t>
      </w:r>
      <w:r w:rsidRPr="001E1917">
        <w:rPr>
          <w:b/>
          <w:i/>
          <w:noProof/>
        </w:rPr>
        <w:t xml:space="preserve">Bacillus subtilis </w:t>
      </w:r>
      <w:r w:rsidRPr="001E1917">
        <w:rPr>
          <w:b/>
          <w:noProof/>
        </w:rPr>
        <w:t>genes</w:t>
      </w:r>
      <w:r>
        <w:rPr>
          <w:noProof/>
        </w:rPr>
        <w:t xml:space="preserve">. </w:t>
      </w:r>
      <w:r w:rsidRPr="001E1917">
        <w:rPr>
          <w:i/>
          <w:noProof/>
        </w:rPr>
        <w:t xml:space="preserve">Proc Natl Acad Sci U S A </w:t>
      </w:r>
      <w:r>
        <w:rPr>
          <w:noProof/>
        </w:rPr>
        <w:t xml:space="preserve">2003, </w:t>
      </w:r>
      <w:r w:rsidRPr="001E1917">
        <w:rPr>
          <w:b/>
          <w:noProof/>
        </w:rPr>
        <w:t>100</w:t>
      </w:r>
      <w:r>
        <w:rPr>
          <w:noProof/>
        </w:rPr>
        <w:t>(8):4678-4683.</w:t>
      </w:r>
      <w:bookmarkEnd w:id="2585"/>
    </w:p>
    <w:p w14:paraId="59EC6DB2" w14:textId="77777777" w:rsidR="001E1917" w:rsidRDefault="001E1917" w:rsidP="001E1917">
      <w:pPr>
        <w:ind w:left="720" w:hanging="720"/>
        <w:rPr>
          <w:noProof/>
        </w:rPr>
      </w:pPr>
      <w:bookmarkStart w:id="2586" w:name="_ENREF_40"/>
      <w:r>
        <w:rPr>
          <w:noProof/>
        </w:rPr>
        <w:t>40.</w:t>
      </w:r>
      <w:r>
        <w:rPr>
          <w:noProof/>
        </w:rPr>
        <w:tab/>
        <w:t xml:space="preserve">Altschul SF, Madden TL, Schaffer AA, Zhang J, Zhang Z, Miller W, Lipman DJ: </w:t>
      </w:r>
      <w:r w:rsidRPr="001E1917">
        <w:rPr>
          <w:b/>
          <w:noProof/>
        </w:rPr>
        <w:t>Gapped BLAST and PSI-BLAST: a new generation of protein database search programs</w:t>
      </w:r>
      <w:r>
        <w:rPr>
          <w:noProof/>
        </w:rPr>
        <w:t xml:space="preserve">. </w:t>
      </w:r>
      <w:r w:rsidRPr="001E1917">
        <w:rPr>
          <w:i/>
          <w:noProof/>
        </w:rPr>
        <w:t xml:space="preserve">Nucleic Acids Res </w:t>
      </w:r>
      <w:r>
        <w:rPr>
          <w:noProof/>
        </w:rPr>
        <w:t xml:space="preserve">1997, </w:t>
      </w:r>
      <w:r w:rsidRPr="001E1917">
        <w:rPr>
          <w:b/>
          <w:noProof/>
        </w:rPr>
        <w:t>25</w:t>
      </w:r>
      <w:r>
        <w:rPr>
          <w:noProof/>
        </w:rPr>
        <w:t>(17):3389-3402.</w:t>
      </w:r>
      <w:bookmarkEnd w:id="2586"/>
    </w:p>
    <w:p w14:paraId="5E391FE0" w14:textId="77777777" w:rsidR="001E1917" w:rsidRDefault="001E1917" w:rsidP="001E1917">
      <w:pPr>
        <w:ind w:left="720" w:hanging="720"/>
        <w:rPr>
          <w:noProof/>
        </w:rPr>
      </w:pPr>
      <w:bookmarkStart w:id="2587" w:name="_ENREF_41"/>
      <w:r>
        <w:rPr>
          <w:noProof/>
        </w:rPr>
        <w:t>41.</w:t>
      </w:r>
      <w:r>
        <w:rPr>
          <w:noProof/>
        </w:rPr>
        <w:tab/>
        <w:t xml:space="preserve">Kerfeld CA, Scott KM: </w:t>
      </w:r>
      <w:r w:rsidRPr="001E1917">
        <w:rPr>
          <w:b/>
          <w:noProof/>
        </w:rPr>
        <w:t>Using BLAST to teach "E-value-tionary" concepts</w:t>
      </w:r>
      <w:r>
        <w:rPr>
          <w:noProof/>
        </w:rPr>
        <w:t xml:space="preserve">. </w:t>
      </w:r>
      <w:r w:rsidRPr="001E1917">
        <w:rPr>
          <w:i/>
          <w:noProof/>
        </w:rPr>
        <w:t xml:space="preserve">PLoS biology </w:t>
      </w:r>
      <w:r>
        <w:rPr>
          <w:noProof/>
        </w:rPr>
        <w:t xml:space="preserve">2011, </w:t>
      </w:r>
      <w:r w:rsidRPr="001E1917">
        <w:rPr>
          <w:b/>
          <w:noProof/>
        </w:rPr>
        <w:t>9</w:t>
      </w:r>
      <w:r>
        <w:rPr>
          <w:noProof/>
        </w:rPr>
        <w:t>(2):e1001014.</w:t>
      </w:r>
      <w:bookmarkEnd w:id="2587"/>
    </w:p>
    <w:p w14:paraId="5088C8E3" w14:textId="77777777" w:rsidR="001E1917" w:rsidRDefault="001E1917" w:rsidP="001E1917">
      <w:pPr>
        <w:ind w:left="720" w:hanging="720"/>
        <w:rPr>
          <w:noProof/>
        </w:rPr>
      </w:pPr>
      <w:bookmarkStart w:id="2588" w:name="_ENREF_42"/>
      <w:r>
        <w:rPr>
          <w:noProof/>
        </w:rPr>
        <w:t>42.</w:t>
      </w:r>
      <w:r>
        <w:rPr>
          <w:noProof/>
        </w:rPr>
        <w:tab/>
        <w:t xml:space="preserve">Enright AJ, Van Dongen S, Ouzounis CA: </w:t>
      </w:r>
      <w:r w:rsidRPr="001E1917">
        <w:rPr>
          <w:b/>
          <w:noProof/>
        </w:rPr>
        <w:t>An efficient algorithm for large-scale detection of protein families</w:t>
      </w:r>
      <w:r>
        <w:rPr>
          <w:noProof/>
        </w:rPr>
        <w:t xml:space="preserve">. </w:t>
      </w:r>
      <w:r w:rsidRPr="001E1917">
        <w:rPr>
          <w:i/>
          <w:noProof/>
        </w:rPr>
        <w:t xml:space="preserve">Nucleic Acids Res </w:t>
      </w:r>
      <w:r>
        <w:rPr>
          <w:noProof/>
        </w:rPr>
        <w:t xml:space="preserve">2002, </w:t>
      </w:r>
      <w:r w:rsidRPr="001E1917">
        <w:rPr>
          <w:b/>
          <w:noProof/>
        </w:rPr>
        <w:t>30</w:t>
      </w:r>
      <w:r>
        <w:rPr>
          <w:noProof/>
        </w:rPr>
        <w:t>(7):1575-1584.</w:t>
      </w:r>
      <w:bookmarkEnd w:id="2588"/>
    </w:p>
    <w:p w14:paraId="2A8F979D" w14:textId="77777777" w:rsidR="001E1917" w:rsidRDefault="001E1917" w:rsidP="001E1917">
      <w:pPr>
        <w:ind w:left="720" w:hanging="720"/>
        <w:rPr>
          <w:noProof/>
        </w:rPr>
      </w:pPr>
      <w:bookmarkStart w:id="2589" w:name="_ENREF_43"/>
      <w:r>
        <w:rPr>
          <w:noProof/>
        </w:rPr>
        <w:t>43.</w:t>
      </w:r>
      <w:r>
        <w:rPr>
          <w:noProof/>
        </w:rPr>
        <w:tab/>
        <w:t xml:space="preserve">Bork P, Dandekar T, Diaz-Lazcoz Y, Eisenhaber F, Huynen M, Yuan Y: </w:t>
      </w:r>
      <w:r w:rsidRPr="001E1917">
        <w:rPr>
          <w:b/>
          <w:noProof/>
        </w:rPr>
        <w:t>Predicting function: from genes to genomes and back</w:t>
      </w:r>
      <w:r>
        <w:rPr>
          <w:noProof/>
        </w:rPr>
        <w:t xml:space="preserve">. </w:t>
      </w:r>
      <w:r w:rsidRPr="001E1917">
        <w:rPr>
          <w:i/>
          <w:noProof/>
        </w:rPr>
        <w:t xml:space="preserve">J Mol Biol </w:t>
      </w:r>
      <w:r>
        <w:rPr>
          <w:noProof/>
        </w:rPr>
        <w:t xml:space="preserve">1998, </w:t>
      </w:r>
      <w:r w:rsidRPr="001E1917">
        <w:rPr>
          <w:b/>
          <w:noProof/>
        </w:rPr>
        <w:t>283</w:t>
      </w:r>
      <w:r>
        <w:rPr>
          <w:noProof/>
        </w:rPr>
        <w:t>(4):707-725.</w:t>
      </w:r>
      <w:bookmarkEnd w:id="2589"/>
    </w:p>
    <w:p w14:paraId="61B83222" w14:textId="77777777" w:rsidR="001E1917" w:rsidRDefault="001E1917" w:rsidP="001E1917">
      <w:pPr>
        <w:ind w:left="720" w:hanging="720"/>
        <w:rPr>
          <w:noProof/>
        </w:rPr>
      </w:pPr>
      <w:bookmarkStart w:id="2590" w:name="_ENREF_44"/>
      <w:r>
        <w:rPr>
          <w:noProof/>
        </w:rPr>
        <w:t>44.</w:t>
      </w:r>
      <w:r>
        <w:rPr>
          <w:noProof/>
        </w:rPr>
        <w:tab/>
        <w:t xml:space="preserve">Tatusov RL, Koonin EV, Lipman DJ: </w:t>
      </w:r>
      <w:r w:rsidRPr="001E1917">
        <w:rPr>
          <w:b/>
          <w:noProof/>
        </w:rPr>
        <w:t>A genomic perspective on protein families</w:t>
      </w:r>
      <w:r>
        <w:rPr>
          <w:noProof/>
        </w:rPr>
        <w:t xml:space="preserve">. </w:t>
      </w:r>
      <w:r w:rsidRPr="001E1917">
        <w:rPr>
          <w:i/>
          <w:noProof/>
        </w:rPr>
        <w:t xml:space="preserve">Science </w:t>
      </w:r>
      <w:r>
        <w:rPr>
          <w:noProof/>
        </w:rPr>
        <w:t xml:space="preserve">1997, </w:t>
      </w:r>
      <w:r w:rsidRPr="001E1917">
        <w:rPr>
          <w:b/>
          <w:noProof/>
        </w:rPr>
        <w:t>278</w:t>
      </w:r>
      <w:r>
        <w:rPr>
          <w:noProof/>
        </w:rPr>
        <w:t>(5338):631-637.</w:t>
      </w:r>
      <w:bookmarkEnd w:id="2590"/>
    </w:p>
    <w:p w14:paraId="726822DB" w14:textId="77777777" w:rsidR="001E1917" w:rsidRDefault="001E1917" w:rsidP="001E1917">
      <w:pPr>
        <w:ind w:left="720" w:hanging="720"/>
        <w:rPr>
          <w:noProof/>
        </w:rPr>
      </w:pPr>
      <w:bookmarkStart w:id="2591" w:name="_ENREF_45"/>
      <w:r>
        <w:rPr>
          <w:noProof/>
        </w:rPr>
        <w:t>45.</w:t>
      </w:r>
      <w:r>
        <w:rPr>
          <w:noProof/>
        </w:rPr>
        <w:tab/>
        <w:t xml:space="preserve">Felsenstein J: </w:t>
      </w:r>
      <w:r w:rsidRPr="001E1917">
        <w:rPr>
          <w:b/>
          <w:noProof/>
        </w:rPr>
        <w:t>PHYLIP (Phylogeny inference package) version 3.6</w:t>
      </w:r>
      <w:r>
        <w:rPr>
          <w:noProof/>
        </w:rPr>
        <w:t xml:space="preserve">. </w:t>
      </w:r>
      <w:r w:rsidRPr="001E1917">
        <w:rPr>
          <w:i/>
          <w:noProof/>
        </w:rPr>
        <w:t xml:space="preserve">Distributed by the author Department of Genome Sciences, University of Washington, Seattle </w:t>
      </w:r>
      <w:r>
        <w:rPr>
          <w:noProof/>
        </w:rPr>
        <w:t>2005.</w:t>
      </w:r>
      <w:bookmarkEnd w:id="2591"/>
    </w:p>
    <w:p w14:paraId="200E29F7" w14:textId="77777777" w:rsidR="001E1917" w:rsidRDefault="001E1917" w:rsidP="001E1917">
      <w:pPr>
        <w:ind w:left="720" w:hanging="720"/>
        <w:rPr>
          <w:noProof/>
        </w:rPr>
      </w:pPr>
      <w:bookmarkStart w:id="2592" w:name="_ENREF_46"/>
      <w:r>
        <w:rPr>
          <w:noProof/>
        </w:rPr>
        <w:t>46.</w:t>
      </w:r>
      <w:r>
        <w:rPr>
          <w:noProof/>
        </w:rPr>
        <w:tab/>
        <w:t xml:space="preserve">Moreno-Hagelsieb G, Latimer K: </w:t>
      </w:r>
      <w:r w:rsidRPr="001E1917">
        <w:rPr>
          <w:b/>
          <w:noProof/>
        </w:rPr>
        <w:t>Choosing BLAST options for better detection of orthologs as reciprocal best hits</w:t>
      </w:r>
      <w:r>
        <w:rPr>
          <w:noProof/>
        </w:rPr>
        <w:t xml:space="preserve">. </w:t>
      </w:r>
      <w:r w:rsidRPr="001E1917">
        <w:rPr>
          <w:i/>
          <w:noProof/>
        </w:rPr>
        <w:t xml:space="preserve">Bioinformatics </w:t>
      </w:r>
      <w:r>
        <w:rPr>
          <w:noProof/>
        </w:rPr>
        <w:t xml:space="preserve">2008, </w:t>
      </w:r>
      <w:r w:rsidRPr="001E1917">
        <w:rPr>
          <w:b/>
          <w:noProof/>
        </w:rPr>
        <w:t>24</w:t>
      </w:r>
      <w:r>
        <w:rPr>
          <w:noProof/>
        </w:rPr>
        <w:t>(3):319-324.</w:t>
      </w:r>
      <w:bookmarkEnd w:id="2592"/>
    </w:p>
    <w:p w14:paraId="5A6CACB0" w14:textId="77777777" w:rsidR="001E1917" w:rsidRDefault="001E1917" w:rsidP="001E1917">
      <w:pPr>
        <w:ind w:left="720" w:hanging="720"/>
        <w:rPr>
          <w:noProof/>
        </w:rPr>
      </w:pPr>
      <w:bookmarkStart w:id="2593" w:name="_ENREF_47"/>
      <w:r>
        <w:rPr>
          <w:noProof/>
        </w:rPr>
        <w:t>47.</w:t>
      </w:r>
      <w:r>
        <w:rPr>
          <w:noProof/>
        </w:rPr>
        <w:tab/>
        <w:t xml:space="preserve">R Development Core Team: </w:t>
      </w:r>
      <w:r w:rsidRPr="001E1917">
        <w:rPr>
          <w:b/>
          <w:noProof/>
        </w:rPr>
        <w:t>R: A language and environment for statistical computing</w:t>
      </w:r>
      <w:r>
        <w:rPr>
          <w:noProof/>
        </w:rPr>
        <w:t xml:space="preserve">. </w:t>
      </w:r>
      <w:hyperlink r:id="rId11" w:history="1">
        <w:r w:rsidRPr="001E1917">
          <w:rPr>
            <w:rStyle w:val="Hyperlink"/>
            <w:i/>
            <w:noProof/>
          </w:rPr>
          <w:t>http://wwwR-projectorg</w:t>
        </w:r>
      </w:hyperlink>
      <w:r w:rsidRPr="001E1917">
        <w:rPr>
          <w:i/>
          <w:noProof/>
        </w:rPr>
        <w:t xml:space="preserve"> </w:t>
      </w:r>
      <w:r>
        <w:rPr>
          <w:noProof/>
        </w:rPr>
        <w:t>2009.</w:t>
      </w:r>
      <w:bookmarkEnd w:id="2593"/>
    </w:p>
    <w:p w14:paraId="1629D27A" w14:textId="77777777" w:rsidR="001E1917" w:rsidRDefault="001E1917" w:rsidP="001E1917">
      <w:pPr>
        <w:ind w:left="720" w:hanging="720"/>
        <w:rPr>
          <w:noProof/>
        </w:rPr>
      </w:pPr>
      <w:bookmarkStart w:id="2594" w:name="_ENREF_48"/>
      <w:r>
        <w:rPr>
          <w:noProof/>
        </w:rPr>
        <w:t>48.</w:t>
      </w:r>
      <w:r>
        <w:rPr>
          <w:noProof/>
        </w:rPr>
        <w:tab/>
        <w:t xml:space="preserve">Paradis E, Claude J, Strimmer K: </w:t>
      </w:r>
      <w:r w:rsidRPr="001E1917">
        <w:rPr>
          <w:b/>
          <w:noProof/>
        </w:rPr>
        <w:t>APE: analyses of phylogenetics and evolution in R</w:t>
      </w:r>
      <w:r>
        <w:rPr>
          <w:noProof/>
        </w:rPr>
        <w:t xml:space="preserve">. </w:t>
      </w:r>
      <w:r w:rsidRPr="001E1917">
        <w:rPr>
          <w:i/>
          <w:noProof/>
        </w:rPr>
        <w:t xml:space="preserve">Bioinformatics </w:t>
      </w:r>
      <w:r>
        <w:rPr>
          <w:noProof/>
        </w:rPr>
        <w:t xml:space="preserve">2004, </w:t>
      </w:r>
      <w:r w:rsidRPr="001E1917">
        <w:rPr>
          <w:b/>
          <w:noProof/>
        </w:rPr>
        <w:t>20</w:t>
      </w:r>
      <w:r>
        <w:rPr>
          <w:noProof/>
        </w:rPr>
        <w:t>:289-290.</w:t>
      </w:r>
      <w:bookmarkEnd w:id="2594"/>
    </w:p>
    <w:p w14:paraId="5D7C536E" w14:textId="77777777" w:rsidR="001E1917" w:rsidRDefault="001E1917" w:rsidP="001E1917">
      <w:pPr>
        <w:ind w:left="720" w:hanging="720"/>
        <w:rPr>
          <w:noProof/>
        </w:rPr>
      </w:pPr>
      <w:bookmarkStart w:id="2595" w:name="_ENREF_49"/>
      <w:r>
        <w:rPr>
          <w:noProof/>
        </w:rPr>
        <w:t>49.</w:t>
      </w:r>
      <w:r>
        <w:rPr>
          <w:noProof/>
        </w:rPr>
        <w:tab/>
        <w:t xml:space="preserve">Tamura K, Dudley J, Nei M, Kumar S: </w:t>
      </w:r>
      <w:r w:rsidRPr="001E1917">
        <w:rPr>
          <w:b/>
          <w:noProof/>
        </w:rPr>
        <w:t>MEGA4: Molecular Evolutionary Genetics Analysis (MEGA) software version 4.0</w:t>
      </w:r>
      <w:r>
        <w:rPr>
          <w:noProof/>
        </w:rPr>
        <w:t xml:space="preserve">. </w:t>
      </w:r>
      <w:r w:rsidRPr="001E1917">
        <w:rPr>
          <w:i/>
          <w:noProof/>
        </w:rPr>
        <w:t xml:space="preserve">Mol Biol Evol </w:t>
      </w:r>
      <w:r>
        <w:rPr>
          <w:noProof/>
        </w:rPr>
        <w:t xml:space="preserve">2007, </w:t>
      </w:r>
      <w:r w:rsidRPr="001E1917">
        <w:rPr>
          <w:b/>
          <w:noProof/>
        </w:rPr>
        <w:t>24</w:t>
      </w:r>
      <w:r>
        <w:rPr>
          <w:noProof/>
        </w:rPr>
        <w:t>(8):1596-1599.</w:t>
      </w:r>
      <w:bookmarkEnd w:id="2595"/>
    </w:p>
    <w:p w14:paraId="05999D3F" w14:textId="77777777" w:rsidR="001E1917" w:rsidRDefault="001E1917" w:rsidP="001E1917">
      <w:pPr>
        <w:ind w:left="720" w:hanging="720"/>
        <w:rPr>
          <w:noProof/>
        </w:rPr>
      </w:pPr>
      <w:bookmarkStart w:id="2596" w:name="_ENREF_50"/>
      <w:r>
        <w:rPr>
          <w:noProof/>
        </w:rPr>
        <w:t>50.</w:t>
      </w:r>
      <w:r>
        <w:rPr>
          <w:noProof/>
        </w:rPr>
        <w:tab/>
        <w:t xml:space="preserve">Kumar S, Nei M, Dudley J, Tamura K: </w:t>
      </w:r>
      <w:r w:rsidRPr="001E1917">
        <w:rPr>
          <w:b/>
          <w:noProof/>
        </w:rPr>
        <w:t>MEGA: a biologist-centric software for evolutionary analysis of DNA and protein sequences</w:t>
      </w:r>
      <w:r>
        <w:rPr>
          <w:noProof/>
        </w:rPr>
        <w:t xml:space="preserve">. </w:t>
      </w:r>
      <w:r w:rsidRPr="001E1917">
        <w:rPr>
          <w:i/>
          <w:noProof/>
        </w:rPr>
        <w:t xml:space="preserve">Brief Bioinform </w:t>
      </w:r>
      <w:r>
        <w:rPr>
          <w:noProof/>
        </w:rPr>
        <w:t xml:space="preserve">2008, </w:t>
      </w:r>
      <w:r w:rsidRPr="001E1917">
        <w:rPr>
          <w:b/>
          <w:noProof/>
        </w:rPr>
        <w:t>9</w:t>
      </w:r>
      <w:r>
        <w:rPr>
          <w:noProof/>
        </w:rPr>
        <w:t>(4):299-306.</w:t>
      </w:r>
      <w:bookmarkEnd w:id="2596"/>
    </w:p>
    <w:p w14:paraId="71323E25" w14:textId="77777777" w:rsidR="001E1917" w:rsidRDefault="001E1917" w:rsidP="001E1917">
      <w:pPr>
        <w:ind w:left="720" w:hanging="720"/>
        <w:rPr>
          <w:noProof/>
        </w:rPr>
      </w:pPr>
      <w:bookmarkStart w:id="2597" w:name="_ENREF_51"/>
      <w:r>
        <w:rPr>
          <w:noProof/>
        </w:rPr>
        <w:t>51.</w:t>
      </w:r>
      <w:r>
        <w:rPr>
          <w:noProof/>
        </w:rPr>
        <w:tab/>
        <w:t xml:space="preserve">Huson DH, Richter DC, Rausch C, Dezulian T, Franz M, Rupp R: </w:t>
      </w:r>
      <w:r w:rsidRPr="001E1917">
        <w:rPr>
          <w:b/>
          <w:noProof/>
        </w:rPr>
        <w:t>Dendroscope: An interactive viewer for large phylogenetic trees</w:t>
      </w:r>
      <w:r>
        <w:rPr>
          <w:noProof/>
        </w:rPr>
        <w:t xml:space="preserve">. </w:t>
      </w:r>
      <w:r w:rsidRPr="001E1917">
        <w:rPr>
          <w:i/>
          <w:noProof/>
        </w:rPr>
        <w:t xml:space="preserve">BMC Bioinformatics </w:t>
      </w:r>
      <w:r>
        <w:rPr>
          <w:noProof/>
        </w:rPr>
        <w:t xml:space="preserve">2007, </w:t>
      </w:r>
      <w:r w:rsidRPr="001E1917">
        <w:rPr>
          <w:b/>
          <w:noProof/>
        </w:rPr>
        <w:t>8</w:t>
      </w:r>
      <w:r>
        <w:rPr>
          <w:noProof/>
        </w:rPr>
        <w:t>:460.</w:t>
      </w:r>
      <w:bookmarkEnd w:id="2597"/>
    </w:p>
    <w:p w14:paraId="2F86FD7D" w14:textId="77777777" w:rsidR="001E1917" w:rsidRDefault="001E1917" w:rsidP="001E1917">
      <w:pPr>
        <w:ind w:left="720" w:hanging="720"/>
        <w:rPr>
          <w:noProof/>
        </w:rPr>
      </w:pPr>
      <w:bookmarkStart w:id="2598" w:name="_ENREF_52"/>
      <w:r>
        <w:rPr>
          <w:noProof/>
        </w:rPr>
        <w:t>52.</w:t>
      </w:r>
      <w:r>
        <w:rPr>
          <w:noProof/>
        </w:rPr>
        <w:tab/>
        <w:t xml:space="preserve">Yang Z: </w:t>
      </w:r>
      <w:r w:rsidRPr="001E1917">
        <w:rPr>
          <w:b/>
          <w:noProof/>
        </w:rPr>
        <w:t>Computational Molecular Evolution</w:t>
      </w:r>
      <w:r>
        <w:rPr>
          <w:noProof/>
        </w:rPr>
        <w:t>. Oxford: Oxford University Press; 2006.</w:t>
      </w:r>
      <w:bookmarkEnd w:id="2598"/>
    </w:p>
    <w:p w14:paraId="68B77B8D" w14:textId="77777777" w:rsidR="001E1917" w:rsidRDefault="001E1917" w:rsidP="001E1917">
      <w:pPr>
        <w:ind w:left="720" w:hanging="720"/>
        <w:rPr>
          <w:noProof/>
        </w:rPr>
      </w:pPr>
      <w:bookmarkStart w:id="2599" w:name="_ENREF_53"/>
      <w:r>
        <w:rPr>
          <w:noProof/>
        </w:rPr>
        <w:t>53.</w:t>
      </w:r>
      <w:r>
        <w:rPr>
          <w:noProof/>
        </w:rPr>
        <w:tab/>
        <w:t xml:space="preserve">Bielawski JP, Yang Z: </w:t>
      </w:r>
      <w:r w:rsidRPr="001E1917">
        <w:rPr>
          <w:b/>
          <w:noProof/>
        </w:rPr>
        <w:t>Maximum Likelihood Methods for Detecting Adaptive Protein Evolution</w:t>
      </w:r>
      <w:r>
        <w:rPr>
          <w:noProof/>
        </w:rPr>
        <w:t xml:space="preserve">. In: </w:t>
      </w:r>
      <w:r w:rsidRPr="001E1917">
        <w:rPr>
          <w:i/>
          <w:noProof/>
        </w:rPr>
        <w:t>Statistical Methods in Molecular Evolution.</w:t>
      </w:r>
      <w:r>
        <w:rPr>
          <w:noProof/>
        </w:rPr>
        <w:t xml:space="preserve"> Edited by Nielsen R: Springer; 2005: 103-124.</w:t>
      </w:r>
      <w:bookmarkEnd w:id="2599"/>
    </w:p>
    <w:p w14:paraId="620BB393" w14:textId="77777777" w:rsidR="001E1917" w:rsidRDefault="001E1917" w:rsidP="001E1917">
      <w:pPr>
        <w:ind w:left="720" w:hanging="720"/>
        <w:rPr>
          <w:noProof/>
        </w:rPr>
      </w:pPr>
      <w:bookmarkStart w:id="2600" w:name="_ENREF_54"/>
      <w:r>
        <w:rPr>
          <w:noProof/>
        </w:rPr>
        <w:t>54.</w:t>
      </w:r>
      <w:r>
        <w:rPr>
          <w:noProof/>
        </w:rPr>
        <w:tab/>
        <w:t xml:space="preserve">Yang Z: </w:t>
      </w:r>
      <w:r w:rsidRPr="001E1917">
        <w:rPr>
          <w:b/>
          <w:noProof/>
        </w:rPr>
        <w:t>PAML: a program package for phylogenetic analysis by maximum likelihood</w:t>
      </w:r>
      <w:r>
        <w:rPr>
          <w:noProof/>
        </w:rPr>
        <w:t xml:space="preserve">. </w:t>
      </w:r>
      <w:r w:rsidRPr="001E1917">
        <w:rPr>
          <w:i/>
          <w:noProof/>
        </w:rPr>
        <w:t xml:space="preserve">CABIOS </w:t>
      </w:r>
      <w:r>
        <w:rPr>
          <w:noProof/>
        </w:rPr>
        <w:t xml:space="preserve">1997, </w:t>
      </w:r>
      <w:r w:rsidRPr="001E1917">
        <w:rPr>
          <w:b/>
          <w:noProof/>
        </w:rPr>
        <w:t>13</w:t>
      </w:r>
      <w:r>
        <w:rPr>
          <w:noProof/>
        </w:rPr>
        <w:t>:555-556.</w:t>
      </w:r>
      <w:bookmarkEnd w:id="2600"/>
    </w:p>
    <w:p w14:paraId="75F5090F" w14:textId="77777777" w:rsidR="001E1917" w:rsidRDefault="001E1917" w:rsidP="001E1917">
      <w:pPr>
        <w:ind w:left="720" w:hanging="720"/>
        <w:rPr>
          <w:noProof/>
        </w:rPr>
      </w:pPr>
      <w:bookmarkStart w:id="2601" w:name="_ENREF_55"/>
      <w:r>
        <w:rPr>
          <w:noProof/>
        </w:rPr>
        <w:t>55.</w:t>
      </w:r>
      <w:r>
        <w:rPr>
          <w:noProof/>
        </w:rPr>
        <w:tab/>
        <w:t xml:space="preserve">Rice P, Longden I, Bleasby A: </w:t>
      </w:r>
      <w:r w:rsidRPr="001E1917">
        <w:rPr>
          <w:b/>
          <w:noProof/>
        </w:rPr>
        <w:t>EMBOSS: the European Molecular Biology Open Software Suite</w:t>
      </w:r>
      <w:r>
        <w:rPr>
          <w:noProof/>
        </w:rPr>
        <w:t xml:space="preserve">. </w:t>
      </w:r>
      <w:r w:rsidRPr="001E1917">
        <w:rPr>
          <w:i/>
          <w:noProof/>
        </w:rPr>
        <w:t xml:space="preserve">Trends Genet </w:t>
      </w:r>
      <w:r>
        <w:rPr>
          <w:noProof/>
        </w:rPr>
        <w:t xml:space="preserve">2000, </w:t>
      </w:r>
      <w:r w:rsidRPr="001E1917">
        <w:rPr>
          <w:b/>
          <w:noProof/>
        </w:rPr>
        <w:t>16</w:t>
      </w:r>
      <w:r>
        <w:rPr>
          <w:noProof/>
        </w:rPr>
        <w:t>(6):276-277.</w:t>
      </w:r>
      <w:bookmarkEnd w:id="2601"/>
    </w:p>
    <w:p w14:paraId="54696B8D" w14:textId="77777777" w:rsidR="001E1917" w:rsidRDefault="001E1917" w:rsidP="001E1917">
      <w:pPr>
        <w:ind w:left="720" w:hanging="720"/>
        <w:rPr>
          <w:noProof/>
        </w:rPr>
      </w:pPr>
      <w:bookmarkStart w:id="2602" w:name="_ENREF_56"/>
      <w:r>
        <w:rPr>
          <w:noProof/>
        </w:rPr>
        <w:t>56.</w:t>
      </w:r>
      <w:r>
        <w:rPr>
          <w:noProof/>
        </w:rPr>
        <w:tab/>
        <w:t xml:space="preserve">Linding R, Jensen LJ, Diella F, Bork P, Gibson TJ, Russell RB: </w:t>
      </w:r>
      <w:r w:rsidRPr="001E1917">
        <w:rPr>
          <w:b/>
          <w:noProof/>
        </w:rPr>
        <w:t>Protein disorder prediction: implications for structural proteomics</w:t>
      </w:r>
      <w:r>
        <w:rPr>
          <w:noProof/>
        </w:rPr>
        <w:t xml:space="preserve">. </w:t>
      </w:r>
      <w:r w:rsidRPr="001E1917">
        <w:rPr>
          <w:i/>
          <w:noProof/>
        </w:rPr>
        <w:t xml:space="preserve">Structure </w:t>
      </w:r>
      <w:r>
        <w:rPr>
          <w:noProof/>
        </w:rPr>
        <w:t xml:space="preserve">2003, </w:t>
      </w:r>
      <w:r w:rsidRPr="001E1917">
        <w:rPr>
          <w:b/>
          <w:noProof/>
        </w:rPr>
        <w:t>11</w:t>
      </w:r>
      <w:r>
        <w:rPr>
          <w:noProof/>
        </w:rPr>
        <w:t>(11):1453-1459.</w:t>
      </w:r>
      <w:bookmarkEnd w:id="2602"/>
    </w:p>
    <w:p w14:paraId="6B4FD7A9" w14:textId="77777777" w:rsidR="001E1917" w:rsidRDefault="001E1917" w:rsidP="001E1917">
      <w:pPr>
        <w:ind w:left="720" w:hanging="720"/>
        <w:rPr>
          <w:noProof/>
        </w:rPr>
      </w:pPr>
      <w:bookmarkStart w:id="2603" w:name="_ENREF_57"/>
      <w:r>
        <w:rPr>
          <w:noProof/>
        </w:rPr>
        <w:t>57.</w:t>
      </w:r>
      <w:r>
        <w:rPr>
          <w:noProof/>
        </w:rPr>
        <w:tab/>
        <w:t xml:space="preserve">Claverie JM, States D: </w:t>
      </w:r>
      <w:r w:rsidRPr="001E1917">
        <w:rPr>
          <w:b/>
          <w:noProof/>
        </w:rPr>
        <w:t>Information enhancement methods for large scale sequence analysis</w:t>
      </w:r>
      <w:r>
        <w:rPr>
          <w:noProof/>
        </w:rPr>
        <w:t xml:space="preserve">. </w:t>
      </w:r>
      <w:r w:rsidRPr="001E1917">
        <w:rPr>
          <w:i/>
          <w:noProof/>
        </w:rPr>
        <w:t xml:space="preserve">Computers and Chemistry </w:t>
      </w:r>
      <w:r>
        <w:rPr>
          <w:noProof/>
        </w:rPr>
        <w:t xml:space="preserve">1993, </w:t>
      </w:r>
      <w:r w:rsidRPr="001E1917">
        <w:rPr>
          <w:b/>
          <w:noProof/>
        </w:rPr>
        <w:t>17</w:t>
      </w:r>
      <w:r>
        <w:rPr>
          <w:noProof/>
        </w:rPr>
        <w:t>:191-201.</w:t>
      </w:r>
      <w:bookmarkEnd w:id="2603"/>
    </w:p>
    <w:p w14:paraId="71116D9F" w14:textId="77777777" w:rsidR="001E1917" w:rsidRDefault="001E1917" w:rsidP="001E1917">
      <w:pPr>
        <w:ind w:left="720" w:hanging="720"/>
        <w:rPr>
          <w:noProof/>
        </w:rPr>
      </w:pPr>
      <w:bookmarkStart w:id="2604" w:name="_ENREF_58"/>
      <w:r>
        <w:rPr>
          <w:noProof/>
        </w:rPr>
        <w:t>58.</w:t>
      </w:r>
      <w:r>
        <w:rPr>
          <w:noProof/>
        </w:rPr>
        <w:tab/>
        <w:t>Stajich JE, Block D, Boulez K, Brenner SE, Chervitz SA, Dagdigian C, Fuellen G, Gilbert JG, Korf I, Lapp H</w:t>
      </w:r>
      <w:r w:rsidRPr="001E1917">
        <w:rPr>
          <w:i/>
          <w:noProof/>
        </w:rPr>
        <w:t xml:space="preserve"> et al</w:t>
      </w:r>
      <w:r>
        <w:rPr>
          <w:noProof/>
        </w:rPr>
        <w:t xml:space="preserve">: </w:t>
      </w:r>
      <w:r w:rsidRPr="001E1917">
        <w:rPr>
          <w:b/>
          <w:noProof/>
        </w:rPr>
        <w:t>The Bioperl toolkit: Perl modules for the life sciences</w:t>
      </w:r>
      <w:r>
        <w:rPr>
          <w:noProof/>
        </w:rPr>
        <w:t xml:space="preserve">. </w:t>
      </w:r>
      <w:r w:rsidRPr="001E1917">
        <w:rPr>
          <w:i/>
          <w:noProof/>
        </w:rPr>
        <w:t xml:space="preserve">Genome research </w:t>
      </w:r>
      <w:r>
        <w:rPr>
          <w:noProof/>
        </w:rPr>
        <w:t xml:space="preserve">2002, </w:t>
      </w:r>
      <w:r w:rsidRPr="001E1917">
        <w:rPr>
          <w:b/>
          <w:noProof/>
        </w:rPr>
        <w:t>12</w:t>
      </w:r>
      <w:r>
        <w:rPr>
          <w:noProof/>
        </w:rPr>
        <w:t>(10):1611-1618.</w:t>
      </w:r>
      <w:bookmarkEnd w:id="2604"/>
    </w:p>
    <w:p w14:paraId="44A75716" w14:textId="77777777" w:rsidR="001E1917" w:rsidRDefault="001E1917" w:rsidP="001E1917">
      <w:pPr>
        <w:ind w:left="720" w:hanging="720"/>
        <w:rPr>
          <w:noProof/>
        </w:rPr>
      </w:pPr>
      <w:bookmarkStart w:id="2605" w:name="_ENREF_59"/>
      <w:r>
        <w:rPr>
          <w:noProof/>
        </w:rPr>
        <w:t>59.</w:t>
      </w:r>
      <w:r>
        <w:rPr>
          <w:noProof/>
        </w:rPr>
        <w:tab/>
        <w:t xml:space="preserve">Talevich E, Invergo BM, Cock PJ, Chapman BA: </w:t>
      </w:r>
      <w:r w:rsidRPr="001E1917">
        <w:rPr>
          <w:b/>
          <w:noProof/>
        </w:rPr>
        <w:t>Bio.Phylo: a unified toolkit for processing, analyzing and visualizing phylogenetic trees in Biopython</w:t>
      </w:r>
      <w:r>
        <w:rPr>
          <w:noProof/>
        </w:rPr>
        <w:t xml:space="preserve">. </w:t>
      </w:r>
      <w:r w:rsidRPr="001E1917">
        <w:rPr>
          <w:i/>
          <w:noProof/>
        </w:rPr>
        <w:t xml:space="preserve">BMC Bioinformatics </w:t>
      </w:r>
      <w:r>
        <w:rPr>
          <w:noProof/>
        </w:rPr>
        <w:t xml:space="preserve">2012, </w:t>
      </w:r>
      <w:r w:rsidRPr="001E1917">
        <w:rPr>
          <w:b/>
          <w:noProof/>
        </w:rPr>
        <w:t>13</w:t>
      </w:r>
      <w:r>
        <w:rPr>
          <w:noProof/>
        </w:rPr>
        <w:t>:209.</w:t>
      </w:r>
      <w:bookmarkEnd w:id="2605"/>
    </w:p>
    <w:p w14:paraId="62C4B73D" w14:textId="77777777" w:rsidR="001E1917" w:rsidRDefault="001E1917" w:rsidP="001E1917">
      <w:pPr>
        <w:ind w:left="720" w:hanging="720"/>
        <w:rPr>
          <w:noProof/>
        </w:rPr>
      </w:pPr>
      <w:bookmarkStart w:id="2606" w:name="_ENREF_60"/>
      <w:r>
        <w:rPr>
          <w:noProof/>
        </w:rPr>
        <w:t>60.</w:t>
      </w:r>
      <w:r>
        <w:rPr>
          <w:noProof/>
        </w:rPr>
        <w:tab/>
        <w:t>Cock PJ, Antao T, Chang JT, Chapman BA, Cox CJ, Dalke A, Friedberg I, Hamelryck T, Kauff F, Wilczynski B</w:t>
      </w:r>
      <w:r w:rsidRPr="001E1917">
        <w:rPr>
          <w:i/>
          <w:noProof/>
        </w:rPr>
        <w:t xml:space="preserve"> et al</w:t>
      </w:r>
      <w:r>
        <w:rPr>
          <w:noProof/>
        </w:rPr>
        <w:t xml:space="preserve">: </w:t>
      </w:r>
      <w:r w:rsidRPr="001E1917">
        <w:rPr>
          <w:b/>
          <w:noProof/>
        </w:rPr>
        <w:t>Biopython: freely available Python tools for computational molecular biology and bioinformatics</w:t>
      </w:r>
      <w:r>
        <w:rPr>
          <w:noProof/>
        </w:rPr>
        <w:t xml:space="preserve">. </w:t>
      </w:r>
      <w:r w:rsidRPr="001E1917">
        <w:rPr>
          <w:i/>
          <w:noProof/>
        </w:rPr>
        <w:t xml:space="preserve">Bioinformatics </w:t>
      </w:r>
      <w:r>
        <w:rPr>
          <w:noProof/>
        </w:rPr>
        <w:t xml:space="preserve">2009, </w:t>
      </w:r>
      <w:r w:rsidRPr="001E1917">
        <w:rPr>
          <w:b/>
          <w:noProof/>
        </w:rPr>
        <w:t>25</w:t>
      </w:r>
      <w:r>
        <w:rPr>
          <w:noProof/>
        </w:rPr>
        <w:t>(11):1422-1423.</w:t>
      </w:r>
      <w:bookmarkEnd w:id="2606"/>
    </w:p>
    <w:p w14:paraId="2FB68D9B" w14:textId="77777777" w:rsidR="001E1917" w:rsidRDefault="001E1917" w:rsidP="001E1917">
      <w:pPr>
        <w:ind w:left="720" w:hanging="720"/>
        <w:rPr>
          <w:noProof/>
        </w:rPr>
      </w:pPr>
      <w:bookmarkStart w:id="2607" w:name="_ENREF_61"/>
      <w:r>
        <w:rPr>
          <w:noProof/>
        </w:rPr>
        <w:t>61.</w:t>
      </w:r>
      <w:r>
        <w:rPr>
          <w:noProof/>
        </w:rPr>
        <w:tab/>
        <w:t>Gevers D, Cohan FM, Lawrence JG, Spratt BG, Coenye T, Feil EJ, Stackebrandt E, Van de Peer Y, Vandamme P, Thompson FL</w:t>
      </w:r>
      <w:r w:rsidRPr="001E1917">
        <w:rPr>
          <w:i/>
          <w:noProof/>
        </w:rPr>
        <w:t xml:space="preserve"> et al</w:t>
      </w:r>
      <w:r>
        <w:rPr>
          <w:noProof/>
        </w:rPr>
        <w:t xml:space="preserve">: </w:t>
      </w:r>
      <w:r w:rsidRPr="001E1917">
        <w:rPr>
          <w:b/>
          <w:noProof/>
        </w:rPr>
        <w:t>Opinion: Re-evaluating prokaryotic species</w:t>
      </w:r>
      <w:r>
        <w:rPr>
          <w:noProof/>
        </w:rPr>
        <w:t xml:space="preserve">. </w:t>
      </w:r>
      <w:r w:rsidRPr="001E1917">
        <w:rPr>
          <w:i/>
          <w:noProof/>
        </w:rPr>
        <w:t xml:space="preserve">Nat Rev Microbiol </w:t>
      </w:r>
      <w:r>
        <w:rPr>
          <w:noProof/>
        </w:rPr>
        <w:t xml:space="preserve">2005, </w:t>
      </w:r>
      <w:r w:rsidRPr="001E1917">
        <w:rPr>
          <w:b/>
          <w:noProof/>
        </w:rPr>
        <w:t>3</w:t>
      </w:r>
      <w:r>
        <w:rPr>
          <w:noProof/>
        </w:rPr>
        <w:t>(9):733-739.</w:t>
      </w:r>
      <w:bookmarkEnd w:id="2607"/>
    </w:p>
    <w:p w14:paraId="0963431C" w14:textId="77777777" w:rsidR="001E1917" w:rsidRDefault="001E1917" w:rsidP="001E1917">
      <w:pPr>
        <w:ind w:left="720" w:hanging="720"/>
        <w:rPr>
          <w:noProof/>
        </w:rPr>
      </w:pPr>
      <w:bookmarkStart w:id="2608" w:name="_ENREF_62"/>
      <w:r>
        <w:rPr>
          <w:noProof/>
        </w:rPr>
        <w:t>62.</w:t>
      </w:r>
      <w:r>
        <w:rPr>
          <w:noProof/>
        </w:rPr>
        <w:tab/>
        <w:t xml:space="preserve">Priest FG, Barker M, Baillie LW, Holmes EC, Maiden MC: </w:t>
      </w:r>
      <w:r w:rsidRPr="001E1917">
        <w:rPr>
          <w:b/>
          <w:noProof/>
        </w:rPr>
        <w:t xml:space="preserve">Population structure and evolution of the </w:t>
      </w:r>
      <w:r w:rsidRPr="001E1917">
        <w:rPr>
          <w:b/>
          <w:i/>
          <w:noProof/>
        </w:rPr>
        <w:t xml:space="preserve">Bacillus cereus </w:t>
      </w:r>
      <w:r w:rsidRPr="001E1917">
        <w:rPr>
          <w:b/>
          <w:noProof/>
        </w:rPr>
        <w:t>group</w:t>
      </w:r>
      <w:r>
        <w:rPr>
          <w:noProof/>
        </w:rPr>
        <w:t xml:space="preserve">. </w:t>
      </w:r>
      <w:r w:rsidRPr="001E1917">
        <w:rPr>
          <w:i/>
          <w:noProof/>
        </w:rPr>
        <w:t xml:space="preserve">J Bacteriol </w:t>
      </w:r>
      <w:r>
        <w:rPr>
          <w:noProof/>
        </w:rPr>
        <w:t xml:space="preserve">2004, </w:t>
      </w:r>
      <w:r w:rsidRPr="001E1917">
        <w:rPr>
          <w:b/>
          <w:noProof/>
        </w:rPr>
        <w:t>186</w:t>
      </w:r>
      <w:r>
        <w:rPr>
          <w:noProof/>
        </w:rPr>
        <w:t>(23):7959-7970.</w:t>
      </w:r>
      <w:bookmarkEnd w:id="2608"/>
    </w:p>
    <w:p w14:paraId="40124DCE" w14:textId="77777777" w:rsidR="001E1917" w:rsidRDefault="001E1917" w:rsidP="001E1917">
      <w:pPr>
        <w:ind w:left="720" w:hanging="720"/>
        <w:rPr>
          <w:noProof/>
        </w:rPr>
      </w:pPr>
      <w:bookmarkStart w:id="2609" w:name="_ENREF_63"/>
      <w:r>
        <w:rPr>
          <w:noProof/>
        </w:rPr>
        <w:t>63.</w:t>
      </w:r>
      <w:r>
        <w:rPr>
          <w:noProof/>
        </w:rPr>
        <w:tab/>
        <w:t xml:space="preserve">Vilas-Boas GT, Peruca AP, Arantes OM: </w:t>
      </w:r>
      <w:r w:rsidRPr="001E1917">
        <w:rPr>
          <w:b/>
          <w:noProof/>
        </w:rPr>
        <w:t xml:space="preserve">Biology and taxonomy of </w:t>
      </w:r>
      <w:r w:rsidRPr="001E1917">
        <w:rPr>
          <w:b/>
          <w:i/>
          <w:noProof/>
        </w:rPr>
        <w:t>Bacillus cereus</w:t>
      </w:r>
      <w:r w:rsidRPr="001E1917">
        <w:rPr>
          <w:b/>
          <w:noProof/>
        </w:rPr>
        <w:t xml:space="preserve">, </w:t>
      </w:r>
      <w:r w:rsidRPr="001E1917">
        <w:rPr>
          <w:b/>
          <w:i/>
          <w:noProof/>
        </w:rPr>
        <w:t>Bacillus anthracis</w:t>
      </w:r>
      <w:r w:rsidRPr="001E1917">
        <w:rPr>
          <w:b/>
          <w:noProof/>
        </w:rPr>
        <w:t xml:space="preserve">, and </w:t>
      </w:r>
      <w:r w:rsidRPr="001E1917">
        <w:rPr>
          <w:b/>
          <w:i/>
          <w:noProof/>
        </w:rPr>
        <w:t>Bacillus thuringiensis</w:t>
      </w:r>
      <w:r>
        <w:rPr>
          <w:noProof/>
        </w:rPr>
        <w:t xml:space="preserve">. </w:t>
      </w:r>
      <w:r w:rsidRPr="001E1917">
        <w:rPr>
          <w:i/>
          <w:noProof/>
        </w:rPr>
        <w:t xml:space="preserve">Can J Microbiol </w:t>
      </w:r>
      <w:r>
        <w:rPr>
          <w:noProof/>
        </w:rPr>
        <w:t xml:space="preserve">2007, </w:t>
      </w:r>
      <w:r w:rsidRPr="001E1917">
        <w:rPr>
          <w:b/>
          <w:noProof/>
        </w:rPr>
        <w:t>53</w:t>
      </w:r>
      <w:r>
        <w:rPr>
          <w:noProof/>
        </w:rPr>
        <w:t>(6):673-687.</w:t>
      </w:r>
      <w:bookmarkEnd w:id="2609"/>
    </w:p>
    <w:p w14:paraId="193FC05D" w14:textId="77777777" w:rsidR="001E1917" w:rsidRDefault="001E1917" w:rsidP="001E1917">
      <w:pPr>
        <w:ind w:left="720" w:hanging="720"/>
        <w:rPr>
          <w:noProof/>
        </w:rPr>
      </w:pPr>
      <w:bookmarkStart w:id="2610" w:name="_ENREF_64"/>
      <w:r>
        <w:rPr>
          <w:noProof/>
        </w:rPr>
        <w:t>64.</w:t>
      </w:r>
      <w:r>
        <w:rPr>
          <w:noProof/>
        </w:rPr>
        <w:tab/>
        <w:t xml:space="preserve">Priest FG, Kaji DA, Rosato YB, Canhos VP: </w:t>
      </w:r>
      <w:r w:rsidRPr="001E1917">
        <w:rPr>
          <w:b/>
          <w:noProof/>
        </w:rPr>
        <w:t xml:space="preserve">Characterization of </w:t>
      </w:r>
      <w:r w:rsidRPr="001E1917">
        <w:rPr>
          <w:b/>
          <w:i/>
          <w:noProof/>
        </w:rPr>
        <w:t xml:space="preserve">Bacillus thuringiensis </w:t>
      </w:r>
      <w:r w:rsidRPr="001E1917">
        <w:rPr>
          <w:b/>
          <w:noProof/>
        </w:rPr>
        <w:t>and related bacteria by ribosomal RNA gene restriction fragment length polymorphisms</w:t>
      </w:r>
      <w:r>
        <w:rPr>
          <w:noProof/>
        </w:rPr>
        <w:t xml:space="preserve">. </w:t>
      </w:r>
      <w:r w:rsidRPr="001E1917">
        <w:rPr>
          <w:i/>
          <w:noProof/>
        </w:rPr>
        <w:t xml:space="preserve">Microbiology </w:t>
      </w:r>
      <w:r>
        <w:rPr>
          <w:noProof/>
        </w:rPr>
        <w:t xml:space="preserve">1994, </w:t>
      </w:r>
      <w:r w:rsidRPr="001E1917">
        <w:rPr>
          <w:b/>
          <w:noProof/>
        </w:rPr>
        <w:t>140 ( Pt 5)</w:t>
      </w:r>
      <w:r>
        <w:rPr>
          <w:noProof/>
        </w:rPr>
        <w:t>:1015-1022.</w:t>
      </w:r>
      <w:bookmarkEnd w:id="2610"/>
    </w:p>
    <w:p w14:paraId="3DC3722C" w14:textId="77777777" w:rsidR="001E1917" w:rsidRDefault="001E1917" w:rsidP="001E1917">
      <w:pPr>
        <w:ind w:left="720" w:hanging="720"/>
        <w:rPr>
          <w:noProof/>
        </w:rPr>
      </w:pPr>
      <w:bookmarkStart w:id="2611" w:name="_ENREF_65"/>
      <w:r>
        <w:rPr>
          <w:noProof/>
        </w:rPr>
        <w:t>65.</w:t>
      </w:r>
      <w:r>
        <w:rPr>
          <w:noProof/>
        </w:rPr>
        <w:tab/>
        <w:t xml:space="preserve">Goto K, Omura T, Hara Y, Sadaie Y: </w:t>
      </w:r>
      <w:r w:rsidRPr="001E1917">
        <w:rPr>
          <w:b/>
          <w:noProof/>
        </w:rPr>
        <w:t xml:space="preserve">Application of the partial 16S rDNA sequence as an index for rapid identification of species in the genus </w:t>
      </w:r>
      <w:r w:rsidRPr="001E1917">
        <w:rPr>
          <w:b/>
          <w:i/>
          <w:noProof/>
        </w:rPr>
        <w:t>Bacillus</w:t>
      </w:r>
      <w:r>
        <w:rPr>
          <w:noProof/>
        </w:rPr>
        <w:t xml:space="preserve">. </w:t>
      </w:r>
      <w:r w:rsidRPr="001E1917">
        <w:rPr>
          <w:i/>
          <w:noProof/>
        </w:rPr>
        <w:t xml:space="preserve">J Gen Appl Microbiol </w:t>
      </w:r>
      <w:r>
        <w:rPr>
          <w:noProof/>
        </w:rPr>
        <w:t xml:space="preserve">2000, </w:t>
      </w:r>
      <w:r w:rsidRPr="001E1917">
        <w:rPr>
          <w:b/>
          <w:noProof/>
        </w:rPr>
        <w:t>46</w:t>
      </w:r>
      <w:r>
        <w:rPr>
          <w:noProof/>
        </w:rPr>
        <w:t>(1):1-8.</w:t>
      </w:r>
      <w:bookmarkEnd w:id="2611"/>
    </w:p>
    <w:p w14:paraId="0DFFD947" w14:textId="77777777" w:rsidR="001E1917" w:rsidRDefault="001E1917" w:rsidP="001E1917">
      <w:pPr>
        <w:ind w:left="720" w:hanging="720"/>
        <w:rPr>
          <w:noProof/>
        </w:rPr>
      </w:pPr>
      <w:bookmarkStart w:id="2612" w:name="_ENREF_66"/>
      <w:r>
        <w:rPr>
          <w:noProof/>
        </w:rPr>
        <w:t>66.</w:t>
      </w:r>
      <w:r>
        <w:rPr>
          <w:noProof/>
        </w:rPr>
        <w:tab/>
        <w:t xml:space="preserve">Xu D, Cote JC: </w:t>
      </w:r>
      <w:r w:rsidRPr="001E1917">
        <w:rPr>
          <w:b/>
          <w:noProof/>
        </w:rPr>
        <w:t xml:space="preserve">Phylogenetic relationships between </w:t>
      </w:r>
      <w:r w:rsidRPr="001E1917">
        <w:rPr>
          <w:b/>
          <w:i/>
          <w:noProof/>
        </w:rPr>
        <w:t xml:space="preserve">Bacillus </w:t>
      </w:r>
      <w:r w:rsidRPr="001E1917">
        <w:rPr>
          <w:b/>
          <w:noProof/>
        </w:rPr>
        <w:t>species and related genera inferred from comparison of 3' end 16S rDNA and 5' end 16S-23S ITS nucleotide sequences</w:t>
      </w:r>
      <w:r>
        <w:rPr>
          <w:noProof/>
        </w:rPr>
        <w:t xml:space="preserve">. </w:t>
      </w:r>
      <w:r w:rsidRPr="001E1917">
        <w:rPr>
          <w:i/>
          <w:noProof/>
        </w:rPr>
        <w:t xml:space="preserve">Int J Syst Evol Microbiol </w:t>
      </w:r>
      <w:r>
        <w:rPr>
          <w:noProof/>
        </w:rPr>
        <w:t xml:space="preserve">2003, </w:t>
      </w:r>
      <w:r w:rsidRPr="001E1917">
        <w:rPr>
          <w:b/>
          <w:noProof/>
        </w:rPr>
        <w:t>53</w:t>
      </w:r>
      <w:r>
        <w:rPr>
          <w:noProof/>
        </w:rPr>
        <w:t>(Pt 3):695-704.</w:t>
      </w:r>
      <w:bookmarkEnd w:id="2612"/>
    </w:p>
    <w:p w14:paraId="2B3F43B9" w14:textId="77777777" w:rsidR="001E1917" w:rsidRDefault="001E1917" w:rsidP="001E1917">
      <w:pPr>
        <w:ind w:left="720" w:hanging="720"/>
        <w:rPr>
          <w:noProof/>
        </w:rPr>
      </w:pPr>
      <w:bookmarkStart w:id="2613" w:name="_ENREF_67"/>
      <w:r>
        <w:rPr>
          <w:noProof/>
        </w:rPr>
        <w:t>67.</w:t>
      </w:r>
      <w:r>
        <w:rPr>
          <w:noProof/>
        </w:rPr>
        <w:tab/>
        <w:t xml:space="preserve">Cole JR, Chai B, Farris RJ, Wang Q, Kulam-Syed-Mohideen AS, McGarrell DM, Bandela AM, Cardenas E, Garrity GM, Tiedje JM: </w:t>
      </w:r>
      <w:r w:rsidRPr="001E1917">
        <w:rPr>
          <w:b/>
          <w:noProof/>
        </w:rPr>
        <w:t>The ribosomal database project (RDP-II): introducing myRDP space and quality controlled public data</w:t>
      </w:r>
      <w:r>
        <w:rPr>
          <w:noProof/>
        </w:rPr>
        <w:t xml:space="preserve">. </w:t>
      </w:r>
      <w:r w:rsidRPr="001E1917">
        <w:rPr>
          <w:i/>
          <w:noProof/>
        </w:rPr>
        <w:t xml:space="preserve">Nucleic Acids Res </w:t>
      </w:r>
      <w:r>
        <w:rPr>
          <w:noProof/>
        </w:rPr>
        <w:t xml:space="preserve">2007, </w:t>
      </w:r>
      <w:r w:rsidRPr="001E1917">
        <w:rPr>
          <w:b/>
          <w:noProof/>
        </w:rPr>
        <w:t>35</w:t>
      </w:r>
      <w:r>
        <w:rPr>
          <w:noProof/>
        </w:rPr>
        <w:t>(Database issue):D169-172.</w:t>
      </w:r>
      <w:bookmarkEnd w:id="2613"/>
    </w:p>
    <w:p w14:paraId="3515DC43" w14:textId="77777777" w:rsidR="001E1917" w:rsidRDefault="001E1917" w:rsidP="001E1917">
      <w:pPr>
        <w:ind w:left="720" w:hanging="720"/>
        <w:rPr>
          <w:noProof/>
        </w:rPr>
      </w:pPr>
      <w:bookmarkStart w:id="2614" w:name="_ENREF_68"/>
      <w:r>
        <w:rPr>
          <w:noProof/>
        </w:rPr>
        <w:t>68.</w:t>
      </w:r>
      <w:r>
        <w:rPr>
          <w:noProof/>
        </w:rPr>
        <w:tab/>
        <w:t xml:space="preserve">Swofford DL: </w:t>
      </w:r>
      <w:r w:rsidRPr="001E1917">
        <w:rPr>
          <w:b/>
          <w:noProof/>
        </w:rPr>
        <w:t>PAUP*. Phylogennetic Analysis Using Parsimony(* and Other Methods). Version 4.</w:t>
      </w:r>
      <w:r>
        <w:rPr>
          <w:noProof/>
        </w:rPr>
        <w:t xml:space="preserve"> In</w:t>
      </w:r>
      <w:r w:rsidRPr="001E1917">
        <w:rPr>
          <w:i/>
          <w:noProof/>
        </w:rPr>
        <w:t>.</w:t>
      </w:r>
      <w:r>
        <w:rPr>
          <w:noProof/>
        </w:rPr>
        <w:t xml:space="preserve"> Sunderland, Massachusetts: Sinauer Assocates; 2002.</w:t>
      </w:r>
      <w:bookmarkEnd w:id="2614"/>
    </w:p>
    <w:p w14:paraId="22AFB7D4" w14:textId="77777777" w:rsidR="001E1917" w:rsidRDefault="001E1917" w:rsidP="001E1917">
      <w:pPr>
        <w:ind w:left="720" w:hanging="720"/>
        <w:rPr>
          <w:noProof/>
        </w:rPr>
      </w:pPr>
      <w:bookmarkStart w:id="2615" w:name="_ENREF_69"/>
      <w:r>
        <w:rPr>
          <w:noProof/>
        </w:rPr>
        <w:t>69.</w:t>
      </w:r>
      <w:r>
        <w:rPr>
          <w:noProof/>
        </w:rPr>
        <w:tab/>
        <w:t xml:space="preserve">Ronquist F, Huelsenbeck JP: </w:t>
      </w:r>
      <w:r w:rsidRPr="001E1917">
        <w:rPr>
          <w:b/>
          <w:noProof/>
        </w:rPr>
        <w:t>MrBayes 3: Bayesian phylogenetic inference under mixed models</w:t>
      </w:r>
      <w:r>
        <w:rPr>
          <w:noProof/>
        </w:rPr>
        <w:t xml:space="preserve">. </w:t>
      </w:r>
      <w:r w:rsidRPr="001E1917">
        <w:rPr>
          <w:i/>
          <w:noProof/>
        </w:rPr>
        <w:t xml:space="preserve">Bioinformatics </w:t>
      </w:r>
      <w:r>
        <w:rPr>
          <w:noProof/>
        </w:rPr>
        <w:t xml:space="preserve">2003, </w:t>
      </w:r>
      <w:r w:rsidRPr="001E1917">
        <w:rPr>
          <w:b/>
          <w:noProof/>
        </w:rPr>
        <w:t>19</w:t>
      </w:r>
      <w:r>
        <w:rPr>
          <w:noProof/>
        </w:rPr>
        <w:t>(12):1572-1574.</w:t>
      </w:r>
      <w:bookmarkEnd w:id="2615"/>
    </w:p>
    <w:p w14:paraId="4A2C106A" w14:textId="77777777" w:rsidR="001E1917" w:rsidRDefault="001E1917" w:rsidP="001E1917">
      <w:pPr>
        <w:ind w:left="720" w:hanging="720"/>
        <w:rPr>
          <w:noProof/>
        </w:rPr>
      </w:pPr>
      <w:bookmarkStart w:id="2616" w:name="_ENREF_70"/>
      <w:r>
        <w:rPr>
          <w:noProof/>
        </w:rPr>
        <w:t>70.</w:t>
      </w:r>
      <w:r>
        <w:rPr>
          <w:noProof/>
        </w:rPr>
        <w:tab/>
        <w:t xml:space="preserve">Huelsenbeck JP, Ronquist F: </w:t>
      </w:r>
      <w:r w:rsidRPr="001E1917">
        <w:rPr>
          <w:b/>
          <w:noProof/>
        </w:rPr>
        <w:t>MRBAYES: Bayesian inference of phylogenetic trees</w:t>
      </w:r>
      <w:r>
        <w:rPr>
          <w:noProof/>
        </w:rPr>
        <w:t xml:space="preserve">. </w:t>
      </w:r>
      <w:r w:rsidRPr="001E1917">
        <w:rPr>
          <w:i/>
          <w:noProof/>
        </w:rPr>
        <w:t xml:space="preserve">Bioinformatics </w:t>
      </w:r>
      <w:r>
        <w:rPr>
          <w:noProof/>
        </w:rPr>
        <w:t xml:space="preserve">2001, </w:t>
      </w:r>
      <w:r w:rsidRPr="001E1917">
        <w:rPr>
          <w:b/>
          <w:noProof/>
        </w:rPr>
        <w:t>17</w:t>
      </w:r>
      <w:r>
        <w:rPr>
          <w:noProof/>
        </w:rPr>
        <w:t>(8):754-755.</w:t>
      </w:r>
      <w:bookmarkEnd w:id="2616"/>
    </w:p>
    <w:p w14:paraId="177E8887" w14:textId="77777777" w:rsidR="001E1917" w:rsidRDefault="001E1917" w:rsidP="001E1917">
      <w:pPr>
        <w:ind w:left="720" w:hanging="720"/>
        <w:rPr>
          <w:noProof/>
        </w:rPr>
      </w:pPr>
      <w:bookmarkStart w:id="2617" w:name="_ENREF_71"/>
      <w:r>
        <w:rPr>
          <w:noProof/>
        </w:rPr>
        <w:t>71.</w:t>
      </w:r>
      <w:r>
        <w:rPr>
          <w:noProof/>
        </w:rPr>
        <w:tab/>
        <w:t xml:space="preserve">Li W-H: </w:t>
      </w:r>
      <w:r w:rsidRPr="001E1917">
        <w:rPr>
          <w:b/>
          <w:noProof/>
        </w:rPr>
        <w:t>Molecular Evolution</w:t>
      </w:r>
      <w:r>
        <w:rPr>
          <w:noProof/>
        </w:rPr>
        <w:t>. Sunderland, Massachusetts: Sinauer Associates; 1997.</w:t>
      </w:r>
      <w:bookmarkEnd w:id="2617"/>
    </w:p>
    <w:p w14:paraId="6C486A99" w14:textId="77777777" w:rsidR="001E1917" w:rsidRDefault="001E1917" w:rsidP="001E1917">
      <w:pPr>
        <w:ind w:left="720" w:hanging="720"/>
        <w:rPr>
          <w:noProof/>
        </w:rPr>
      </w:pPr>
      <w:bookmarkStart w:id="2618" w:name="_ENREF_72"/>
      <w:r>
        <w:rPr>
          <w:noProof/>
        </w:rPr>
        <w:t>72.</w:t>
      </w:r>
      <w:r>
        <w:rPr>
          <w:noProof/>
        </w:rPr>
        <w:tab/>
        <w:t xml:space="preserve">Rannala B, Yang Z: </w:t>
      </w:r>
      <w:r w:rsidRPr="001E1917">
        <w:rPr>
          <w:b/>
          <w:noProof/>
        </w:rPr>
        <w:t>Phylogenetic inference using whole genomes</w:t>
      </w:r>
      <w:r>
        <w:rPr>
          <w:noProof/>
        </w:rPr>
        <w:t xml:space="preserve">. </w:t>
      </w:r>
      <w:r w:rsidRPr="001E1917">
        <w:rPr>
          <w:i/>
          <w:noProof/>
        </w:rPr>
        <w:t xml:space="preserve">Annu Rev Genomics Hum Genet </w:t>
      </w:r>
      <w:r>
        <w:rPr>
          <w:noProof/>
        </w:rPr>
        <w:t xml:space="preserve">2008, </w:t>
      </w:r>
      <w:r w:rsidRPr="001E1917">
        <w:rPr>
          <w:b/>
          <w:noProof/>
        </w:rPr>
        <w:t>9</w:t>
      </w:r>
      <w:r>
        <w:rPr>
          <w:noProof/>
        </w:rPr>
        <w:t>:217-231.</w:t>
      </w:r>
      <w:bookmarkEnd w:id="2618"/>
    </w:p>
    <w:p w14:paraId="312E5B55" w14:textId="77777777" w:rsidR="001E1917" w:rsidRDefault="001E1917" w:rsidP="001E1917">
      <w:pPr>
        <w:ind w:left="720" w:hanging="720"/>
        <w:rPr>
          <w:noProof/>
        </w:rPr>
      </w:pPr>
      <w:bookmarkStart w:id="2619" w:name="_ENREF_73"/>
      <w:r>
        <w:rPr>
          <w:noProof/>
        </w:rPr>
        <w:t>73.</w:t>
      </w:r>
      <w:r>
        <w:rPr>
          <w:noProof/>
        </w:rPr>
        <w:tab/>
        <w:t>Rasko DA, Ravel J, Okstad OA, Helgason E, Cer RZ, Jiang L, Shores KA, Fouts DE, Tourasse NJ, Angiuoli SV</w:t>
      </w:r>
      <w:r w:rsidRPr="001E1917">
        <w:rPr>
          <w:i/>
          <w:noProof/>
        </w:rPr>
        <w:t xml:space="preserve"> et al</w:t>
      </w:r>
      <w:r>
        <w:rPr>
          <w:noProof/>
        </w:rPr>
        <w:t xml:space="preserve">: </w:t>
      </w:r>
      <w:r w:rsidRPr="001E1917">
        <w:rPr>
          <w:b/>
          <w:noProof/>
        </w:rPr>
        <w:t xml:space="preserve">The genome sequence of </w:t>
      </w:r>
      <w:r w:rsidRPr="001E1917">
        <w:rPr>
          <w:b/>
          <w:i/>
          <w:noProof/>
        </w:rPr>
        <w:t xml:space="preserve">Bacillus cereus </w:t>
      </w:r>
      <w:r w:rsidRPr="001E1917">
        <w:rPr>
          <w:b/>
          <w:noProof/>
        </w:rPr>
        <w:t xml:space="preserve">ATCC 10987 reveals metabolic adaptations and a large plasmid related to </w:t>
      </w:r>
      <w:r w:rsidRPr="001E1917">
        <w:rPr>
          <w:b/>
          <w:i/>
          <w:noProof/>
        </w:rPr>
        <w:t xml:space="preserve">Bacillus anthracis </w:t>
      </w:r>
      <w:r w:rsidRPr="001E1917">
        <w:rPr>
          <w:b/>
          <w:noProof/>
        </w:rPr>
        <w:t>pXO1</w:t>
      </w:r>
      <w:r>
        <w:rPr>
          <w:noProof/>
        </w:rPr>
        <w:t xml:space="preserve">. </w:t>
      </w:r>
      <w:r w:rsidRPr="001E1917">
        <w:rPr>
          <w:i/>
          <w:noProof/>
        </w:rPr>
        <w:t xml:space="preserve">Nucleic Acids Res </w:t>
      </w:r>
      <w:r>
        <w:rPr>
          <w:noProof/>
        </w:rPr>
        <w:t xml:space="preserve">2004, </w:t>
      </w:r>
      <w:r w:rsidRPr="001E1917">
        <w:rPr>
          <w:b/>
          <w:noProof/>
        </w:rPr>
        <w:t>32</w:t>
      </w:r>
      <w:r>
        <w:rPr>
          <w:noProof/>
        </w:rPr>
        <w:t>(3):977-988.</w:t>
      </w:r>
      <w:bookmarkEnd w:id="2619"/>
    </w:p>
    <w:p w14:paraId="5A728725" w14:textId="77777777" w:rsidR="001E1917" w:rsidRDefault="001E1917" w:rsidP="001E1917">
      <w:pPr>
        <w:ind w:left="720" w:hanging="720"/>
        <w:rPr>
          <w:noProof/>
        </w:rPr>
      </w:pPr>
      <w:bookmarkStart w:id="2620" w:name="_ENREF_74"/>
      <w:r>
        <w:rPr>
          <w:noProof/>
        </w:rPr>
        <w:t>74.</w:t>
      </w:r>
      <w:r>
        <w:rPr>
          <w:noProof/>
        </w:rPr>
        <w:tab/>
        <w:t>Han CS, Xie G, Challacombe JF, Altherr MR, Bhotika SS, Brown N, Bruce D, Campbell CS, Campbell ML, Chen J</w:t>
      </w:r>
      <w:r w:rsidRPr="001E1917">
        <w:rPr>
          <w:i/>
          <w:noProof/>
        </w:rPr>
        <w:t xml:space="preserve"> et al</w:t>
      </w:r>
      <w:r>
        <w:rPr>
          <w:noProof/>
        </w:rPr>
        <w:t xml:space="preserve">: </w:t>
      </w:r>
      <w:r w:rsidRPr="001E1917">
        <w:rPr>
          <w:b/>
          <w:noProof/>
        </w:rPr>
        <w:t xml:space="preserve">Pathogenomic sequence analysis of </w:t>
      </w:r>
      <w:r w:rsidRPr="001E1917">
        <w:rPr>
          <w:b/>
          <w:i/>
          <w:noProof/>
        </w:rPr>
        <w:t xml:space="preserve">Bacillus cereus </w:t>
      </w:r>
      <w:r w:rsidRPr="001E1917">
        <w:rPr>
          <w:b/>
          <w:noProof/>
        </w:rPr>
        <w:t xml:space="preserve">and </w:t>
      </w:r>
      <w:r w:rsidRPr="001E1917">
        <w:rPr>
          <w:b/>
          <w:i/>
          <w:noProof/>
        </w:rPr>
        <w:t xml:space="preserve">Bacillus thuringiensis </w:t>
      </w:r>
      <w:r w:rsidRPr="001E1917">
        <w:rPr>
          <w:b/>
          <w:noProof/>
        </w:rPr>
        <w:t xml:space="preserve">isolates closely related to </w:t>
      </w:r>
      <w:r w:rsidRPr="001E1917">
        <w:rPr>
          <w:b/>
          <w:i/>
          <w:noProof/>
        </w:rPr>
        <w:t>Bacillus anthracis</w:t>
      </w:r>
      <w:r>
        <w:rPr>
          <w:noProof/>
        </w:rPr>
        <w:t xml:space="preserve">. </w:t>
      </w:r>
      <w:r w:rsidRPr="001E1917">
        <w:rPr>
          <w:i/>
          <w:noProof/>
        </w:rPr>
        <w:t xml:space="preserve">J Bacteriol </w:t>
      </w:r>
      <w:r>
        <w:rPr>
          <w:noProof/>
        </w:rPr>
        <w:t xml:space="preserve">2006, </w:t>
      </w:r>
      <w:r w:rsidRPr="001E1917">
        <w:rPr>
          <w:b/>
          <w:noProof/>
        </w:rPr>
        <w:t>188</w:t>
      </w:r>
      <w:r>
        <w:rPr>
          <w:noProof/>
        </w:rPr>
        <w:t>(9):3382-3390.</w:t>
      </w:r>
      <w:bookmarkEnd w:id="2620"/>
    </w:p>
    <w:p w14:paraId="76B78A47" w14:textId="77777777" w:rsidR="001E1917" w:rsidRDefault="001E1917" w:rsidP="001E1917">
      <w:pPr>
        <w:ind w:left="720" w:hanging="720"/>
        <w:rPr>
          <w:noProof/>
        </w:rPr>
      </w:pPr>
      <w:bookmarkStart w:id="2621" w:name="_ENREF_75"/>
      <w:r>
        <w:rPr>
          <w:noProof/>
        </w:rPr>
        <w:t>75.</w:t>
      </w:r>
      <w:r>
        <w:rPr>
          <w:noProof/>
        </w:rPr>
        <w:tab/>
        <w:t xml:space="preserve">Shimodaira H, Hasegawa M: </w:t>
      </w:r>
      <w:r w:rsidRPr="001E1917">
        <w:rPr>
          <w:b/>
          <w:noProof/>
        </w:rPr>
        <w:t>CONSEL: for assessing the confidence of phylogenetic tree selection</w:t>
      </w:r>
      <w:r>
        <w:rPr>
          <w:noProof/>
        </w:rPr>
        <w:t xml:space="preserve">. </w:t>
      </w:r>
      <w:r w:rsidRPr="001E1917">
        <w:rPr>
          <w:i/>
          <w:noProof/>
        </w:rPr>
        <w:t xml:space="preserve">Bioinformatics </w:t>
      </w:r>
      <w:r>
        <w:rPr>
          <w:noProof/>
        </w:rPr>
        <w:t xml:space="preserve">2001, </w:t>
      </w:r>
      <w:r w:rsidRPr="001E1917">
        <w:rPr>
          <w:b/>
          <w:noProof/>
        </w:rPr>
        <w:t>17</w:t>
      </w:r>
      <w:r>
        <w:rPr>
          <w:noProof/>
        </w:rPr>
        <w:t>(12):1246-1247.</w:t>
      </w:r>
      <w:bookmarkEnd w:id="2621"/>
    </w:p>
    <w:p w14:paraId="7A40BEF3" w14:textId="77777777" w:rsidR="001E1917" w:rsidRDefault="001E1917" w:rsidP="001E1917">
      <w:pPr>
        <w:ind w:left="720" w:hanging="720"/>
        <w:rPr>
          <w:noProof/>
        </w:rPr>
      </w:pPr>
      <w:bookmarkStart w:id="2622" w:name="_ENREF_76"/>
      <w:r>
        <w:rPr>
          <w:noProof/>
        </w:rPr>
        <w:t>76.</w:t>
      </w:r>
      <w:r>
        <w:rPr>
          <w:noProof/>
        </w:rPr>
        <w:tab/>
        <w:t xml:space="preserve">Kim H, Hahn M, Grabowski P, McPherson DC, Otte MM, Wang R, Ferguson CC, Eichenberger P, Driks A: </w:t>
      </w:r>
      <w:r w:rsidRPr="001E1917">
        <w:rPr>
          <w:b/>
          <w:noProof/>
        </w:rPr>
        <w:t xml:space="preserve">The </w:t>
      </w:r>
      <w:r w:rsidRPr="001E1917">
        <w:rPr>
          <w:b/>
          <w:i/>
          <w:noProof/>
        </w:rPr>
        <w:t xml:space="preserve">Bacillus subtilis </w:t>
      </w:r>
      <w:r w:rsidRPr="001E1917">
        <w:rPr>
          <w:b/>
          <w:noProof/>
        </w:rPr>
        <w:t>spore coat protein interaction network</w:t>
      </w:r>
      <w:r>
        <w:rPr>
          <w:noProof/>
        </w:rPr>
        <w:t xml:space="preserve">. </w:t>
      </w:r>
      <w:r w:rsidRPr="001E1917">
        <w:rPr>
          <w:i/>
          <w:noProof/>
        </w:rPr>
        <w:t xml:space="preserve">Mol Microbiol </w:t>
      </w:r>
      <w:r>
        <w:rPr>
          <w:noProof/>
        </w:rPr>
        <w:t xml:space="preserve">2006, </w:t>
      </w:r>
      <w:r w:rsidRPr="001E1917">
        <w:rPr>
          <w:b/>
          <w:noProof/>
        </w:rPr>
        <w:t>59</w:t>
      </w:r>
      <w:r>
        <w:rPr>
          <w:noProof/>
        </w:rPr>
        <w:t>(2):487-502.</w:t>
      </w:r>
      <w:bookmarkEnd w:id="2622"/>
    </w:p>
    <w:p w14:paraId="20EA658B" w14:textId="77777777" w:rsidR="001E1917" w:rsidRDefault="001E1917" w:rsidP="001E1917">
      <w:pPr>
        <w:ind w:left="720" w:hanging="720"/>
        <w:rPr>
          <w:noProof/>
        </w:rPr>
      </w:pPr>
      <w:bookmarkStart w:id="2623" w:name="_ENREF_77"/>
      <w:r>
        <w:rPr>
          <w:noProof/>
        </w:rPr>
        <w:t>77.</w:t>
      </w:r>
      <w:r>
        <w:rPr>
          <w:noProof/>
        </w:rPr>
        <w:tab/>
        <w:t>Eichenberger P, Fujita M, Jensen ST, Conlon EM, Rudner DZ, Wang ST, Ferguson C, Haga K, Sato T, Liu JS</w:t>
      </w:r>
      <w:r w:rsidRPr="001E1917">
        <w:rPr>
          <w:i/>
          <w:noProof/>
        </w:rPr>
        <w:t xml:space="preserve"> et al</w:t>
      </w:r>
      <w:r>
        <w:rPr>
          <w:noProof/>
        </w:rPr>
        <w:t xml:space="preserve">: </w:t>
      </w:r>
      <w:r w:rsidRPr="001E1917">
        <w:rPr>
          <w:b/>
          <w:noProof/>
        </w:rPr>
        <w:t xml:space="preserve">The program of gene transcription for a single differentiating cell type during sporulation in </w:t>
      </w:r>
      <w:r w:rsidRPr="001E1917">
        <w:rPr>
          <w:b/>
          <w:i/>
          <w:noProof/>
        </w:rPr>
        <w:t>Bacillus subtilis</w:t>
      </w:r>
      <w:r>
        <w:rPr>
          <w:noProof/>
        </w:rPr>
        <w:t xml:space="preserve">. </w:t>
      </w:r>
      <w:r w:rsidRPr="001E1917">
        <w:rPr>
          <w:i/>
          <w:noProof/>
        </w:rPr>
        <w:t xml:space="preserve">PLoS Biol </w:t>
      </w:r>
      <w:r>
        <w:rPr>
          <w:noProof/>
        </w:rPr>
        <w:t xml:space="preserve">2004, </w:t>
      </w:r>
      <w:r w:rsidRPr="001E1917">
        <w:rPr>
          <w:b/>
          <w:noProof/>
        </w:rPr>
        <w:t>2</w:t>
      </w:r>
      <w:r>
        <w:rPr>
          <w:noProof/>
        </w:rPr>
        <w:t>:e328.</w:t>
      </w:r>
      <w:bookmarkEnd w:id="2623"/>
    </w:p>
    <w:p w14:paraId="5B464350" w14:textId="77777777" w:rsidR="001E1917" w:rsidRDefault="001E1917" w:rsidP="001E1917">
      <w:pPr>
        <w:ind w:left="720" w:hanging="720"/>
        <w:rPr>
          <w:noProof/>
        </w:rPr>
      </w:pPr>
      <w:bookmarkStart w:id="2624" w:name="_ENREF_78"/>
      <w:r>
        <w:rPr>
          <w:noProof/>
        </w:rPr>
        <w:t>78.</w:t>
      </w:r>
      <w:r>
        <w:rPr>
          <w:noProof/>
        </w:rPr>
        <w:tab/>
        <w:t>Eichenberger P, Jensen ST, Conlon EM, van Ooij C, Silvaggi J, Gonzalez-Pastor JE, Fujita M, Ben-Yehuda S, Stragier P, Liu JS</w:t>
      </w:r>
      <w:r w:rsidRPr="001E1917">
        <w:rPr>
          <w:i/>
          <w:noProof/>
        </w:rPr>
        <w:t xml:space="preserve"> et al</w:t>
      </w:r>
      <w:r>
        <w:rPr>
          <w:noProof/>
        </w:rPr>
        <w:t xml:space="preserve">: </w:t>
      </w:r>
      <w:r w:rsidRPr="001E1917">
        <w:rPr>
          <w:b/>
          <w:noProof/>
        </w:rPr>
        <w:t xml:space="preserve">The sigmaE regulon and the identification of additional sporulation genes in </w:t>
      </w:r>
      <w:r w:rsidRPr="001E1917">
        <w:rPr>
          <w:b/>
          <w:i/>
          <w:noProof/>
        </w:rPr>
        <w:t>Bacillus subtilis</w:t>
      </w:r>
      <w:r>
        <w:rPr>
          <w:noProof/>
        </w:rPr>
        <w:t xml:space="preserve">. </w:t>
      </w:r>
      <w:r w:rsidRPr="001E1917">
        <w:rPr>
          <w:i/>
          <w:noProof/>
        </w:rPr>
        <w:t xml:space="preserve">J Mol Biol </w:t>
      </w:r>
      <w:r>
        <w:rPr>
          <w:noProof/>
        </w:rPr>
        <w:t xml:space="preserve">2003, </w:t>
      </w:r>
      <w:r w:rsidRPr="001E1917">
        <w:rPr>
          <w:b/>
          <w:noProof/>
        </w:rPr>
        <w:t>327</w:t>
      </w:r>
      <w:r>
        <w:rPr>
          <w:noProof/>
        </w:rPr>
        <w:t>(5):945-972.</w:t>
      </w:r>
      <w:bookmarkEnd w:id="2624"/>
    </w:p>
    <w:p w14:paraId="31912848" w14:textId="77777777" w:rsidR="001E1917" w:rsidRDefault="001E1917" w:rsidP="001E1917">
      <w:pPr>
        <w:ind w:left="720" w:hanging="720"/>
        <w:rPr>
          <w:noProof/>
        </w:rPr>
      </w:pPr>
      <w:bookmarkStart w:id="2625" w:name="_ENREF_79"/>
      <w:r>
        <w:rPr>
          <w:noProof/>
        </w:rPr>
        <w:t>79.</w:t>
      </w:r>
      <w:r>
        <w:rPr>
          <w:noProof/>
        </w:rPr>
        <w:tab/>
        <w:t xml:space="preserve">Fitch WM: </w:t>
      </w:r>
      <w:r w:rsidRPr="001E1917">
        <w:rPr>
          <w:b/>
          <w:noProof/>
        </w:rPr>
        <w:t>Homology a personal view on some of the problems</w:t>
      </w:r>
      <w:r>
        <w:rPr>
          <w:noProof/>
        </w:rPr>
        <w:t xml:space="preserve">. </w:t>
      </w:r>
      <w:r w:rsidRPr="001E1917">
        <w:rPr>
          <w:i/>
          <w:noProof/>
        </w:rPr>
        <w:t xml:space="preserve">Trends Genet </w:t>
      </w:r>
      <w:r>
        <w:rPr>
          <w:noProof/>
        </w:rPr>
        <w:t xml:space="preserve">2000, </w:t>
      </w:r>
      <w:r w:rsidRPr="001E1917">
        <w:rPr>
          <w:b/>
          <w:noProof/>
        </w:rPr>
        <w:t>16</w:t>
      </w:r>
      <w:r>
        <w:rPr>
          <w:noProof/>
        </w:rPr>
        <w:t>(5):227-231.</w:t>
      </w:r>
      <w:bookmarkEnd w:id="2625"/>
    </w:p>
    <w:p w14:paraId="28C3324A" w14:textId="77777777" w:rsidR="001E1917" w:rsidRDefault="001E1917" w:rsidP="001E1917">
      <w:pPr>
        <w:ind w:left="720" w:hanging="720"/>
        <w:rPr>
          <w:noProof/>
        </w:rPr>
      </w:pPr>
      <w:bookmarkStart w:id="2626" w:name="_ENREF_80"/>
      <w:r>
        <w:rPr>
          <w:noProof/>
        </w:rPr>
        <w:t>80.</w:t>
      </w:r>
      <w:r>
        <w:rPr>
          <w:noProof/>
        </w:rPr>
        <w:tab/>
        <w:t xml:space="preserve">Driks A: </w:t>
      </w:r>
      <w:r w:rsidRPr="001E1917">
        <w:rPr>
          <w:b/>
          <w:noProof/>
        </w:rPr>
        <w:t xml:space="preserve">Overview: Development in bacteria: spore formation in </w:t>
      </w:r>
      <w:r w:rsidRPr="001E1917">
        <w:rPr>
          <w:b/>
          <w:i/>
          <w:noProof/>
        </w:rPr>
        <w:t>Bacillus subtilis</w:t>
      </w:r>
      <w:r>
        <w:rPr>
          <w:noProof/>
        </w:rPr>
        <w:t xml:space="preserve">. </w:t>
      </w:r>
      <w:r w:rsidRPr="001E1917">
        <w:rPr>
          <w:i/>
          <w:noProof/>
        </w:rPr>
        <w:t xml:space="preserve">Cell Mol Life Sci </w:t>
      </w:r>
      <w:r>
        <w:rPr>
          <w:noProof/>
        </w:rPr>
        <w:t xml:space="preserve">2002, </w:t>
      </w:r>
      <w:r w:rsidRPr="001E1917">
        <w:rPr>
          <w:b/>
          <w:noProof/>
        </w:rPr>
        <w:t>59</w:t>
      </w:r>
      <w:r>
        <w:rPr>
          <w:noProof/>
        </w:rPr>
        <w:t>(3):389-391.</w:t>
      </w:r>
      <w:bookmarkEnd w:id="2626"/>
    </w:p>
    <w:p w14:paraId="636D1C71" w14:textId="77777777" w:rsidR="001E1917" w:rsidRDefault="001E1917" w:rsidP="001E1917">
      <w:pPr>
        <w:ind w:left="720" w:hanging="720"/>
        <w:rPr>
          <w:noProof/>
        </w:rPr>
      </w:pPr>
      <w:bookmarkStart w:id="2627" w:name="_ENREF_81"/>
      <w:r>
        <w:rPr>
          <w:noProof/>
        </w:rPr>
        <w:t>81.</w:t>
      </w:r>
      <w:r>
        <w:rPr>
          <w:noProof/>
        </w:rPr>
        <w:tab/>
        <w:t xml:space="preserve">Hurst LD: </w:t>
      </w:r>
      <w:r w:rsidRPr="001E1917">
        <w:rPr>
          <w:b/>
          <w:noProof/>
        </w:rPr>
        <w:t>The Ka/Ks ratio: diagnosing the form of sequence evolution</w:t>
      </w:r>
      <w:r>
        <w:rPr>
          <w:noProof/>
        </w:rPr>
        <w:t xml:space="preserve">. </w:t>
      </w:r>
      <w:r w:rsidRPr="001E1917">
        <w:rPr>
          <w:i/>
          <w:noProof/>
        </w:rPr>
        <w:t xml:space="preserve">Trends Genet </w:t>
      </w:r>
      <w:r>
        <w:rPr>
          <w:noProof/>
        </w:rPr>
        <w:t xml:space="preserve">2002, </w:t>
      </w:r>
      <w:r w:rsidRPr="001E1917">
        <w:rPr>
          <w:b/>
          <w:noProof/>
        </w:rPr>
        <w:t>18</w:t>
      </w:r>
      <w:r>
        <w:rPr>
          <w:noProof/>
        </w:rPr>
        <w:t>(9):486.</w:t>
      </w:r>
      <w:bookmarkEnd w:id="2627"/>
    </w:p>
    <w:p w14:paraId="6BE919E7" w14:textId="77777777" w:rsidR="001E1917" w:rsidRDefault="001E1917" w:rsidP="001E1917">
      <w:pPr>
        <w:ind w:left="720" w:hanging="720"/>
        <w:rPr>
          <w:noProof/>
        </w:rPr>
      </w:pPr>
      <w:bookmarkStart w:id="2628" w:name="_ENREF_82"/>
      <w:r>
        <w:rPr>
          <w:noProof/>
        </w:rPr>
        <w:t>82.</w:t>
      </w:r>
      <w:r>
        <w:rPr>
          <w:noProof/>
        </w:rPr>
        <w:tab/>
        <w:t xml:space="preserve">Rocha EP, Smith JM, Hurst LD, Holden MT, Cooper JE, Smith NH, Feil EJ: </w:t>
      </w:r>
      <w:r w:rsidRPr="001E1917">
        <w:rPr>
          <w:b/>
          <w:noProof/>
        </w:rPr>
        <w:t>Comparisons of dN/dS are time dependent for closely related bacterial genomes</w:t>
      </w:r>
      <w:r>
        <w:rPr>
          <w:noProof/>
        </w:rPr>
        <w:t xml:space="preserve">. </w:t>
      </w:r>
      <w:r w:rsidRPr="001E1917">
        <w:rPr>
          <w:i/>
          <w:noProof/>
        </w:rPr>
        <w:t xml:space="preserve">J Theor Biol </w:t>
      </w:r>
      <w:r>
        <w:rPr>
          <w:noProof/>
        </w:rPr>
        <w:t xml:space="preserve">2006, </w:t>
      </w:r>
      <w:r w:rsidRPr="001E1917">
        <w:rPr>
          <w:b/>
          <w:noProof/>
        </w:rPr>
        <w:t>239</w:t>
      </w:r>
      <w:r>
        <w:rPr>
          <w:noProof/>
        </w:rPr>
        <w:t>(2):226-235.</w:t>
      </w:r>
      <w:bookmarkEnd w:id="2628"/>
    </w:p>
    <w:p w14:paraId="6893A09C" w14:textId="77777777" w:rsidR="001E1917" w:rsidRDefault="001E1917" w:rsidP="001E1917">
      <w:pPr>
        <w:ind w:left="720" w:hanging="720"/>
        <w:rPr>
          <w:noProof/>
        </w:rPr>
      </w:pPr>
      <w:bookmarkStart w:id="2629" w:name="_ENREF_83"/>
      <w:r>
        <w:rPr>
          <w:noProof/>
        </w:rPr>
        <w:t>83.</w:t>
      </w:r>
      <w:r>
        <w:rPr>
          <w:noProof/>
        </w:rPr>
        <w:tab/>
        <w:t xml:space="preserve">Lee EH, Hsin J, von Castelmur E, Mayans O, Schulten K: </w:t>
      </w:r>
      <w:r w:rsidRPr="001E1917">
        <w:rPr>
          <w:b/>
          <w:noProof/>
        </w:rPr>
        <w:t>Tertiary and secondary structure elasticity of a six-Ig titin chain</w:t>
      </w:r>
      <w:r>
        <w:rPr>
          <w:noProof/>
        </w:rPr>
        <w:t xml:space="preserve">. </w:t>
      </w:r>
      <w:r w:rsidRPr="001E1917">
        <w:rPr>
          <w:i/>
          <w:noProof/>
        </w:rPr>
        <w:t xml:space="preserve">Biophys J </w:t>
      </w:r>
      <w:r>
        <w:rPr>
          <w:noProof/>
        </w:rPr>
        <w:t xml:space="preserve">2010, </w:t>
      </w:r>
      <w:r w:rsidRPr="001E1917">
        <w:rPr>
          <w:b/>
          <w:noProof/>
        </w:rPr>
        <w:t>98</w:t>
      </w:r>
      <w:r>
        <w:rPr>
          <w:noProof/>
        </w:rPr>
        <w:t>(6):1085-1095.</w:t>
      </w:r>
      <w:bookmarkEnd w:id="2629"/>
    </w:p>
    <w:p w14:paraId="02857DE2" w14:textId="77777777" w:rsidR="001E1917" w:rsidRDefault="001E1917" w:rsidP="001E1917">
      <w:pPr>
        <w:ind w:left="720" w:hanging="720"/>
        <w:rPr>
          <w:noProof/>
        </w:rPr>
      </w:pPr>
      <w:bookmarkStart w:id="2630" w:name="_ENREF_84"/>
      <w:r>
        <w:rPr>
          <w:noProof/>
        </w:rPr>
        <w:t>84.</w:t>
      </w:r>
      <w:r>
        <w:rPr>
          <w:noProof/>
        </w:rPr>
        <w:tab/>
        <w:t xml:space="preserve">Chada VG, Sanstad EA, Wang R, Driks A: </w:t>
      </w:r>
      <w:r w:rsidRPr="001E1917">
        <w:rPr>
          <w:b/>
          <w:noProof/>
        </w:rPr>
        <w:t>Morphogenesis of bacillus spore surfaces</w:t>
      </w:r>
      <w:r>
        <w:rPr>
          <w:noProof/>
        </w:rPr>
        <w:t xml:space="preserve">. </w:t>
      </w:r>
      <w:r w:rsidRPr="001E1917">
        <w:rPr>
          <w:i/>
          <w:noProof/>
        </w:rPr>
        <w:t xml:space="preserve">J Bacteriol </w:t>
      </w:r>
      <w:r>
        <w:rPr>
          <w:noProof/>
        </w:rPr>
        <w:t xml:space="preserve">2003, </w:t>
      </w:r>
      <w:r w:rsidRPr="001E1917">
        <w:rPr>
          <w:b/>
          <w:noProof/>
        </w:rPr>
        <w:t>185</w:t>
      </w:r>
      <w:r>
        <w:rPr>
          <w:noProof/>
        </w:rPr>
        <w:t>(21):6255-6261.</w:t>
      </w:r>
      <w:bookmarkEnd w:id="2630"/>
    </w:p>
    <w:p w14:paraId="563AE838" w14:textId="77777777" w:rsidR="001E1917" w:rsidRDefault="001E1917" w:rsidP="001E1917">
      <w:pPr>
        <w:ind w:left="720" w:hanging="720"/>
        <w:rPr>
          <w:noProof/>
        </w:rPr>
      </w:pPr>
      <w:bookmarkStart w:id="2631" w:name="_ENREF_85"/>
      <w:r>
        <w:rPr>
          <w:noProof/>
        </w:rPr>
        <w:t>85.</w:t>
      </w:r>
      <w:r>
        <w:rPr>
          <w:noProof/>
        </w:rPr>
        <w:tab/>
        <w:t xml:space="preserve">Driks A: </w:t>
      </w:r>
      <w:r w:rsidRPr="001E1917">
        <w:rPr>
          <w:b/>
          <w:noProof/>
        </w:rPr>
        <w:t>The dynamic spore</w:t>
      </w:r>
      <w:r>
        <w:rPr>
          <w:noProof/>
        </w:rPr>
        <w:t xml:space="preserve">. </w:t>
      </w:r>
      <w:r w:rsidRPr="001E1917">
        <w:rPr>
          <w:i/>
          <w:noProof/>
        </w:rPr>
        <w:t xml:space="preserve">Proc Natl Acad Sci U S A </w:t>
      </w:r>
      <w:r>
        <w:rPr>
          <w:noProof/>
        </w:rPr>
        <w:t xml:space="preserve">2003, </w:t>
      </w:r>
      <w:r w:rsidRPr="001E1917">
        <w:rPr>
          <w:b/>
          <w:noProof/>
        </w:rPr>
        <w:t>100</w:t>
      </w:r>
      <w:r>
        <w:rPr>
          <w:noProof/>
        </w:rPr>
        <w:t>(6):3007-3009.</w:t>
      </w:r>
      <w:bookmarkEnd w:id="2631"/>
    </w:p>
    <w:p w14:paraId="2CEB9120" w14:textId="77777777" w:rsidR="001E1917" w:rsidRDefault="001E1917" w:rsidP="001E1917">
      <w:pPr>
        <w:ind w:left="720" w:hanging="720"/>
        <w:rPr>
          <w:noProof/>
        </w:rPr>
      </w:pPr>
      <w:bookmarkStart w:id="2632" w:name="_ENREF_86"/>
      <w:r>
        <w:rPr>
          <w:noProof/>
        </w:rPr>
        <w:t>86.</w:t>
      </w:r>
      <w:r>
        <w:rPr>
          <w:noProof/>
        </w:rPr>
        <w:tab/>
        <w:t xml:space="preserve">Plomp M, Leighton TJ, Wheeler KE, Pitesky ME, Malkin AJ: </w:t>
      </w:r>
      <w:r w:rsidRPr="001E1917">
        <w:rPr>
          <w:b/>
          <w:i/>
          <w:noProof/>
        </w:rPr>
        <w:t>Bacillus atrophaeus</w:t>
      </w:r>
      <w:r w:rsidRPr="001E1917">
        <w:rPr>
          <w:b/>
          <w:noProof/>
        </w:rPr>
        <w:t xml:space="preserve"> outer spore coat assembly and ultrastructure</w:t>
      </w:r>
      <w:r>
        <w:rPr>
          <w:noProof/>
        </w:rPr>
        <w:t xml:space="preserve">. </w:t>
      </w:r>
      <w:r w:rsidRPr="001E1917">
        <w:rPr>
          <w:i/>
          <w:noProof/>
        </w:rPr>
        <w:t xml:space="preserve">Langmuir </w:t>
      </w:r>
      <w:r>
        <w:rPr>
          <w:noProof/>
        </w:rPr>
        <w:t xml:space="preserve">2005, </w:t>
      </w:r>
      <w:r w:rsidRPr="001E1917">
        <w:rPr>
          <w:b/>
          <w:noProof/>
        </w:rPr>
        <w:t>21</w:t>
      </w:r>
      <w:r>
        <w:rPr>
          <w:noProof/>
        </w:rPr>
        <w:t>(23):10710-10716.</w:t>
      </w:r>
      <w:bookmarkEnd w:id="2632"/>
    </w:p>
    <w:p w14:paraId="642B4EDE" w14:textId="77777777" w:rsidR="001E1917" w:rsidRDefault="001E1917" w:rsidP="001E1917">
      <w:pPr>
        <w:ind w:left="720" w:hanging="720"/>
        <w:rPr>
          <w:noProof/>
        </w:rPr>
      </w:pPr>
      <w:bookmarkStart w:id="2633" w:name="_ENREF_87"/>
      <w:r>
        <w:rPr>
          <w:noProof/>
        </w:rPr>
        <w:t>87.</w:t>
      </w:r>
      <w:r>
        <w:rPr>
          <w:noProof/>
        </w:rPr>
        <w:tab/>
        <w:t xml:space="preserve">Plomp M, Leighton TJ, Wheeler KE, Malkin AJ: </w:t>
      </w:r>
      <w:r w:rsidRPr="001E1917">
        <w:rPr>
          <w:b/>
          <w:noProof/>
        </w:rPr>
        <w:t xml:space="preserve">The high-resolution architecture and structural dynamics of </w:t>
      </w:r>
      <w:r w:rsidRPr="001E1917">
        <w:rPr>
          <w:b/>
          <w:i/>
          <w:noProof/>
        </w:rPr>
        <w:t>Bacillus</w:t>
      </w:r>
      <w:r w:rsidRPr="001E1917">
        <w:rPr>
          <w:b/>
          <w:noProof/>
        </w:rPr>
        <w:t xml:space="preserve"> spores</w:t>
      </w:r>
      <w:r>
        <w:rPr>
          <w:noProof/>
        </w:rPr>
        <w:t xml:space="preserve">. </w:t>
      </w:r>
      <w:r w:rsidRPr="001E1917">
        <w:rPr>
          <w:i/>
          <w:noProof/>
        </w:rPr>
        <w:t xml:space="preserve">Biophys J </w:t>
      </w:r>
      <w:r>
        <w:rPr>
          <w:noProof/>
        </w:rPr>
        <w:t xml:space="preserve">2005, </w:t>
      </w:r>
      <w:r w:rsidRPr="001E1917">
        <w:rPr>
          <w:b/>
          <w:noProof/>
        </w:rPr>
        <w:t>88</w:t>
      </w:r>
      <w:r>
        <w:rPr>
          <w:noProof/>
        </w:rPr>
        <w:t>(1):603-608.</w:t>
      </w:r>
      <w:bookmarkEnd w:id="2633"/>
    </w:p>
    <w:p w14:paraId="6C7D771C" w14:textId="77777777" w:rsidR="001E1917" w:rsidRDefault="001E1917" w:rsidP="001E1917">
      <w:pPr>
        <w:ind w:left="720" w:hanging="720"/>
        <w:rPr>
          <w:noProof/>
        </w:rPr>
      </w:pPr>
      <w:bookmarkStart w:id="2634" w:name="_ENREF_88"/>
      <w:r>
        <w:rPr>
          <w:noProof/>
        </w:rPr>
        <w:t>88.</w:t>
      </w:r>
      <w:r>
        <w:rPr>
          <w:noProof/>
        </w:rPr>
        <w:tab/>
        <w:t xml:space="preserve">Plomp M, Leighton TJ, Wheeler KE, Malkin AJ: </w:t>
      </w:r>
      <w:r w:rsidRPr="001E1917">
        <w:rPr>
          <w:b/>
          <w:noProof/>
        </w:rPr>
        <w:t xml:space="preserve">Architecture and high-resolution structure of </w:t>
      </w:r>
      <w:r w:rsidRPr="001E1917">
        <w:rPr>
          <w:b/>
          <w:i/>
          <w:noProof/>
        </w:rPr>
        <w:t xml:space="preserve">Bacillus thuringiensis </w:t>
      </w:r>
      <w:r w:rsidRPr="001E1917">
        <w:rPr>
          <w:b/>
          <w:noProof/>
        </w:rPr>
        <w:t xml:space="preserve">and </w:t>
      </w:r>
      <w:r w:rsidRPr="001E1917">
        <w:rPr>
          <w:b/>
          <w:i/>
          <w:noProof/>
        </w:rPr>
        <w:t xml:space="preserve">Bacillus cereus </w:t>
      </w:r>
      <w:r w:rsidRPr="001E1917">
        <w:rPr>
          <w:b/>
          <w:noProof/>
        </w:rPr>
        <w:t>spore coat surfaces</w:t>
      </w:r>
      <w:r>
        <w:rPr>
          <w:noProof/>
        </w:rPr>
        <w:t xml:space="preserve">. </w:t>
      </w:r>
      <w:r w:rsidRPr="001E1917">
        <w:rPr>
          <w:i/>
          <w:noProof/>
        </w:rPr>
        <w:t xml:space="preserve">Langmuir </w:t>
      </w:r>
      <w:r>
        <w:rPr>
          <w:noProof/>
        </w:rPr>
        <w:t xml:space="preserve">2005, </w:t>
      </w:r>
      <w:r w:rsidRPr="001E1917">
        <w:rPr>
          <w:b/>
          <w:noProof/>
        </w:rPr>
        <w:t>21</w:t>
      </w:r>
      <w:r>
        <w:rPr>
          <w:noProof/>
        </w:rPr>
        <w:t>(17):7892-7898.</w:t>
      </w:r>
      <w:bookmarkEnd w:id="2634"/>
    </w:p>
    <w:p w14:paraId="244F4C8F" w14:textId="77777777" w:rsidR="001E1917" w:rsidRDefault="001E1917" w:rsidP="001E1917">
      <w:pPr>
        <w:ind w:left="720" w:hanging="720"/>
        <w:rPr>
          <w:noProof/>
        </w:rPr>
      </w:pPr>
      <w:bookmarkStart w:id="2635" w:name="_ENREF_89"/>
      <w:r>
        <w:rPr>
          <w:noProof/>
        </w:rPr>
        <w:t>89.</w:t>
      </w:r>
      <w:r>
        <w:rPr>
          <w:noProof/>
        </w:rPr>
        <w:tab/>
        <w:t xml:space="preserve">Westphal AJ, Price PB, Leighton TJ, Wheeler KE: </w:t>
      </w:r>
      <w:r w:rsidRPr="001E1917">
        <w:rPr>
          <w:b/>
          <w:noProof/>
        </w:rPr>
        <w:t xml:space="preserve">Kinetics of size changes of individual </w:t>
      </w:r>
      <w:r w:rsidRPr="001E1917">
        <w:rPr>
          <w:b/>
          <w:i/>
          <w:noProof/>
        </w:rPr>
        <w:t xml:space="preserve">Bacillus thuringiensis </w:t>
      </w:r>
      <w:r w:rsidRPr="001E1917">
        <w:rPr>
          <w:b/>
          <w:noProof/>
        </w:rPr>
        <w:t>spores in response to changes in relative humidity</w:t>
      </w:r>
      <w:r>
        <w:rPr>
          <w:noProof/>
        </w:rPr>
        <w:t xml:space="preserve">. </w:t>
      </w:r>
      <w:r w:rsidRPr="001E1917">
        <w:rPr>
          <w:i/>
          <w:noProof/>
        </w:rPr>
        <w:t xml:space="preserve">Proc Natl Acad Sci U S A </w:t>
      </w:r>
      <w:r>
        <w:rPr>
          <w:noProof/>
        </w:rPr>
        <w:t xml:space="preserve">2003, </w:t>
      </w:r>
      <w:r w:rsidRPr="001E1917">
        <w:rPr>
          <w:b/>
          <w:noProof/>
        </w:rPr>
        <w:t>100</w:t>
      </w:r>
      <w:r>
        <w:rPr>
          <w:noProof/>
        </w:rPr>
        <w:t>(6):3461-3466.</w:t>
      </w:r>
      <w:bookmarkEnd w:id="2635"/>
    </w:p>
    <w:p w14:paraId="1138C645" w14:textId="77777777" w:rsidR="001E1917" w:rsidRDefault="001E1917" w:rsidP="001E1917">
      <w:pPr>
        <w:ind w:left="720" w:hanging="720"/>
        <w:rPr>
          <w:noProof/>
        </w:rPr>
      </w:pPr>
      <w:bookmarkStart w:id="2636" w:name="_ENREF_90"/>
      <w:r>
        <w:rPr>
          <w:noProof/>
        </w:rPr>
        <w:t>90.</w:t>
      </w:r>
      <w:r>
        <w:rPr>
          <w:noProof/>
        </w:rPr>
        <w:tab/>
        <w:t xml:space="preserve">Brown CJ, Johnson AK, Daughdrill GW: </w:t>
      </w:r>
      <w:r w:rsidRPr="001E1917">
        <w:rPr>
          <w:b/>
          <w:noProof/>
        </w:rPr>
        <w:t>Comparing models of evolution for ordered and disordered proteins</w:t>
      </w:r>
      <w:r>
        <w:rPr>
          <w:noProof/>
        </w:rPr>
        <w:t xml:space="preserve">. </w:t>
      </w:r>
      <w:r w:rsidRPr="001E1917">
        <w:rPr>
          <w:i/>
          <w:noProof/>
        </w:rPr>
        <w:t xml:space="preserve">Mol Biol Evol </w:t>
      </w:r>
      <w:r>
        <w:rPr>
          <w:noProof/>
        </w:rPr>
        <w:t xml:space="preserve">2010, </w:t>
      </w:r>
      <w:r w:rsidRPr="001E1917">
        <w:rPr>
          <w:b/>
          <w:noProof/>
        </w:rPr>
        <w:t>27</w:t>
      </w:r>
      <w:r>
        <w:rPr>
          <w:noProof/>
        </w:rPr>
        <w:t>(3):609-621.</w:t>
      </w:r>
      <w:bookmarkEnd w:id="2636"/>
    </w:p>
    <w:p w14:paraId="4A1B0102" w14:textId="77777777" w:rsidR="001E1917" w:rsidRDefault="001E1917" w:rsidP="001E1917">
      <w:pPr>
        <w:ind w:left="720" w:hanging="720"/>
        <w:rPr>
          <w:noProof/>
        </w:rPr>
      </w:pPr>
      <w:bookmarkStart w:id="2637" w:name="_ENREF_91"/>
      <w:r>
        <w:rPr>
          <w:noProof/>
        </w:rPr>
        <w:t>91.</w:t>
      </w:r>
      <w:r>
        <w:rPr>
          <w:noProof/>
        </w:rPr>
        <w:tab/>
        <w:t xml:space="preserve">Saitou N, Nei M: </w:t>
      </w:r>
      <w:r w:rsidRPr="001E1917">
        <w:rPr>
          <w:b/>
          <w:noProof/>
        </w:rPr>
        <w:t>The neighbor-joining method: a new method for reconstructing phylogenetic trees</w:t>
      </w:r>
      <w:r>
        <w:rPr>
          <w:noProof/>
        </w:rPr>
        <w:t xml:space="preserve">. </w:t>
      </w:r>
      <w:r w:rsidRPr="001E1917">
        <w:rPr>
          <w:i/>
          <w:noProof/>
        </w:rPr>
        <w:t xml:space="preserve">Mol Biol Evol </w:t>
      </w:r>
      <w:r>
        <w:rPr>
          <w:noProof/>
        </w:rPr>
        <w:t xml:space="preserve">1987, </w:t>
      </w:r>
      <w:r w:rsidRPr="001E1917">
        <w:rPr>
          <w:b/>
          <w:noProof/>
        </w:rPr>
        <w:t>4</w:t>
      </w:r>
      <w:r>
        <w:rPr>
          <w:noProof/>
        </w:rPr>
        <w:t>(4):406-425.</w:t>
      </w:r>
      <w:bookmarkEnd w:id="2637"/>
    </w:p>
    <w:p w14:paraId="09028F8F" w14:textId="77777777" w:rsidR="001E1917" w:rsidRDefault="001E1917" w:rsidP="001E1917">
      <w:pPr>
        <w:ind w:left="720" w:hanging="720"/>
        <w:rPr>
          <w:noProof/>
        </w:rPr>
      </w:pPr>
      <w:bookmarkStart w:id="2638" w:name="_ENREF_92"/>
      <w:r>
        <w:rPr>
          <w:noProof/>
        </w:rPr>
        <w:t>92.</w:t>
      </w:r>
      <w:r>
        <w:rPr>
          <w:noProof/>
        </w:rPr>
        <w:tab/>
        <w:t xml:space="preserve">Studier JA, Keppler KJ: </w:t>
      </w:r>
      <w:r w:rsidRPr="001E1917">
        <w:rPr>
          <w:b/>
          <w:noProof/>
        </w:rPr>
        <w:t>A note on the neighbor-joining algorithm of Saitou and Nei</w:t>
      </w:r>
      <w:r>
        <w:rPr>
          <w:noProof/>
        </w:rPr>
        <w:t xml:space="preserve">. </w:t>
      </w:r>
      <w:r w:rsidRPr="001E1917">
        <w:rPr>
          <w:i/>
          <w:noProof/>
        </w:rPr>
        <w:t xml:space="preserve">Mol Biol Evol </w:t>
      </w:r>
      <w:r>
        <w:rPr>
          <w:noProof/>
        </w:rPr>
        <w:t xml:space="preserve">1988, </w:t>
      </w:r>
      <w:r w:rsidRPr="001E1917">
        <w:rPr>
          <w:b/>
          <w:noProof/>
        </w:rPr>
        <w:t>5</w:t>
      </w:r>
      <w:r>
        <w:rPr>
          <w:noProof/>
        </w:rPr>
        <w:t>(6):729-731.</w:t>
      </w:r>
      <w:bookmarkEnd w:id="2638"/>
    </w:p>
    <w:p w14:paraId="424A0EA8" w14:textId="77777777" w:rsidR="001E1917" w:rsidRDefault="001E1917" w:rsidP="001E1917">
      <w:pPr>
        <w:rPr>
          <w:noProof/>
        </w:rPr>
      </w:pPr>
    </w:p>
    <w:p w14:paraId="2E21153B" w14:textId="77777777" w:rsidR="00EF1B77" w:rsidRDefault="001E1917">
      <w:pPr>
        <w:ind w:left="720" w:hanging="720"/>
      </w:pPr>
      <w:r>
        <w:fldChar w:fldCharType="end"/>
      </w:r>
    </w:p>
    <w:sectPr w:rsidR="00EF1B77" w:rsidSect="001C7FC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qin" w:date="2013-01-28T08:31:00Z" w:initials="h">
    <w:p w14:paraId="463835E0" w14:textId="77777777" w:rsidR="00504B74" w:rsidRDefault="00504B74">
      <w:pPr>
        <w:pStyle w:val="CommentText"/>
      </w:pPr>
      <w:r>
        <w:rPr>
          <w:rStyle w:val="CommentReference"/>
        </w:rPr>
        <w:annotationRef/>
      </w:r>
    </w:p>
    <w:p w14:paraId="7577AA1D" w14:textId="77777777" w:rsidR="00504B74" w:rsidRDefault="00504B74">
      <w:pPr>
        <w:pStyle w:val="CommentText"/>
      </w:pPr>
    </w:p>
    <w:p w14:paraId="0AC60F47" w14:textId="77777777" w:rsidR="00504B74" w:rsidRDefault="00504B74">
      <w:pPr>
        <w:pStyle w:val="CommentText"/>
      </w:pPr>
      <w:r>
        <w:t>Reorganize results and discussion</w:t>
      </w:r>
    </w:p>
    <w:p w14:paraId="6B44CA44" w14:textId="77777777" w:rsidR="00504B74" w:rsidRDefault="00504B74">
      <w:pPr>
        <w:pStyle w:val="CommentText"/>
      </w:pPr>
      <w:r>
        <w:t>Add LRT paml back</w:t>
      </w:r>
    </w:p>
    <w:p w14:paraId="49108ABD" w14:textId="77777777" w:rsidR="00504B74" w:rsidRDefault="00504B74">
      <w:pPr>
        <w:pStyle w:val="CommentText"/>
      </w:pPr>
      <w:r>
        <w:t>Move annotation to support doc</w:t>
      </w:r>
    </w:p>
    <w:p w14:paraId="1AA74E34" w14:textId="77777777" w:rsidR="00504B74" w:rsidRDefault="00504B74">
      <w:pPr>
        <w:pStyle w:val="CommentText"/>
      </w:pPr>
    </w:p>
    <w:p w14:paraId="1F6FD6B1" w14:textId="77777777" w:rsidR="00504B74" w:rsidRPr="00104CC0" w:rsidRDefault="00504B74">
      <w:pPr>
        <w:pStyle w:val="CommentText"/>
        <w:rPr>
          <w:b/>
        </w:rPr>
      </w:pPr>
      <w:r w:rsidRPr="00104CC0">
        <w:rPr>
          <w:b/>
        </w:rPr>
        <w:t>Omega python results analysis</w:t>
      </w:r>
    </w:p>
    <w:p w14:paraId="208C07D0" w14:textId="77777777" w:rsidR="00504B74" w:rsidRDefault="00504B74">
      <w:pPr>
        <w:pStyle w:val="CommentText"/>
      </w:pPr>
    </w:p>
    <w:p w14:paraId="3714834A" w14:textId="77777777" w:rsidR="00504B74" w:rsidRDefault="00504B74">
      <w:pPr>
        <w:pStyle w:val="CommentText"/>
      </w:pPr>
      <w:r>
        <w:t>Check figures, table, numbering</w:t>
      </w:r>
    </w:p>
    <w:p w14:paraId="28FD87B9" w14:textId="77777777" w:rsidR="00504B74" w:rsidRDefault="00504B74">
      <w:pPr>
        <w:pStyle w:val="CommentText"/>
      </w:pPr>
    </w:p>
    <w:p w14:paraId="214C95E2" w14:textId="77777777" w:rsidR="00504B74" w:rsidRDefault="00504B74">
      <w:pPr>
        <w:pStyle w:val="CommentText"/>
      </w:pPr>
      <w:r>
        <w:t xml:space="preserve">New references, japan papers, update coat location data. </w:t>
      </w:r>
    </w:p>
    <w:p w14:paraId="121EB222" w14:textId="77777777" w:rsidR="00504B74" w:rsidRDefault="00504B74">
      <w:pPr>
        <w:pStyle w:val="CommentText"/>
      </w:pPr>
    </w:p>
    <w:p w14:paraId="3EA46A37" w14:textId="77777777" w:rsidR="00504B74" w:rsidRDefault="00504B74">
      <w:pPr>
        <w:pStyle w:val="CommentText"/>
      </w:pPr>
      <w:r>
        <w:t>Proof read supp materials</w:t>
      </w:r>
    </w:p>
    <w:p w14:paraId="448B8BBC" w14:textId="77777777" w:rsidR="00504B74" w:rsidRDefault="00504B74">
      <w:pPr>
        <w:pStyle w:val="CommentText"/>
      </w:pPr>
    </w:p>
    <w:p w14:paraId="387C7746" w14:textId="77777777" w:rsidR="00504B74" w:rsidRDefault="00504B74" w:rsidP="001C7FC9">
      <w:pPr>
        <w:pStyle w:val="CommentText"/>
        <w:numPr>
          <w:ilvl w:val="0"/>
          <w:numId w:val="19"/>
        </w:numPr>
      </w:pPr>
      <w:r>
        <w:t>Add protein refrence for cots, cotI</w:t>
      </w:r>
    </w:p>
    <w:p w14:paraId="19F89951" w14:textId="77777777" w:rsidR="00504B74" w:rsidRDefault="00504B74" w:rsidP="001C7FC9">
      <w:pPr>
        <w:pStyle w:val="CommentText"/>
        <w:numPr>
          <w:ilvl w:val="0"/>
          <w:numId w:val="19"/>
        </w:numPr>
      </w:pPr>
      <w:r>
        <w:t xml:space="preserve"> Italics species names in references</w:t>
      </w:r>
    </w:p>
    <w:p w14:paraId="711E6694" w14:textId="77777777" w:rsidR="00504B74" w:rsidRDefault="00504B74" w:rsidP="001C7FC9">
      <w:pPr>
        <w:pStyle w:val="CommentText"/>
        <w:numPr>
          <w:ilvl w:val="0"/>
          <w:numId w:val="19"/>
        </w:numPr>
      </w:pPr>
    </w:p>
    <w:p w14:paraId="365237C6" w14:textId="77777777" w:rsidR="00504B74" w:rsidRDefault="00504B74" w:rsidP="001C7FC9">
      <w:pPr>
        <w:pStyle w:val="CommentText"/>
      </w:pPr>
    </w:p>
  </w:comment>
  <w:comment w:id="1" w:author="Hong Qin" w:date="2013-01-28T08:31:00Z" w:initials="HQ">
    <w:p w14:paraId="0B327216" w14:textId="77777777" w:rsidR="00504B74" w:rsidRDefault="00504B74">
      <w:pPr>
        <w:pStyle w:val="CommentText"/>
      </w:pPr>
      <w:r>
        <w:rPr>
          <w:rStyle w:val="CommentReference"/>
        </w:rPr>
        <w:annotationRef/>
      </w:r>
      <w:r>
        <w:t>excel supplement table</w:t>
      </w:r>
    </w:p>
  </w:comment>
  <w:comment w:id="5" w:author="hqin" w:date="2013-01-28T08:31:00Z" w:initials="h">
    <w:p w14:paraId="294F7096" w14:textId="77777777" w:rsidR="00504B74" w:rsidRDefault="00504B74">
      <w:pPr>
        <w:pStyle w:val="CommentText"/>
      </w:pPr>
      <w:r>
        <w:rPr>
          <w:rStyle w:val="CommentReference"/>
        </w:rPr>
        <w:annotationRef/>
      </w:r>
      <w:r>
        <w:t>&lt;350 words</w:t>
      </w:r>
    </w:p>
  </w:comment>
  <w:comment w:id="163" w:author="MI" w:date="2013-01-28T08:31:00Z" w:initials="M">
    <w:p w14:paraId="679F05FA" w14:textId="77777777" w:rsidR="00504B74" w:rsidRDefault="00504B74">
      <w:pPr>
        <w:pStyle w:val="CommentText"/>
      </w:pPr>
      <w:r>
        <w:rPr>
          <w:rStyle w:val="CommentReference"/>
        </w:rPr>
        <w:annotationRef/>
      </w:r>
      <w:r>
        <w:t>I didn’t think this was usually considered a B subtilis-group species</w:t>
      </w:r>
    </w:p>
  </w:comment>
  <w:comment w:id="211" w:author="Hong Qin" w:date="2013-01-28T08:31:00Z" w:initials="hq">
    <w:p w14:paraId="5AB53FB4" w14:textId="77777777" w:rsidR="00504B74" w:rsidRDefault="00504B74">
      <w:pPr>
        <w:pStyle w:val="CommentText"/>
      </w:pPr>
      <w:r>
        <w:rPr>
          <w:rStyle w:val="CommentReference"/>
        </w:rPr>
        <w:annotationRef/>
      </w:r>
      <w:r>
        <w:t>add a distogram of E-value here</w:t>
      </w:r>
    </w:p>
  </w:comment>
  <w:comment w:id="298" w:author="MI" w:date="2013-01-28T08:31:00Z" w:initials="M">
    <w:p w14:paraId="7659CE34" w14:textId="77777777" w:rsidR="00504B74" w:rsidRDefault="00504B74">
      <w:pPr>
        <w:pStyle w:val="CommentText"/>
      </w:pPr>
      <w:r>
        <w:rPr>
          <w:rStyle w:val="CommentReference"/>
        </w:rPr>
        <w:annotationRef/>
      </w:r>
      <w:r>
        <w:t>OK?</w:t>
      </w:r>
    </w:p>
  </w:comment>
  <w:comment w:id="300" w:author="MI" w:date="2013-01-28T08:31:00Z" w:initials="M">
    <w:p w14:paraId="6E489DB8" w14:textId="77777777" w:rsidR="00504B74" w:rsidRDefault="00504B74">
      <w:pPr>
        <w:pStyle w:val="CommentText"/>
      </w:pPr>
      <w:r>
        <w:rPr>
          <w:rStyle w:val="CommentReference"/>
        </w:rPr>
        <w:annotationRef/>
      </w:r>
      <w:r>
        <w:t>OK?</w:t>
      </w:r>
    </w:p>
  </w:comment>
  <w:comment w:id="324" w:author="hqin" w:date="2013-01-28T08:31:00Z" w:initials="h">
    <w:p w14:paraId="72D78D5B" w14:textId="77777777" w:rsidR="00504B74" w:rsidRDefault="00504B74">
      <w:pPr>
        <w:pStyle w:val="CommentText"/>
      </w:pPr>
      <w:r>
        <w:rPr>
          <w:rStyle w:val="CommentReference"/>
        </w:rPr>
        <w:annotationRef/>
      </w:r>
    </w:p>
  </w:comment>
  <w:comment w:id="361" w:author="Hong Qin" w:date="2013-01-28T08:31:00Z" w:initials="hq">
    <w:p w14:paraId="5256E374" w14:textId="77777777" w:rsidR="00504B74" w:rsidRDefault="00504B74" w:rsidP="001C7FC9">
      <w:pPr>
        <w:pStyle w:val="p-ni"/>
        <w:spacing w:before="0" w:after="0" w:line="240" w:lineRule="auto"/>
        <w:rPr>
          <w:bCs/>
          <w:szCs w:val="24"/>
          <w:lang w:val="en-US"/>
        </w:rPr>
      </w:pPr>
      <w:r>
        <w:rPr>
          <w:rStyle w:val="CommentReference"/>
        </w:rPr>
        <w:annotationRef/>
      </w:r>
      <w:r>
        <w:rPr>
          <w:bCs/>
          <w:szCs w:val="24"/>
          <w:lang w:val="en-US"/>
        </w:rPr>
        <w:t>Geobacillus is selected as the outgroup. (Geobacillus is more close to bacillus than Alicyclobacillus acidocaldarious used in Goto et al 2000)</w:t>
      </w:r>
    </w:p>
    <w:p w14:paraId="6A60BBAB" w14:textId="77777777" w:rsidR="00504B74" w:rsidRDefault="00504B74" w:rsidP="001C7FC9">
      <w:pPr>
        <w:pStyle w:val="p-ni"/>
        <w:spacing w:before="0" w:after="0" w:line="240" w:lineRule="auto"/>
        <w:rPr>
          <w:bCs/>
          <w:szCs w:val="24"/>
          <w:lang w:val="en-US"/>
        </w:rPr>
      </w:pPr>
      <w:r w:rsidRPr="0071269E">
        <w:rPr>
          <w:bCs/>
          <w:szCs w:val="24"/>
          <w:lang w:val="en-US"/>
        </w:rPr>
        <w:t>There</w:t>
      </w:r>
      <w:r>
        <w:rPr>
          <w:bCs/>
          <w:szCs w:val="24"/>
          <w:lang w:val="en-US"/>
        </w:rPr>
        <w:t xml:space="preserve"> are five GEO gene expression data sets on B. subtilis sporulation process: </w:t>
      </w:r>
    </w:p>
    <w:p w14:paraId="1C0C89DB" w14:textId="77777777" w:rsidR="00504B74" w:rsidRDefault="00504B74" w:rsidP="001C7FC9">
      <w:pPr>
        <w:pStyle w:val="p-ni"/>
        <w:spacing w:before="0" w:after="0" w:line="240" w:lineRule="auto"/>
        <w:rPr>
          <w:bCs/>
          <w:szCs w:val="24"/>
          <w:lang w:val="en-US"/>
        </w:rPr>
      </w:pPr>
      <w:r>
        <w:rPr>
          <w:bCs/>
          <w:szCs w:val="24"/>
          <w:lang w:val="en-US"/>
        </w:rPr>
        <w:t xml:space="preserve">GSE1620, </w:t>
      </w:r>
    </w:p>
    <w:p w14:paraId="28115E44" w14:textId="77777777" w:rsidR="00504B74" w:rsidRDefault="00504B74" w:rsidP="001C7FC9">
      <w:pPr>
        <w:pStyle w:val="p-ni"/>
        <w:spacing w:before="0" w:after="0" w:line="240" w:lineRule="auto"/>
        <w:rPr>
          <w:bCs/>
          <w:szCs w:val="24"/>
          <w:lang w:val="en-US"/>
        </w:rPr>
      </w:pPr>
      <w:r>
        <w:rPr>
          <w:bCs/>
          <w:szCs w:val="24"/>
          <w:lang w:val="en-US"/>
        </w:rPr>
        <w:t>GSE6598, comparison of wild-type and spo0J mutant (no paper?)</w:t>
      </w:r>
    </w:p>
    <w:p w14:paraId="3D5A2A06" w14:textId="77777777" w:rsidR="00504B74" w:rsidRDefault="00504B74" w:rsidP="001C7FC9">
      <w:pPr>
        <w:pStyle w:val="p-ni"/>
        <w:spacing w:before="0" w:after="0" w:line="240" w:lineRule="auto"/>
        <w:rPr>
          <w:bCs/>
          <w:szCs w:val="24"/>
          <w:lang w:val="en-US"/>
        </w:rPr>
      </w:pPr>
      <w:r>
        <w:rPr>
          <w:bCs/>
          <w:szCs w:val="24"/>
          <w:lang w:val="en-US"/>
        </w:rPr>
        <w:t>GSE6865, time series of germination and outgrowth.</w:t>
      </w:r>
    </w:p>
    <w:p w14:paraId="470B016B" w14:textId="77777777" w:rsidR="00504B74" w:rsidRDefault="00504B74" w:rsidP="001C7FC9">
      <w:pPr>
        <w:pStyle w:val="p-ni"/>
        <w:spacing w:before="0" w:after="0" w:line="240" w:lineRule="auto"/>
        <w:rPr>
          <w:bCs/>
          <w:szCs w:val="24"/>
          <w:lang w:val="en-US"/>
        </w:rPr>
      </w:pPr>
      <w:r>
        <w:rPr>
          <w:bCs/>
          <w:szCs w:val="24"/>
          <w:lang w:val="en-US"/>
        </w:rPr>
        <w:t>GSE9266, comparison of spore and non-spores.</w:t>
      </w:r>
    </w:p>
    <w:p w14:paraId="0C424C87" w14:textId="77777777" w:rsidR="00504B74" w:rsidRDefault="00504B74" w:rsidP="001C7FC9">
      <w:pPr>
        <w:pStyle w:val="CommentText"/>
      </w:pPr>
      <w:r>
        <w:rPr>
          <w:bCs/>
          <w:szCs w:val="24"/>
        </w:rPr>
        <w:t>GSE4469, 6000 generation of selection.</w:t>
      </w:r>
    </w:p>
  </w:comment>
  <w:comment w:id="421" w:author="hqin" w:date="2013-01-28T08:31:00Z" w:initials="h">
    <w:p w14:paraId="667E84AC" w14:textId="77777777" w:rsidR="00504B74" w:rsidRDefault="00504B74">
      <w:pPr>
        <w:pStyle w:val="CommentText"/>
      </w:pPr>
      <w:r>
        <w:rPr>
          <w:rStyle w:val="CommentReference"/>
        </w:rPr>
        <w:annotationRef/>
      </w:r>
      <w:r>
        <w:t>Add these to supporint files</w:t>
      </w:r>
    </w:p>
    <w:p w14:paraId="1EB4AC14" w14:textId="77777777" w:rsidR="00504B74" w:rsidRDefault="00504B74">
      <w:pPr>
        <w:pStyle w:val="CommentText"/>
      </w:pPr>
      <w:r>
        <w:t xml:space="preserve">. I found 34 BG essential genes in the concated tree directory. </w:t>
      </w:r>
    </w:p>
  </w:comment>
  <w:comment w:id="543" w:author="hqin" w:date="2013-01-28T08:31:00Z" w:initials="h">
    <w:p w14:paraId="143A3CD5" w14:textId="77777777" w:rsidR="00504B74" w:rsidRDefault="00504B74">
      <w:pPr>
        <w:pStyle w:val="CommentText"/>
      </w:pPr>
      <w:r>
        <w:rPr>
          <w:rStyle w:val="CommentReference"/>
        </w:rPr>
        <w:annotationRef/>
      </w:r>
      <w:r>
        <w:t>\ortholog.analysis\compare.profile\</w:t>
      </w:r>
    </w:p>
  </w:comment>
  <w:comment w:id="560" w:author="hqin" w:date="2013-01-28T08:31:00Z" w:initials="h">
    <w:p w14:paraId="193C6862" w14:textId="77777777" w:rsidR="00504B74" w:rsidRDefault="00504B74">
      <w:pPr>
        <w:pStyle w:val="CommentText"/>
      </w:pPr>
      <w:r>
        <w:rPr>
          <w:rStyle w:val="CommentReference"/>
        </w:rPr>
        <w:annotationRef/>
      </w:r>
      <w:r>
        <w:t>Add nonCE genes</w:t>
      </w:r>
    </w:p>
  </w:comment>
  <w:comment w:id="561" w:author="MI" w:date="2013-01-28T08:31:00Z" w:initials="M">
    <w:p w14:paraId="3D7D4980" w14:textId="77777777" w:rsidR="00504B74" w:rsidRDefault="00504B74">
      <w:pPr>
        <w:pStyle w:val="CommentText"/>
      </w:pPr>
      <w:r>
        <w:rPr>
          <w:rStyle w:val="CommentReference"/>
        </w:rPr>
        <w:annotationRef/>
      </w:r>
      <w:r>
        <w:t>Are these proteins indicated in the figure? This would be good to have.</w:t>
      </w:r>
    </w:p>
  </w:comment>
  <w:comment w:id="577" w:author="Hong Qin" w:date="2013-01-28T08:31:00Z" w:initials="hq">
    <w:p w14:paraId="0A797B6F" w14:textId="77777777" w:rsidR="00504B74" w:rsidRDefault="00504B74" w:rsidP="001C7FC9">
      <w:pPr>
        <w:pStyle w:val="CommentText"/>
      </w:pPr>
      <w:r>
        <w:rPr>
          <w:rStyle w:val="CommentReference"/>
        </w:rPr>
        <w:annotationRef/>
      </w:r>
      <w:r>
        <w:t xml:space="preserve">Double-check this by FT, MUSCLE alignment,etc. </w:t>
      </w:r>
    </w:p>
  </w:comment>
  <w:comment w:id="610" w:author="hqin" w:date="2013-01-28T08:31:00Z" w:initials="h">
    <w:p w14:paraId="7181132F" w14:textId="77777777" w:rsidR="00504B74" w:rsidRDefault="00504B74" w:rsidP="001C7FC9">
      <w:pPr>
        <w:pStyle w:val="CommentText"/>
      </w:pPr>
      <w:r>
        <w:rPr>
          <w:rStyle w:val="CommentReference"/>
        </w:rPr>
        <w:annotationRef/>
      </w:r>
      <w:r>
        <w:t>HQ needs to redo this figure, to highlight mixed TIGR seed proteins</w:t>
      </w:r>
    </w:p>
  </w:comment>
  <w:comment w:id="660" w:author="hqin" w:date="2013-01-28T08:31:00Z" w:initials="h">
    <w:p w14:paraId="7FC9E54F" w14:textId="77777777" w:rsidR="00504B74" w:rsidRDefault="00504B74" w:rsidP="001C7FC9">
      <w:pPr>
        <w:pStyle w:val="CommentText"/>
      </w:pPr>
      <w:r>
        <w:rPr>
          <w:rStyle w:val="CommentReference"/>
        </w:rPr>
        <w:annotationRef/>
      </w:r>
      <w:r>
        <w:t>Seq of CotW is not related to CotV and CotX. CotW is related to CotY,Z, but still distant.</w:t>
      </w:r>
    </w:p>
    <w:p w14:paraId="7F6F15FC" w14:textId="77777777" w:rsidR="00504B74" w:rsidRDefault="00504B74" w:rsidP="001C7FC9">
      <w:pPr>
        <w:pStyle w:val="CommentText"/>
      </w:pPr>
    </w:p>
  </w:comment>
  <w:comment w:id="687" w:author="hqin" w:date="2013-01-28T08:31:00Z" w:initials="h">
    <w:p w14:paraId="63AB625A" w14:textId="77777777" w:rsidR="00504B74" w:rsidRDefault="00504B74">
      <w:pPr>
        <w:pStyle w:val="CommentText"/>
      </w:pPr>
      <w:r>
        <w:rPr>
          <w:rStyle w:val="CommentReference"/>
        </w:rPr>
        <w:annotationRef/>
      </w:r>
      <w:r w:rsidRPr="003D02F7">
        <w:rPr>
          <w:szCs w:val="24"/>
        </w:rPr>
        <w:t xml:space="preserve">This is a highlight, so a tree-based partition can strengthen the point. Except, it is not clear what is the best way. </w:t>
      </w:r>
    </w:p>
  </w:comment>
  <w:comment w:id="686" w:author="hqin" w:date="2013-01-28T08:31:00Z" w:initials="h">
    <w:p w14:paraId="40E8EFA3" w14:textId="77777777" w:rsidR="00504B74" w:rsidRDefault="00504B74">
      <w:pPr>
        <w:pStyle w:val="CommentText"/>
      </w:pPr>
      <w:r>
        <w:rPr>
          <w:rStyle w:val="CommentReference"/>
        </w:rPr>
        <w:annotationRef/>
      </w:r>
      <w:r w:rsidRPr="003D02F7">
        <w:rPr>
          <w:szCs w:val="24"/>
        </w:rPr>
        <w:t xml:space="preserve">This is a highlight, so a tree-based partition can strengthen the point. Except, it is not clear what is the best way. </w:t>
      </w:r>
    </w:p>
  </w:comment>
  <w:comment w:id="690" w:author="MI" w:date="2013-01-28T08:31:00Z" w:initials="M">
    <w:p w14:paraId="433E0AFE" w14:textId="77777777" w:rsidR="00504B74" w:rsidRDefault="00504B74">
      <w:pPr>
        <w:pStyle w:val="CommentText"/>
      </w:pPr>
      <w:r>
        <w:rPr>
          <w:rStyle w:val="CommentReference"/>
        </w:rPr>
        <w:annotationRef/>
      </w:r>
      <w:r>
        <w:t>Include latest Eichenberger and Watanabe</w:t>
      </w:r>
    </w:p>
  </w:comment>
  <w:comment w:id="694" w:author="hqin" w:date="2013-01-28T08:31:00Z" w:initials="h">
    <w:p w14:paraId="3E3896C1" w14:textId="77777777" w:rsidR="00504B74" w:rsidRDefault="00504B74">
      <w:pPr>
        <w:pStyle w:val="CommentText"/>
      </w:pPr>
      <w:r>
        <w:rPr>
          <w:rStyle w:val="CommentReference"/>
        </w:rPr>
        <w:annotationRef/>
      </w:r>
      <w:r>
        <w:t>~/compare.profile/010209.inner.outer.R for Table 2</w:t>
      </w:r>
    </w:p>
  </w:comment>
  <w:comment w:id="792" w:author="hqin" w:date="2013-01-28T08:31:00Z" w:initials="h">
    <w:p w14:paraId="1BFC33D8" w14:textId="77777777" w:rsidR="00504B74" w:rsidRDefault="00504B74">
      <w:pPr>
        <w:pStyle w:val="CommentText"/>
      </w:pPr>
      <w:r>
        <w:rPr>
          <w:rStyle w:val="CommentReference"/>
        </w:rPr>
        <w:annotationRef/>
      </w:r>
      <w:r>
        <w:t>two different groups genes not even on the same tree.</w:t>
      </w:r>
    </w:p>
  </w:comment>
  <w:comment w:id="989" w:author="hqin" w:date="2013-01-28T08:31:00Z" w:initials="h">
    <w:p w14:paraId="355DB51E" w14:textId="77777777" w:rsidR="00504B74" w:rsidRDefault="00504B74" w:rsidP="00345299">
      <w:pPr>
        <w:pStyle w:val="CommentText"/>
      </w:pPr>
      <w:r>
        <w:rPr>
          <w:rStyle w:val="CommentReference"/>
        </w:rPr>
        <w:annotationRef/>
      </w:r>
      <w:r>
        <w:t>DOUBL check figure legends</w:t>
      </w:r>
    </w:p>
  </w:comment>
  <w:comment w:id="1004" w:author="MI" w:date="2013-01-28T08:31:00Z" w:initials="M">
    <w:p w14:paraId="66FA1CF5" w14:textId="77777777" w:rsidR="00504B74" w:rsidRDefault="00504B74">
      <w:pPr>
        <w:pStyle w:val="CommentText"/>
      </w:pPr>
      <w:r>
        <w:rPr>
          <w:rStyle w:val="CommentReference"/>
        </w:rPr>
        <w:annotationRef/>
      </w:r>
      <w:r>
        <w:t>The previous sentence did not make sense. Please have a look at the present version-I am not confident that I have the correct meaning.</w:t>
      </w:r>
    </w:p>
  </w:comment>
  <w:comment w:id="1019" w:author="Hong Qin" w:date="2013-01-28T08:31:00Z" w:initials="HQ">
    <w:p w14:paraId="2435D3C6" w14:textId="77777777" w:rsidR="00504B74" w:rsidRDefault="00504B74" w:rsidP="001C7FC9">
      <w:pPr>
        <w:pStyle w:val="CommentText"/>
      </w:pPr>
      <w:r>
        <w:rPr>
          <w:rStyle w:val="CommentReference"/>
        </w:rPr>
        <w:annotationRef/>
      </w:r>
    </w:p>
    <w:p w14:paraId="400A1491" w14:textId="77777777" w:rsidR="00504B74" w:rsidRDefault="00504B74" w:rsidP="001C7FC9">
      <w:pPr>
        <w:pStyle w:val="CommentText"/>
      </w:pPr>
      <w:r>
        <w:t>/Users/hongqin/coat.protein07/ortholog.analysis/nonCE.codeml.21Jan2011/output.summary/R</w:t>
      </w:r>
    </w:p>
    <w:p w14:paraId="5DC3DD02" w14:textId="77777777" w:rsidR="00504B74" w:rsidRDefault="00504B74" w:rsidP="001C7FC9">
      <w:pPr>
        <w:pStyle w:val="CommentText"/>
      </w:pPr>
      <w:r>
        <w:t>_c2.3.get.lnL.omega.7March2011.pl</w:t>
      </w:r>
    </w:p>
    <w:p w14:paraId="3E0289DE" w14:textId="77777777" w:rsidR="00504B74" w:rsidRDefault="00504B74" w:rsidP="001C7FC9">
      <w:pPr>
        <w:pStyle w:val="CommentText"/>
      </w:pPr>
      <w:r>
        <w:t>Coatpaml/test.nearlyAll,Jan18,2011</w:t>
      </w:r>
    </w:p>
    <w:p w14:paraId="026FD1F5" w14:textId="77777777" w:rsidR="00504B74" w:rsidRDefault="00504B74" w:rsidP="001C7FC9">
      <w:pPr>
        <w:pStyle w:val="CommentText"/>
      </w:pPr>
      <w:r>
        <w:t>_c2.3.getLnL.omega,6March2011.pl</w:t>
      </w:r>
    </w:p>
  </w:comment>
  <w:comment w:id="1065" w:author="MI" w:date="2013-01-28T08:31:00Z" w:initials="M">
    <w:p w14:paraId="16D66259" w14:textId="77777777" w:rsidR="00504B74" w:rsidRDefault="00504B74">
      <w:pPr>
        <w:pStyle w:val="CommentText"/>
      </w:pPr>
      <w:r>
        <w:rPr>
          <w:rStyle w:val="CommentReference"/>
        </w:rPr>
        <w:annotationRef/>
      </w:r>
      <w:r>
        <w:t>This sounds odd grammatically. But maybe it is the way this is normally stated.  I just want to confirm that you feel this the correct way to state the point. I still think this could be an issue. Is this OK?</w:t>
      </w:r>
    </w:p>
  </w:comment>
  <w:comment w:id="1073" w:author="MI" w:date="2013-01-28T08:31:00Z" w:initials="M">
    <w:p w14:paraId="3987A89B" w14:textId="77777777" w:rsidR="00504B74" w:rsidRDefault="00504B74">
      <w:pPr>
        <w:pStyle w:val="CommentText"/>
      </w:pPr>
      <w:r>
        <w:rPr>
          <w:rStyle w:val="CommentReference"/>
        </w:rPr>
        <w:annotationRef/>
      </w:r>
      <w:r>
        <w:t>Is this argument too much a suggestions of adaptation? I think it may be OK….</w:t>
      </w:r>
    </w:p>
  </w:comment>
  <w:comment w:id="1127" w:author="hqin" w:date="2013-01-28T08:31:00Z" w:initials="h">
    <w:p w14:paraId="245C1C99" w14:textId="77777777" w:rsidR="00504B74" w:rsidRDefault="00504B74">
      <w:pPr>
        <w:pStyle w:val="CommentText"/>
      </w:pPr>
      <w:r>
        <w:rPr>
          <w:rStyle w:val="CommentReference"/>
        </w:rPr>
        <w:annotationRef/>
      </w:r>
      <w:r>
        <w:t>site/model/YhaX/</w:t>
      </w:r>
    </w:p>
  </w:comment>
  <w:comment w:id="1131" w:author="hqin" w:date="2013-01-28T08:31:00Z" w:initials="h">
    <w:p w14:paraId="7CC1EEB2" w14:textId="77777777" w:rsidR="00504B74" w:rsidRDefault="00504B74">
      <w:pPr>
        <w:pStyle w:val="CommentText"/>
      </w:pPr>
      <w:r>
        <w:rPr>
          <w:rStyle w:val="CommentReference"/>
        </w:rPr>
        <w:annotationRef/>
      </w:r>
      <w:r>
        <w:t>site.model/YahX.011209</w:t>
      </w:r>
    </w:p>
  </w:comment>
  <w:comment w:id="1133" w:author="hqin" w:date="2013-01-28T08:31:00Z" w:initials="h">
    <w:p w14:paraId="36EF300E" w14:textId="77777777" w:rsidR="00504B74" w:rsidRDefault="00504B74">
      <w:pPr>
        <w:pStyle w:val="CommentText"/>
      </w:pPr>
      <w:r>
        <w:rPr>
          <w:rStyle w:val="CommentReference"/>
        </w:rPr>
        <w:annotationRef/>
      </w:r>
      <w:r>
        <w:t>011009log</w:t>
      </w:r>
    </w:p>
  </w:comment>
  <w:comment w:id="1134" w:author="hqin" w:date="2013-01-28T08:31:00Z" w:initials="h">
    <w:p w14:paraId="111359A3" w14:textId="77777777" w:rsidR="00504B74" w:rsidRDefault="00504B74">
      <w:pPr>
        <w:pStyle w:val="CommentText"/>
      </w:pPr>
      <w:r>
        <w:rPr>
          <w:rStyle w:val="CommentReference"/>
        </w:rPr>
        <w:annotationRef/>
      </w:r>
      <w:r>
        <w:t>add omega values</w:t>
      </w:r>
    </w:p>
  </w:comment>
  <w:comment w:id="1136" w:author="hqin" w:date="2013-01-28T08:31:00Z" w:initials="h">
    <w:p w14:paraId="2E627FCF" w14:textId="77777777" w:rsidR="00504B74" w:rsidRDefault="00504B74" w:rsidP="001C7FC9">
      <w:pPr>
        <w:pStyle w:val="p-ni"/>
        <w:spacing w:before="0" w:after="0" w:line="240" w:lineRule="auto"/>
        <w:ind w:firstLine="720"/>
        <w:rPr>
          <w:szCs w:val="24"/>
          <w:lang w:val="en-US"/>
        </w:rPr>
      </w:pPr>
      <w:r>
        <w:rPr>
          <w:rStyle w:val="CommentReference"/>
        </w:rPr>
        <w:annotationRef/>
      </w:r>
      <w:r>
        <w:rPr>
          <w:szCs w:val="24"/>
          <w:lang w:val="en-US"/>
        </w:rPr>
        <w:t xml:space="preserve">XXXstate what these loop are, or why they might be of interest, and provide some interpretation here XXX </w:t>
      </w:r>
    </w:p>
    <w:p w14:paraId="13CDE784" w14:textId="77777777" w:rsidR="00504B74" w:rsidRDefault="00504B74" w:rsidP="001C7FC9">
      <w:pPr>
        <w:pStyle w:val="p-ni"/>
        <w:spacing w:before="0" w:after="0" w:line="240" w:lineRule="auto"/>
        <w:ind w:firstLine="720"/>
      </w:pPr>
    </w:p>
  </w:comment>
  <w:comment w:id="1140" w:author="hqin" w:date="2013-01-28T08:31:00Z" w:initials="h">
    <w:p w14:paraId="5D377916" w14:textId="77777777" w:rsidR="00504B74" w:rsidRDefault="00504B74">
      <w:pPr>
        <w:pStyle w:val="CommentText"/>
      </w:pPr>
      <w:r>
        <w:rPr>
          <w:rStyle w:val="CommentReference"/>
        </w:rPr>
        <w:annotationRef/>
      </w:r>
      <w:r>
        <w:t>011509 Nsites log, coatpaml/Bha10g/</w:t>
      </w:r>
    </w:p>
  </w:comment>
  <w:comment w:id="1142" w:author="hqin" w:date="2013-01-28T08:31:00Z" w:initials="h">
    <w:p w14:paraId="342D1B6F" w14:textId="77777777" w:rsidR="00504B74" w:rsidRDefault="00504B74">
      <w:pPr>
        <w:pStyle w:val="CommentText"/>
      </w:pPr>
      <w:r>
        <w:rPr>
          <w:rStyle w:val="CommentReference"/>
        </w:rPr>
        <w:annotationRef/>
      </w:r>
      <w:r>
        <w:t>no PDB homolog for SafA</w:t>
      </w:r>
    </w:p>
  </w:comment>
  <w:comment w:id="1247" w:author="hqin" w:date="2013-01-28T08:31:00Z" w:initials="h">
    <w:p w14:paraId="41822E04" w14:textId="77777777" w:rsidR="00504B74" w:rsidRDefault="00504B74">
      <w:pPr>
        <w:pStyle w:val="CommentText"/>
      </w:pPr>
      <w:r>
        <w:rPr>
          <w:rStyle w:val="CommentReference"/>
        </w:rPr>
        <w:annotationRef/>
      </w:r>
    </w:p>
  </w:comment>
  <w:comment w:id="1257" w:author="hqin" w:date="2013-01-28T08:31:00Z" w:initials="h">
    <w:p w14:paraId="3A2C2E3D" w14:textId="77777777" w:rsidR="00504B74" w:rsidRDefault="00504B74" w:rsidP="001C7FC9">
      <w:pPr>
        <w:pStyle w:val="CommentText"/>
      </w:pPr>
      <w:r>
        <w:rPr>
          <w:rStyle w:val="CommentReference"/>
        </w:rPr>
        <w:annotationRef/>
      </w:r>
      <w:r>
        <w:t>011509 Nsites log, coatpaml/Bha10g/</w:t>
      </w:r>
    </w:p>
  </w:comment>
  <w:comment w:id="1263" w:author="hqin" w:date="2013-01-28T08:31:00Z" w:initials="h">
    <w:p w14:paraId="4BF6AB62" w14:textId="77777777" w:rsidR="00504B74" w:rsidRDefault="00504B74">
      <w:pPr>
        <w:pStyle w:val="CommentText"/>
      </w:pPr>
      <w:r>
        <w:rPr>
          <w:rStyle w:val="CommentReference"/>
        </w:rPr>
        <w:annotationRef/>
      </w:r>
      <w:r>
        <w:t>a stronger closing???</w:t>
      </w:r>
    </w:p>
  </w:comment>
  <w:comment w:id="1456" w:author="Hong Qin" w:date="2013-01-28T08:31:00Z" w:initials="hq">
    <w:p w14:paraId="5119A48B" w14:textId="77777777" w:rsidR="00504B74" w:rsidRDefault="00504B74">
      <w:pPr>
        <w:pStyle w:val="CommentText"/>
      </w:pPr>
      <w:r>
        <w:rPr>
          <w:rStyle w:val="CommentReference"/>
        </w:rPr>
        <w:annotationRef/>
      </w:r>
      <w:r>
        <w:t xml:space="preserve">Dead cow, Texas. </w:t>
      </w:r>
    </w:p>
  </w:comment>
  <w:comment w:id="1457" w:author="Hong Qin" w:date="2013-01-28T08:31:00Z" w:initials="hq">
    <w:p w14:paraId="5FCA4F72" w14:textId="77777777" w:rsidR="00504B74" w:rsidRDefault="00504B74" w:rsidP="001C7FC9">
      <w:pPr>
        <w:pStyle w:val="CommentText"/>
      </w:pPr>
      <w:r>
        <w:rPr>
          <w:rStyle w:val="CommentReference"/>
        </w:rPr>
        <w:annotationRef/>
      </w:r>
      <w:r>
        <w:t>this is strain is close to Bwe</w:t>
      </w:r>
    </w:p>
  </w:comment>
  <w:comment w:id="1458" w:author="Hong Qin" w:date="2013-01-28T08:31:00Z" w:initials="hq">
    <w:p w14:paraId="6F56B848" w14:textId="77777777" w:rsidR="00504B74" w:rsidRDefault="00504B74">
      <w:pPr>
        <w:pStyle w:val="CommentText"/>
      </w:pPr>
      <w:r>
        <w:rPr>
          <w:rStyle w:val="CommentReference"/>
        </w:rPr>
        <w:annotationRef/>
      </w:r>
      <w:r>
        <w:t>forest soil near Vaersailles, France</w:t>
      </w:r>
    </w:p>
  </w:comment>
  <w:comment w:id="1757" w:author="hqin" w:date="2013-01-28T08:31:00Z" w:initials="h">
    <w:p w14:paraId="6CE88343" w14:textId="77777777" w:rsidR="00504B74" w:rsidRDefault="00504B74">
      <w:pPr>
        <w:pStyle w:val="CommentText"/>
      </w:pPr>
      <w:r>
        <w:rPr>
          <w:rStyle w:val="CommentReference"/>
        </w:rPr>
        <w:annotationRef/>
      </w:r>
      <w:r>
        <w:t>orthog.analysis/compare.profiles/010209 log</w:t>
      </w:r>
    </w:p>
  </w:comment>
  <w:comment w:id="1782" w:author="hqin" w:date="2013-01-28T08:31:00Z" w:initials="h">
    <w:p w14:paraId="2F008AC4" w14:textId="77777777" w:rsidR="00504B74" w:rsidRDefault="00504B74" w:rsidP="008878F8">
      <w:pPr>
        <w:pStyle w:val="CommentText"/>
      </w:pPr>
      <w:r>
        <w:rPr>
          <w:rStyle w:val="CommentReference"/>
        </w:rPr>
        <w:annotationRef/>
      </w:r>
      <w:r>
        <w:t>orthog.analysis/compare.profiles/010209 log</w:t>
      </w:r>
    </w:p>
  </w:comment>
  <w:comment w:id="1857" w:author="hqin" w:date="2013-01-28T08:31:00Z" w:initials="h">
    <w:p w14:paraId="42D84A8F" w14:textId="77777777" w:rsidR="00504B74" w:rsidRDefault="00504B74" w:rsidP="001C7FC9">
      <w:pPr>
        <w:pStyle w:val="CommentText"/>
      </w:pPr>
      <w:r>
        <w:rPr>
          <w:rStyle w:val="CommentReference"/>
        </w:rPr>
        <w:annotationRef/>
      </w:r>
      <w:r>
        <w:t>orthog.analysis/compare.profiles/010209 log</w:t>
      </w:r>
    </w:p>
  </w:comment>
  <w:comment w:id="1858" w:author="Hong Qin" w:date="2013-01-28T08:31:00Z" w:initials="HQ">
    <w:p w14:paraId="7EB1231E" w14:textId="77777777" w:rsidR="00504B74" w:rsidRDefault="00504B74">
      <w:pPr>
        <w:pStyle w:val="CommentText"/>
      </w:pPr>
      <w:r>
        <w:rPr>
          <w:rStyle w:val="CommentReference"/>
        </w:rPr>
        <w:annotationRef/>
      </w:r>
      <w:r>
        <w:t xml:space="preserve">remove high omega branchs and redo this analysis. </w:t>
      </w:r>
    </w:p>
  </w:comment>
  <w:comment w:id="2228" w:author="Daria Clegg" w:date="2013-02-08T10:22:00Z" w:initials="DC">
    <w:p w14:paraId="1529FD4A" w14:textId="5EA35DC0" w:rsidR="007D206E" w:rsidRDefault="007D206E">
      <w:pPr>
        <w:pStyle w:val="CommentText"/>
      </w:pPr>
      <w:r>
        <w:rPr>
          <w:rStyle w:val="CommentReference"/>
        </w:rPr>
        <w:annotationRef/>
      </w:r>
      <w:r w:rsidRPr="00BA0B3C">
        <w:rPr>
          <w:i/>
          <w:iCs/>
          <w:sz w:val="24"/>
          <w:szCs w:val="24"/>
        </w:rPr>
        <w:t>B. subtilis</w:t>
      </w:r>
      <w:r w:rsidRPr="00BA0B3C">
        <w:rPr>
          <w:sz w:val="24"/>
          <w:szCs w:val="24"/>
        </w:rPr>
        <w:t xml:space="preserve"> </w:t>
      </w:r>
      <w:r w:rsidRPr="00B03DE9">
        <w:rPr>
          <w:szCs w:val="24"/>
        </w:rPr>
        <w:t>inner coat contains more conserved proteins than outer coat,</w:t>
      </w:r>
    </w:p>
  </w:comment>
  <w:comment w:id="2296" w:author="MI" w:date="2013-01-28T08:31:00Z" w:initials="M">
    <w:p w14:paraId="6C9D2790" w14:textId="77777777" w:rsidR="00504B74" w:rsidRDefault="00504B74">
      <w:pPr>
        <w:pStyle w:val="CommentText"/>
      </w:pPr>
      <w:r>
        <w:rPr>
          <w:rStyle w:val="CommentReference"/>
        </w:rPr>
        <w:annotationRef/>
      </w:r>
      <w:r>
        <w:t>This is wrong</w:t>
      </w:r>
    </w:p>
  </w:comment>
  <w:comment w:id="2320" w:author="MI" w:date="2013-01-28T08:31:00Z" w:initials="M">
    <w:p w14:paraId="6403AE48" w14:textId="77777777" w:rsidR="00504B74" w:rsidRDefault="00504B74">
      <w:pPr>
        <w:pStyle w:val="CommentText"/>
      </w:pPr>
      <w:r>
        <w:rPr>
          <w:rStyle w:val="CommentReference"/>
        </w:rPr>
        <w:annotationRef/>
      </w:r>
      <w:r>
        <w:t>Here and elsewhere: is it acceptable to switch between “gene” and “protein” in a single paragraph?</w:t>
      </w:r>
    </w:p>
  </w:comment>
  <w:comment w:id="2339" w:author="hqin" w:date="2013-01-28T08:31:00Z" w:initials="h">
    <w:p w14:paraId="7C41DA71" w14:textId="77777777" w:rsidR="00504B74" w:rsidRDefault="00504B74">
      <w:pPr>
        <w:pStyle w:val="CommentText"/>
      </w:pPr>
      <w:r>
        <w:rPr>
          <w:rStyle w:val="CommentReference"/>
        </w:rPr>
        <w:annotationRef/>
      </w:r>
      <w:r>
        <w:t>More detail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580314" w14:textId="77777777" w:rsidR="00504B74" w:rsidRDefault="00504B74">
      <w:r>
        <w:separator/>
      </w:r>
    </w:p>
  </w:endnote>
  <w:endnote w:type="continuationSeparator" w:id="0">
    <w:p w14:paraId="60386895" w14:textId="77777777" w:rsidR="00504B74" w:rsidRDefault="00504B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080E0000" w:usb2="00000010" w:usb3="00000000" w:csb0="0004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Albany">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Cambria Math">
    <w:panose1 w:val="02040503050406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1B755" w14:textId="77777777" w:rsidR="00504B74" w:rsidRDefault="00504B74" w:rsidP="001C7FC9">
    <w:pPr>
      <w:pStyle w:val="Footer"/>
      <w:jc w:val="right"/>
    </w:pPr>
    <w:r>
      <w:rPr>
        <w:rStyle w:val="PageNumber"/>
      </w:rPr>
      <w:t xml:space="preserve">Page </w:t>
    </w:r>
    <w:r>
      <w:rPr>
        <w:rStyle w:val="PageNumber"/>
      </w:rPr>
      <w:fldChar w:fldCharType="begin"/>
    </w:r>
    <w:r>
      <w:rPr>
        <w:rStyle w:val="PageNumber"/>
      </w:rPr>
      <w:instrText xml:space="preserve"> PAGE </w:instrText>
    </w:r>
    <w:r>
      <w:rPr>
        <w:rStyle w:val="PageNumber"/>
      </w:rPr>
      <w:fldChar w:fldCharType="separate"/>
    </w:r>
    <w:r w:rsidR="009A76F2">
      <w:rPr>
        <w:rStyle w:val="PageNumber"/>
        <w:noProof/>
      </w:rPr>
      <w:t>17</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61746F" w14:textId="77777777" w:rsidR="00504B74" w:rsidRDefault="00504B74">
      <w:r>
        <w:separator/>
      </w:r>
    </w:p>
  </w:footnote>
  <w:footnote w:type="continuationSeparator" w:id="0">
    <w:p w14:paraId="5FF1ED18" w14:textId="77777777" w:rsidR="00504B74" w:rsidRDefault="00504B7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13CFE0C"/>
    <w:lvl w:ilvl="0">
      <w:start w:val="1"/>
      <w:numFmt w:val="decimal"/>
      <w:lvlText w:val="%1."/>
      <w:lvlJc w:val="left"/>
      <w:pPr>
        <w:tabs>
          <w:tab w:val="num" w:pos="1800"/>
        </w:tabs>
        <w:ind w:left="1800" w:hanging="360"/>
      </w:pPr>
      <w:rPr>
        <w:rFonts w:cs="Times New Roman"/>
      </w:rPr>
    </w:lvl>
  </w:abstractNum>
  <w:abstractNum w:abstractNumId="1">
    <w:nsid w:val="FFFFFF7D"/>
    <w:multiLevelType w:val="singleLevel"/>
    <w:tmpl w:val="50B6C0F6"/>
    <w:lvl w:ilvl="0">
      <w:start w:val="1"/>
      <w:numFmt w:val="decimal"/>
      <w:lvlText w:val="%1."/>
      <w:lvlJc w:val="left"/>
      <w:pPr>
        <w:tabs>
          <w:tab w:val="num" w:pos="1440"/>
        </w:tabs>
        <w:ind w:left="1440" w:hanging="360"/>
      </w:pPr>
      <w:rPr>
        <w:rFonts w:cs="Times New Roman"/>
      </w:rPr>
    </w:lvl>
  </w:abstractNum>
  <w:abstractNum w:abstractNumId="2">
    <w:nsid w:val="FFFFFF7E"/>
    <w:multiLevelType w:val="singleLevel"/>
    <w:tmpl w:val="EFD42CF6"/>
    <w:lvl w:ilvl="0">
      <w:start w:val="1"/>
      <w:numFmt w:val="decimal"/>
      <w:lvlText w:val="%1."/>
      <w:lvlJc w:val="left"/>
      <w:pPr>
        <w:tabs>
          <w:tab w:val="num" w:pos="1080"/>
        </w:tabs>
        <w:ind w:left="1080" w:hanging="360"/>
      </w:pPr>
      <w:rPr>
        <w:rFonts w:cs="Times New Roman"/>
      </w:rPr>
    </w:lvl>
  </w:abstractNum>
  <w:abstractNum w:abstractNumId="3">
    <w:nsid w:val="FFFFFF7F"/>
    <w:multiLevelType w:val="singleLevel"/>
    <w:tmpl w:val="A8B6BEBE"/>
    <w:lvl w:ilvl="0">
      <w:start w:val="1"/>
      <w:numFmt w:val="decimal"/>
      <w:lvlText w:val="%1."/>
      <w:lvlJc w:val="left"/>
      <w:pPr>
        <w:tabs>
          <w:tab w:val="num" w:pos="720"/>
        </w:tabs>
        <w:ind w:left="720" w:hanging="360"/>
      </w:pPr>
      <w:rPr>
        <w:rFonts w:cs="Times New Roman"/>
      </w:rPr>
    </w:lvl>
  </w:abstractNum>
  <w:abstractNum w:abstractNumId="4">
    <w:nsid w:val="FFFFFF80"/>
    <w:multiLevelType w:val="singleLevel"/>
    <w:tmpl w:val="22B2868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9D27D9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5A605A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5B984F2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28ECD40"/>
    <w:lvl w:ilvl="0">
      <w:start w:val="1"/>
      <w:numFmt w:val="decimal"/>
      <w:lvlText w:val="%1."/>
      <w:lvlJc w:val="left"/>
      <w:pPr>
        <w:tabs>
          <w:tab w:val="num" w:pos="360"/>
        </w:tabs>
        <w:ind w:left="360" w:hanging="360"/>
      </w:pPr>
      <w:rPr>
        <w:rFonts w:cs="Times New Roman"/>
      </w:rPr>
    </w:lvl>
  </w:abstractNum>
  <w:abstractNum w:abstractNumId="9">
    <w:nsid w:val="FFFFFF89"/>
    <w:multiLevelType w:val="singleLevel"/>
    <w:tmpl w:val="62AA95F8"/>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multilevel"/>
    <w:tmpl w:val="00000001"/>
    <w:lvl w:ilvl="0">
      <w:start w:val="1"/>
      <w:numFmt w:val="none"/>
      <w:suff w:val="nothing"/>
      <w:lvlText w:val=""/>
      <w:lvlJc w:val="left"/>
      <w:rPr>
        <w:rFonts w:cs="Times New Roman"/>
      </w:rPr>
    </w:lvl>
    <w:lvl w:ilvl="1">
      <w:start w:val="1"/>
      <w:numFmt w:val="none"/>
      <w:suff w:val="nothing"/>
      <w:lvlText w:val=""/>
      <w:lvlJc w:val="left"/>
      <w:rPr>
        <w:rFonts w:cs="Times New Roman"/>
      </w:rPr>
    </w:lvl>
    <w:lvl w:ilvl="2">
      <w:start w:val="1"/>
      <w:numFmt w:val="none"/>
      <w:suff w:val="nothing"/>
      <w:lvlText w:val=""/>
      <w:lvlJc w:val="left"/>
      <w:rPr>
        <w:rFonts w:cs="Times New Roman"/>
      </w:rPr>
    </w:lvl>
    <w:lvl w:ilvl="3">
      <w:start w:val="1"/>
      <w:numFmt w:val="none"/>
      <w:suff w:val="nothing"/>
      <w:lvlText w:val=""/>
      <w:lvlJc w:val="left"/>
      <w:rPr>
        <w:rFonts w:cs="Times New Roman"/>
      </w:rPr>
    </w:lvl>
    <w:lvl w:ilvl="4">
      <w:start w:val="1"/>
      <w:numFmt w:val="none"/>
      <w:suff w:val="nothing"/>
      <w:lvlText w:val=""/>
      <w:lvlJc w:val="left"/>
      <w:rPr>
        <w:rFonts w:cs="Times New Roman"/>
      </w:rPr>
    </w:lvl>
    <w:lvl w:ilvl="5">
      <w:start w:val="1"/>
      <w:numFmt w:val="none"/>
      <w:suff w:val="nothing"/>
      <w:lvlText w:val=""/>
      <w:lvlJc w:val="left"/>
      <w:rPr>
        <w:rFonts w:cs="Times New Roman"/>
      </w:rPr>
    </w:lvl>
    <w:lvl w:ilvl="6">
      <w:start w:val="1"/>
      <w:numFmt w:val="none"/>
      <w:suff w:val="nothing"/>
      <w:lvlText w:val=""/>
      <w:lvlJc w:val="left"/>
      <w:rPr>
        <w:rFonts w:cs="Times New Roman"/>
      </w:rPr>
    </w:lvl>
    <w:lvl w:ilvl="7">
      <w:start w:val="1"/>
      <w:numFmt w:val="none"/>
      <w:suff w:val="nothing"/>
      <w:lvlText w:val=""/>
      <w:lvlJc w:val="left"/>
      <w:rPr>
        <w:rFonts w:cs="Times New Roman"/>
      </w:rPr>
    </w:lvl>
    <w:lvl w:ilvl="8">
      <w:start w:val="1"/>
      <w:numFmt w:val="none"/>
      <w:suff w:val="nothing"/>
      <w:lvlText w:val=""/>
      <w:lvlJc w:val="left"/>
      <w:rPr>
        <w:rFonts w:cs="Times New Roman"/>
      </w:rPr>
    </w:lvl>
  </w:abstractNum>
  <w:abstractNum w:abstractNumId="11">
    <w:nsid w:val="09C914D9"/>
    <w:multiLevelType w:val="hybridMultilevel"/>
    <w:tmpl w:val="A9DCF5BE"/>
    <w:lvl w:ilvl="0" w:tplc="E806EF30">
      <w:numFmt w:val="bullet"/>
      <w:lvlText w:val=""/>
      <w:lvlJc w:val="left"/>
      <w:pPr>
        <w:ind w:left="720" w:hanging="360"/>
      </w:pPr>
      <w:rPr>
        <w:rFonts w:ascii="Symbol" w:eastAsia="SimSun"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2">
    <w:nsid w:val="2AB050CE"/>
    <w:multiLevelType w:val="hybridMultilevel"/>
    <w:tmpl w:val="55F8A2F6"/>
    <w:lvl w:ilvl="0" w:tplc="04090011">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13">
    <w:nsid w:val="5F395BBD"/>
    <w:multiLevelType w:val="multilevel"/>
    <w:tmpl w:val="57D04B44"/>
    <w:lvl w:ilvl="0">
      <w:start w:val="1"/>
      <w:numFmt w:val="decimal"/>
      <w:lvlText w:val="%1."/>
      <w:lvlJc w:val="left"/>
      <w:pPr>
        <w:tabs>
          <w:tab w:val="num" w:pos="720"/>
        </w:tabs>
        <w:ind w:left="720" w:hanging="360"/>
      </w:pPr>
      <w:rPr>
        <w:rFonts w:cs="Times New Roman"/>
      </w:rPr>
    </w:lvl>
    <w:lvl w:ilvl="1">
      <w:start w:val="1"/>
      <w:numFmt w:val="decimal"/>
      <w:lvlText w:val="%2."/>
      <w:lvlJc w:val="left"/>
      <w:pPr>
        <w:tabs>
          <w:tab w:val="num" w:pos="1440"/>
        </w:tabs>
        <w:ind w:left="1440" w:hanging="360"/>
      </w:pPr>
      <w:rPr>
        <w:rFonts w:cs="Times New Roman"/>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4">
    <w:nsid w:val="71A05613"/>
    <w:multiLevelType w:val="multilevel"/>
    <w:tmpl w:val="A3989C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cs="Times New Roman"/>
      </w:rPr>
    </w:lvl>
    <w:lvl w:ilvl="3">
      <w:start w:val="1"/>
      <w:numFmt w:val="decimal"/>
      <w:lvlText w:val="%4."/>
      <w:lvlJc w:val="left"/>
      <w:pPr>
        <w:tabs>
          <w:tab w:val="num" w:pos="2880"/>
        </w:tabs>
        <w:ind w:left="2880" w:hanging="360"/>
      </w:pPr>
      <w:rPr>
        <w:rFonts w:cs="Times New Roman"/>
      </w:rPr>
    </w:lvl>
    <w:lvl w:ilvl="4">
      <w:start w:val="1"/>
      <w:numFmt w:val="decimal"/>
      <w:lvlText w:val="%5."/>
      <w:lvlJc w:val="left"/>
      <w:pPr>
        <w:tabs>
          <w:tab w:val="num" w:pos="3600"/>
        </w:tabs>
        <w:ind w:left="3600" w:hanging="360"/>
      </w:pPr>
      <w:rPr>
        <w:rFonts w:cs="Times New Roman"/>
      </w:rPr>
    </w:lvl>
    <w:lvl w:ilvl="5">
      <w:start w:val="1"/>
      <w:numFmt w:val="decimal"/>
      <w:lvlText w:val="%6."/>
      <w:lvlJc w:val="left"/>
      <w:pPr>
        <w:tabs>
          <w:tab w:val="num" w:pos="4320"/>
        </w:tabs>
        <w:ind w:left="4320" w:hanging="360"/>
      </w:pPr>
      <w:rPr>
        <w:rFonts w:cs="Times New Roman"/>
      </w:rPr>
    </w:lvl>
    <w:lvl w:ilvl="6">
      <w:start w:val="1"/>
      <w:numFmt w:val="decimal"/>
      <w:lvlText w:val="%7."/>
      <w:lvlJc w:val="left"/>
      <w:pPr>
        <w:tabs>
          <w:tab w:val="num" w:pos="5040"/>
        </w:tabs>
        <w:ind w:left="5040" w:hanging="360"/>
      </w:pPr>
      <w:rPr>
        <w:rFonts w:cs="Times New Roman"/>
      </w:rPr>
    </w:lvl>
    <w:lvl w:ilvl="7">
      <w:start w:val="1"/>
      <w:numFmt w:val="decimal"/>
      <w:lvlText w:val="%8."/>
      <w:lvlJc w:val="left"/>
      <w:pPr>
        <w:tabs>
          <w:tab w:val="num" w:pos="5760"/>
        </w:tabs>
        <w:ind w:left="5760" w:hanging="360"/>
      </w:pPr>
      <w:rPr>
        <w:rFonts w:cs="Times New Roman"/>
      </w:rPr>
    </w:lvl>
    <w:lvl w:ilvl="8">
      <w:start w:val="1"/>
      <w:numFmt w:val="decimal"/>
      <w:lvlText w:val="%9."/>
      <w:lvlJc w:val="left"/>
      <w:pPr>
        <w:tabs>
          <w:tab w:val="num" w:pos="6480"/>
        </w:tabs>
        <w:ind w:left="6480" w:hanging="360"/>
      </w:pPr>
      <w:rPr>
        <w:rFonts w:cs="Times New Roman"/>
      </w:rPr>
    </w:lvl>
  </w:abstractNum>
  <w:abstractNum w:abstractNumId="15">
    <w:nsid w:val="7EFF4BC7"/>
    <w:multiLevelType w:val="multilevel"/>
    <w:tmpl w:val="37006362"/>
    <w:lvl w:ilvl="0">
      <w:start w:val="1"/>
      <w:numFmt w:val="decimal"/>
      <w:lvlText w:val="2.%1."/>
      <w:lvlJc w:val="left"/>
      <w:pPr>
        <w:tabs>
          <w:tab w:val="num" w:pos="360"/>
        </w:tabs>
        <w:ind w:left="360" w:hanging="360"/>
      </w:pPr>
      <w:rPr>
        <w:rFonts w:cs="Times New Roman" w:hint="default"/>
      </w:rPr>
    </w:lvl>
    <w:lvl w:ilvl="1">
      <w:start w:val="1"/>
      <w:numFmt w:val="decimal"/>
      <w:lvlText w:val="%1.%2."/>
      <w:lvlJc w:val="left"/>
      <w:pPr>
        <w:tabs>
          <w:tab w:val="num" w:pos="792"/>
        </w:tabs>
        <w:ind w:left="792" w:hanging="432"/>
      </w:pPr>
      <w:rPr>
        <w:rFonts w:cs="Times New Roman" w:hint="default"/>
      </w:rPr>
    </w:lvl>
    <w:lvl w:ilvl="2">
      <w:start w:val="1"/>
      <w:numFmt w:val="decimal"/>
      <w:lvlText w:val="%1.%2.%3."/>
      <w:lvlJc w:val="left"/>
      <w:pPr>
        <w:tabs>
          <w:tab w:val="num" w:pos="1224"/>
        </w:tabs>
        <w:ind w:left="1224" w:hanging="504"/>
      </w:pPr>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num w:numId="1">
    <w:abstractNumId w:val="9"/>
  </w:num>
  <w:num w:numId="2">
    <w:abstractNumId w:val="9"/>
  </w:num>
  <w:num w:numId="3">
    <w:abstractNumId w:val="9"/>
  </w:num>
  <w:num w:numId="4">
    <w:abstractNumId w:val="10"/>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5"/>
  </w:num>
  <w:num w:numId="17">
    <w:abstractNumId w:val="13"/>
  </w:num>
  <w:num w:numId="18">
    <w:abstractNumId w:val="12"/>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9"/>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oNotHyphenateCaps/>
  <w:drawingGridHorizontalSpacing w:val="120"/>
  <w:displayHorizontalDrawingGridEvery w:val="2"/>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BMC Evolutionary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2sps2pse5vde9eszr6vesw82vsrpaeerdva&quot;&gt;bacillus.coat2012Jan31&lt;record-ids&gt;&lt;item&gt;6&lt;/item&gt;&lt;item&gt;9&lt;/item&gt;&lt;item&gt;14&lt;/item&gt;&lt;item&gt;15&lt;/item&gt;&lt;item&gt;17&lt;/item&gt;&lt;item&gt;20&lt;/item&gt;&lt;item&gt;30&lt;/item&gt;&lt;item&gt;50&lt;/item&gt;&lt;item&gt;53&lt;/item&gt;&lt;item&gt;55&lt;/item&gt;&lt;item&gt;68&lt;/item&gt;&lt;item&gt;82&lt;/item&gt;&lt;item&gt;83&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11&lt;/item&gt;&lt;item&gt;114&lt;/item&gt;&lt;item&gt;118&lt;/item&gt;&lt;item&gt;120&lt;/item&gt;&lt;item&gt;125&lt;/item&gt;&lt;item&gt;128&lt;/item&gt;&lt;item&gt;152&lt;/item&gt;&lt;item&gt;155&lt;/item&gt;&lt;item&gt;156&lt;/item&gt;&lt;item&gt;157&lt;/item&gt;&lt;item&gt;158&lt;/item&gt;&lt;item&gt;159&lt;/item&gt;&lt;item&gt;160&lt;/item&gt;&lt;item&gt;173&lt;/item&gt;&lt;item&gt;176&lt;/item&gt;&lt;item&gt;178&lt;/item&gt;&lt;item&gt;179&lt;/item&gt;&lt;item&gt;181&lt;/item&gt;&lt;item&gt;185&lt;/item&gt;&lt;item&gt;189&lt;/item&gt;&lt;item&gt;190&lt;/item&gt;&lt;item&gt;193&lt;/item&gt;&lt;item&gt;194&lt;/item&gt;&lt;item&gt;195&lt;/item&gt;&lt;item&gt;196&lt;/item&gt;&lt;item&gt;197&lt;/item&gt;&lt;item&gt;198&lt;/item&gt;&lt;item&gt;205&lt;/item&gt;&lt;item&gt;206&lt;/item&gt;&lt;item&gt;207&lt;/item&gt;&lt;item&gt;208&lt;/item&gt;&lt;item&gt;209&lt;/item&gt;&lt;item&gt;210&lt;/item&gt;&lt;item&gt;211&lt;/item&gt;&lt;item&gt;212&lt;/item&gt;&lt;item&gt;214&lt;/item&gt;&lt;item&gt;215&lt;/item&gt;&lt;item&gt;216&lt;/item&gt;&lt;item&gt;217&lt;/item&gt;&lt;item&gt;218&lt;/item&gt;&lt;item&gt;225&lt;/item&gt;&lt;item&gt;228&lt;/item&gt;&lt;item&gt;234&lt;/item&gt;&lt;item&gt;235&lt;/item&gt;&lt;item&gt;236&lt;/item&gt;&lt;item&gt;237&lt;/item&gt;&lt;item&gt;241&lt;/item&gt;&lt;item&gt;243&lt;/item&gt;&lt;item&gt;244&lt;/item&gt;&lt;item&gt;245&lt;/item&gt;&lt;item&gt;246&lt;/item&gt;&lt;item&gt;248&lt;/item&gt;&lt;item&gt;251&lt;/item&gt;&lt;item&gt;256&lt;/item&gt;&lt;item&gt;261&lt;/item&gt;&lt;item&gt;285&lt;/item&gt;&lt;item&gt;287&lt;/item&gt;&lt;item&gt;291&lt;/item&gt;&lt;item&gt;303&lt;/item&gt;&lt;item&gt;304&lt;/item&gt;&lt;item&gt;305&lt;/item&gt;&lt;item&gt;306&lt;/item&gt;&lt;/record-ids&gt;&lt;/item&gt;&lt;/Libraries&gt;"/>
  </w:docVars>
  <w:rsids>
    <w:rsidRoot w:val="00424852"/>
    <w:rsid w:val="00000D58"/>
    <w:rsid w:val="00001795"/>
    <w:rsid w:val="00005D4C"/>
    <w:rsid w:val="00013E74"/>
    <w:rsid w:val="00014890"/>
    <w:rsid w:val="00016E1D"/>
    <w:rsid w:val="00022988"/>
    <w:rsid w:val="00031E02"/>
    <w:rsid w:val="00033EB7"/>
    <w:rsid w:val="00036C27"/>
    <w:rsid w:val="00037F42"/>
    <w:rsid w:val="000514B4"/>
    <w:rsid w:val="000655F2"/>
    <w:rsid w:val="00066335"/>
    <w:rsid w:val="00066ED6"/>
    <w:rsid w:val="00076078"/>
    <w:rsid w:val="00077AF4"/>
    <w:rsid w:val="00083465"/>
    <w:rsid w:val="00084D36"/>
    <w:rsid w:val="000866C7"/>
    <w:rsid w:val="0009126A"/>
    <w:rsid w:val="000A0C0D"/>
    <w:rsid w:val="000A50F1"/>
    <w:rsid w:val="000A56E5"/>
    <w:rsid w:val="000A5766"/>
    <w:rsid w:val="000B01F4"/>
    <w:rsid w:val="000C727F"/>
    <w:rsid w:val="000D0544"/>
    <w:rsid w:val="000D2757"/>
    <w:rsid w:val="000D429A"/>
    <w:rsid w:val="000D712A"/>
    <w:rsid w:val="000E3DF9"/>
    <w:rsid w:val="000F5054"/>
    <w:rsid w:val="000F5502"/>
    <w:rsid w:val="00100E8D"/>
    <w:rsid w:val="001037B9"/>
    <w:rsid w:val="00104CC0"/>
    <w:rsid w:val="0010578A"/>
    <w:rsid w:val="00111A3D"/>
    <w:rsid w:val="00113A5A"/>
    <w:rsid w:val="00115B03"/>
    <w:rsid w:val="001220BB"/>
    <w:rsid w:val="00127712"/>
    <w:rsid w:val="0013040F"/>
    <w:rsid w:val="00134B78"/>
    <w:rsid w:val="00136683"/>
    <w:rsid w:val="00140598"/>
    <w:rsid w:val="001417F9"/>
    <w:rsid w:val="00141DE7"/>
    <w:rsid w:val="00144168"/>
    <w:rsid w:val="001459EF"/>
    <w:rsid w:val="0015227B"/>
    <w:rsid w:val="001536F5"/>
    <w:rsid w:val="001622D9"/>
    <w:rsid w:val="001650AF"/>
    <w:rsid w:val="00165747"/>
    <w:rsid w:val="00173A60"/>
    <w:rsid w:val="0018393A"/>
    <w:rsid w:val="001872B6"/>
    <w:rsid w:val="00192932"/>
    <w:rsid w:val="001932A1"/>
    <w:rsid w:val="00197097"/>
    <w:rsid w:val="001977B9"/>
    <w:rsid w:val="001A0045"/>
    <w:rsid w:val="001A246E"/>
    <w:rsid w:val="001A417E"/>
    <w:rsid w:val="001B147A"/>
    <w:rsid w:val="001B3647"/>
    <w:rsid w:val="001C0535"/>
    <w:rsid w:val="001C7FC9"/>
    <w:rsid w:val="001D1449"/>
    <w:rsid w:val="001D3747"/>
    <w:rsid w:val="001E1917"/>
    <w:rsid w:val="001E3F24"/>
    <w:rsid w:val="001E6C0D"/>
    <w:rsid w:val="001F0251"/>
    <w:rsid w:val="00212D62"/>
    <w:rsid w:val="0022772A"/>
    <w:rsid w:val="00234DB5"/>
    <w:rsid w:val="002401F0"/>
    <w:rsid w:val="00251FE9"/>
    <w:rsid w:val="00260A10"/>
    <w:rsid w:val="00260D2D"/>
    <w:rsid w:val="002612F9"/>
    <w:rsid w:val="00265255"/>
    <w:rsid w:val="002803CF"/>
    <w:rsid w:val="00282CA0"/>
    <w:rsid w:val="002911F7"/>
    <w:rsid w:val="0029315A"/>
    <w:rsid w:val="002A6F16"/>
    <w:rsid w:val="002B5462"/>
    <w:rsid w:val="002C62E2"/>
    <w:rsid w:val="002D4253"/>
    <w:rsid w:val="002D5AAA"/>
    <w:rsid w:val="002D789E"/>
    <w:rsid w:val="002E213F"/>
    <w:rsid w:val="002F50B8"/>
    <w:rsid w:val="002F6402"/>
    <w:rsid w:val="00321AD3"/>
    <w:rsid w:val="0032608A"/>
    <w:rsid w:val="00332F92"/>
    <w:rsid w:val="003365AA"/>
    <w:rsid w:val="003443AE"/>
    <w:rsid w:val="00345299"/>
    <w:rsid w:val="00347121"/>
    <w:rsid w:val="00347B25"/>
    <w:rsid w:val="003547FB"/>
    <w:rsid w:val="00360E83"/>
    <w:rsid w:val="00363BA6"/>
    <w:rsid w:val="0036587D"/>
    <w:rsid w:val="00385D72"/>
    <w:rsid w:val="00387831"/>
    <w:rsid w:val="003A4EB7"/>
    <w:rsid w:val="003D0F61"/>
    <w:rsid w:val="003D172B"/>
    <w:rsid w:val="003D2500"/>
    <w:rsid w:val="003D7050"/>
    <w:rsid w:val="003E24AF"/>
    <w:rsid w:val="003E2655"/>
    <w:rsid w:val="003E6168"/>
    <w:rsid w:val="003F103A"/>
    <w:rsid w:val="00400027"/>
    <w:rsid w:val="004035F3"/>
    <w:rsid w:val="00403BFE"/>
    <w:rsid w:val="00405679"/>
    <w:rsid w:val="004059CB"/>
    <w:rsid w:val="00405D18"/>
    <w:rsid w:val="00406E07"/>
    <w:rsid w:val="0040725F"/>
    <w:rsid w:val="00414FB0"/>
    <w:rsid w:val="0042073D"/>
    <w:rsid w:val="0042244A"/>
    <w:rsid w:val="00424852"/>
    <w:rsid w:val="0043097E"/>
    <w:rsid w:val="00432C9A"/>
    <w:rsid w:val="004359BA"/>
    <w:rsid w:val="00437E2D"/>
    <w:rsid w:val="00454521"/>
    <w:rsid w:val="0045542C"/>
    <w:rsid w:val="00457BF1"/>
    <w:rsid w:val="004630EF"/>
    <w:rsid w:val="004651A2"/>
    <w:rsid w:val="00477C79"/>
    <w:rsid w:val="00485723"/>
    <w:rsid w:val="004B13F3"/>
    <w:rsid w:val="004B2FAB"/>
    <w:rsid w:val="004B6EFD"/>
    <w:rsid w:val="004C0D0F"/>
    <w:rsid w:val="004D09D6"/>
    <w:rsid w:val="004D4D8F"/>
    <w:rsid w:val="004F7757"/>
    <w:rsid w:val="005019A4"/>
    <w:rsid w:val="00504B74"/>
    <w:rsid w:val="00504CAE"/>
    <w:rsid w:val="00505759"/>
    <w:rsid w:val="00514B92"/>
    <w:rsid w:val="00525EA0"/>
    <w:rsid w:val="00526A3D"/>
    <w:rsid w:val="00526BE5"/>
    <w:rsid w:val="005456DE"/>
    <w:rsid w:val="00550A5C"/>
    <w:rsid w:val="0055278C"/>
    <w:rsid w:val="00562538"/>
    <w:rsid w:val="005721EC"/>
    <w:rsid w:val="00572DE7"/>
    <w:rsid w:val="005730D7"/>
    <w:rsid w:val="005746F1"/>
    <w:rsid w:val="00577DB0"/>
    <w:rsid w:val="00580226"/>
    <w:rsid w:val="00582AA0"/>
    <w:rsid w:val="005844A9"/>
    <w:rsid w:val="005873A8"/>
    <w:rsid w:val="00594299"/>
    <w:rsid w:val="005975A6"/>
    <w:rsid w:val="005C2FEA"/>
    <w:rsid w:val="005C41E9"/>
    <w:rsid w:val="005C5289"/>
    <w:rsid w:val="005D0418"/>
    <w:rsid w:val="005D082E"/>
    <w:rsid w:val="005D4277"/>
    <w:rsid w:val="005D5A95"/>
    <w:rsid w:val="005E0808"/>
    <w:rsid w:val="005F1A89"/>
    <w:rsid w:val="005F1F8C"/>
    <w:rsid w:val="006008F8"/>
    <w:rsid w:val="00603A19"/>
    <w:rsid w:val="00605FF1"/>
    <w:rsid w:val="00606DD5"/>
    <w:rsid w:val="006141B9"/>
    <w:rsid w:val="00616CA1"/>
    <w:rsid w:val="006170F5"/>
    <w:rsid w:val="006474BB"/>
    <w:rsid w:val="00654414"/>
    <w:rsid w:val="00667679"/>
    <w:rsid w:val="00680DCE"/>
    <w:rsid w:val="00681CF1"/>
    <w:rsid w:val="006908EB"/>
    <w:rsid w:val="006930C3"/>
    <w:rsid w:val="006B202D"/>
    <w:rsid w:val="006C1172"/>
    <w:rsid w:val="006D016E"/>
    <w:rsid w:val="006D46D9"/>
    <w:rsid w:val="006D635D"/>
    <w:rsid w:val="006D65D6"/>
    <w:rsid w:val="006E1DA5"/>
    <w:rsid w:val="006F2243"/>
    <w:rsid w:val="006F58C3"/>
    <w:rsid w:val="006F6AB7"/>
    <w:rsid w:val="00700DCC"/>
    <w:rsid w:val="0070354B"/>
    <w:rsid w:val="00705EDB"/>
    <w:rsid w:val="007233D9"/>
    <w:rsid w:val="00725DFA"/>
    <w:rsid w:val="00757FC5"/>
    <w:rsid w:val="00767029"/>
    <w:rsid w:val="00777391"/>
    <w:rsid w:val="00782066"/>
    <w:rsid w:val="00783CE2"/>
    <w:rsid w:val="00793B9E"/>
    <w:rsid w:val="00796C12"/>
    <w:rsid w:val="007A267C"/>
    <w:rsid w:val="007A2D61"/>
    <w:rsid w:val="007B3F45"/>
    <w:rsid w:val="007B611C"/>
    <w:rsid w:val="007C0AA2"/>
    <w:rsid w:val="007C2AD7"/>
    <w:rsid w:val="007C4558"/>
    <w:rsid w:val="007D051F"/>
    <w:rsid w:val="007D206E"/>
    <w:rsid w:val="007D5943"/>
    <w:rsid w:val="007F21DA"/>
    <w:rsid w:val="007F6FD5"/>
    <w:rsid w:val="00800CBB"/>
    <w:rsid w:val="008031E0"/>
    <w:rsid w:val="008048A8"/>
    <w:rsid w:val="00805FCB"/>
    <w:rsid w:val="0082365E"/>
    <w:rsid w:val="00825383"/>
    <w:rsid w:val="00846476"/>
    <w:rsid w:val="00853EC0"/>
    <w:rsid w:val="00880354"/>
    <w:rsid w:val="008815C4"/>
    <w:rsid w:val="00884E4C"/>
    <w:rsid w:val="008862B6"/>
    <w:rsid w:val="008878F8"/>
    <w:rsid w:val="008A2A5B"/>
    <w:rsid w:val="008A63A6"/>
    <w:rsid w:val="008B3F5F"/>
    <w:rsid w:val="008C07B3"/>
    <w:rsid w:val="008C0B4C"/>
    <w:rsid w:val="008C3192"/>
    <w:rsid w:val="008C406A"/>
    <w:rsid w:val="008D1D5E"/>
    <w:rsid w:val="008E3F68"/>
    <w:rsid w:val="008F34CB"/>
    <w:rsid w:val="008F6F5D"/>
    <w:rsid w:val="009004DC"/>
    <w:rsid w:val="00907B0C"/>
    <w:rsid w:val="00920E6D"/>
    <w:rsid w:val="00943745"/>
    <w:rsid w:val="00952469"/>
    <w:rsid w:val="0095515E"/>
    <w:rsid w:val="009731E8"/>
    <w:rsid w:val="00973705"/>
    <w:rsid w:val="0097439A"/>
    <w:rsid w:val="009753E2"/>
    <w:rsid w:val="009811C9"/>
    <w:rsid w:val="00990352"/>
    <w:rsid w:val="00991009"/>
    <w:rsid w:val="009A6146"/>
    <w:rsid w:val="009A76F2"/>
    <w:rsid w:val="009B0A51"/>
    <w:rsid w:val="009B3E01"/>
    <w:rsid w:val="009B4068"/>
    <w:rsid w:val="009C0351"/>
    <w:rsid w:val="009C0734"/>
    <w:rsid w:val="009C2619"/>
    <w:rsid w:val="009C6FC1"/>
    <w:rsid w:val="009C78B2"/>
    <w:rsid w:val="009D1049"/>
    <w:rsid w:val="009D18EB"/>
    <w:rsid w:val="009E0355"/>
    <w:rsid w:val="009F2655"/>
    <w:rsid w:val="00A07A4B"/>
    <w:rsid w:val="00A07C01"/>
    <w:rsid w:val="00A17A26"/>
    <w:rsid w:val="00A20F75"/>
    <w:rsid w:val="00A23E2E"/>
    <w:rsid w:val="00A253FB"/>
    <w:rsid w:val="00A30538"/>
    <w:rsid w:val="00A32878"/>
    <w:rsid w:val="00A505DF"/>
    <w:rsid w:val="00A5386E"/>
    <w:rsid w:val="00A72C03"/>
    <w:rsid w:val="00A80466"/>
    <w:rsid w:val="00A83DEA"/>
    <w:rsid w:val="00A85782"/>
    <w:rsid w:val="00A90174"/>
    <w:rsid w:val="00A9070D"/>
    <w:rsid w:val="00AB3978"/>
    <w:rsid w:val="00AB5A2C"/>
    <w:rsid w:val="00AD2742"/>
    <w:rsid w:val="00AD754F"/>
    <w:rsid w:val="00AD7B76"/>
    <w:rsid w:val="00AE2401"/>
    <w:rsid w:val="00AE5292"/>
    <w:rsid w:val="00AF467F"/>
    <w:rsid w:val="00AF69FF"/>
    <w:rsid w:val="00B03DE9"/>
    <w:rsid w:val="00B1155E"/>
    <w:rsid w:val="00B17691"/>
    <w:rsid w:val="00B22DE5"/>
    <w:rsid w:val="00B428EF"/>
    <w:rsid w:val="00B50022"/>
    <w:rsid w:val="00B50121"/>
    <w:rsid w:val="00B53D9B"/>
    <w:rsid w:val="00B54645"/>
    <w:rsid w:val="00B637B6"/>
    <w:rsid w:val="00B731CE"/>
    <w:rsid w:val="00B755FF"/>
    <w:rsid w:val="00B76634"/>
    <w:rsid w:val="00B865AE"/>
    <w:rsid w:val="00B92E9C"/>
    <w:rsid w:val="00B96E93"/>
    <w:rsid w:val="00BB27B8"/>
    <w:rsid w:val="00BB5FF9"/>
    <w:rsid w:val="00BD535B"/>
    <w:rsid w:val="00BD7B30"/>
    <w:rsid w:val="00BE09F0"/>
    <w:rsid w:val="00BF00B5"/>
    <w:rsid w:val="00BF1460"/>
    <w:rsid w:val="00BF1C36"/>
    <w:rsid w:val="00BF231A"/>
    <w:rsid w:val="00BF489F"/>
    <w:rsid w:val="00BF5008"/>
    <w:rsid w:val="00BF7761"/>
    <w:rsid w:val="00C1380B"/>
    <w:rsid w:val="00C16B30"/>
    <w:rsid w:val="00C2228E"/>
    <w:rsid w:val="00C2764F"/>
    <w:rsid w:val="00C359CE"/>
    <w:rsid w:val="00C402E9"/>
    <w:rsid w:val="00C409F0"/>
    <w:rsid w:val="00C41EE5"/>
    <w:rsid w:val="00C44BCB"/>
    <w:rsid w:val="00C56F3E"/>
    <w:rsid w:val="00C57844"/>
    <w:rsid w:val="00C61852"/>
    <w:rsid w:val="00C75731"/>
    <w:rsid w:val="00C759F1"/>
    <w:rsid w:val="00C77046"/>
    <w:rsid w:val="00C900DF"/>
    <w:rsid w:val="00C90511"/>
    <w:rsid w:val="00C91B24"/>
    <w:rsid w:val="00C928A6"/>
    <w:rsid w:val="00C942EE"/>
    <w:rsid w:val="00CA07CA"/>
    <w:rsid w:val="00CA3971"/>
    <w:rsid w:val="00CA517E"/>
    <w:rsid w:val="00CB269D"/>
    <w:rsid w:val="00CC18DF"/>
    <w:rsid w:val="00CC579E"/>
    <w:rsid w:val="00CF00EA"/>
    <w:rsid w:val="00CF3633"/>
    <w:rsid w:val="00CF4ADF"/>
    <w:rsid w:val="00D032FF"/>
    <w:rsid w:val="00D0694C"/>
    <w:rsid w:val="00D104C4"/>
    <w:rsid w:val="00D15B47"/>
    <w:rsid w:val="00D441C8"/>
    <w:rsid w:val="00D640E8"/>
    <w:rsid w:val="00D6671B"/>
    <w:rsid w:val="00D67E9C"/>
    <w:rsid w:val="00D7092C"/>
    <w:rsid w:val="00D710CC"/>
    <w:rsid w:val="00D713A9"/>
    <w:rsid w:val="00D908B6"/>
    <w:rsid w:val="00DA4101"/>
    <w:rsid w:val="00DB181D"/>
    <w:rsid w:val="00DB3DC3"/>
    <w:rsid w:val="00DC0946"/>
    <w:rsid w:val="00DC0A0F"/>
    <w:rsid w:val="00DC0FBF"/>
    <w:rsid w:val="00DC5240"/>
    <w:rsid w:val="00DE40A2"/>
    <w:rsid w:val="00E0251F"/>
    <w:rsid w:val="00E07605"/>
    <w:rsid w:val="00E07702"/>
    <w:rsid w:val="00E10037"/>
    <w:rsid w:val="00E12EFC"/>
    <w:rsid w:val="00E139B4"/>
    <w:rsid w:val="00E14958"/>
    <w:rsid w:val="00E151F4"/>
    <w:rsid w:val="00E32536"/>
    <w:rsid w:val="00E37636"/>
    <w:rsid w:val="00E4110C"/>
    <w:rsid w:val="00E51DE5"/>
    <w:rsid w:val="00E5431E"/>
    <w:rsid w:val="00E56627"/>
    <w:rsid w:val="00E645CC"/>
    <w:rsid w:val="00E72E89"/>
    <w:rsid w:val="00E73EA7"/>
    <w:rsid w:val="00E74620"/>
    <w:rsid w:val="00E75A22"/>
    <w:rsid w:val="00E82171"/>
    <w:rsid w:val="00E92916"/>
    <w:rsid w:val="00E93B36"/>
    <w:rsid w:val="00E96D02"/>
    <w:rsid w:val="00EB1DE8"/>
    <w:rsid w:val="00EC4323"/>
    <w:rsid w:val="00ED14A8"/>
    <w:rsid w:val="00ED4D3D"/>
    <w:rsid w:val="00EF1B77"/>
    <w:rsid w:val="00EF34C7"/>
    <w:rsid w:val="00EF45D8"/>
    <w:rsid w:val="00F149E5"/>
    <w:rsid w:val="00F20438"/>
    <w:rsid w:val="00F206E0"/>
    <w:rsid w:val="00F214EB"/>
    <w:rsid w:val="00F21C9E"/>
    <w:rsid w:val="00F2395E"/>
    <w:rsid w:val="00F250CD"/>
    <w:rsid w:val="00F33025"/>
    <w:rsid w:val="00F3452C"/>
    <w:rsid w:val="00F51D5D"/>
    <w:rsid w:val="00F54CFE"/>
    <w:rsid w:val="00F55936"/>
    <w:rsid w:val="00F66E55"/>
    <w:rsid w:val="00F67D9A"/>
    <w:rsid w:val="00F71103"/>
    <w:rsid w:val="00F715E9"/>
    <w:rsid w:val="00F7451A"/>
    <w:rsid w:val="00F823CD"/>
    <w:rsid w:val="00F8711D"/>
    <w:rsid w:val="00F9236F"/>
    <w:rsid w:val="00F957F0"/>
    <w:rsid w:val="00F97A2C"/>
    <w:rsid w:val="00FA093D"/>
    <w:rsid w:val="00FA3107"/>
    <w:rsid w:val="00FA6FA0"/>
    <w:rsid w:val="00FA750A"/>
    <w:rsid w:val="00FB082A"/>
    <w:rsid w:val="00FC70D7"/>
    <w:rsid w:val="00FD1232"/>
    <w:rsid w:val="00FD3ECD"/>
    <w:rsid w:val="00FD5D86"/>
    <w:rsid w:val="00FE1C7E"/>
    <w:rsid w:val="00FF02E0"/>
    <w:rsid w:val="00FF7104"/>
    <w:rsid w:val="00FF77E0"/>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1A4F4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No List" w:locked="1"/>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1" w:semiHidden="1" w:uiPriority="99"/>
    <w:lsdException w:name="Medium Grid 2" w:semiHidden="1"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D37552"/>
    <w:rPr>
      <w:sz w:val="24"/>
      <w:szCs w:val="24"/>
    </w:rPr>
  </w:style>
  <w:style w:type="paragraph" w:styleId="Heading1">
    <w:name w:val="heading 1"/>
    <w:basedOn w:val="Normal"/>
    <w:next w:val="Normal"/>
    <w:qFormat/>
    <w:rsid w:val="00424852"/>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424852"/>
    <w:pPr>
      <w:keepNext/>
      <w:suppressAutoHyphens/>
      <w:spacing w:line="480" w:lineRule="auto"/>
      <w:outlineLvl w:val="1"/>
    </w:pPr>
    <w:rPr>
      <w:b/>
      <w:bCs/>
      <w:sz w:val="36"/>
      <w:szCs w:val="36"/>
    </w:rPr>
  </w:style>
  <w:style w:type="paragraph" w:styleId="Heading3">
    <w:name w:val="heading 3"/>
    <w:basedOn w:val="Normal"/>
    <w:next w:val="Normal"/>
    <w:qFormat/>
    <w:rsid w:val="00424852"/>
    <w:pPr>
      <w:keepNext/>
      <w:suppressAutoHyphens/>
      <w:spacing w:before="240" w:after="60" w:line="480" w:lineRule="auto"/>
      <w:outlineLvl w:val="2"/>
    </w:pPr>
    <w:rPr>
      <w:rFonts w:ascii="Arial" w:hAnsi="Arial" w:cs="Arial"/>
      <w:b/>
      <w:bCs/>
      <w:sz w:val="26"/>
      <w:szCs w:val="26"/>
    </w:rPr>
  </w:style>
  <w:style w:type="paragraph" w:styleId="Heading4">
    <w:name w:val="heading 4"/>
    <w:basedOn w:val="Normal"/>
    <w:next w:val="Normal"/>
    <w:qFormat/>
    <w:rsid w:val="00424852"/>
    <w:pPr>
      <w:keepNext/>
      <w:spacing w:line="480" w:lineRule="auto"/>
      <w:jc w:val="center"/>
      <w:outlineLvl w:val="3"/>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1TimesNewRoman11pt">
    <w:name w:val="Style Heading 1 + Times New Roman 11 pt"/>
    <w:basedOn w:val="Heading1"/>
    <w:autoRedefine/>
    <w:rsid w:val="00424852"/>
    <w:rPr>
      <w:rFonts w:ascii="Times New Roman" w:hAnsi="Times New Roman"/>
      <w:sz w:val="22"/>
    </w:rPr>
  </w:style>
  <w:style w:type="character" w:customStyle="1" w:styleId="WW-DefaultParagraphFont">
    <w:name w:val="WW-Default Paragraph Font"/>
    <w:rsid w:val="00424852"/>
  </w:style>
  <w:style w:type="character" w:styleId="PageNumber">
    <w:name w:val="page number"/>
    <w:basedOn w:val="WW-DefaultParagraphFont"/>
    <w:rsid w:val="00424852"/>
    <w:rPr>
      <w:rFonts w:cs="Times New Roman"/>
    </w:rPr>
  </w:style>
  <w:style w:type="character" w:styleId="Hyperlink">
    <w:name w:val="Hyperlink"/>
    <w:basedOn w:val="WW-DefaultParagraphFont"/>
    <w:rsid w:val="00424852"/>
    <w:rPr>
      <w:rFonts w:cs="Times New Roman"/>
      <w:color w:val="0000FF"/>
      <w:u w:val="single"/>
    </w:rPr>
  </w:style>
  <w:style w:type="paragraph" w:customStyle="1" w:styleId="Heading">
    <w:name w:val="Heading"/>
    <w:basedOn w:val="Normal"/>
    <w:next w:val="BodyText"/>
    <w:rsid w:val="00424852"/>
    <w:pPr>
      <w:keepNext/>
      <w:suppressAutoHyphens/>
      <w:spacing w:before="240" w:after="120" w:line="480" w:lineRule="auto"/>
    </w:pPr>
    <w:rPr>
      <w:rFonts w:ascii="Albany" w:hAnsi="Albany"/>
      <w:sz w:val="28"/>
      <w:szCs w:val="20"/>
    </w:rPr>
  </w:style>
  <w:style w:type="paragraph" w:styleId="BodyText">
    <w:name w:val="Body Text"/>
    <w:basedOn w:val="Normal"/>
    <w:rsid w:val="00424852"/>
    <w:pPr>
      <w:suppressAutoHyphens/>
      <w:spacing w:after="120" w:line="480" w:lineRule="auto"/>
    </w:pPr>
    <w:rPr>
      <w:szCs w:val="20"/>
    </w:rPr>
  </w:style>
  <w:style w:type="paragraph" w:customStyle="1" w:styleId="p">
    <w:name w:val="p"/>
    <w:rsid w:val="00424852"/>
    <w:pPr>
      <w:suppressAutoHyphens/>
      <w:spacing w:before="44" w:after="360" w:line="480" w:lineRule="atLeast"/>
      <w:ind w:firstLine="567"/>
    </w:pPr>
    <w:rPr>
      <w:sz w:val="24"/>
      <w:lang w:val="en-GB"/>
    </w:rPr>
  </w:style>
  <w:style w:type="paragraph" w:customStyle="1" w:styleId="p-ni">
    <w:name w:val="p-ni"/>
    <w:basedOn w:val="p"/>
    <w:rsid w:val="00424852"/>
    <w:pPr>
      <w:spacing w:after="240"/>
      <w:ind w:firstLine="0"/>
    </w:pPr>
  </w:style>
  <w:style w:type="paragraph" w:customStyle="1" w:styleId="arttitle">
    <w:name w:val="arttitle"/>
    <w:basedOn w:val="p-ni"/>
    <w:rsid w:val="00424852"/>
    <w:rPr>
      <w:rFonts w:ascii="Arial" w:hAnsi="Arial"/>
      <w:b/>
      <w:sz w:val="32"/>
    </w:rPr>
  </w:style>
  <w:style w:type="paragraph" w:customStyle="1" w:styleId="aug">
    <w:name w:val="aug"/>
    <w:basedOn w:val="p-ni"/>
    <w:rsid w:val="00424852"/>
  </w:style>
  <w:style w:type="paragraph" w:customStyle="1" w:styleId="aff">
    <w:name w:val="aff"/>
    <w:basedOn w:val="p-ni"/>
    <w:rsid w:val="00424852"/>
    <w:rPr>
      <w:i/>
    </w:rPr>
  </w:style>
  <w:style w:type="paragraph" w:customStyle="1" w:styleId="abs">
    <w:name w:val="abs"/>
    <w:basedOn w:val="p-ni"/>
    <w:next w:val="p"/>
    <w:rsid w:val="00424852"/>
    <w:rPr>
      <w:b/>
    </w:rPr>
  </w:style>
  <w:style w:type="paragraph" w:customStyle="1" w:styleId="bibcit">
    <w:name w:val="bibcit"/>
    <w:basedOn w:val="p-ni"/>
    <w:rsid w:val="00424852"/>
    <w:pPr>
      <w:spacing w:after="120"/>
    </w:pPr>
  </w:style>
  <w:style w:type="paragraph" w:customStyle="1" w:styleId="ack">
    <w:name w:val="ack"/>
    <w:basedOn w:val="p-ni"/>
    <w:rsid w:val="00424852"/>
    <w:rPr>
      <w:sz w:val="20"/>
    </w:rPr>
  </w:style>
  <w:style w:type="paragraph" w:customStyle="1" w:styleId="meth1hd">
    <w:name w:val="meth1hd"/>
    <w:basedOn w:val="p-ni"/>
    <w:next w:val="meth1"/>
    <w:rsid w:val="00424852"/>
  </w:style>
  <w:style w:type="paragraph" w:customStyle="1" w:styleId="meth1">
    <w:name w:val="meth1"/>
    <w:basedOn w:val="meth1hd"/>
    <w:rsid w:val="00424852"/>
    <w:pPr>
      <w:ind w:firstLine="567"/>
    </w:pPr>
  </w:style>
  <w:style w:type="paragraph" w:customStyle="1" w:styleId="meth1ttl">
    <w:name w:val="meth1ttl"/>
    <w:basedOn w:val="meth1hd"/>
    <w:rsid w:val="00424852"/>
    <w:rPr>
      <w:b/>
    </w:rPr>
  </w:style>
  <w:style w:type="paragraph" w:customStyle="1" w:styleId="received">
    <w:name w:val="received"/>
    <w:basedOn w:val="p-ni"/>
    <w:rsid w:val="00424852"/>
    <w:rPr>
      <w:sz w:val="20"/>
    </w:rPr>
  </w:style>
  <w:style w:type="paragraph" w:customStyle="1" w:styleId="corr">
    <w:name w:val="corr"/>
    <w:basedOn w:val="meth1ttl"/>
    <w:rsid w:val="00424852"/>
    <w:rPr>
      <w:b w:val="0"/>
      <w:sz w:val="20"/>
    </w:rPr>
  </w:style>
  <w:style w:type="paragraph" w:customStyle="1" w:styleId="LEGEND">
    <w:name w:val="LEGEND"/>
    <w:basedOn w:val="p-ni"/>
    <w:rsid w:val="00424852"/>
    <w:rPr>
      <w:rFonts w:ascii="Arial" w:hAnsi="Arial"/>
    </w:rPr>
  </w:style>
  <w:style w:type="paragraph" w:customStyle="1" w:styleId="TBLROW">
    <w:name w:val="TBLROW"/>
    <w:basedOn w:val="p-ni"/>
    <w:rsid w:val="00424852"/>
    <w:pPr>
      <w:spacing w:before="53" w:line="360" w:lineRule="atLeast"/>
    </w:pPr>
    <w:rPr>
      <w:rFonts w:ascii="Arial" w:hAnsi="Arial"/>
      <w:sz w:val="20"/>
    </w:rPr>
  </w:style>
  <w:style w:type="paragraph" w:customStyle="1" w:styleId="TBLTTL">
    <w:name w:val="TBLTTL"/>
    <w:basedOn w:val="TBLROW"/>
    <w:rsid w:val="00424852"/>
    <w:rPr>
      <w:b/>
      <w:sz w:val="24"/>
    </w:rPr>
  </w:style>
  <w:style w:type="paragraph" w:customStyle="1" w:styleId="TBLFN">
    <w:name w:val="TBLFN"/>
    <w:basedOn w:val="TBLROW"/>
    <w:rsid w:val="00424852"/>
  </w:style>
  <w:style w:type="paragraph" w:customStyle="1" w:styleId="footnote">
    <w:name w:val="footnote"/>
    <w:basedOn w:val="p-ni"/>
    <w:rsid w:val="00424852"/>
    <w:rPr>
      <w:sz w:val="20"/>
    </w:rPr>
  </w:style>
  <w:style w:type="paragraph" w:customStyle="1" w:styleId="sec1ttl">
    <w:name w:val="sec1ttl"/>
    <w:basedOn w:val="abs"/>
    <w:rsid w:val="00424852"/>
  </w:style>
  <w:style w:type="paragraph" w:customStyle="1" w:styleId="fd">
    <w:name w:val="fd"/>
    <w:basedOn w:val="p-ni"/>
    <w:rsid w:val="00424852"/>
    <w:pPr>
      <w:tabs>
        <w:tab w:val="right" w:pos="8505"/>
      </w:tabs>
    </w:pPr>
  </w:style>
  <w:style w:type="paragraph" w:customStyle="1" w:styleId="BX">
    <w:name w:val="BX"/>
    <w:basedOn w:val="LEGEND"/>
    <w:rsid w:val="00424852"/>
  </w:style>
  <w:style w:type="paragraph" w:customStyle="1" w:styleId="supp">
    <w:name w:val="supp"/>
    <w:basedOn w:val="ack"/>
    <w:rsid w:val="00424852"/>
  </w:style>
  <w:style w:type="paragraph" w:styleId="Header">
    <w:name w:val="header"/>
    <w:basedOn w:val="Normal"/>
    <w:rsid w:val="00424852"/>
    <w:pPr>
      <w:suppressAutoHyphens/>
      <w:spacing w:line="480" w:lineRule="auto"/>
    </w:pPr>
    <w:rPr>
      <w:sz w:val="20"/>
      <w:szCs w:val="20"/>
    </w:rPr>
  </w:style>
  <w:style w:type="paragraph" w:styleId="Footer">
    <w:name w:val="footer"/>
    <w:basedOn w:val="Normal"/>
    <w:rsid w:val="00424852"/>
    <w:pPr>
      <w:suppressAutoHyphens/>
      <w:spacing w:line="480" w:lineRule="auto"/>
    </w:pPr>
    <w:rPr>
      <w:sz w:val="20"/>
      <w:szCs w:val="20"/>
    </w:rPr>
  </w:style>
  <w:style w:type="paragraph" w:styleId="NormalWeb">
    <w:name w:val="Normal (Web)"/>
    <w:basedOn w:val="Normal"/>
    <w:rsid w:val="00424852"/>
    <w:pPr>
      <w:spacing w:before="100" w:beforeAutospacing="1" w:after="100" w:afterAutospacing="1"/>
    </w:pPr>
    <w:rPr>
      <w:lang w:eastAsia="en-US"/>
    </w:rPr>
  </w:style>
  <w:style w:type="character" w:styleId="Strong">
    <w:name w:val="Strong"/>
    <w:basedOn w:val="DefaultParagraphFont"/>
    <w:qFormat/>
    <w:rsid w:val="00424852"/>
    <w:rPr>
      <w:rFonts w:cs="Times New Roman"/>
      <w:b/>
      <w:bCs/>
    </w:rPr>
  </w:style>
  <w:style w:type="character" w:styleId="FollowedHyperlink">
    <w:name w:val="FollowedHyperlink"/>
    <w:basedOn w:val="DefaultParagraphFont"/>
    <w:rsid w:val="00424852"/>
    <w:rPr>
      <w:rFonts w:cs="Times New Roman"/>
      <w:color w:val="800080"/>
      <w:u w:val="single"/>
    </w:rPr>
  </w:style>
  <w:style w:type="paragraph" w:customStyle="1" w:styleId="DataField11pt">
    <w:name w:val="Data Field 11pt"/>
    <w:basedOn w:val="Normal"/>
    <w:rsid w:val="00424852"/>
    <w:pPr>
      <w:autoSpaceDE w:val="0"/>
      <w:autoSpaceDN w:val="0"/>
      <w:spacing w:line="300" w:lineRule="exact"/>
    </w:pPr>
    <w:rPr>
      <w:rFonts w:ascii="Arial" w:hAnsi="Arial" w:cs="Arial"/>
      <w:sz w:val="22"/>
      <w:szCs w:val="20"/>
      <w:lang w:eastAsia="en-US"/>
    </w:rPr>
  </w:style>
  <w:style w:type="paragraph" w:customStyle="1" w:styleId="FormFooterBorder">
    <w:name w:val="FormFooter/Border"/>
    <w:basedOn w:val="Footer"/>
    <w:rsid w:val="00424852"/>
    <w:pPr>
      <w:pBdr>
        <w:top w:val="single" w:sz="6" w:space="1" w:color="auto"/>
      </w:pBdr>
      <w:tabs>
        <w:tab w:val="center" w:pos="5400"/>
        <w:tab w:val="right" w:pos="10800"/>
      </w:tabs>
      <w:suppressAutoHyphens w:val="0"/>
      <w:autoSpaceDE w:val="0"/>
      <w:autoSpaceDN w:val="0"/>
      <w:spacing w:line="240" w:lineRule="auto"/>
    </w:pPr>
    <w:rPr>
      <w:rFonts w:ascii="Arial" w:hAnsi="Arial" w:cs="Arial"/>
      <w:sz w:val="16"/>
      <w:szCs w:val="16"/>
      <w:lang w:eastAsia="en-US"/>
    </w:rPr>
  </w:style>
  <w:style w:type="paragraph" w:styleId="ListBullet">
    <w:name w:val="List Bullet"/>
    <w:basedOn w:val="Normal"/>
    <w:autoRedefine/>
    <w:rsid w:val="00424852"/>
    <w:pPr>
      <w:suppressAutoHyphens/>
      <w:spacing w:line="480" w:lineRule="auto"/>
      <w:ind w:left="360" w:hanging="360"/>
    </w:pPr>
    <w:rPr>
      <w:szCs w:val="20"/>
    </w:rPr>
  </w:style>
  <w:style w:type="paragraph" w:styleId="BodyTextIndent">
    <w:name w:val="Body Text Indent"/>
    <w:basedOn w:val="Normal"/>
    <w:rsid w:val="00424852"/>
    <w:pPr>
      <w:suppressAutoHyphens/>
      <w:ind w:firstLine="720"/>
    </w:pPr>
  </w:style>
  <w:style w:type="table" w:styleId="TableGrid">
    <w:name w:val="Table Grid"/>
    <w:basedOn w:val="TableNormal"/>
    <w:rsid w:val="00424852"/>
    <w:rPr>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rsid w:val="00424852"/>
    <w:rPr>
      <w:rFonts w:ascii="Courier New" w:hAnsi="Courier New"/>
      <w:sz w:val="20"/>
      <w:szCs w:val="20"/>
      <w:lang w:eastAsia="en-US"/>
    </w:rPr>
  </w:style>
  <w:style w:type="character" w:styleId="Emphasis">
    <w:name w:val="Emphasis"/>
    <w:basedOn w:val="DefaultParagraphFont"/>
    <w:qFormat/>
    <w:rsid w:val="00D37552"/>
    <w:rPr>
      <w:rFonts w:cs="Times New Roman"/>
      <w:i/>
      <w:iCs/>
    </w:rPr>
  </w:style>
  <w:style w:type="character" w:styleId="CommentReference">
    <w:name w:val="annotation reference"/>
    <w:basedOn w:val="DefaultParagraphFont"/>
    <w:semiHidden/>
    <w:rsid w:val="00D37552"/>
    <w:rPr>
      <w:rFonts w:cs="Times New Roman"/>
      <w:sz w:val="16"/>
      <w:szCs w:val="16"/>
    </w:rPr>
  </w:style>
  <w:style w:type="paragraph" w:styleId="CommentText">
    <w:name w:val="annotation text"/>
    <w:basedOn w:val="Normal"/>
    <w:semiHidden/>
    <w:rsid w:val="00D37552"/>
    <w:rPr>
      <w:sz w:val="20"/>
      <w:szCs w:val="20"/>
    </w:rPr>
  </w:style>
  <w:style w:type="paragraph" w:styleId="CommentSubject">
    <w:name w:val="annotation subject"/>
    <w:basedOn w:val="CommentText"/>
    <w:next w:val="CommentText"/>
    <w:semiHidden/>
    <w:rsid w:val="00D37552"/>
    <w:rPr>
      <w:b/>
      <w:bCs/>
    </w:rPr>
  </w:style>
  <w:style w:type="paragraph" w:styleId="BalloonText">
    <w:name w:val="Balloon Text"/>
    <w:basedOn w:val="Normal"/>
    <w:semiHidden/>
    <w:rsid w:val="00D37552"/>
    <w:rPr>
      <w:rFonts w:ascii="Tahoma" w:hAnsi="Tahoma" w:cs="Tahoma"/>
      <w:sz w:val="16"/>
      <w:szCs w:val="16"/>
    </w:rPr>
  </w:style>
  <w:style w:type="character" w:customStyle="1" w:styleId="ti">
    <w:name w:val="ti"/>
    <w:basedOn w:val="DefaultParagraphFont"/>
    <w:rsid w:val="00D37552"/>
    <w:rPr>
      <w:rFonts w:cs="Times New Roman"/>
    </w:rPr>
  </w:style>
  <w:style w:type="character" w:customStyle="1" w:styleId="featuredlinkouts">
    <w:name w:val="featured_linkouts"/>
    <w:basedOn w:val="DefaultParagraphFont"/>
    <w:rsid w:val="00D37552"/>
    <w:rPr>
      <w:rFonts w:cs="Times New Roman"/>
    </w:rPr>
  </w:style>
  <w:style w:type="character" w:customStyle="1" w:styleId="linkbar">
    <w:name w:val="linkbar"/>
    <w:basedOn w:val="DefaultParagraphFont"/>
    <w:rsid w:val="00D37552"/>
    <w:rPr>
      <w:rFonts w:cs="Times New Roman"/>
    </w:rPr>
  </w:style>
  <w:style w:type="paragraph" w:customStyle="1" w:styleId="affiliation">
    <w:name w:val="affiliation"/>
    <w:basedOn w:val="Normal"/>
    <w:rsid w:val="00D37552"/>
    <w:pPr>
      <w:spacing w:before="100" w:beforeAutospacing="1" w:after="100" w:afterAutospacing="1"/>
    </w:pPr>
  </w:style>
  <w:style w:type="paragraph" w:customStyle="1" w:styleId="reference">
    <w:name w:val="reference"/>
    <w:basedOn w:val="Normal"/>
    <w:rsid w:val="00D37552"/>
    <w:pPr>
      <w:spacing w:before="13" w:after="13"/>
      <w:ind w:hanging="240"/>
    </w:pPr>
    <w:rPr>
      <w:sz w:val="8"/>
      <w:szCs w:val="8"/>
    </w:rPr>
  </w:style>
  <w:style w:type="paragraph" w:customStyle="1" w:styleId="ColorfulShading-Accent11">
    <w:name w:val="Colorful Shading - Accent 11"/>
    <w:hidden/>
    <w:semiHidden/>
    <w:rsid w:val="00D37552"/>
    <w:rPr>
      <w:sz w:val="24"/>
      <w:szCs w:val="24"/>
    </w:rPr>
  </w:style>
  <w:style w:type="paragraph" w:customStyle="1" w:styleId="ColorfulShading-Accent12">
    <w:name w:val="Colorful Shading - Accent 12"/>
    <w:hidden/>
    <w:semiHidden/>
    <w:rsid w:val="00CF481D"/>
    <w:rPr>
      <w:sz w:val="24"/>
      <w:szCs w:val="24"/>
    </w:rPr>
  </w:style>
  <w:style w:type="paragraph" w:customStyle="1" w:styleId="ColorfulShading-Accent111">
    <w:name w:val="Colorful Shading - Accent 111"/>
    <w:hidden/>
    <w:semiHidden/>
    <w:rsid w:val="007C3936"/>
    <w:rPr>
      <w:sz w:val="24"/>
      <w:szCs w:val="24"/>
    </w:rPr>
  </w:style>
  <w:style w:type="paragraph" w:customStyle="1" w:styleId="rprtbody">
    <w:name w:val="rprtbody"/>
    <w:basedOn w:val="Normal"/>
    <w:rsid w:val="00442B0E"/>
    <w:pPr>
      <w:spacing w:before="100" w:beforeAutospacing="1" w:after="100" w:afterAutospacing="1"/>
    </w:pPr>
    <w:rPr>
      <w:lang w:eastAsia="en-US"/>
    </w:rPr>
  </w:style>
  <w:style w:type="character" w:customStyle="1" w:styleId="src">
    <w:name w:val="src"/>
    <w:basedOn w:val="DefaultParagraphFont"/>
    <w:rsid w:val="00442B0E"/>
    <w:rPr>
      <w:rFonts w:cs="Times New Roman"/>
    </w:rPr>
  </w:style>
  <w:style w:type="character" w:customStyle="1" w:styleId="jrnl">
    <w:name w:val="jrnl"/>
    <w:basedOn w:val="DefaultParagraphFont"/>
    <w:rsid w:val="00442B0E"/>
    <w:rPr>
      <w:rFonts w:cs="Times New Roman"/>
    </w:rPr>
  </w:style>
  <w:style w:type="character" w:styleId="LineNumber">
    <w:name w:val="line number"/>
    <w:basedOn w:val="DefaultParagraphFont"/>
    <w:rsid w:val="004F7432"/>
    <w:rPr>
      <w:rFonts w:cs="Times New Roman"/>
    </w:rPr>
  </w:style>
  <w:style w:type="paragraph" w:customStyle="1" w:styleId="MediumList2-Accent21">
    <w:name w:val="Medium List 2 - Accent 21"/>
    <w:hidden/>
    <w:uiPriority w:val="99"/>
    <w:semiHidden/>
    <w:rsid w:val="00695496"/>
    <w:rPr>
      <w:sz w:val="24"/>
      <w:szCs w:val="24"/>
    </w:rPr>
  </w:style>
  <w:style w:type="paragraph" w:customStyle="1" w:styleId="ColorfulShading-Accent13">
    <w:name w:val="Colorful Shading - Accent 13"/>
    <w:hidden/>
    <w:uiPriority w:val="99"/>
    <w:semiHidden/>
    <w:rsid w:val="003571F0"/>
    <w:rPr>
      <w:sz w:val="24"/>
      <w:szCs w:val="24"/>
    </w:rPr>
  </w:style>
  <w:style w:type="paragraph" w:customStyle="1" w:styleId="ColorfulShading-Accent14">
    <w:name w:val="Colorful Shading - Accent 14"/>
    <w:hidden/>
    <w:uiPriority w:val="71"/>
    <w:rsid w:val="006D1D09"/>
    <w:rPr>
      <w:sz w:val="24"/>
      <w:szCs w:val="24"/>
    </w:rPr>
  </w:style>
  <w:style w:type="paragraph" w:styleId="Revision">
    <w:name w:val="Revision"/>
    <w:hidden/>
    <w:uiPriority w:val="71"/>
    <w:rsid w:val="0040725F"/>
    <w:rPr>
      <w:sz w:val="24"/>
      <w:szCs w:val="24"/>
    </w:rPr>
  </w:style>
  <w:style w:type="character" w:styleId="PlaceholderText">
    <w:name w:val="Placeholder Text"/>
    <w:basedOn w:val="DefaultParagraphFont"/>
    <w:uiPriority w:val="99"/>
    <w:unhideWhenUsed/>
    <w:rsid w:val="00E37636"/>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sChild>
    </w:div>
    <w:div w:id="3">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86"/>
      <w:marRight w:val="86"/>
      <w:marTop w:val="32"/>
      <w:marBottom w:val="32"/>
      <w:divBdr>
        <w:top w:val="none" w:sz="0" w:space="0" w:color="auto"/>
        <w:left w:val="none" w:sz="0" w:space="0" w:color="auto"/>
        <w:bottom w:val="none" w:sz="0" w:space="0" w:color="auto"/>
        <w:right w:val="none" w:sz="0" w:space="0" w:color="auto"/>
      </w:divBdr>
      <w:divsChild>
        <w:div w:id="30">
          <w:marLeft w:val="172"/>
          <w:marRight w:val="172"/>
          <w:marTop w:val="0"/>
          <w:marBottom w:val="0"/>
          <w:divBdr>
            <w:top w:val="none" w:sz="0" w:space="0" w:color="auto"/>
            <w:left w:val="none" w:sz="0" w:space="0" w:color="auto"/>
            <w:bottom w:val="none" w:sz="0" w:space="0" w:color="auto"/>
            <w:right w:val="none" w:sz="0" w:space="0" w:color="auto"/>
          </w:divBdr>
          <w:divsChild>
            <w:div w:id="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
      </w:divsChild>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sChild>
    </w:div>
    <w:div w:id="20">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sChild>
    </w:div>
    <w:div w:id="33">
      <w:marLeft w:val="0"/>
      <w:marRight w:val="0"/>
      <w:marTop w:val="0"/>
      <w:marBottom w:val="0"/>
      <w:divBdr>
        <w:top w:val="none" w:sz="0" w:space="0" w:color="auto"/>
        <w:left w:val="none" w:sz="0" w:space="0" w:color="auto"/>
        <w:bottom w:val="none" w:sz="0" w:space="0" w:color="auto"/>
        <w:right w:val="none" w:sz="0" w:space="0" w:color="auto"/>
      </w:divBdr>
    </w:div>
    <w:div w:id="34">
      <w:marLeft w:val="88"/>
      <w:marRight w:val="88"/>
      <w:marTop w:val="33"/>
      <w:marBottom w:val="33"/>
      <w:divBdr>
        <w:top w:val="none" w:sz="0" w:space="0" w:color="auto"/>
        <w:left w:val="none" w:sz="0" w:space="0" w:color="auto"/>
        <w:bottom w:val="none" w:sz="0" w:space="0" w:color="auto"/>
        <w:right w:val="none" w:sz="0" w:space="0" w:color="auto"/>
      </w:divBdr>
      <w:divsChild>
        <w:div w:id="2">
          <w:marLeft w:val="176"/>
          <w:marRight w:val="176"/>
          <w:marTop w:val="0"/>
          <w:marBottom w:val="0"/>
          <w:divBdr>
            <w:top w:val="none" w:sz="0" w:space="0" w:color="auto"/>
            <w:left w:val="none" w:sz="0" w:space="0" w:color="auto"/>
            <w:bottom w:val="none" w:sz="0" w:space="0" w:color="auto"/>
            <w:right w:val="none" w:sz="0" w:space="0" w:color="auto"/>
          </w:divBdr>
          <w:divsChild>
            <w:div w:id="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
      <w:marLeft w:val="0"/>
      <w:marRight w:val="0"/>
      <w:marTop w:val="0"/>
      <w:marBottom w:val="0"/>
      <w:divBdr>
        <w:top w:val="none" w:sz="0" w:space="0" w:color="auto"/>
        <w:left w:val="none" w:sz="0" w:space="0" w:color="auto"/>
        <w:bottom w:val="none" w:sz="0" w:space="0" w:color="auto"/>
        <w:right w:val="none" w:sz="0" w:space="0" w:color="auto"/>
      </w:divBdr>
    </w:div>
    <w:div w:id="907494405">
      <w:bodyDiv w:val="1"/>
      <w:marLeft w:val="0"/>
      <w:marRight w:val="0"/>
      <w:marTop w:val="0"/>
      <w:marBottom w:val="0"/>
      <w:divBdr>
        <w:top w:val="none" w:sz="0" w:space="0" w:color="auto"/>
        <w:left w:val="none" w:sz="0" w:space="0" w:color="auto"/>
        <w:bottom w:val="none" w:sz="0" w:space="0" w:color="auto"/>
        <w:right w:val="none" w:sz="0" w:space="0" w:color="auto"/>
      </w:divBdr>
    </w:div>
    <w:div w:id="1053768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R-projectorg"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0E0C41-10FA-3543-B601-08445D60B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4</Pages>
  <Words>29952</Words>
  <Characters>170729</Characters>
  <Application>Microsoft Macintosh Word</Application>
  <DocSecurity>0</DocSecurity>
  <Lines>1422</Lines>
  <Paragraphs>400</Paragraphs>
  <ScaleCrop>false</ScaleCrop>
  <HeadingPairs>
    <vt:vector size="2" baseType="variant">
      <vt:variant>
        <vt:lpstr>Title</vt:lpstr>
      </vt:variant>
      <vt:variant>
        <vt:i4>1</vt:i4>
      </vt:variant>
    </vt:vector>
  </HeadingPairs>
  <TitlesOfParts>
    <vt:vector size="1" baseType="lpstr">
      <vt:lpstr>The coat proteins in Bacillus genomes</vt:lpstr>
    </vt:vector>
  </TitlesOfParts>
  <Company/>
  <LinksUpToDate>false</LinksUpToDate>
  <CharactersWithSpaces>200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oat proteins in Bacillus genomes</dc:title>
  <dc:creator>Hong Qin</dc:creator>
  <cp:lastModifiedBy>Daria Clegg</cp:lastModifiedBy>
  <cp:revision>41</cp:revision>
  <cp:lastPrinted>2011-11-29T22:35:00Z</cp:lastPrinted>
  <dcterms:created xsi:type="dcterms:W3CDTF">2013-01-31T15:25:00Z</dcterms:created>
  <dcterms:modified xsi:type="dcterms:W3CDTF">2013-02-08T15:28:00Z</dcterms:modified>
</cp:coreProperties>
</file>